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9010"/>
      </w:tblGrid>
      <w:tr w:rsidR="006643B7" w:rsidRPr="007C69CE" w14:paraId="4B625B9C" w14:textId="77777777" w:rsidTr="001A1EB8">
        <w:trPr>
          <w:trHeight w:val="280"/>
        </w:trPr>
        <w:tc>
          <w:tcPr>
            <w:tcW w:w="9010" w:type="dxa"/>
          </w:tcPr>
          <w:p w14:paraId="21A17DC3" w14:textId="3E4E6933" w:rsidR="006643B7" w:rsidRPr="00D85FCC" w:rsidRDefault="00561638" w:rsidP="001A0223">
            <w:pPr>
              <w:pStyle w:val="Title"/>
              <w:rPr>
                <w:sz w:val="54"/>
                <w:szCs w:val="54"/>
              </w:rPr>
            </w:pPr>
            <w:r w:rsidRPr="00D85FCC">
              <w:rPr>
                <w:sz w:val="54"/>
                <w:szCs w:val="54"/>
              </w:rPr>
              <w:t>model</w:t>
            </w:r>
            <w:r w:rsidR="0062651E" w:rsidRPr="00D85FCC">
              <w:rPr>
                <w:sz w:val="54"/>
                <w:szCs w:val="54"/>
              </w:rPr>
              <w:t>l</w:t>
            </w:r>
            <w:r w:rsidRPr="00D85FCC">
              <w:rPr>
                <w:sz w:val="54"/>
                <w:szCs w:val="54"/>
              </w:rPr>
              <w:t>ing activated carbon adsorption</w:t>
            </w:r>
            <w:r w:rsidR="0062651E" w:rsidRPr="00D85FCC">
              <w:rPr>
                <w:sz w:val="54"/>
                <w:szCs w:val="54"/>
              </w:rPr>
              <w:t xml:space="preserve"> kinetics for removal of </w:t>
            </w:r>
            <w:r w:rsidR="00D85FCC" w:rsidRPr="00D85FCC">
              <w:rPr>
                <w:sz w:val="54"/>
                <w:szCs w:val="54"/>
              </w:rPr>
              <w:t>M</w:t>
            </w:r>
            <w:r w:rsidR="0062651E" w:rsidRPr="00D85FCC">
              <w:rPr>
                <w:sz w:val="54"/>
                <w:szCs w:val="54"/>
              </w:rPr>
              <w:t xml:space="preserve">icropollutants </w:t>
            </w:r>
            <w:r w:rsidR="00D85FCC" w:rsidRPr="00D85FCC">
              <w:rPr>
                <w:sz w:val="54"/>
                <w:szCs w:val="54"/>
              </w:rPr>
              <w:br/>
            </w:r>
            <w:r w:rsidR="0062651E" w:rsidRPr="00D85FCC">
              <w:rPr>
                <w:sz w:val="54"/>
                <w:szCs w:val="54"/>
              </w:rPr>
              <w:t>from wastewater</w:t>
            </w:r>
          </w:p>
        </w:tc>
      </w:tr>
      <w:tr w:rsidR="006643B7" w:rsidRPr="007C69CE" w14:paraId="0A90154A" w14:textId="77777777" w:rsidTr="001A1EB8">
        <w:trPr>
          <w:trHeight w:val="280"/>
        </w:trPr>
        <w:tc>
          <w:tcPr>
            <w:tcW w:w="9010" w:type="dxa"/>
            <w:tcMar>
              <w:bottom w:w="600" w:type="dxa"/>
            </w:tcMar>
          </w:tcPr>
          <w:p w14:paraId="17614B3D" w14:textId="7CA21FF4" w:rsidR="006643B7" w:rsidRPr="007C69CE" w:rsidRDefault="006643B7" w:rsidP="006643B7">
            <w:pPr>
              <w:pStyle w:val="Subtitle"/>
              <w:tabs>
                <w:tab w:val="clear" w:pos="284"/>
              </w:tabs>
              <w:ind w:left="0" w:firstLine="0"/>
            </w:pPr>
          </w:p>
        </w:tc>
      </w:tr>
    </w:tbl>
    <w:p w14:paraId="3A3BB62F" w14:textId="75399B8F" w:rsidR="00B40C96" w:rsidRPr="003F7688" w:rsidRDefault="00AF0637" w:rsidP="00B40C96">
      <w:pPr>
        <w:pStyle w:val="NaamAuteur"/>
        <w:rPr>
          <w:rFonts w:ascii="UGent Panno Text" w:hAnsi="UGent Panno Text"/>
          <w:sz w:val="32"/>
          <w:szCs w:val="40"/>
          <w:lang w:val="en-GB"/>
        </w:rPr>
      </w:pPr>
      <w:r w:rsidRPr="003F7688">
        <w:rPr>
          <w:rFonts w:ascii="UGent Panno Text" w:hAnsi="UGent Panno Text"/>
          <w:sz w:val="32"/>
          <w:szCs w:val="40"/>
          <w:lang w:val="en-GB"/>
        </w:rPr>
        <w:t>Mathieu Coghe</w:t>
      </w:r>
    </w:p>
    <w:p w14:paraId="1FC8F6DA" w14:textId="34EBE5B1" w:rsidR="00B40C96" w:rsidRPr="00CE1250" w:rsidRDefault="00B40C96" w:rsidP="00B40C96">
      <w:pPr>
        <w:rPr>
          <w:rFonts w:ascii="UGent Panno Text" w:hAnsi="UGent Panno Text"/>
          <w:sz w:val="24"/>
          <w:szCs w:val="24"/>
          <w:lang w:val="en-US"/>
        </w:rPr>
      </w:pPr>
      <w:r w:rsidRPr="00CE1250">
        <w:rPr>
          <w:rFonts w:ascii="UGent Panno Text" w:hAnsi="UGent Panno Text"/>
          <w:sz w:val="24"/>
          <w:szCs w:val="24"/>
          <w:lang w:val="en-US"/>
        </w:rPr>
        <w:t xml:space="preserve">Student number: </w:t>
      </w:r>
      <w:r w:rsidR="00B75967">
        <w:rPr>
          <w:rFonts w:ascii="UGent Panno Text" w:hAnsi="UGent Panno Text"/>
          <w:sz w:val="24"/>
          <w:szCs w:val="24"/>
          <w:lang w:val="en-US"/>
        </w:rPr>
        <w:t>02207820</w:t>
      </w:r>
    </w:p>
    <w:p w14:paraId="7BB2D17F" w14:textId="77777777" w:rsidR="00B40C96" w:rsidRPr="00CE1250" w:rsidRDefault="00B40C96" w:rsidP="00B40C96">
      <w:pPr>
        <w:rPr>
          <w:rFonts w:ascii="UGent Panno Text" w:hAnsi="UGent Panno Text"/>
          <w:lang w:val="en-US"/>
        </w:rPr>
      </w:pPr>
    </w:p>
    <w:p w14:paraId="161C0035" w14:textId="4D1F45F3" w:rsidR="00B40C96" w:rsidRPr="00CE1250" w:rsidRDefault="00B40C96" w:rsidP="00B40C96">
      <w:pPr>
        <w:pStyle w:val="Normal12pt"/>
        <w:rPr>
          <w:rFonts w:ascii="UGent Panno Text" w:hAnsi="UGent Panno Text"/>
          <w:sz w:val="28"/>
          <w:szCs w:val="32"/>
          <w:lang w:val="en-US"/>
        </w:rPr>
      </w:pPr>
      <w:r w:rsidRPr="00CE1250">
        <w:rPr>
          <w:rFonts w:ascii="UGent Panno Text" w:hAnsi="UGent Panno Text"/>
          <w:sz w:val="28"/>
          <w:szCs w:val="32"/>
          <w:lang w:val="en-US"/>
        </w:rPr>
        <w:t xml:space="preserve">Promotors: </w:t>
      </w:r>
      <w:r w:rsidR="00C469B0">
        <w:rPr>
          <w:rFonts w:ascii="UGent Panno Text" w:hAnsi="UGent Panno Text"/>
          <w:sz w:val="28"/>
          <w:szCs w:val="32"/>
          <w:lang w:val="en-US"/>
        </w:rPr>
        <w:t xml:space="preserve">Dr. Ir. </w:t>
      </w:r>
      <w:r w:rsidR="00860725">
        <w:rPr>
          <w:rFonts w:ascii="UGent Panno Text" w:hAnsi="UGent Panno Text"/>
          <w:sz w:val="28"/>
          <w:szCs w:val="32"/>
          <w:lang w:val="en-US"/>
        </w:rPr>
        <w:t>Saba Daneshgar</w:t>
      </w:r>
      <w:r w:rsidRPr="00CE1250">
        <w:rPr>
          <w:rFonts w:ascii="UGent Panno Text" w:hAnsi="UGent Panno Text"/>
          <w:sz w:val="28"/>
          <w:szCs w:val="32"/>
          <w:lang w:val="en-US"/>
        </w:rPr>
        <w:t xml:space="preserve">, </w:t>
      </w:r>
      <w:r w:rsidR="007B55D4">
        <w:rPr>
          <w:rFonts w:ascii="UGent Panno Text" w:hAnsi="UGent Panno Text"/>
          <w:sz w:val="28"/>
          <w:szCs w:val="32"/>
          <w:lang w:val="en-US"/>
        </w:rPr>
        <w:t>Dr. Ir. Giacomo Bellandi</w:t>
      </w:r>
    </w:p>
    <w:p w14:paraId="4B40A986" w14:textId="5D6AC785" w:rsidR="00B40C96" w:rsidRPr="00CE1250" w:rsidRDefault="00B40C96" w:rsidP="00B40C96">
      <w:pPr>
        <w:pStyle w:val="Normal12pt"/>
        <w:rPr>
          <w:rFonts w:ascii="UGent Panno Text" w:hAnsi="UGent Panno Text"/>
          <w:sz w:val="28"/>
          <w:szCs w:val="32"/>
          <w:lang w:val="en-US"/>
        </w:rPr>
      </w:pPr>
      <w:r w:rsidRPr="00CE1250">
        <w:rPr>
          <w:rFonts w:ascii="UGent Panno Text" w:hAnsi="UGent Panno Text"/>
          <w:sz w:val="28"/>
          <w:szCs w:val="32"/>
          <w:lang w:val="en-US"/>
        </w:rPr>
        <w:t>Tutors</w:t>
      </w:r>
      <w:r w:rsidR="00E60190">
        <w:rPr>
          <w:rFonts w:ascii="UGent Panno Text" w:hAnsi="UGent Panno Text"/>
          <w:sz w:val="28"/>
          <w:szCs w:val="32"/>
          <w:lang w:val="en-US"/>
        </w:rPr>
        <w:t>:</w:t>
      </w:r>
      <w:r w:rsidR="007D17D8">
        <w:rPr>
          <w:rFonts w:ascii="UGent Panno Text" w:hAnsi="UGent Panno Text"/>
          <w:sz w:val="28"/>
          <w:szCs w:val="32"/>
          <w:lang w:val="en-US"/>
        </w:rPr>
        <w:t xml:space="preserve"> </w:t>
      </w:r>
      <w:r w:rsidR="00AF6E06">
        <w:rPr>
          <w:rFonts w:ascii="UGent Panno Text" w:hAnsi="UGent Panno Text"/>
          <w:sz w:val="28"/>
          <w:szCs w:val="32"/>
          <w:lang w:val="en-US"/>
        </w:rPr>
        <w:t xml:space="preserve">Ir. </w:t>
      </w:r>
      <w:r w:rsidR="00AF6E06" w:rsidRPr="00AF6E06">
        <w:rPr>
          <w:rFonts w:ascii="UGent Panno Text" w:hAnsi="UGent Panno Text"/>
          <w:sz w:val="28"/>
          <w:szCs w:val="32"/>
          <w:lang w:val="en-US"/>
        </w:rPr>
        <w:t>Daniel Illana González</w:t>
      </w:r>
      <w:r w:rsidR="00AF6E06">
        <w:rPr>
          <w:rFonts w:ascii="UGent Panno Text" w:hAnsi="UGent Panno Text"/>
          <w:sz w:val="28"/>
          <w:szCs w:val="32"/>
          <w:lang w:val="en-US"/>
        </w:rPr>
        <w:t>,</w:t>
      </w:r>
      <w:r w:rsidR="00E60190">
        <w:rPr>
          <w:rFonts w:ascii="UGent Panno Text" w:hAnsi="UGent Panno Text"/>
          <w:sz w:val="28"/>
          <w:szCs w:val="32"/>
          <w:lang w:val="en-US"/>
        </w:rPr>
        <w:t xml:space="preserve"> </w:t>
      </w:r>
      <w:r w:rsidR="009D52A3">
        <w:rPr>
          <w:rFonts w:ascii="UGent Panno Text" w:hAnsi="UGent Panno Text"/>
          <w:sz w:val="28"/>
          <w:szCs w:val="32"/>
          <w:lang w:val="en-US"/>
        </w:rPr>
        <w:t>Ir. Simon Duchi</w:t>
      </w:r>
    </w:p>
    <w:p w14:paraId="0AB46355" w14:textId="77777777" w:rsidR="00B40C96" w:rsidRPr="00CE1250" w:rsidRDefault="00B40C96" w:rsidP="00B40C96">
      <w:pPr>
        <w:rPr>
          <w:rFonts w:ascii="UGent Panno Text" w:hAnsi="UGent Panno Text"/>
          <w:sz w:val="22"/>
          <w:lang w:val="en-US"/>
        </w:rPr>
      </w:pPr>
    </w:p>
    <w:p w14:paraId="45536BB3" w14:textId="5A33B664" w:rsidR="00B40C96" w:rsidRPr="00CE1250" w:rsidRDefault="00B40C96" w:rsidP="00B40C96">
      <w:pPr>
        <w:rPr>
          <w:rFonts w:ascii="UGent Panno Text" w:hAnsi="UGent Panno Text"/>
          <w:sz w:val="24"/>
          <w:szCs w:val="24"/>
          <w:lang w:val="en-US"/>
        </w:rPr>
      </w:pPr>
      <w:r w:rsidRPr="00CE1250">
        <w:rPr>
          <w:rFonts w:ascii="UGent Panno Text" w:hAnsi="UGent Panno Text"/>
          <w:sz w:val="24"/>
          <w:szCs w:val="24"/>
          <w:lang w:val="en-US"/>
        </w:rPr>
        <w:t xml:space="preserve">Master’s Dissertation submitted to Ghent University in partial fulfilment of the requirements for the degree of </w:t>
      </w:r>
      <w:sdt>
        <w:sdtPr>
          <w:rPr>
            <w:rStyle w:val="Stijl1"/>
            <w:rFonts w:ascii="UGent Panno Text" w:hAnsi="UGent Panno Text"/>
            <w:sz w:val="24"/>
            <w:szCs w:val="24"/>
            <w:lang w:val="en-US"/>
          </w:rPr>
          <w:alias w:val="Master Programme"/>
          <w:tag w:val="Master Programme"/>
          <w:id w:val="-289515595"/>
          <w:placeholder>
            <w:docPart w:val="529081C5092346C9A0211FFCC2252BF4"/>
          </w:placeholder>
          <w:dropDownList>
            <w:listItem w:displayText="&lt;select master programme&gt;" w:value="&lt;select master programme&gt;"/>
            <w:listItem w:displayText="Master of Science in Bioscience Engineering: Forest and Nature Management " w:value="Master of Science in Bioscience Engineering: Forest and Nature Management "/>
            <w:listItem w:displayText="Master of Science in Bioscience Engineering: Cell and Gene Biotechnology " w:value="Master of Science in Bioscience Engineering: Cell and Gene Biotechnology "/>
            <w:listItem w:displayText="Master of Science in Bioscience Engineering: Chemistry and Bioprocess Technology" w:value="Master of Science in Bioscience Engineering: Chemistry and Bioprocess Technology"/>
            <w:listItem w:displayText="Master of Science in Bioscience Engineering: Agricultural Sciences " w:value="Master of Science in Bioscience Engineering: Agricultural Sciences "/>
            <w:listItem w:displayText="Master of Science in Bioscience Engineering: Land, Water and Climate" w:value="Master of Science in Bioscience Engineering: Land, Water and Climate"/>
            <w:listItem w:displayText="Master of Science in Bioscience Engineering: Food Science and Nutrition " w:value="Master of Science in Bioscience Engineering: Food Science and Nutrition "/>
            <w:listItem w:displayText="Master of Science in Bioscience Engineering: Environmental Technology " w:value="Master of Science in Bioscience Engineering: Environmental Technology "/>
            <w:listItem w:displayText="Master of Science in Bioinformatics (Bioscience Engineering)" w:value="Master of Science in Bioinformatics (Bioscience Engineering)"/>
            <w:listItem w:displayText="Master of Science in Biochemical Engineering Technology" w:value="Master of Science in Biochemical Engineering Technology"/>
            <w:listItem w:displayText="Master of Science in Bioscience Engineering Technology: Agriculture and Horticulture - main subject Plant and Animal Production " w:value="Master of Science in Bioscience Engineering Technology: Agriculture and Horticulture - main subject Plant and Animal Production "/>
            <w:listItem w:displayText="Master of Science in Bioscience Engineering Technology: Agriculture and Horticulture - main subject Horticulture " w:value="Master of Science in Bioscience Engineering Technology: Agriculture and Horticulture - main subject Horticulture "/>
            <w:listItem w:displayText="Master of Science in Bioscience Engineering Technology: Food Industry " w:value="Master of Science in Bioscience Engineering Technology: Food Industry "/>
            <w:listItem w:displayText="Master of Science in Bioindustrial Sciences: Circular Bioprocesstechnology" w:value="Master of Science in Bioindustrial Sciences: Circular Bioprocesstechnology"/>
            <w:listItem w:displayText="Master of Science in Aquaculture" w:value="Master of Science in Aquaculture"/>
            <w:listItem w:displayText="Master of Science in Environmental Science and Technology" w:value="Master of Science in Environmental Science and Technology"/>
            <w:listItem w:displayText="Master of Science in Nutrition and Food Systems" w:value="Master of Science in Nutrition and Food Systems"/>
          </w:dropDownList>
        </w:sdtPr>
        <w:sdtContent>
          <w:r w:rsidR="00CF3017">
            <w:rPr>
              <w:rStyle w:val="Stijl1"/>
              <w:rFonts w:ascii="UGent Panno Text" w:hAnsi="UGent Panno Text"/>
              <w:sz w:val="24"/>
              <w:szCs w:val="24"/>
              <w:lang w:val="en-US"/>
            </w:rPr>
            <w:t>Master of Science in Environmental Science and Technology</w:t>
          </w:r>
        </w:sdtContent>
      </w:sdt>
    </w:p>
    <w:p w14:paraId="2C57983B" w14:textId="77777777" w:rsidR="00B40C96" w:rsidRPr="00CE1250" w:rsidRDefault="00B40C96" w:rsidP="00B40C96">
      <w:pPr>
        <w:rPr>
          <w:rFonts w:ascii="UGent Panno Text" w:hAnsi="UGent Panno Text"/>
          <w:sz w:val="22"/>
          <w:lang w:val="en-US"/>
        </w:rPr>
      </w:pPr>
    </w:p>
    <w:p w14:paraId="3777DFFB" w14:textId="044D5437" w:rsidR="00B40C96" w:rsidRPr="00CE1250" w:rsidRDefault="00B40C96" w:rsidP="00B40C96">
      <w:pPr>
        <w:rPr>
          <w:rFonts w:ascii="UGent Panno Text" w:hAnsi="UGent Panno Text"/>
          <w:sz w:val="24"/>
          <w:szCs w:val="24"/>
          <w:lang w:val="en-US"/>
        </w:rPr>
      </w:pPr>
      <w:r w:rsidRPr="00CE1250">
        <w:rPr>
          <w:rFonts w:ascii="UGent Panno Text" w:hAnsi="UGent Panno Text"/>
          <w:sz w:val="24"/>
          <w:szCs w:val="24"/>
          <w:lang w:val="en-US"/>
        </w:rPr>
        <w:t>Academi</w:t>
      </w:r>
      <w:r>
        <w:rPr>
          <w:rFonts w:ascii="UGent Panno Text" w:hAnsi="UGent Panno Text"/>
          <w:sz w:val="24"/>
          <w:szCs w:val="24"/>
          <w:lang w:val="en-US"/>
        </w:rPr>
        <w:t>c year</w:t>
      </w:r>
      <w:r w:rsidRPr="00CE1250">
        <w:rPr>
          <w:rFonts w:ascii="UGent Panno Text" w:hAnsi="UGent Panno Text"/>
          <w:sz w:val="24"/>
          <w:szCs w:val="24"/>
          <w:lang w:val="en-US"/>
        </w:rPr>
        <w:t>: 20</w:t>
      </w:r>
      <w:r w:rsidR="002E1C3F">
        <w:rPr>
          <w:rFonts w:ascii="UGent Panno Text" w:hAnsi="UGent Panno Text"/>
          <w:sz w:val="24"/>
          <w:szCs w:val="24"/>
        </w:rPr>
        <w:t>23</w:t>
      </w:r>
      <w:r w:rsidRPr="00CE1250">
        <w:rPr>
          <w:rFonts w:ascii="UGent Panno Text" w:hAnsi="UGent Panno Text"/>
          <w:sz w:val="24"/>
          <w:szCs w:val="24"/>
          <w:lang w:val="en-US"/>
        </w:rPr>
        <w:t xml:space="preserve"> - 20</w:t>
      </w:r>
      <w:r w:rsidR="002E1C3F">
        <w:rPr>
          <w:rFonts w:ascii="UGent Panno Text" w:hAnsi="UGent Panno Text"/>
          <w:sz w:val="24"/>
          <w:szCs w:val="24"/>
          <w:lang w:val="en-US"/>
        </w:rPr>
        <w:t>24</w:t>
      </w:r>
    </w:p>
    <w:p w14:paraId="2DA86123" w14:textId="77777777" w:rsidR="00183880" w:rsidRPr="007C69CE" w:rsidRDefault="00183880" w:rsidP="0078516D">
      <w:pPr>
        <w:spacing w:line="259" w:lineRule="auto"/>
      </w:pPr>
    </w:p>
    <w:p w14:paraId="18D5F4A3" w14:textId="1133743A" w:rsidR="009B1D3D" w:rsidRPr="007C69CE" w:rsidRDefault="00183880" w:rsidP="0078516D">
      <w:r w:rsidRPr="007C69CE">
        <w:br w:type="page"/>
      </w:r>
    </w:p>
    <w:p w14:paraId="55C0424B" w14:textId="77777777" w:rsidR="00B743D8" w:rsidRPr="007C69CE" w:rsidRDefault="00B743D8" w:rsidP="00B743D8">
      <w:pPr>
        <w:pBdr>
          <w:bottom w:val="single" w:sz="8" w:space="4" w:color="4F81BD"/>
        </w:pBdr>
        <w:spacing w:after="300" w:line="240" w:lineRule="auto"/>
        <w:contextualSpacing/>
        <w:jc w:val="both"/>
        <w:rPr>
          <w:rFonts w:eastAsia="Times New Roman" w:cstheme="minorHAnsi"/>
          <w:color w:val="17365D"/>
          <w:spacing w:val="5"/>
          <w:kern w:val="28"/>
          <w:lang w:eastAsia="x-none"/>
        </w:rPr>
      </w:pPr>
      <w:bookmarkStart w:id="0" w:name="_Toc358646495"/>
      <w:r w:rsidRPr="007C69CE">
        <w:rPr>
          <w:rFonts w:eastAsia="Times New Roman" w:cstheme="minorHAnsi"/>
          <w:color w:val="17365D"/>
          <w:spacing w:val="5"/>
          <w:kern w:val="28"/>
          <w:lang w:eastAsia="x-none"/>
        </w:rPr>
        <w:lastRenderedPageBreak/>
        <w:t>Copyright</w:t>
      </w:r>
      <w:bookmarkEnd w:id="0"/>
    </w:p>
    <w:p w14:paraId="4BBC1821" w14:textId="77777777" w:rsidR="00B743D8" w:rsidRPr="007C69CE" w:rsidRDefault="00B743D8" w:rsidP="00B743D8">
      <w:pPr>
        <w:spacing w:line="360" w:lineRule="auto"/>
        <w:jc w:val="both"/>
        <w:rPr>
          <w:rFonts w:eastAsia="Times New Roman" w:cstheme="minorHAnsi"/>
          <w:color w:val="000000"/>
          <w:lang w:eastAsia="nl-BE"/>
        </w:rPr>
      </w:pPr>
    </w:p>
    <w:p w14:paraId="09F67E83" w14:textId="77777777" w:rsidR="00B743D8" w:rsidRPr="007C69CE" w:rsidRDefault="00B743D8" w:rsidP="00B743D8">
      <w:pPr>
        <w:autoSpaceDE w:val="0"/>
        <w:autoSpaceDN w:val="0"/>
        <w:adjustRightInd w:val="0"/>
        <w:spacing w:after="200" w:line="276" w:lineRule="auto"/>
        <w:rPr>
          <w:rFonts w:cstheme="minorHAnsi"/>
        </w:rPr>
      </w:pPr>
      <w:r w:rsidRPr="007C69CE">
        <w:rPr>
          <w:rFonts w:cstheme="minorHAnsi"/>
        </w:rPr>
        <w:t>The author and the promoter give the permission to use this master dissertation for consultation and to copy parts of it for personal use. Every other use is subject to the copyright laws, more specifically the source must be extensively stated when using from this thesis.</w:t>
      </w:r>
    </w:p>
    <w:p w14:paraId="506016DE" w14:textId="77777777" w:rsidR="00B743D8" w:rsidRPr="000E4696" w:rsidRDefault="00B743D8" w:rsidP="00B743D8">
      <w:pPr>
        <w:autoSpaceDE w:val="0"/>
        <w:autoSpaceDN w:val="0"/>
        <w:adjustRightInd w:val="0"/>
        <w:spacing w:after="200" w:line="276" w:lineRule="auto"/>
        <w:rPr>
          <w:rFonts w:eastAsia="Calibri" w:cstheme="minorHAnsi"/>
          <w:bCs/>
          <w:color w:val="000000"/>
          <w:lang w:val="nl-BE" w:eastAsia="nl-BE"/>
        </w:rPr>
      </w:pPr>
      <w:r w:rsidRPr="000E4696">
        <w:rPr>
          <w:rFonts w:eastAsia="Calibri" w:cstheme="minorHAnsi"/>
          <w:bCs/>
          <w:color w:val="000000"/>
          <w:lang w:val="nl-BE" w:eastAsia="nl-BE"/>
        </w:rPr>
        <w:t>De auteur en de promotor geven de toelating deze masterproef voor consultatie beschikbaar te stellen en delen van de masterproef te kopiëren voor persoonlijk gebruik. Elk ander gebruik valt onder de beperkingen van het auteursrecht, in het bijzonder met betrekking tot de verplichting de bron uitdrukkelijk te vermelden bij het aanhalen van resultaten uit deze masterproef.</w:t>
      </w:r>
    </w:p>
    <w:p w14:paraId="115A3418" w14:textId="77777777" w:rsidR="00B743D8" w:rsidRPr="000E4696" w:rsidRDefault="00B743D8" w:rsidP="00B743D8">
      <w:pPr>
        <w:autoSpaceDE w:val="0"/>
        <w:autoSpaceDN w:val="0"/>
        <w:adjustRightInd w:val="0"/>
        <w:spacing w:after="200" w:line="276" w:lineRule="auto"/>
        <w:rPr>
          <w:rFonts w:eastAsia="Calibri" w:cstheme="minorHAnsi"/>
          <w:b/>
          <w:bCs/>
          <w:color w:val="000000"/>
          <w:lang w:val="nl-BE" w:eastAsia="nl-BE"/>
        </w:rPr>
      </w:pPr>
    </w:p>
    <w:p w14:paraId="4C8D3058" w14:textId="77777777" w:rsidR="00B743D8" w:rsidRPr="000E4696" w:rsidRDefault="00B743D8" w:rsidP="00B743D8">
      <w:pPr>
        <w:autoSpaceDE w:val="0"/>
        <w:autoSpaceDN w:val="0"/>
        <w:adjustRightInd w:val="0"/>
        <w:spacing w:after="200" w:line="276" w:lineRule="auto"/>
        <w:rPr>
          <w:rFonts w:eastAsia="Calibri" w:cstheme="minorHAnsi"/>
          <w:b/>
          <w:bCs/>
          <w:color w:val="000000"/>
          <w:lang w:val="nl-BE" w:eastAsia="nl-BE"/>
        </w:rPr>
      </w:pPr>
    </w:p>
    <w:p w14:paraId="5F847F93" w14:textId="19523C03" w:rsidR="00B743D8" w:rsidRPr="007C69CE" w:rsidRDefault="00B743D8" w:rsidP="00B743D8">
      <w:pPr>
        <w:autoSpaceDE w:val="0"/>
        <w:autoSpaceDN w:val="0"/>
        <w:adjustRightInd w:val="0"/>
        <w:spacing w:after="200" w:line="276" w:lineRule="auto"/>
        <w:rPr>
          <w:rFonts w:eastAsia="Calibri" w:cstheme="minorHAnsi"/>
          <w:bCs/>
          <w:color w:val="000000"/>
          <w:lang w:eastAsia="nl-BE"/>
        </w:rPr>
      </w:pPr>
      <w:r w:rsidRPr="007C69CE">
        <w:rPr>
          <w:rFonts w:eastAsia="Calibri" w:cstheme="minorHAnsi"/>
          <w:bCs/>
          <w:color w:val="000000"/>
          <w:lang w:eastAsia="nl-BE"/>
        </w:rPr>
        <w:t xml:space="preserve">Gent, </w:t>
      </w:r>
      <w:r w:rsidRPr="007C69CE">
        <w:rPr>
          <w:rFonts w:eastAsia="Calibri" w:cstheme="minorHAnsi"/>
          <w:bCs/>
          <w:color w:val="000000"/>
          <w:lang w:eastAsia="nl-BE"/>
        </w:rPr>
        <w:fldChar w:fldCharType="begin"/>
      </w:r>
      <w:r w:rsidRPr="007C69CE">
        <w:rPr>
          <w:rFonts w:eastAsia="Calibri" w:cstheme="minorHAnsi"/>
          <w:bCs/>
          <w:color w:val="000000"/>
          <w:lang w:eastAsia="nl-BE"/>
        </w:rPr>
        <w:instrText xml:space="preserve"> TIME \@ "d MMMM yyyy" </w:instrText>
      </w:r>
      <w:r w:rsidRPr="007C69CE">
        <w:rPr>
          <w:rFonts w:eastAsia="Calibri" w:cstheme="minorHAnsi"/>
          <w:bCs/>
          <w:color w:val="000000"/>
          <w:lang w:eastAsia="nl-BE"/>
        </w:rPr>
        <w:fldChar w:fldCharType="separate"/>
      </w:r>
      <w:r w:rsidR="00843CB6">
        <w:rPr>
          <w:rFonts w:eastAsia="Calibri" w:cstheme="minorHAnsi"/>
          <w:bCs/>
          <w:noProof/>
          <w:color w:val="000000"/>
          <w:lang w:eastAsia="nl-BE"/>
        </w:rPr>
        <w:t>1 May 2024</w:t>
      </w:r>
      <w:r w:rsidRPr="007C69CE">
        <w:rPr>
          <w:rFonts w:eastAsia="Calibri" w:cstheme="minorHAnsi"/>
          <w:bCs/>
          <w:color w:val="000000"/>
          <w:lang w:eastAsia="nl-BE"/>
        </w:rPr>
        <w:fldChar w:fldCharType="end"/>
      </w:r>
    </w:p>
    <w:p w14:paraId="791F21E9" w14:textId="77777777" w:rsidR="00B743D8" w:rsidRPr="007C69CE" w:rsidRDefault="00B743D8" w:rsidP="00B743D8">
      <w:pPr>
        <w:autoSpaceDE w:val="0"/>
        <w:autoSpaceDN w:val="0"/>
        <w:adjustRightInd w:val="0"/>
        <w:spacing w:after="200" w:line="276" w:lineRule="auto"/>
        <w:rPr>
          <w:rFonts w:eastAsia="Calibri" w:cstheme="minorHAnsi"/>
          <w:b/>
          <w:bCs/>
          <w:color w:val="000000"/>
          <w:lang w:eastAsia="nl-BE"/>
        </w:rPr>
      </w:pPr>
    </w:p>
    <w:p w14:paraId="3A64DCFC" w14:textId="77777777" w:rsidR="00B743D8" w:rsidRPr="007C69CE" w:rsidRDefault="00B743D8" w:rsidP="00B743D8">
      <w:pPr>
        <w:autoSpaceDE w:val="0"/>
        <w:autoSpaceDN w:val="0"/>
        <w:adjustRightInd w:val="0"/>
        <w:spacing w:after="200" w:line="276" w:lineRule="auto"/>
        <w:rPr>
          <w:rFonts w:eastAsia="Calibri" w:cstheme="minorHAnsi"/>
          <w:bCs/>
          <w:color w:val="000000"/>
          <w:lang w:eastAsia="nl-BE"/>
        </w:rPr>
      </w:pPr>
      <w:r w:rsidRPr="007C69CE">
        <w:rPr>
          <w:rFonts w:eastAsia="Calibri" w:cstheme="minorHAnsi"/>
          <w:bCs/>
          <w:color w:val="000000"/>
          <w:lang w:eastAsia="nl-BE"/>
        </w:rPr>
        <w:t>The promoter(s),</w:t>
      </w:r>
      <w:r w:rsidRPr="007C69CE">
        <w:rPr>
          <w:rFonts w:eastAsia="Calibri" w:cstheme="minorHAnsi"/>
          <w:bCs/>
          <w:color w:val="000000"/>
          <w:lang w:eastAsia="nl-BE"/>
        </w:rPr>
        <w:tab/>
      </w:r>
      <w:r w:rsidRPr="007C69CE">
        <w:rPr>
          <w:rFonts w:eastAsia="Calibri" w:cstheme="minorHAnsi"/>
          <w:bCs/>
          <w:color w:val="000000"/>
          <w:lang w:eastAsia="nl-BE"/>
        </w:rPr>
        <w:tab/>
      </w:r>
      <w:r w:rsidRPr="007C69CE">
        <w:rPr>
          <w:rFonts w:eastAsia="Calibri" w:cstheme="minorHAnsi"/>
          <w:bCs/>
          <w:color w:val="000000"/>
          <w:lang w:eastAsia="nl-BE"/>
        </w:rPr>
        <w:tab/>
      </w:r>
      <w:r w:rsidRPr="007C69CE">
        <w:rPr>
          <w:rFonts w:eastAsia="Calibri" w:cstheme="minorHAnsi"/>
          <w:bCs/>
          <w:color w:val="000000"/>
          <w:lang w:eastAsia="nl-BE"/>
        </w:rPr>
        <w:tab/>
      </w:r>
      <w:r w:rsidRPr="007C69CE">
        <w:rPr>
          <w:rFonts w:eastAsia="Calibri" w:cstheme="minorHAnsi"/>
          <w:bCs/>
          <w:color w:val="000000"/>
          <w:lang w:eastAsia="nl-BE"/>
        </w:rPr>
        <w:tab/>
      </w:r>
      <w:r w:rsidRPr="007C69CE">
        <w:rPr>
          <w:rFonts w:eastAsia="Calibri" w:cstheme="minorHAnsi"/>
          <w:bCs/>
          <w:color w:val="000000"/>
          <w:lang w:eastAsia="nl-BE"/>
        </w:rPr>
        <w:tab/>
      </w:r>
      <w:r w:rsidRPr="007C69CE">
        <w:rPr>
          <w:rFonts w:eastAsia="Calibri" w:cstheme="minorHAnsi"/>
          <w:bCs/>
          <w:color w:val="000000"/>
          <w:lang w:eastAsia="nl-BE"/>
        </w:rPr>
        <w:tab/>
        <w:t>The author,</w:t>
      </w:r>
    </w:p>
    <w:p w14:paraId="4A7E7468" w14:textId="77777777" w:rsidR="00B743D8" w:rsidRPr="007C69CE" w:rsidRDefault="00B743D8" w:rsidP="00B743D8">
      <w:pPr>
        <w:autoSpaceDE w:val="0"/>
        <w:autoSpaceDN w:val="0"/>
        <w:adjustRightInd w:val="0"/>
        <w:spacing w:after="200" w:line="276" w:lineRule="auto"/>
        <w:rPr>
          <w:rFonts w:eastAsia="Calibri" w:cstheme="minorHAnsi"/>
          <w:bCs/>
          <w:color w:val="000000"/>
          <w:lang w:eastAsia="nl-BE"/>
        </w:rPr>
      </w:pPr>
    </w:p>
    <w:p w14:paraId="704490D8" w14:textId="77777777" w:rsidR="00B743D8" w:rsidRPr="007C69CE" w:rsidRDefault="00B743D8" w:rsidP="00B743D8">
      <w:pPr>
        <w:autoSpaceDE w:val="0"/>
        <w:autoSpaceDN w:val="0"/>
        <w:adjustRightInd w:val="0"/>
        <w:spacing w:after="200" w:line="276" w:lineRule="auto"/>
        <w:rPr>
          <w:rFonts w:eastAsia="Calibri" w:cstheme="minorHAnsi"/>
          <w:bCs/>
          <w:color w:val="000000"/>
          <w:lang w:eastAsia="nl-BE"/>
        </w:rPr>
      </w:pPr>
    </w:p>
    <w:p w14:paraId="1175B139" w14:textId="77777777" w:rsidR="00B743D8" w:rsidRPr="007C69CE" w:rsidRDefault="00B743D8" w:rsidP="00B743D8">
      <w:pPr>
        <w:autoSpaceDE w:val="0"/>
        <w:autoSpaceDN w:val="0"/>
        <w:adjustRightInd w:val="0"/>
        <w:spacing w:after="200" w:line="276" w:lineRule="auto"/>
        <w:rPr>
          <w:rFonts w:eastAsia="Calibri" w:cstheme="minorHAnsi"/>
          <w:bCs/>
          <w:i/>
          <w:color w:val="000000"/>
          <w:lang w:eastAsia="nl-BE"/>
        </w:rPr>
      </w:pPr>
      <w:r w:rsidRPr="007C69CE">
        <w:rPr>
          <w:rFonts w:eastAsia="Calibri" w:cstheme="minorHAnsi"/>
          <w:bCs/>
          <w:i/>
          <w:color w:val="000000"/>
          <w:lang w:eastAsia="nl-BE"/>
        </w:rPr>
        <w:t>‘Signature’</w:t>
      </w:r>
      <w:r w:rsidRPr="007C69CE">
        <w:rPr>
          <w:rFonts w:eastAsia="Calibri" w:cstheme="minorHAnsi"/>
          <w:bCs/>
          <w:i/>
          <w:color w:val="000000"/>
          <w:lang w:eastAsia="nl-BE"/>
        </w:rPr>
        <w:tab/>
      </w:r>
      <w:r w:rsidRPr="007C69CE">
        <w:rPr>
          <w:rFonts w:eastAsia="Calibri" w:cstheme="minorHAnsi"/>
          <w:bCs/>
          <w:i/>
          <w:color w:val="000000"/>
          <w:lang w:eastAsia="nl-BE"/>
        </w:rPr>
        <w:tab/>
      </w:r>
      <w:r w:rsidRPr="007C69CE">
        <w:rPr>
          <w:rFonts w:eastAsia="Calibri" w:cstheme="minorHAnsi"/>
          <w:bCs/>
          <w:i/>
          <w:color w:val="000000"/>
          <w:lang w:eastAsia="nl-BE"/>
        </w:rPr>
        <w:tab/>
      </w:r>
      <w:r w:rsidRPr="007C69CE">
        <w:rPr>
          <w:rFonts w:eastAsia="Calibri" w:cstheme="minorHAnsi"/>
          <w:bCs/>
          <w:i/>
          <w:color w:val="000000"/>
          <w:lang w:eastAsia="nl-BE"/>
        </w:rPr>
        <w:tab/>
      </w:r>
      <w:r w:rsidRPr="007C69CE">
        <w:rPr>
          <w:rFonts w:eastAsia="Calibri" w:cstheme="minorHAnsi"/>
          <w:bCs/>
          <w:i/>
          <w:color w:val="000000"/>
          <w:lang w:eastAsia="nl-BE"/>
        </w:rPr>
        <w:tab/>
      </w:r>
      <w:r w:rsidRPr="007C69CE">
        <w:rPr>
          <w:rFonts w:eastAsia="Calibri" w:cstheme="minorHAnsi"/>
          <w:bCs/>
          <w:i/>
          <w:color w:val="000000"/>
          <w:lang w:eastAsia="nl-BE"/>
        </w:rPr>
        <w:tab/>
      </w:r>
      <w:r w:rsidRPr="007C69CE">
        <w:rPr>
          <w:rFonts w:eastAsia="Calibri" w:cstheme="minorHAnsi"/>
          <w:bCs/>
          <w:i/>
          <w:color w:val="000000"/>
          <w:lang w:eastAsia="nl-BE"/>
        </w:rPr>
        <w:tab/>
      </w:r>
      <w:r w:rsidRPr="007C69CE">
        <w:rPr>
          <w:rFonts w:eastAsia="Calibri" w:cstheme="minorHAnsi"/>
          <w:bCs/>
          <w:i/>
          <w:color w:val="000000"/>
          <w:lang w:eastAsia="nl-BE"/>
        </w:rPr>
        <w:tab/>
        <w:t>‘Signature’</w:t>
      </w:r>
    </w:p>
    <w:p w14:paraId="6B1C89D5" w14:textId="77777777" w:rsidR="00B743D8" w:rsidRPr="007C69CE" w:rsidRDefault="00B743D8" w:rsidP="00B743D8">
      <w:pPr>
        <w:autoSpaceDE w:val="0"/>
        <w:autoSpaceDN w:val="0"/>
        <w:adjustRightInd w:val="0"/>
        <w:spacing w:after="200" w:line="276" w:lineRule="auto"/>
        <w:rPr>
          <w:rFonts w:eastAsia="Calibri" w:cstheme="minorHAnsi"/>
          <w:bCs/>
          <w:i/>
          <w:color w:val="000000"/>
          <w:lang w:eastAsia="nl-BE"/>
        </w:rPr>
      </w:pPr>
      <w:r w:rsidRPr="007C69CE">
        <w:rPr>
          <w:rFonts w:eastAsia="Calibri" w:cstheme="minorHAnsi"/>
          <w:bCs/>
          <w:i/>
          <w:color w:val="000000"/>
          <w:lang w:eastAsia="nl-BE"/>
        </w:rPr>
        <w:t>Prof. + ‘Name’</w:t>
      </w:r>
      <w:r w:rsidRPr="007C69CE">
        <w:rPr>
          <w:rFonts w:eastAsia="Calibri" w:cstheme="minorHAnsi"/>
          <w:bCs/>
          <w:i/>
          <w:color w:val="000000"/>
          <w:lang w:eastAsia="nl-BE"/>
        </w:rPr>
        <w:tab/>
      </w:r>
      <w:r w:rsidRPr="007C69CE">
        <w:rPr>
          <w:rFonts w:eastAsia="Calibri" w:cstheme="minorHAnsi"/>
          <w:bCs/>
          <w:i/>
          <w:color w:val="000000"/>
          <w:lang w:eastAsia="nl-BE"/>
        </w:rPr>
        <w:tab/>
      </w:r>
      <w:r w:rsidRPr="007C69CE">
        <w:rPr>
          <w:rFonts w:eastAsia="Calibri" w:cstheme="minorHAnsi"/>
          <w:bCs/>
          <w:i/>
          <w:color w:val="000000"/>
          <w:lang w:eastAsia="nl-BE"/>
        </w:rPr>
        <w:tab/>
      </w:r>
      <w:r w:rsidRPr="007C69CE">
        <w:rPr>
          <w:rFonts w:eastAsia="Calibri" w:cstheme="minorHAnsi"/>
          <w:bCs/>
          <w:i/>
          <w:color w:val="000000"/>
          <w:lang w:eastAsia="nl-BE"/>
        </w:rPr>
        <w:tab/>
      </w:r>
      <w:r w:rsidRPr="007C69CE">
        <w:rPr>
          <w:rFonts w:eastAsia="Calibri" w:cstheme="minorHAnsi"/>
          <w:bCs/>
          <w:i/>
          <w:color w:val="000000"/>
          <w:lang w:eastAsia="nl-BE"/>
        </w:rPr>
        <w:tab/>
      </w:r>
      <w:r w:rsidRPr="007C69CE">
        <w:rPr>
          <w:rFonts w:eastAsia="Calibri" w:cstheme="minorHAnsi"/>
          <w:bCs/>
          <w:i/>
          <w:color w:val="000000"/>
          <w:lang w:eastAsia="nl-BE"/>
        </w:rPr>
        <w:tab/>
      </w:r>
      <w:r w:rsidRPr="007C69CE">
        <w:rPr>
          <w:rFonts w:eastAsia="Calibri" w:cstheme="minorHAnsi"/>
          <w:bCs/>
          <w:i/>
          <w:color w:val="000000"/>
          <w:lang w:eastAsia="nl-BE"/>
        </w:rPr>
        <w:tab/>
      </w:r>
      <w:r w:rsidRPr="007C69CE">
        <w:rPr>
          <w:rFonts w:eastAsia="Calibri" w:cstheme="minorHAnsi"/>
          <w:bCs/>
          <w:i/>
          <w:color w:val="000000"/>
          <w:lang w:eastAsia="nl-BE"/>
        </w:rPr>
        <w:tab/>
        <w:t>‘Name’</w:t>
      </w:r>
    </w:p>
    <w:p w14:paraId="40E09E13" w14:textId="77777777" w:rsidR="00B743D8" w:rsidRPr="007C69CE" w:rsidRDefault="00B743D8" w:rsidP="00B743D8">
      <w:pPr>
        <w:autoSpaceDE w:val="0"/>
        <w:autoSpaceDN w:val="0"/>
        <w:adjustRightInd w:val="0"/>
        <w:spacing w:after="200" w:line="276" w:lineRule="auto"/>
        <w:rPr>
          <w:rFonts w:eastAsia="Calibri" w:cstheme="minorHAnsi"/>
          <w:b/>
          <w:bCs/>
          <w:color w:val="000000"/>
          <w:lang w:eastAsia="nl-BE"/>
        </w:rPr>
      </w:pPr>
    </w:p>
    <w:p w14:paraId="041D15C0" w14:textId="77777777" w:rsidR="00B743D8" w:rsidRPr="007C69CE" w:rsidRDefault="00B743D8" w:rsidP="00B743D8">
      <w:pPr>
        <w:autoSpaceDE w:val="0"/>
        <w:autoSpaceDN w:val="0"/>
        <w:adjustRightInd w:val="0"/>
        <w:spacing w:after="200" w:line="276" w:lineRule="auto"/>
        <w:rPr>
          <w:rFonts w:eastAsia="Calibri" w:cstheme="minorHAnsi"/>
          <w:b/>
          <w:bCs/>
          <w:color w:val="000000"/>
          <w:lang w:eastAsia="nl-BE"/>
        </w:rPr>
      </w:pPr>
    </w:p>
    <w:p w14:paraId="6AD807DE" w14:textId="77777777" w:rsidR="00B743D8" w:rsidRPr="007C69CE" w:rsidRDefault="00B743D8" w:rsidP="00B743D8">
      <w:pPr>
        <w:autoSpaceDE w:val="0"/>
        <w:autoSpaceDN w:val="0"/>
        <w:adjustRightInd w:val="0"/>
        <w:spacing w:after="200" w:line="276" w:lineRule="auto"/>
        <w:rPr>
          <w:rFonts w:eastAsia="Calibri" w:cstheme="minorHAnsi"/>
          <w:b/>
          <w:bCs/>
          <w:color w:val="000000"/>
          <w:lang w:eastAsia="nl-BE"/>
        </w:rPr>
      </w:pPr>
    </w:p>
    <w:p w14:paraId="7CB2B46C" w14:textId="77777777" w:rsidR="00B743D8" w:rsidRPr="007C69CE" w:rsidRDefault="00B743D8" w:rsidP="00B743D8">
      <w:pPr>
        <w:autoSpaceDE w:val="0"/>
        <w:autoSpaceDN w:val="0"/>
        <w:adjustRightInd w:val="0"/>
        <w:spacing w:after="200" w:line="276" w:lineRule="auto"/>
        <w:rPr>
          <w:rFonts w:eastAsia="Calibri" w:cstheme="minorHAnsi"/>
          <w:b/>
          <w:bCs/>
          <w:color w:val="000000"/>
          <w:lang w:eastAsia="nl-BE"/>
        </w:rPr>
      </w:pPr>
    </w:p>
    <w:p w14:paraId="6EC09F46" w14:textId="77777777" w:rsidR="00B743D8" w:rsidRPr="007C69CE" w:rsidRDefault="00B743D8" w:rsidP="00B743D8">
      <w:pPr>
        <w:autoSpaceDE w:val="0"/>
        <w:autoSpaceDN w:val="0"/>
        <w:adjustRightInd w:val="0"/>
        <w:spacing w:after="200" w:line="276" w:lineRule="auto"/>
        <w:rPr>
          <w:rFonts w:eastAsia="Calibri" w:cstheme="minorHAnsi"/>
          <w:b/>
          <w:bCs/>
          <w:color w:val="000000"/>
          <w:lang w:eastAsia="nl-BE"/>
        </w:rPr>
      </w:pPr>
    </w:p>
    <w:p w14:paraId="6EAB2D00" w14:textId="77777777" w:rsidR="00B743D8" w:rsidRPr="007C69CE" w:rsidRDefault="00B743D8" w:rsidP="00B743D8">
      <w:pPr>
        <w:autoSpaceDE w:val="0"/>
        <w:autoSpaceDN w:val="0"/>
        <w:adjustRightInd w:val="0"/>
        <w:spacing w:after="200" w:line="276" w:lineRule="auto"/>
        <w:rPr>
          <w:rFonts w:ascii="Times New Roman" w:eastAsia="Calibri" w:hAnsi="Times New Roman" w:cs="Times New Roman"/>
          <w:b/>
          <w:bCs/>
          <w:i/>
          <w:iCs/>
          <w:color w:val="000000"/>
          <w:sz w:val="23"/>
          <w:szCs w:val="23"/>
          <w:lang w:eastAsia="nl-BE"/>
        </w:rPr>
      </w:pPr>
    </w:p>
    <w:p w14:paraId="37EA3A7C" w14:textId="77777777" w:rsidR="00B743D8" w:rsidRPr="007C69CE" w:rsidRDefault="00B743D8" w:rsidP="00B743D8">
      <w:pPr>
        <w:autoSpaceDE w:val="0"/>
        <w:autoSpaceDN w:val="0"/>
        <w:adjustRightInd w:val="0"/>
        <w:spacing w:after="200" w:line="276" w:lineRule="auto"/>
        <w:rPr>
          <w:rFonts w:ascii="Times New Roman" w:eastAsia="Calibri" w:hAnsi="Times New Roman" w:cs="Times New Roman"/>
          <w:b/>
          <w:bCs/>
          <w:i/>
          <w:iCs/>
          <w:color w:val="000000"/>
          <w:sz w:val="23"/>
          <w:szCs w:val="23"/>
          <w:lang w:eastAsia="nl-BE"/>
        </w:rPr>
      </w:pPr>
    </w:p>
    <w:p w14:paraId="2FD266AA" w14:textId="77777777" w:rsidR="00B743D8" w:rsidRPr="007C69CE" w:rsidRDefault="00B743D8" w:rsidP="00B743D8">
      <w:pPr>
        <w:autoSpaceDE w:val="0"/>
        <w:autoSpaceDN w:val="0"/>
        <w:adjustRightInd w:val="0"/>
        <w:spacing w:after="200" w:line="276" w:lineRule="auto"/>
        <w:jc w:val="center"/>
        <w:rPr>
          <w:rFonts w:ascii="Times New Roman" w:eastAsia="Calibri" w:hAnsi="Times New Roman" w:cs="Times New Roman"/>
          <w:b/>
          <w:bCs/>
          <w:i/>
          <w:iCs/>
          <w:color w:val="000000"/>
          <w:sz w:val="23"/>
          <w:szCs w:val="23"/>
          <w:lang w:eastAsia="nl-BE"/>
        </w:rPr>
      </w:pPr>
    </w:p>
    <w:p w14:paraId="35B94367" w14:textId="77777777" w:rsidR="00B743D8" w:rsidRPr="007C69CE" w:rsidRDefault="00B743D8" w:rsidP="00B743D8">
      <w:pPr>
        <w:autoSpaceDE w:val="0"/>
        <w:autoSpaceDN w:val="0"/>
        <w:adjustRightInd w:val="0"/>
        <w:spacing w:after="200" w:line="276" w:lineRule="auto"/>
        <w:jc w:val="center"/>
        <w:rPr>
          <w:rFonts w:ascii="Times New Roman" w:eastAsia="Calibri" w:hAnsi="Times New Roman" w:cs="Times New Roman"/>
          <w:b/>
          <w:bCs/>
          <w:i/>
          <w:iCs/>
          <w:color w:val="000000"/>
          <w:sz w:val="23"/>
          <w:szCs w:val="23"/>
          <w:lang w:eastAsia="nl-BE"/>
        </w:rPr>
      </w:pPr>
    </w:p>
    <w:p w14:paraId="1F5B9060" w14:textId="77777777" w:rsidR="00B743D8" w:rsidRPr="007C69CE" w:rsidRDefault="00B743D8" w:rsidP="00B743D8">
      <w:pPr>
        <w:autoSpaceDE w:val="0"/>
        <w:autoSpaceDN w:val="0"/>
        <w:adjustRightInd w:val="0"/>
        <w:spacing w:after="200" w:line="276" w:lineRule="auto"/>
        <w:rPr>
          <w:rFonts w:ascii="Times New Roman" w:eastAsia="Calibri" w:hAnsi="Times New Roman" w:cs="Times New Roman"/>
          <w:b/>
          <w:bCs/>
          <w:i/>
          <w:iCs/>
          <w:color w:val="000000"/>
          <w:sz w:val="23"/>
          <w:szCs w:val="23"/>
          <w:lang w:eastAsia="nl-BE"/>
        </w:rPr>
      </w:pPr>
    </w:p>
    <w:p w14:paraId="16BE7111" w14:textId="77777777" w:rsidR="00B743D8" w:rsidRPr="007C69CE" w:rsidRDefault="00B743D8" w:rsidP="00B743D8">
      <w:pPr>
        <w:autoSpaceDE w:val="0"/>
        <w:autoSpaceDN w:val="0"/>
        <w:adjustRightInd w:val="0"/>
        <w:spacing w:after="200" w:line="276" w:lineRule="auto"/>
        <w:jc w:val="center"/>
        <w:rPr>
          <w:rFonts w:ascii="Times New Roman" w:eastAsia="Calibri" w:hAnsi="Times New Roman" w:cs="Times New Roman"/>
          <w:b/>
          <w:bCs/>
          <w:i/>
          <w:iCs/>
          <w:color w:val="000000"/>
          <w:sz w:val="23"/>
          <w:szCs w:val="23"/>
          <w:lang w:eastAsia="nl-BE"/>
        </w:rPr>
      </w:pPr>
    </w:p>
    <w:p w14:paraId="230469E0" w14:textId="77777777" w:rsidR="00B743D8" w:rsidRPr="007C69CE" w:rsidRDefault="00B743D8" w:rsidP="00B743D8"/>
    <w:p w14:paraId="5B152884" w14:textId="77777777" w:rsidR="00B743D8" w:rsidRPr="007C69CE" w:rsidRDefault="00B743D8" w:rsidP="0078516D"/>
    <w:p w14:paraId="7DFEA098" w14:textId="77777777" w:rsidR="009B1D3D" w:rsidRPr="007C69CE" w:rsidRDefault="009B1D3D">
      <w:pPr>
        <w:spacing w:after="160" w:line="2" w:lineRule="auto"/>
      </w:pPr>
      <w:r w:rsidRPr="007C69CE">
        <w:br w:type="page"/>
      </w:r>
    </w:p>
    <w:p w14:paraId="70668BED" w14:textId="3C88EB9B" w:rsidR="00743CCC" w:rsidRPr="007C69CE" w:rsidRDefault="00743CCC" w:rsidP="00743CCC">
      <w:pPr>
        <w:pStyle w:val="AppendixTOCheading"/>
      </w:pPr>
      <w:bookmarkStart w:id="1" w:name="_Toc162684436"/>
      <w:bookmarkStart w:id="2" w:name="_Toc164335216"/>
      <w:bookmarkStart w:id="3" w:name="_Toc165449201"/>
      <w:bookmarkStart w:id="4" w:name="_Toc165464850"/>
      <w:r w:rsidRPr="007C69CE">
        <w:lastRenderedPageBreak/>
        <w:t>PREFACE</w:t>
      </w:r>
      <w:bookmarkEnd w:id="1"/>
      <w:bookmarkEnd w:id="2"/>
      <w:bookmarkEnd w:id="3"/>
      <w:bookmarkEnd w:id="4"/>
    </w:p>
    <w:p w14:paraId="6880B404" w14:textId="77777777" w:rsidR="00D2433A" w:rsidRPr="007C69CE" w:rsidRDefault="00D2433A">
      <w:pPr>
        <w:spacing w:after="160" w:line="2" w:lineRule="auto"/>
        <w:rPr>
          <w:rFonts w:eastAsiaTheme="majorEastAsia" w:cstheme="majorBidi"/>
          <w:b/>
          <w:caps/>
          <w:color w:val="1E64C8"/>
          <w:sz w:val="32"/>
          <w:szCs w:val="32"/>
          <w:u w:val="single"/>
        </w:rPr>
      </w:pPr>
      <w:r w:rsidRPr="007C69CE">
        <w:br w:type="page"/>
      </w:r>
    </w:p>
    <w:p w14:paraId="4CB0803E" w14:textId="77777777" w:rsidR="002301A7" w:rsidRDefault="00743CCC" w:rsidP="00CD032A">
      <w:pPr>
        <w:pStyle w:val="AppendixTOCheading"/>
        <w:rPr>
          <w:noProof/>
        </w:rPr>
      </w:pPr>
      <w:bookmarkStart w:id="5" w:name="_Toc162684437"/>
      <w:bookmarkStart w:id="6" w:name="_Toc164335217"/>
      <w:bookmarkStart w:id="7" w:name="_Toc165449202"/>
      <w:bookmarkStart w:id="8" w:name="_Toc165464851"/>
      <w:r w:rsidRPr="007C69CE">
        <w:lastRenderedPageBreak/>
        <w:t>TABLE OF CONTENTS</w:t>
      </w:r>
      <w:bookmarkEnd w:id="5"/>
      <w:bookmarkEnd w:id="6"/>
      <w:bookmarkEnd w:id="7"/>
      <w:bookmarkEnd w:id="8"/>
      <w:r w:rsidR="009532C4" w:rsidRPr="007C69CE">
        <w:fldChar w:fldCharType="begin"/>
      </w:r>
      <w:r w:rsidR="009532C4" w:rsidRPr="007C69CE">
        <w:instrText xml:space="preserve"> TOC \o "1-2" \h \z \u </w:instrText>
      </w:r>
      <w:r w:rsidR="009532C4" w:rsidRPr="007C69CE">
        <w:fldChar w:fldCharType="separate"/>
      </w:r>
    </w:p>
    <w:p w14:paraId="62D5FACA" w14:textId="41DFCE84" w:rsidR="002301A7" w:rsidRDefault="002301A7">
      <w:pPr>
        <w:pStyle w:val="TOC1"/>
        <w:rPr>
          <w:rFonts w:asciiTheme="minorHAnsi" w:eastAsiaTheme="minorEastAsia" w:hAnsiTheme="minorHAnsi"/>
          <w:b w:val="0"/>
          <w:noProof/>
          <w:kern w:val="2"/>
          <w:sz w:val="24"/>
          <w:szCs w:val="24"/>
          <w:lang w:eastAsia="en-GB"/>
          <w14:ligatures w14:val="standardContextual"/>
        </w:rPr>
      </w:pPr>
      <w:hyperlink w:anchor="_Toc165464852" w:history="1">
        <w:r w:rsidRPr="00B13D0E">
          <w:rPr>
            <w:rStyle w:val="Hyperlink"/>
            <w:noProof/>
          </w:rPr>
          <w:t>LIST OF ABBREVIATIONS</w:t>
        </w:r>
        <w:r>
          <w:rPr>
            <w:noProof/>
            <w:webHidden/>
          </w:rPr>
          <w:tab/>
        </w:r>
        <w:r>
          <w:rPr>
            <w:noProof/>
            <w:webHidden/>
          </w:rPr>
          <w:fldChar w:fldCharType="begin"/>
        </w:r>
        <w:r>
          <w:rPr>
            <w:noProof/>
            <w:webHidden/>
          </w:rPr>
          <w:instrText xml:space="preserve"> PAGEREF _Toc165464852 \h </w:instrText>
        </w:r>
        <w:r>
          <w:rPr>
            <w:noProof/>
            <w:webHidden/>
          </w:rPr>
        </w:r>
        <w:r>
          <w:rPr>
            <w:noProof/>
            <w:webHidden/>
          </w:rPr>
          <w:fldChar w:fldCharType="separate"/>
        </w:r>
        <w:r w:rsidR="00843CB6">
          <w:rPr>
            <w:noProof/>
            <w:webHidden/>
          </w:rPr>
          <w:t>6</w:t>
        </w:r>
        <w:r>
          <w:rPr>
            <w:noProof/>
            <w:webHidden/>
          </w:rPr>
          <w:fldChar w:fldCharType="end"/>
        </w:r>
      </w:hyperlink>
    </w:p>
    <w:p w14:paraId="46031483" w14:textId="732AD5E2" w:rsidR="002301A7" w:rsidRDefault="002301A7">
      <w:pPr>
        <w:pStyle w:val="TOC1"/>
        <w:rPr>
          <w:rFonts w:asciiTheme="minorHAnsi" w:eastAsiaTheme="minorEastAsia" w:hAnsiTheme="minorHAnsi"/>
          <w:b w:val="0"/>
          <w:noProof/>
          <w:kern w:val="2"/>
          <w:sz w:val="24"/>
          <w:szCs w:val="24"/>
          <w:lang w:eastAsia="en-GB"/>
          <w14:ligatures w14:val="standardContextual"/>
        </w:rPr>
      </w:pPr>
      <w:hyperlink w:anchor="_Toc165464853" w:history="1">
        <w:r w:rsidRPr="00B13D0E">
          <w:rPr>
            <w:rStyle w:val="Hyperlink"/>
            <w:noProof/>
          </w:rPr>
          <w:t>ABSTRACT</w:t>
        </w:r>
        <w:r>
          <w:rPr>
            <w:noProof/>
            <w:webHidden/>
          </w:rPr>
          <w:tab/>
        </w:r>
        <w:r>
          <w:rPr>
            <w:noProof/>
            <w:webHidden/>
          </w:rPr>
          <w:fldChar w:fldCharType="begin"/>
        </w:r>
        <w:r>
          <w:rPr>
            <w:noProof/>
            <w:webHidden/>
          </w:rPr>
          <w:instrText xml:space="preserve"> PAGEREF _Toc165464853 \h </w:instrText>
        </w:r>
        <w:r>
          <w:rPr>
            <w:noProof/>
            <w:webHidden/>
          </w:rPr>
        </w:r>
        <w:r>
          <w:rPr>
            <w:noProof/>
            <w:webHidden/>
          </w:rPr>
          <w:fldChar w:fldCharType="separate"/>
        </w:r>
        <w:r w:rsidR="00843CB6">
          <w:rPr>
            <w:noProof/>
            <w:webHidden/>
          </w:rPr>
          <w:t>7</w:t>
        </w:r>
        <w:r>
          <w:rPr>
            <w:noProof/>
            <w:webHidden/>
          </w:rPr>
          <w:fldChar w:fldCharType="end"/>
        </w:r>
      </w:hyperlink>
    </w:p>
    <w:p w14:paraId="7F36CC76" w14:textId="67AA7D02" w:rsidR="002301A7" w:rsidRDefault="002301A7">
      <w:pPr>
        <w:pStyle w:val="TOC1"/>
        <w:rPr>
          <w:rFonts w:asciiTheme="minorHAnsi" w:eastAsiaTheme="minorEastAsia" w:hAnsiTheme="minorHAnsi"/>
          <w:b w:val="0"/>
          <w:noProof/>
          <w:kern w:val="2"/>
          <w:sz w:val="24"/>
          <w:szCs w:val="24"/>
          <w:lang w:eastAsia="en-GB"/>
          <w14:ligatures w14:val="standardContextual"/>
        </w:rPr>
      </w:pPr>
      <w:hyperlink w:anchor="_Toc165464854" w:history="1">
        <w:r w:rsidRPr="00B13D0E">
          <w:rPr>
            <w:rStyle w:val="Hyperlink"/>
            <w:noProof/>
          </w:rPr>
          <w:t>INTRODUCTION</w:t>
        </w:r>
        <w:r>
          <w:rPr>
            <w:noProof/>
            <w:webHidden/>
          </w:rPr>
          <w:tab/>
        </w:r>
        <w:r>
          <w:rPr>
            <w:noProof/>
            <w:webHidden/>
          </w:rPr>
          <w:fldChar w:fldCharType="begin"/>
        </w:r>
        <w:r>
          <w:rPr>
            <w:noProof/>
            <w:webHidden/>
          </w:rPr>
          <w:instrText xml:space="preserve"> PAGEREF _Toc165464854 \h </w:instrText>
        </w:r>
        <w:r>
          <w:rPr>
            <w:noProof/>
            <w:webHidden/>
          </w:rPr>
        </w:r>
        <w:r>
          <w:rPr>
            <w:noProof/>
            <w:webHidden/>
          </w:rPr>
          <w:fldChar w:fldCharType="separate"/>
        </w:r>
        <w:r w:rsidR="00843CB6">
          <w:rPr>
            <w:noProof/>
            <w:webHidden/>
          </w:rPr>
          <w:t>8</w:t>
        </w:r>
        <w:r>
          <w:rPr>
            <w:noProof/>
            <w:webHidden/>
          </w:rPr>
          <w:fldChar w:fldCharType="end"/>
        </w:r>
      </w:hyperlink>
    </w:p>
    <w:p w14:paraId="744EDA21" w14:textId="6C0DF8AD" w:rsidR="002301A7" w:rsidRDefault="002301A7">
      <w:pPr>
        <w:pStyle w:val="TOC2"/>
        <w:tabs>
          <w:tab w:val="left" w:pos="960"/>
        </w:tabs>
        <w:rPr>
          <w:rFonts w:asciiTheme="minorHAnsi" w:eastAsiaTheme="minorEastAsia" w:hAnsiTheme="minorHAnsi"/>
          <w:noProof/>
          <w:kern w:val="2"/>
          <w:sz w:val="24"/>
          <w:szCs w:val="24"/>
          <w:lang w:eastAsia="en-GB"/>
          <w14:ligatures w14:val="standardContextual"/>
        </w:rPr>
      </w:pPr>
      <w:hyperlink w:anchor="_Toc165464855" w:history="1">
        <w:r w:rsidRPr="00B13D0E">
          <w:rPr>
            <w:rStyle w:val="Hyperlink"/>
            <w:noProof/>
          </w:rPr>
          <w:t>1.1</w:t>
        </w:r>
        <w:r>
          <w:rPr>
            <w:rFonts w:asciiTheme="minorHAnsi" w:eastAsiaTheme="minorEastAsia" w:hAnsiTheme="minorHAnsi"/>
            <w:noProof/>
            <w:kern w:val="2"/>
            <w:sz w:val="24"/>
            <w:szCs w:val="24"/>
            <w:lang w:eastAsia="en-GB"/>
            <w14:ligatures w14:val="standardContextual"/>
          </w:rPr>
          <w:tab/>
        </w:r>
        <w:r w:rsidRPr="00B13D0E">
          <w:rPr>
            <w:rStyle w:val="Hyperlink"/>
            <w:noProof/>
          </w:rPr>
          <w:t>Problem statement: organic micropollutants</w:t>
        </w:r>
        <w:r>
          <w:rPr>
            <w:noProof/>
            <w:webHidden/>
          </w:rPr>
          <w:tab/>
        </w:r>
        <w:r>
          <w:rPr>
            <w:noProof/>
            <w:webHidden/>
          </w:rPr>
          <w:fldChar w:fldCharType="begin"/>
        </w:r>
        <w:r>
          <w:rPr>
            <w:noProof/>
            <w:webHidden/>
          </w:rPr>
          <w:instrText xml:space="preserve"> PAGEREF _Toc165464855 \h </w:instrText>
        </w:r>
        <w:r>
          <w:rPr>
            <w:noProof/>
            <w:webHidden/>
          </w:rPr>
        </w:r>
        <w:r>
          <w:rPr>
            <w:noProof/>
            <w:webHidden/>
          </w:rPr>
          <w:fldChar w:fldCharType="separate"/>
        </w:r>
        <w:r w:rsidR="00843CB6">
          <w:rPr>
            <w:noProof/>
            <w:webHidden/>
          </w:rPr>
          <w:t>8</w:t>
        </w:r>
        <w:r>
          <w:rPr>
            <w:noProof/>
            <w:webHidden/>
          </w:rPr>
          <w:fldChar w:fldCharType="end"/>
        </w:r>
      </w:hyperlink>
    </w:p>
    <w:p w14:paraId="10130938" w14:textId="6DAFFE0F" w:rsidR="002301A7" w:rsidRDefault="002301A7">
      <w:pPr>
        <w:pStyle w:val="TOC2"/>
        <w:tabs>
          <w:tab w:val="left" w:pos="960"/>
        </w:tabs>
        <w:rPr>
          <w:rFonts w:asciiTheme="minorHAnsi" w:eastAsiaTheme="minorEastAsia" w:hAnsiTheme="minorHAnsi"/>
          <w:noProof/>
          <w:kern w:val="2"/>
          <w:sz w:val="24"/>
          <w:szCs w:val="24"/>
          <w:lang w:eastAsia="en-GB"/>
          <w14:ligatures w14:val="standardContextual"/>
        </w:rPr>
      </w:pPr>
      <w:hyperlink w:anchor="_Toc165464856" w:history="1">
        <w:r w:rsidRPr="00B13D0E">
          <w:rPr>
            <w:rStyle w:val="Hyperlink"/>
            <w:noProof/>
          </w:rPr>
          <w:t>1.2</w:t>
        </w:r>
        <w:r>
          <w:rPr>
            <w:rFonts w:asciiTheme="minorHAnsi" w:eastAsiaTheme="minorEastAsia" w:hAnsiTheme="minorHAnsi"/>
            <w:noProof/>
            <w:kern w:val="2"/>
            <w:sz w:val="24"/>
            <w:szCs w:val="24"/>
            <w:lang w:eastAsia="en-GB"/>
            <w14:ligatures w14:val="standardContextual"/>
          </w:rPr>
          <w:tab/>
        </w:r>
        <w:r w:rsidRPr="00B13D0E">
          <w:rPr>
            <w:rStyle w:val="Hyperlink"/>
            <w:noProof/>
          </w:rPr>
          <w:t>Modelling removal of organic micropollutants</w:t>
        </w:r>
        <w:r>
          <w:rPr>
            <w:noProof/>
            <w:webHidden/>
          </w:rPr>
          <w:tab/>
        </w:r>
        <w:r>
          <w:rPr>
            <w:noProof/>
            <w:webHidden/>
          </w:rPr>
          <w:fldChar w:fldCharType="begin"/>
        </w:r>
        <w:r>
          <w:rPr>
            <w:noProof/>
            <w:webHidden/>
          </w:rPr>
          <w:instrText xml:space="preserve"> PAGEREF _Toc165464856 \h </w:instrText>
        </w:r>
        <w:r>
          <w:rPr>
            <w:noProof/>
            <w:webHidden/>
          </w:rPr>
        </w:r>
        <w:r>
          <w:rPr>
            <w:noProof/>
            <w:webHidden/>
          </w:rPr>
          <w:fldChar w:fldCharType="separate"/>
        </w:r>
        <w:r w:rsidR="00843CB6">
          <w:rPr>
            <w:noProof/>
            <w:webHidden/>
          </w:rPr>
          <w:t>9</w:t>
        </w:r>
        <w:r>
          <w:rPr>
            <w:noProof/>
            <w:webHidden/>
          </w:rPr>
          <w:fldChar w:fldCharType="end"/>
        </w:r>
      </w:hyperlink>
    </w:p>
    <w:p w14:paraId="45556C1B" w14:textId="3E125F37" w:rsidR="002301A7" w:rsidRDefault="002301A7">
      <w:pPr>
        <w:pStyle w:val="TOC2"/>
        <w:tabs>
          <w:tab w:val="left" w:pos="960"/>
        </w:tabs>
        <w:rPr>
          <w:rFonts w:asciiTheme="minorHAnsi" w:eastAsiaTheme="minorEastAsia" w:hAnsiTheme="minorHAnsi"/>
          <w:noProof/>
          <w:kern w:val="2"/>
          <w:sz w:val="24"/>
          <w:szCs w:val="24"/>
          <w:lang w:eastAsia="en-GB"/>
          <w14:ligatures w14:val="standardContextual"/>
        </w:rPr>
      </w:pPr>
      <w:hyperlink w:anchor="_Toc165464857" w:history="1">
        <w:r w:rsidRPr="00B13D0E">
          <w:rPr>
            <w:rStyle w:val="Hyperlink"/>
            <w:noProof/>
          </w:rPr>
          <w:t>1.3</w:t>
        </w:r>
        <w:r>
          <w:rPr>
            <w:rFonts w:asciiTheme="minorHAnsi" w:eastAsiaTheme="minorEastAsia" w:hAnsiTheme="minorHAnsi"/>
            <w:noProof/>
            <w:kern w:val="2"/>
            <w:sz w:val="24"/>
            <w:szCs w:val="24"/>
            <w:lang w:eastAsia="en-GB"/>
            <w14:ligatures w14:val="standardContextual"/>
          </w:rPr>
          <w:tab/>
        </w:r>
        <w:r w:rsidRPr="00B13D0E">
          <w:rPr>
            <w:rStyle w:val="Hyperlink"/>
            <w:noProof/>
          </w:rPr>
          <w:t>Aim of the thesis</w:t>
        </w:r>
        <w:r>
          <w:rPr>
            <w:noProof/>
            <w:webHidden/>
          </w:rPr>
          <w:tab/>
        </w:r>
        <w:r>
          <w:rPr>
            <w:noProof/>
            <w:webHidden/>
          </w:rPr>
          <w:fldChar w:fldCharType="begin"/>
        </w:r>
        <w:r>
          <w:rPr>
            <w:noProof/>
            <w:webHidden/>
          </w:rPr>
          <w:instrText xml:space="preserve"> PAGEREF _Toc165464857 \h </w:instrText>
        </w:r>
        <w:r>
          <w:rPr>
            <w:noProof/>
            <w:webHidden/>
          </w:rPr>
        </w:r>
        <w:r>
          <w:rPr>
            <w:noProof/>
            <w:webHidden/>
          </w:rPr>
          <w:fldChar w:fldCharType="separate"/>
        </w:r>
        <w:r w:rsidR="00843CB6">
          <w:rPr>
            <w:noProof/>
            <w:webHidden/>
          </w:rPr>
          <w:t>9</w:t>
        </w:r>
        <w:r>
          <w:rPr>
            <w:noProof/>
            <w:webHidden/>
          </w:rPr>
          <w:fldChar w:fldCharType="end"/>
        </w:r>
      </w:hyperlink>
    </w:p>
    <w:p w14:paraId="79211B93" w14:textId="3FFD6567" w:rsidR="002301A7" w:rsidRDefault="002301A7">
      <w:pPr>
        <w:pStyle w:val="TOC1"/>
        <w:rPr>
          <w:rFonts w:asciiTheme="minorHAnsi" w:eastAsiaTheme="minorEastAsia" w:hAnsiTheme="minorHAnsi"/>
          <w:b w:val="0"/>
          <w:noProof/>
          <w:kern w:val="2"/>
          <w:sz w:val="24"/>
          <w:szCs w:val="24"/>
          <w:lang w:eastAsia="en-GB"/>
          <w14:ligatures w14:val="standardContextual"/>
        </w:rPr>
      </w:pPr>
      <w:hyperlink w:anchor="_Toc165464858" w:history="1">
        <w:r w:rsidRPr="00B13D0E">
          <w:rPr>
            <w:rStyle w:val="Hyperlink"/>
            <w:noProof/>
          </w:rPr>
          <w:t>LITERATURE REVIEW</w:t>
        </w:r>
        <w:r>
          <w:rPr>
            <w:noProof/>
            <w:webHidden/>
          </w:rPr>
          <w:tab/>
        </w:r>
        <w:r>
          <w:rPr>
            <w:noProof/>
            <w:webHidden/>
          </w:rPr>
          <w:fldChar w:fldCharType="begin"/>
        </w:r>
        <w:r>
          <w:rPr>
            <w:noProof/>
            <w:webHidden/>
          </w:rPr>
          <w:instrText xml:space="preserve"> PAGEREF _Toc165464858 \h </w:instrText>
        </w:r>
        <w:r>
          <w:rPr>
            <w:noProof/>
            <w:webHidden/>
          </w:rPr>
        </w:r>
        <w:r>
          <w:rPr>
            <w:noProof/>
            <w:webHidden/>
          </w:rPr>
          <w:fldChar w:fldCharType="separate"/>
        </w:r>
        <w:r w:rsidR="00843CB6">
          <w:rPr>
            <w:noProof/>
            <w:webHidden/>
          </w:rPr>
          <w:t>11</w:t>
        </w:r>
        <w:r>
          <w:rPr>
            <w:noProof/>
            <w:webHidden/>
          </w:rPr>
          <w:fldChar w:fldCharType="end"/>
        </w:r>
      </w:hyperlink>
    </w:p>
    <w:p w14:paraId="062BD975" w14:textId="52BE72E6" w:rsidR="002301A7" w:rsidRDefault="002301A7">
      <w:pPr>
        <w:pStyle w:val="TOC1"/>
        <w:tabs>
          <w:tab w:val="left" w:pos="960"/>
        </w:tabs>
        <w:rPr>
          <w:rFonts w:asciiTheme="minorHAnsi" w:eastAsiaTheme="minorEastAsia" w:hAnsiTheme="minorHAnsi"/>
          <w:b w:val="0"/>
          <w:noProof/>
          <w:kern w:val="2"/>
          <w:sz w:val="24"/>
          <w:szCs w:val="24"/>
          <w:lang w:eastAsia="en-GB"/>
          <w14:ligatures w14:val="standardContextual"/>
        </w:rPr>
      </w:pPr>
      <w:hyperlink w:anchor="_Toc165464859" w:history="1">
        <w:r w:rsidRPr="00B13D0E">
          <w:rPr>
            <w:rStyle w:val="Hyperlink"/>
            <w:noProof/>
          </w:rPr>
          <w:t>1</w:t>
        </w:r>
        <w:r>
          <w:rPr>
            <w:rFonts w:asciiTheme="minorHAnsi" w:eastAsiaTheme="minorEastAsia" w:hAnsiTheme="minorHAnsi"/>
            <w:b w:val="0"/>
            <w:noProof/>
            <w:kern w:val="2"/>
            <w:sz w:val="24"/>
            <w:szCs w:val="24"/>
            <w:lang w:eastAsia="en-GB"/>
            <w14:ligatures w14:val="standardContextual"/>
          </w:rPr>
          <w:tab/>
        </w:r>
        <w:r w:rsidRPr="00B13D0E">
          <w:rPr>
            <w:rStyle w:val="Hyperlink"/>
            <w:noProof/>
          </w:rPr>
          <w:t>Principles of micropollutant removal</w:t>
        </w:r>
        <w:r>
          <w:rPr>
            <w:noProof/>
            <w:webHidden/>
          </w:rPr>
          <w:tab/>
        </w:r>
        <w:r>
          <w:rPr>
            <w:noProof/>
            <w:webHidden/>
          </w:rPr>
          <w:fldChar w:fldCharType="begin"/>
        </w:r>
        <w:r>
          <w:rPr>
            <w:noProof/>
            <w:webHidden/>
          </w:rPr>
          <w:instrText xml:space="preserve"> PAGEREF _Toc165464859 \h </w:instrText>
        </w:r>
        <w:r>
          <w:rPr>
            <w:noProof/>
            <w:webHidden/>
          </w:rPr>
        </w:r>
        <w:r>
          <w:rPr>
            <w:noProof/>
            <w:webHidden/>
          </w:rPr>
          <w:fldChar w:fldCharType="separate"/>
        </w:r>
        <w:r w:rsidR="00843CB6">
          <w:rPr>
            <w:noProof/>
            <w:webHidden/>
          </w:rPr>
          <w:t>11</w:t>
        </w:r>
        <w:r>
          <w:rPr>
            <w:noProof/>
            <w:webHidden/>
          </w:rPr>
          <w:fldChar w:fldCharType="end"/>
        </w:r>
      </w:hyperlink>
    </w:p>
    <w:p w14:paraId="5B420524" w14:textId="22F24D1F" w:rsidR="002301A7" w:rsidRDefault="002301A7">
      <w:pPr>
        <w:pStyle w:val="TOC2"/>
        <w:tabs>
          <w:tab w:val="left" w:pos="960"/>
        </w:tabs>
        <w:rPr>
          <w:rFonts w:asciiTheme="minorHAnsi" w:eastAsiaTheme="minorEastAsia" w:hAnsiTheme="minorHAnsi"/>
          <w:noProof/>
          <w:kern w:val="2"/>
          <w:sz w:val="24"/>
          <w:szCs w:val="24"/>
          <w:lang w:eastAsia="en-GB"/>
          <w14:ligatures w14:val="standardContextual"/>
        </w:rPr>
      </w:pPr>
      <w:hyperlink w:anchor="_Toc165464860" w:history="1">
        <w:r w:rsidRPr="00B13D0E">
          <w:rPr>
            <w:rStyle w:val="Hyperlink"/>
            <w:noProof/>
          </w:rPr>
          <w:t>1.1</w:t>
        </w:r>
        <w:r>
          <w:rPr>
            <w:rFonts w:asciiTheme="minorHAnsi" w:eastAsiaTheme="minorEastAsia" w:hAnsiTheme="minorHAnsi"/>
            <w:noProof/>
            <w:kern w:val="2"/>
            <w:sz w:val="24"/>
            <w:szCs w:val="24"/>
            <w:lang w:eastAsia="en-GB"/>
            <w14:ligatures w14:val="standardContextual"/>
          </w:rPr>
          <w:tab/>
        </w:r>
        <w:r w:rsidRPr="00B13D0E">
          <w:rPr>
            <w:rStyle w:val="Hyperlink"/>
            <w:noProof/>
          </w:rPr>
          <w:t>Classification of MPs</w:t>
        </w:r>
        <w:r>
          <w:rPr>
            <w:noProof/>
            <w:webHidden/>
          </w:rPr>
          <w:tab/>
        </w:r>
        <w:r>
          <w:rPr>
            <w:noProof/>
            <w:webHidden/>
          </w:rPr>
          <w:fldChar w:fldCharType="begin"/>
        </w:r>
        <w:r>
          <w:rPr>
            <w:noProof/>
            <w:webHidden/>
          </w:rPr>
          <w:instrText xml:space="preserve"> PAGEREF _Toc165464860 \h </w:instrText>
        </w:r>
        <w:r>
          <w:rPr>
            <w:noProof/>
            <w:webHidden/>
          </w:rPr>
        </w:r>
        <w:r>
          <w:rPr>
            <w:noProof/>
            <w:webHidden/>
          </w:rPr>
          <w:fldChar w:fldCharType="separate"/>
        </w:r>
        <w:r w:rsidR="00843CB6">
          <w:rPr>
            <w:noProof/>
            <w:webHidden/>
          </w:rPr>
          <w:t>11</w:t>
        </w:r>
        <w:r>
          <w:rPr>
            <w:noProof/>
            <w:webHidden/>
          </w:rPr>
          <w:fldChar w:fldCharType="end"/>
        </w:r>
      </w:hyperlink>
    </w:p>
    <w:p w14:paraId="0ECC134B" w14:textId="4C946F31" w:rsidR="002301A7" w:rsidRDefault="002301A7">
      <w:pPr>
        <w:pStyle w:val="TOC2"/>
        <w:tabs>
          <w:tab w:val="left" w:pos="960"/>
        </w:tabs>
        <w:rPr>
          <w:rFonts w:asciiTheme="minorHAnsi" w:eastAsiaTheme="minorEastAsia" w:hAnsiTheme="minorHAnsi"/>
          <w:noProof/>
          <w:kern w:val="2"/>
          <w:sz w:val="24"/>
          <w:szCs w:val="24"/>
          <w:lang w:eastAsia="en-GB"/>
          <w14:ligatures w14:val="standardContextual"/>
        </w:rPr>
      </w:pPr>
      <w:hyperlink w:anchor="_Toc165464861" w:history="1">
        <w:r w:rsidRPr="00B13D0E">
          <w:rPr>
            <w:rStyle w:val="Hyperlink"/>
            <w:noProof/>
          </w:rPr>
          <w:t>1.2</w:t>
        </w:r>
        <w:r>
          <w:rPr>
            <w:rFonts w:asciiTheme="minorHAnsi" w:eastAsiaTheme="minorEastAsia" w:hAnsiTheme="minorHAnsi"/>
            <w:noProof/>
            <w:kern w:val="2"/>
            <w:sz w:val="24"/>
            <w:szCs w:val="24"/>
            <w:lang w:eastAsia="en-GB"/>
            <w14:ligatures w14:val="standardContextual"/>
          </w:rPr>
          <w:tab/>
        </w:r>
        <w:r w:rsidRPr="00B13D0E">
          <w:rPr>
            <w:rStyle w:val="Hyperlink"/>
            <w:noProof/>
          </w:rPr>
          <w:t>The fate of micropollutants in WWTPs</w:t>
        </w:r>
        <w:r>
          <w:rPr>
            <w:noProof/>
            <w:webHidden/>
          </w:rPr>
          <w:tab/>
        </w:r>
        <w:r>
          <w:rPr>
            <w:noProof/>
            <w:webHidden/>
          </w:rPr>
          <w:fldChar w:fldCharType="begin"/>
        </w:r>
        <w:r>
          <w:rPr>
            <w:noProof/>
            <w:webHidden/>
          </w:rPr>
          <w:instrText xml:space="preserve"> PAGEREF _Toc165464861 \h </w:instrText>
        </w:r>
        <w:r>
          <w:rPr>
            <w:noProof/>
            <w:webHidden/>
          </w:rPr>
        </w:r>
        <w:r>
          <w:rPr>
            <w:noProof/>
            <w:webHidden/>
          </w:rPr>
          <w:fldChar w:fldCharType="separate"/>
        </w:r>
        <w:r w:rsidR="00843CB6">
          <w:rPr>
            <w:noProof/>
            <w:webHidden/>
          </w:rPr>
          <w:t>12</w:t>
        </w:r>
        <w:r>
          <w:rPr>
            <w:noProof/>
            <w:webHidden/>
          </w:rPr>
          <w:fldChar w:fldCharType="end"/>
        </w:r>
      </w:hyperlink>
    </w:p>
    <w:p w14:paraId="460CD639" w14:textId="761D31D2" w:rsidR="002301A7" w:rsidRDefault="002301A7">
      <w:pPr>
        <w:pStyle w:val="TOC2"/>
        <w:tabs>
          <w:tab w:val="left" w:pos="960"/>
        </w:tabs>
        <w:rPr>
          <w:rFonts w:asciiTheme="minorHAnsi" w:eastAsiaTheme="minorEastAsia" w:hAnsiTheme="minorHAnsi"/>
          <w:noProof/>
          <w:kern w:val="2"/>
          <w:sz w:val="24"/>
          <w:szCs w:val="24"/>
          <w:lang w:eastAsia="en-GB"/>
          <w14:ligatures w14:val="standardContextual"/>
        </w:rPr>
      </w:pPr>
      <w:hyperlink w:anchor="_Toc165464862" w:history="1">
        <w:r w:rsidRPr="00B13D0E">
          <w:rPr>
            <w:rStyle w:val="Hyperlink"/>
            <w:noProof/>
          </w:rPr>
          <w:t>1.3</w:t>
        </w:r>
        <w:r>
          <w:rPr>
            <w:rFonts w:asciiTheme="minorHAnsi" w:eastAsiaTheme="minorEastAsia" w:hAnsiTheme="minorHAnsi"/>
            <w:noProof/>
            <w:kern w:val="2"/>
            <w:sz w:val="24"/>
            <w:szCs w:val="24"/>
            <w:lang w:eastAsia="en-GB"/>
            <w14:ligatures w14:val="standardContextual"/>
          </w:rPr>
          <w:tab/>
        </w:r>
        <w:r w:rsidRPr="00B13D0E">
          <w:rPr>
            <w:rStyle w:val="Hyperlink"/>
            <w:noProof/>
          </w:rPr>
          <w:t>Tertiary treatment methods for MP removal in WWTPs</w:t>
        </w:r>
        <w:r>
          <w:rPr>
            <w:noProof/>
            <w:webHidden/>
          </w:rPr>
          <w:tab/>
        </w:r>
        <w:r>
          <w:rPr>
            <w:noProof/>
            <w:webHidden/>
          </w:rPr>
          <w:fldChar w:fldCharType="begin"/>
        </w:r>
        <w:r>
          <w:rPr>
            <w:noProof/>
            <w:webHidden/>
          </w:rPr>
          <w:instrText xml:space="preserve"> PAGEREF _Toc165464862 \h </w:instrText>
        </w:r>
        <w:r>
          <w:rPr>
            <w:noProof/>
            <w:webHidden/>
          </w:rPr>
        </w:r>
        <w:r>
          <w:rPr>
            <w:noProof/>
            <w:webHidden/>
          </w:rPr>
          <w:fldChar w:fldCharType="separate"/>
        </w:r>
        <w:r w:rsidR="00843CB6">
          <w:rPr>
            <w:noProof/>
            <w:webHidden/>
          </w:rPr>
          <w:t>14</w:t>
        </w:r>
        <w:r>
          <w:rPr>
            <w:noProof/>
            <w:webHidden/>
          </w:rPr>
          <w:fldChar w:fldCharType="end"/>
        </w:r>
      </w:hyperlink>
    </w:p>
    <w:p w14:paraId="75832876" w14:textId="69BA6C5A" w:rsidR="002301A7" w:rsidRDefault="002301A7">
      <w:pPr>
        <w:pStyle w:val="TOC2"/>
        <w:tabs>
          <w:tab w:val="left" w:pos="960"/>
        </w:tabs>
        <w:rPr>
          <w:rFonts w:asciiTheme="minorHAnsi" w:eastAsiaTheme="minorEastAsia" w:hAnsiTheme="minorHAnsi"/>
          <w:noProof/>
          <w:kern w:val="2"/>
          <w:sz w:val="24"/>
          <w:szCs w:val="24"/>
          <w:lang w:eastAsia="en-GB"/>
          <w14:ligatures w14:val="standardContextual"/>
        </w:rPr>
      </w:pPr>
      <w:hyperlink w:anchor="_Toc165464863" w:history="1">
        <w:r w:rsidRPr="00B13D0E">
          <w:rPr>
            <w:rStyle w:val="Hyperlink"/>
            <w:noProof/>
          </w:rPr>
          <w:t>1.4</w:t>
        </w:r>
        <w:r>
          <w:rPr>
            <w:rFonts w:asciiTheme="minorHAnsi" w:eastAsiaTheme="minorEastAsia" w:hAnsiTheme="minorHAnsi"/>
            <w:noProof/>
            <w:kern w:val="2"/>
            <w:sz w:val="24"/>
            <w:szCs w:val="24"/>
            <w:lang w:eastAsia="en-GB"/>
            <w14:ligatures w14:val="standardContextual"/>
          </w:rPr>
          <w:tab/>
        </w:r>
        <w:r w:rsidRPr="00B13D0E">
          <w:rPr>
            <w:rStyle w:val="Hyperlink"/>
            <w:noProof/>
          </w:rPr>
          <w:t>The adsorption process</w:t>
        </w:r>
        <w:r>
          <w:rPr>
            <w:noProof/>
            <w:webHidden/>
          </w:rPr>
          <w:tab/>
        </w:r>
        <w:r>
          <w:rPr>
            <w:noProof/>
            <w:webHidden/>
          </w:rPr>
          <w:fldChar w:fldCharType="begin"/>
        </w:r>
        <w:r>
          <w:rPr>
            <w:noProof/>
            <w:webHidden/>
          </w:rPr>
          <w:instrText xml:space="preserve"> PAGEREF _Toc165464863 \h </w:instrText>
        </w:r>
        <w:r>
          <w:rPr>
            <w:noProof/>
            <w:webHidden/>
          </w:rPr>
        </w:r>
        <w:r>
          <w:rPr>
            <w:noProof/>
            <w:webHidden/>
          </w:rPr>
          <w:fldChar w:fldCharType="separate"/>
        </w:r>
        <w:r w:rsidR="00843CB6">
          <w:rPr>
            <w:noProof/>
            <w:webHidden/>
          </w:rPr>
          <w:t>19</w:t>
        </w:r>
        <w:r>
          <w:rPr>
            <w:noProof/>
            <w:webHidden/>
          </w:rPr>
          <w:fldChar w:fldCharType="end"/>
        </w:r>
      </w:hyperlink>
    </w:p>
    <w:p w14:paraId="43B43C51" w14:textId="1709F281" w:rsidR="002301A7" w:rsidRDefault="002301A7">
      <w:pPr>
        <w:pStyle w:val="TOC2"/>
        <w:tabs>
          <w:tab w:val="left" w:pos="960"/>
        </w:tabs>
        <w:rPr>
          <w:rFonts w:asciiTheme="minorHAnsi" w:eastAsiaTheme="minorEastAsia" w:hAnsiTheme="minorHAnsi"/>
          <w:noProof/>
          <w:kern w:val="2"/>
          <w:sz w:val="24"/>
          <w:szCs w:val="24"/>
          <w:lang w:eastAsia="en-GB"/>
          <w14:ligatures w14:val="standardContextual"/>
        </w:rPr>
      </w:pPr>
      <w:hyperlink w:anchor="_Toc165464864" w:history="1">
        <w:r w:rsidRPr="00B13D0E">
          <w:rPr>
            <w:rStyle w:val="Hyperlink"/>
            <w:noProof/>
          </w:rPr>
          <w:t>1.5</w:t>
        </w:r>
        <w:r>
          <w:rPr>
            <w:rFonts w:asciiTheme="minorHAnsi" w:eastAsiaTheme="minorEastAsia" w:hAnsiTheme="minorHAnsi"/>
            <w:noProof/>
            <w:kern w:val="2"/>
            <w:sz w:val="24"/>
            <w:szCs w:val="24"/>
            <w:lang w:eastAsia="en-GB"/>
            <w14:ligatures w14:val="standardContextual"/>
          </w:rPr>
          <w:tab/>
        </w:r>
        <w:r w:rsidRPr="00B13D0E">
          <w:rPr>
            <w:rStyle w:val="Hyperlink"/>
            <w:noProof/>
          </w:rPr>
          <w:t>Types of adsorbents</w:t>
        </w:r>
        <w:r>
          <w:rPr>
            <w:noProof/>
            <w:webHidden/>
          </w:rPr>
          <w:tab/>
        </w:r>
        <w:r>
          <w:rPr>
            <w:noProof/>
            <w:webHidden/>
          </w:rPr>
          <w:fldChar w:fldCharType="begin"/>
        </w:r>
        <w:r>
          <w:rPr>
            <w:noProof/>
            <w:webHidden/>
          </w:rPr>
          <w:instrText xml:space="preserve"> PAGEREF _Toc165464864 \h </w:instrText>
        </w:r>
        <w:r>
          <w:rPr>
            <w:noProof/>
            <w:webHidden/>
          </w:rPr>
        </w:r>
        <w:r>
          <w:rPr>
            <w:noProof/>
            <w:webHidden/>
          </w:rPr>
          <w:fldChar w:fldCharType="separate"/>
        </w:r>
        <w:r w:rsidR="00843CB6">
          <w:rPr>
            <w:noProof/>
            <w:webHidden/>
          </w:rPr>
          <w:t>20</w:t>
        </w:r>
        <w:r>
          <w:rPr>
            <w:noProof/>
            <w:webHidden/>
          </w:rPr>
          <w:fldChar w:fldCharType="end"/>
        </w:r>
      </w:hyperlink>
    </w:p>
    <w:p w14:paraId="747AB63B" w14:textId="32EA2AD7" w:rsidR="002301A7" w:rsidRDefault="002301A7">
      <w:pPr>
        <w:pStyle w:val="TOC2"/>
        <w:tabs>
          <w:tab w:val="left" w:pos="960"/>
        </w:tabs>
        <w:rPr>
          <w:rFonts w:asciiTheme="minorHAnsi" w:eastAsiaTheme="minorEastAsia" w:hAnsiTheme="minorHAnsi"/>
          <w:noProof/>
          <w:kern w:val="2"/>
          <w:sz w:val="24"/>
          <w:szCs w:val="24"/>
          <w:lang w:eastAsia="en-GB"/>
          <w14:ligatures w14:val="standardContextual"/>
        </w:rPr>
      </w:pPr>
      <w:hyperlink w:anchor="_Toc165464865" w:history="1">
        <w:r w:rsidRPr="00B13D0E">
          <w:rPr>
            <w:rStyle w:val="Hyperlink"/>
            <w:noProof/>
          </w:rPr>
          <w:t>1.6</w:t>
        </w:r>
        <w:r>
          <w:rPr>
            <w:rFonts w:asciiTheme="minorHAnsi" w:eastAsiaTheme="minorEastAsia" w:hAnsiTheme="minorHAnsi"/>
            <w:noProof/>
            <w:kern w:val="2"/>
            <w:sz w:val="24"/>
            <w:szCs w:val="24"/>
            <w:lang w:eastAsia="en-GB"/>
            <w14:ligatures w14:val="standardContextual"/>
          </w:rPr>
          <w:tab/>
        </w:r>
        <w:r w:rsidRPr="00B13D0E">
          <w:rPr>
            <w:rStyle w:val="Hyperlink"/>
            <w:noProof/>
          </w:rPr>
          <w:t>Types of adsorption set-ups</w:t>
        </w:r>
        <w:r>
          <w:rPr>
            <w:noProof/>
            <w:webHidden/>
          </w:rPr>
          <w:tab/>
        </w:r>
        <w:r>
          <w:rPr>
            <w:noProof/>
            <w:webHidden/>
          </w:rPr>
          <w:fldChar w:fldCharType="begin"/>
        </w:r>
        <w:r>
          <w:rPr>
            <w:noProof/>
            <w:webHidden/>
          </w:rPr>
          <w:instrText xml:space="preserve"> PAGEREF _Toc165464865 \h </w:instrText>
        </w:r>
        <w:r>
          <w:rPr>
            <w:noProof/>
            <w:webHidden/>
          </w:rPr>
        </w:r>
        <w:r>
          <w:rPr>
            <w:noProof/>
            <w:webHidden/>
          </w:rPr>
          <w:fldChar w:fldCharType="separate"/>
        </w:r>
        <w:r w:rsidR="00843CB6">
          <w:rPr>
            <w:noProof/>
            <w:webHidden/>
          </w:rPr>
          <w:t>23</w:t>
        </w:r>
        <w:r>
          <w:rPr>
            <w:noProof/>
            <w:webHidden/>
          </w:rPr>
          <w:fldChar w:fldCharType="end"/>
        </w:r>
      </w:hyperlink>
    </w:p>
    <w:p w14:paraId="22ADE83A" w14:textId="59B45673" w:rsidR="002301A7" w:rsidRDefault="002301A7">
      <w:pPr>
        <w:pStyle w:val="TOC2"/>
        <w:tabs>
          <w:tab w:val="left" w:pos="960"/>
        </w:tabs>
        <w:rPr>
          <w:rFonts w:asciiTheme="minorHAnsi" w:eastAsiaTheme="minorEastAsia" w:hAnsiTheme="minorHAnsi"/>
          <w:noProof/>
          <w:kern w:val="2"/>
          <w:sz w:val="24"/>
          <w:szCs w:val="24"/>
          <w:lang w:eastAsia="en-GB"/>
          <w14:ligatures w14:val="standardContextual"/>
        </w:rPr>
      </w:pPr>
      <w:hyperlink w:anchor="_Toc165464866" w:history="1">
        <w:r w:rsidRPr="00B13D0E">
          <w:rPr>
            <w:rStyle w:val="Hyperlink"/>
            <w:noProof/>
          </w:rPr>
          <w:t>1.7</w:t>
        </w:r>
        <w:r>
          <w:rPr>
            <w:rFonts w:asciiTheme="minorHAnsi" w:eastAsiaTheme="minorEastAsia" w:hAnsiTheme="minorHAnsi"/>
            <w:noProof/>
            <w:kern w:val="2"/>
            <w:sz w:val="24"/>
            <w:szCs w:val="24"/>
            <w:lang w:eastAsia="en-GB"/>
            <w14:ligatures w14:val="standardContextual"/>
          </w:rPr>
          <w:tab/>
        </w:r>
        <w:r w:rsidRPr="00B13D0E">
          <w:rPr>
            <w:rStyle w:val="Hyperlink"/>
            <w:noProof/>
          </w:rPr>
          <w:t>Adsorption equilibrium</w:t>
        </w:r>
        <w:r>
          <w:rPr>
            <w:noProof/>
            <w:webHidden/>
          </w:rPr>
          <w:tab/>
        </w:r>
        <w:r>
          <w:rPr>
            <w:noProof/>
            <w:webHidden/>
          </w:rPr>
          <w:fldChar w:fldCharType="begin"/>
        </w:r>
        <w:r>
          <w:rPr>
            <w:noProof/>
            <w:webHidden/>
          </w:rPr>
          <w:instrText xml:space="preserve"> PAGEREF _Toc165464866 \h </w:instrText>
        </w:r>
        <w:r>
          <w:rPr>
            <w:noProof/>
            <w:webHidden/>
          </w:rPr>
        </w:r>
        <w:r>
          <w:rPr>
            <w:noProof/>
            <w:webHidden/>
          </w:rPr>
          <w:fldChar w:fldCharType="separate"/>
        </w:r>
        <w:r w:rsidR="00843CB6">
          <w:rPr>
            <w:noProof/>
            <w:webHidden/>
          </w:rPr>
          <w:t>24</w:t>
        </w:r>
        <w:r>
          <w:rPr>
            <w:noProof/>
            <w:webHidden/>
          </w:rPr>
          <w:fldChar w:fldCharType="end"/>
        </w:r>
      </w:hyperlink>
    </w:p>
    <w:p w14:paraId="04B2B70A" w14:textId="2AFD46C6" w:rsidR="002301A7" w:rsidRDefault="002301A7">
      <w:pPr>
        <w:pStyle w:val="TOC2"/>
        <w:tabs>
          <w:tab w:val="left" w:pos="960"/>
        </w:tabs>
        <w:rPr>
          <w:rFonts w:asciiTheme="minorHAnsi" w:eastAsiaTheme="minorEastAsia" w:hAnsiTheme="minorHAnsi"/>
          <w:noProof/>
          <w:kern w:val="2"/>
          <w:sz w:val="24"/>
          <w:szCs w:val="24"/>
          <w:lang w:eastAsia="en-GB"/>
          <w14:ligatures w14:val="standardContextual"/>
        </w:rPr>
      </w:pPr>
      <w:hyperlink w:anchor="_Toc165464867" w:history="1">
        <w:r w:rsidRPr="00B13D0E">
          <w:rPr>
            <w:rStyle w:val="Hyperlink"/>
            <w:noProof/>
          </w:rPr>
          <w:t>1.8</w:t>
        </w:r>
        <w:r>
          <w:rPr>
            <w:rFonts w:asciiTheme="minorHAnsi" w:eastAsiaTheme="minorEastAsia" w:hAnsiTheme="minorHAnsi"/>
            <w:noProof/>
            <w:kern w:val="2"/>
            <w:sz w:val="24"/>
            <w:szCs w:val="24"/>
            <w:lang w:eastAsia="en-GB"/>
            <w14:ligatures w14:val="standardContextual"/>
          </w:rPr>
          <w:tab/>
        </w:r>
        <w:r w:rsidRPr="00B13D0E">
          <w:rPr>
            <w:rStyle w:val="Hyperlink"/>
            <w:noProof/>
          </w:rPr>
          <w:t>Adsorption kinetics</w:t>
        </w:r>
        <w:r>
          <w:rPr>
            <w:noProof/>
            <w:webHidden/>
          </w:rPr>
          <w:tab/>
        </w:r>
        <w:r>
          <w:rPr>
            <w:noProof/>
            <w:webHidden/>
          </w:rPr>
          <w:fldChar w:fldCharType="begin"/>
        </w:r>
        <w:r>
          <w:rPr>
            <w:noProof/>
            <w:webHidden/>
          </w:rPr>
          <w:instrText xml:space="preserve"> PAGEREF _Toc165464867 \h </w:instrText>
        </w:r>
        <w:r>
          <w:rPr>
            <w:noProof/>
            <w:webHidden/>
          </w:rPr>
        </w:r>
        <w:r>
          <w:rPr>
            <w:noProof/>
            <w:webHidden/>
          </w:rPr>
          <w:fldChar w:fldCharType="separate"/>
        </w:r>
        <w:r w:rsidR="00843CB6">
          <w:rPr>
            <w:noProof/>
            <w:webHidden/>
          </w:rPr>
          <w:t>25</w:t>
        </w:r>
        <w:r>
          <w:rPr>
            <w:noProof/>
            <w:webHidden/>
          </w:rPr>
          <w:fldChar w:fldCharType="end"/>
        </w:r>
      </w:hyperlink>
    </w:p>
    <w:p w14:paraId="5724B66D" w14:textId="40D91EC1" w:rsidR="002301A7" w:rsidRDefault="002301A7">
      <w:pPr>
        <w:pStyle w:val="TOC2"/>
        <w:tabs>
          <w:tab w:val="left" w:pos="960"/>
        </w:tabs>
        <w:rPr>
          <w:rFonts w:asciiTheme="minorHAnsi" w:eastAsiaTheme="minorEastAsia" w:hAnsiTheme="minorHAnsi"/>
          <w:noProof/>
          <w:kern w:val="2"/>
          <w:sz w:val="24"/>
          <w:szCs w:val="24"/>
          <w:lang w:eastAsia="en-GB"/>
          <w14:ligatures w14:val="standardContextual"/>
        </w:rPr>
      </w:pPr>
      <w:hyperlink w:anchor="_Toc165464868" w:history="1">
        <w:r w:rsidRPr="00B13D0E">
          <w:rPr>
            <w:rStyle w:val="Hyperlink"/>
            <w:noProof/>
          </w:rPr>
          <w:t>1.9</w:t>
        </w:r>
        <w:r>
          <w:rPr>
            <w:rFonts w:asciiTheme="minorHAnsi" w:eastAsiaTheme="minorEastAsia" w:hAnsiTheme="minorHAnsi"/>
            <w:noProof/>
            <w:kern w:val="2"/>
            <w:sz w:val="24"/>
            <w:szCs w:val="24"/>
            <w:lang w:eastAsia="en-GB"/>
            <w14:ligatures w14:val="standardContextual"/>
          </w:rPr>
          <w:tab/>
        </w:r>
        <w:r w:rsidRPr="00B13D0E">
          <w:rPr>
            <w:rStyle w:val="Hyperlink"/>
            <w:noProof/>
          </w:rPr>
          <w:t>The breakthrough curve</w:t>
        </w:r>
        <w:r>
          <w:rPr>
            <w:noProof/>
            <w:webHidden/>
          </w:rPr>
          <w:tab/>
        </w:r>
        <w:r>
          <w:rPr>
            <w:noProof/>
            <w:webHidden/>
          </w:rPr>
          <w:fldChar w:fldCharType="begin"/>
        </w:r>
        <w:r>
          <w:rPr>
            <w:noProof/>
            <w:webHidden/>
          </w:rPr>
          <w:instrText xml:space="preserve"> PAGEREF _Toc165464868 \h </w:instrText>
        </w:r>
        <w:r>
          <w:rPr>
            <w:noProof/>
            <w:webHidden/>
          </w:rPr>
        </w:r>
        <w:r>
          <w:rPr>
            <w:noProof/>
            <w:webHidden/>
          </w:rPr>
          <w:fldChar w:fldCharType="separate"/>
        </w:r>
        <w:r w:rsidR="00843CB6">
          <w:rPr>
            <w:noProof/>
            <w:webHidden/>
          </w:rPr>
          <w:t>26</w:t>
        </w:r>
        <w:r>
          <w:rPr>
            <w:noProof/>
            <w:webHidden/>
          </w:rPr>
          <w:fldChar w:fldCharType="end"/>
        </w:r>
      </w:hyperlink>
    </w:p>
    <w:p w14:paraId="36774B7D" w14:textId="46A1A5A3" w:rsidR="002301A7" w:rsidRDefault="002301A7">
      <w:pPr>
        <w:pStyle w:val="TOC1"/>
        <w:tabs>
          <w:tab w:val="left" w:pos="960"/>
        </w:tabs>
        <w:rPr>
          <w:rFonts w:asciiTheme="minorHAnsi" w:eastAsiaTheme="minorEastAsia" w:hAnsiTheme="minorHAnsi"/>
          <w:b w:val="0"/>
          <w:noProof/>
          <w:kern w:val="2"/>
          <w:sz w:val="24"/>
          <w:szCs w:val="24"/>
          <w:lang w:eastAsia="en-GB"/>
          <w14:ligatures w14:val="standardContextual"/>
        </w:rPr>
      </w:pPr>
      <w:hyperlink w:anchor="_Toc165464869" w:history="1">
        <w:r w:rsidRPr="00B13D0E">
          <w:rPr>
            <w:rStyle w:val="Hyperlink"/>
            <w:noProof/>
          </w:rPr>
          <w:t>2</w:t>
        </w:r>
        <w:r>
          <w:rPr>
            <w:rFonts w:asciiTheme="minorHAnsi" w:eastAsiaTheme="minorEastAsia" w:hAnsiTheme="minorHAnsi"/>
            <w:b w:val="0"/>
            <w:noProof/>
            <w:kern w:val="2"/>
            <w:sz w:val="24"/>
            <w:szCs w:val="24"/>
            <w:lang w:eastAsia="en-GB"/>
            <w14:ligatures w14:val="standardContextual"/>
          </w:rPr>
          <w:tab/>
        </w:r>
        <w:r w:rsidRPr="00B13D0E">
          <w:rPr>
            <w:rStyle w:val="Hyperlink"/>
            <w:noProof/>
          </w:rPr>
          <w:t>Adsorption on activated carbon: Breakthrough curve models</w:t>
        </w:r>
        <w:r>
          <w:rPr>
            <w:noProof/>
            <w:webHidden/>
          </w:rPr>
          <w:tab/>
        </w:r>
        <w:r>
          <w:rPr>
            <w:noProof/>
            <w:webHidden/>
          </w:rPr>
          <w:fldChar w:fldCharType="begin"/>
        </w:r>
        <w:r>
          <w:rPr>
            <w:noProof/>
            <w:webHidden/>
          </w:rPr>
          <w:instrText xml:space="preserve"> PAGEREF _Toc165464869 \h </w:instrText>
        </w:r>
        <w:r>
          <w:rPr>
            <w:noProof/>
            <w:webHidden/>
          </w:rPr>
        </w:r>
        <w:r>
          <w:rPr>
            <w:noProof/>
            <w:webHidden/>
          </w:rPr>
          <w:fldChar w:fldCharType="separate"/>
        </w:r>
        <w:r w:rsidR="00843CB6">
          <w:rPr>
            <w:noProof/>
            <w:webHidden/>
          </w:rPr>
          <w:t>28</w:t>
        </w:r>
        <w:r>
          <w:rPr>
            <w:noProof/>
            <w:webHidden/>
          </w:rPr>
          <w:fldChar w:fldCharType="end"/>
        </w:r>
      </w:hyperlink>
    </w:p>
    <w:p w14:paraId="1997D6B9" w14:textId="66DF42C1" w:rsidR="002301A7" w:rsidRDefault="002301A7">
      <w:pPr>
        <w:pStyle w:val="TOC2"/>
        <w:tabs>
          <w:tab w:val="left" w:pos="960"/>
        </w:tabs>
        <w:rPr>
          <w:rFonts w:asciiTheme="minorHAnsi" w:eastAsiaTheme="minorEastAsia" w:hAnsiTheme="minorHAnsi"/>
          <w:noProof/>
          <w:kern w:val="2"/>
          <w:sz w:val="24"/>
          <w:szCs w:val="24"/>
          <w:lang w:eastAsia="en-GB"/>
          <w14:ligatures w14:val="standardContextual"/>
        </w:rPr>
      </w:pPr>
      <w:hyperlink w:anchor="_Toc165464870" w:history="1">
        <w:r w:rsidRPr="00B13D0E">
          <w:rPr>
            <w:rStyle w:val="Hyperlink"/>
            <w:noProof/>
          </w:rPr>
          <w:t>2.1</w:t>
        </w:r>
        <w:r>
          <w:rPr>
            <w:rFonts w:asciiTheme="minorHAnsi" w:eastAsiaTheme="minorEastAsia" w:hAnsiTheme="minorHAnsi"/>
            <w:noProof/>
            <w:kern w:val="2"/>
            <w:sz w:val="24"/>
            <w:szCs w:val="24"/>
            <w:lang w:eastAsia="en-GB"/>
            <w14:ligatures w14:val="standardContextual"/>
          </w:rPr>
          <w:tab/>
        </w:r>
        <w:r w:rsidRPr="00B13D0E">
          <w:rPr>
            <w:rStyle w:val="Hyperlink"/>
            <w:noProof/>
          </w:rPr>
          <w:t>Opportunities and challenges</w:t>
        </w:r>
        <w:r>
          <w:rPr>
            <w:noProof/>
            <w:webHidden/>
          </w:rPr>
          <w:tab/>
        </w:r>
        <w:r>
          <w:rPr>
            <w:noProof/>
            <w:webHidden/>
          </w:rPr>
          <w:fldChar w:fldCharType="begin"/>
        </w:r>
        <w:r>
          <w:rPr>
            <w:noProof/>
            <w:webHidden/>
          </w:rPr>
          <w:instrText xml:space="preserve"> PAGEREF _Toc165464870 \h </w:instrText>
        </w:r>
        <w:r>
          <w:rPr>
            <w:noProof/>
            <w:webHidden/>
          </w:rPr>
        </w:r>
        <w:r>
          <w:rPr>
            <w:noProof/>
            <w:webHidden/>
          </w:rPr>
          <w:fldChar w:fldCharType="separate"/>
        </w:r>
        <w:r w:rsidR="00843CB6">
          <w:rPr>
            <w:noProof/>
            <w:webHidden/>
          </w:rPr>
          <w:t>28</w:t>
        </w:r>
        <w:r>
          <w:rPr>
            <w:noProof/>
            <w:webHidden/>
          </w:rPr>
          <w:fldChar w:fldCharType="end"/>
        </w:r>
      </w:hyperlink>
    </w:p>
    <w:p w14:paraId="711548A7" w14:textId="094F43E1" w:rsidR="002301A7" w:rsidRDefault="002301A7">
      <w:pPr>
        <w:pStyle w:val="TOC2"/>
        <w:tabs>
          <w:tab w:val="left" w:pos="960"/>
        </w:tabs>
        <w:rPr>
          <w:rFonts w:asciiTheme="minorHAnsi" w:eastAsiaTheme="minorEastAsia" w:hAnsiTheme="minorHAnsi"/>
          <w:noProof/>
          <w:kern w:val="2"/>
          <w:sz w:val="24"/>
          <w:szCs w:val="24"/>
          <w:lang w:eastAsia="en-GB"/>
          <w14:ligatures w14:val="standardContextual"/>
        </w:rPr>
      </w:pPr>
      <w:hyperlink w:anchor="_Toc165464871" w:history="1">
        <w:r w:rsidRPr="00B13D0E">
          <w:rPr>
            <w:rStyle w:val="Hyperlink"/>
            <w:noProof/>
          </w:rPr>
          <w:t>2.2</w:t>
        </w:r>
        <w:r>
          <w:rPr>
            <w:rFonts w:asciiTheme="minorHAnsi" w:eastAsiaTheme="minorEastAsia" w:hAnsiTheme="minorHAnsi"/>
            <w:noProof/>
            <w:kern w:val="2"/>
            <w:sz w:val="24"/>
            <w:szCs w:val="24"/>
            <w:lang w:eastAsia="en-GB"/>
            <w14:ligatures w14:val="standardContextual"/>
          </w:rPr>
          <w:tab/>
        </w:r>
        <w:r w:rsidRPr="00B13D0E">
          <w:rPr>
            <w:rStyle w:val="Hyperlink"/>
            <w:noProof/>
          </w:rPr>
          <w:t>Components of fixed-bed BTC models</w:t>
        </w:r>
        <w:r>
          <w:rPr>
            <w:noProof/>
            <w:webHidden/>
          </w:rPr>
          <w:tab/>
        </w:r>
        <w:r>
          <w:rPr>
            <w:noProof/>
            <w:webHidden/>
          </w:rPr>
          <w:fldChar w:fldCharType="begin"/>
        </w:r>
        <w:r>
          <w:rPr>
            <w:noProof/>
            <w:webHidden/>
          </w:rPr>
          <w:instrText xml:space="preserve"> PAGEREF _Toc165464871 \h </w:instrText>
        </w:r>
        <w:r>
          <w:rPr>
            <w:noProof/>
            <w:webHidden/>
          </w:rPr>
        </w:r>
        <w:r>
          <w:rPr>
            <w:noProof/>
            <w:webHidden/>
          </w:rPr>
          <w:fldChar w:fldCharType="separate"/>
        </w:r>
        <w:r w:rsidR="00843CB6">
          <w:rPr>
            <w:noProof/>
            <w:webHidden/>
          </w:rPr>
          <w:t>29</w:t>
        </w:r>
        <w:r>
          <w:rPr>
            <w:noProof/>
            <w:webHidden/>
          </w:rPr>
          <w:fldChar w:fldCharType="end"/>
        </w:r>
      </w:hyperlink>
    </w:p>
    <w:p w14:paraId="58911984" w14:textId="2D6A21F8" w:rsidR="002301A7" w:rsidRDefault="002301A7">
      <w:pPr>
        <w:pStyle w:val="TOC2"/>
        <w:tabs>
          <w:tab w:val="left" w:pos="960"/>
        </w:tabs>
        <w:rPr>
          <w:rFonts w:asciiTheme="minorHAnsi" w:eastAsiaTheme="minorEastAsia" w:hAnsiTheme="minorHAnsi"/>
          <w:noProof/>
          <w:kern w:val="2"/>
          <w:sz w:val="24"/>
          <w:szCs w:val="24"/>
          <w:lang w:eastAsia="en-GB"/>
          <w14:ligatures w14:val="standardContextual"/>
        </w:rPr>
      </w:pPr>
      <w:hyperlink w:anchor="_Toc165464872" w:history="1">
        <w:r w:rsidRPr="00B13D0E">
          <w:rPr>
            <w:rStyle w:val="Hyperlink"/>
            <w:noProof/>
          </w:rPr>
          <w:t>2.3</w:t>
        </w:r>
        <w:r>
          <w:rPr>
            <w:rFonts w:asciiTheme="minorHAnsi" w:eastAsiaTheme="minorEastAsia" w:hAnsiTheme="minorHAnsi"/>
            <w:noProof/>
            <w:kern w:val="2"/>
            <w:sz w:val="24"/>
            <w:szCs w:val="24"/>
            <w:lang w:eastAsia="en-GB"/>
            <w14:ligatures w14:val="standardContextual"/>
          </w:rPr>
          <w:tab/>
        </w:r>
        <w:r w:rsidRPr="00B13D0E">
          <w:rPr>
            <w:rStyle w:val="Hyperlink"/>
            <w:noProof/>
          </w:rPr>
          <w:t>Equilibrium relationship: isotherm equations</w:t>
        </w:r>
        <w:r>
          <w:rPr>
            <w:noProof/>
            <w:webHidden/>
          </w:rPr>
          <w:tab/>
        </w:r>
        <w:r>
          <w:rPr>
            <w:noProof/>
            <w:webHidden/>
          </w:rPr>
          <w:fldChar w:fldCharType="begin"/>
        </w:r>
        <w:r>
          <w:rPr>
            <w:noProof/>
            <w:webHidden/>
          </w:rPr>
          <w:instrText xml:space="preserve"> PAGEREF _Toc165464872 \h </w:instrText>
        </w:r>
        <w:r>
          <w:rPr>
            <w:noProof/>
            <w:webHidden/>
          </w:rPr>
        </w:r>
        <w:r>
          <w:rPr>
            <w:noProof/>
            <w:webHidden/>
          </w:rPr>
          <w:fldChar w:fldCharType="separate"/>
        </w:r>
        <w:r w:rsidR="00843CB6">
          <w:rPr>
            <w:noProof/>
            <w:webHidden/>
          </w:rPr>
          <w:t>29</w:t>
        </w:r>
        <w:r>
          <w:rPr>
            <w:noProof/>
            <w:webHidden/>
          </w:rPr>
          <w:fldChar w:fldCharType="end"/>
        </w:r>
      </w:hyperlink>
    </w:p>
    <w:p w14:paraId="518CB7B1" w14:textId="05CD188F" w:rsidR="002301A7" w:rsidRDefault="002301A7">
      <w:pPr>
        <w:pStyle w:val="TOC2"/>
        <w:tabs>
          <w:tab w:val="left" w:pos="960"/>
        </w:tabs>
        <w:rPr>
          <w:rFonts w:asciiTheme="minorHAnsi" w:eastAsiaTheme="minorEastAsia" w:hAnsiTheme="minorHAnsi"/>
          <w:noProof/>
          <w:kern w:val="2"/>
          <w:sz w:val="24"/>
          <w:szCs w:val="24"/>
          <w:lang w:eastAsia="en-GB"/>
          <w14:ligatures w14:val="standardContextual"/>
        </w:rPr>
      </w:pPr>
      <w:hyperlink w:anchor="_Toc165464873" w:history="1">
        <w:r w:rsidRPr="00B13D0E">
          <w:rPr>
            <w:rStyle w:val="Hyperlink"/>
            <w:noProof/>
          </w:rPr>
          <w:t>2.4</w:t>
        </w:r>
        <w:r>
          <w:rPr>
            <w:rFonts w:asciiTheme="minorHAnsi" w:eastAsiaTheme="minorEastAsia" w:hAnsiTheme="minorHAnsi"/>
            <w:noProof/>
            <w:kern w:val="2"/>
            <w:sz w:val="24"/>
            <w:szCs w:val="24"/>
            <w:lang w:eastAsia="en-GB"/>
            <w14:ligatures w14:val="standardContextual"/>
          </w:rPr>
          <w:tab/>
        </w:r>
        <w:r w:rsidRPr="00B13D0E">
          <w:rPr>
            <w:rStyle w:val="Hyperlink"/>
            <w:noProof/>
          </w:rPr>
          <w:t>Fixed-bed BTC models</w:t>
        </w:r>
        <w:r>
          <w:rPr>
            <w:noProof/>
            <w:webHidden/>
          </w:rPr>
          <w:tab/>
        </w:r>
        <w:r>
          <w:rPr>
            <w:noProof/>
            <w:webHidden/>
          </w:rPr>
          <w:fldChar w:fldCharType="begin"/>
        </w:r>
        <w:r>
          <w:rPr>
            <w:noProof/>
            <w:webHidden/>
          </w:rPr>
          <w:instrText xml:space="preserve"> PAGEREF _Toc165464873 \h </w:instrText>
        </w:r>
        <w:r>
          <w:rPr>
            <w:noProof/>
            <w:webHidden/>
          </w:rPr>
        </w:r>
        <w:r>
          <w:rPr>
            <w:noProof/>
            <w:webHidden/>
          </w:rPr>
          <w:fldChar w:fldCharType="separate"/>
        </w:r>
        <w:r w:rsidR="00843CB6">
          <w:rPr>
            <w:noProof/>
            <w:webHidden/>
          </w:rPr>
          <w:t>32</w:t>
        </w:r>
        <w:r>
          <w:rPr>
            <w:noProof/>
            <w:webHidden/>
          </w:rPr>
          <w:fldChar w:fldCharType="end"/>
        </w:r>
      </w:hyperlink>
    </w:p>
    <w:p w14:paraId="1E6FD9DE" w14:textId="67880382" w:rsidR="002301A7" w:rsidRDefault="002301A7">
      <w:pPr>
        <w:pStyle w:val="TOC2"/>
        <w:tabs>
          <w:tab w:val="left" w:pos="960"/>
        </w:tabs>
        <w:rPr>
          <w:rFonts w:asciiTheme="minorHAnsi" w:eastAsiaTheme="minorEastAsia" w:hAnsiTheme="minorHAnsi"/>
          <w:noProof/>
          <w:kern w:val="2"/>
          <w:sz w:val="24"/>
          <w:szCs w:val="24"/>
          <w:lang w:eastAsia="en-GB"/>
          <w14:ligatures w14:val="standardContextual"/>
        </w:rPr>
      </w:pPr>
      <w:hyperlink w:anchor="_Toc165464874" w:history="1">
        <w:r w:rsidRPr="00B13D0E">
          <w:rPr>
            <w:rStyle w:val="Hyperlink"/>
            <w:noProof/>
          </w:rPr>
          <w:t>2.5</w:t>
        </w:r>
        <w:r>
          <w:rPr>
            <w:rFonts w:asciiTheme="minorHAnsi" w:eastAsiaTheme="minorEastAsia" w:hAnsiTheme="minorHAnsi"/>
            <w:noProof/>
            <w:kern w:val="2"/>
            <w:sz w:val="24"/>
            <w:szCs w:val="24"/>
            <w:lang w:eastAsia="en-GB"/>
            <w14:ligatures w14:val="standardContextual"/>
          </w:rPr>
          <w:tab/>
        </w:r>
        <w:r w:rsidRPr="00B13D0E">
          <w:rPr>
            <w:rStyle w:val="Hyperlink"/>
            <w:noProof/>
          </w:rPr>
          <w:t>Conclusion BTC models</w:t>
        </w:r>
        <w:r>
          <w:rPr>
            <w:noProof/>
            <w:webHidden/>
          </w:rPr>
          <w:tab/>
        </w:r>
        <w:r>
          <w:rPr>
            <w:noProof/>
            <w:webHidden/>
          </w:rPr>
          <w:fldChar w:fldCharType="begin"/>
        </w:r>
        <w:r>
          <w:rPr>
            <w:noProof/>
            <w:webHidden/>
          </w:rPr>
          <w:instrText xml:space="preserve"> PAGEREF _Toc165464874 \h </w:instrText>
        </w:r>
        <w:r>
          <w:rPr>
            <w:noProof/>
            <w:webHidden/>
          </w:rPr>
        </w:r>
        <w:r>
          <w:rPr>
            <w:noProof/>
            <w:webHidden/>
          </w:rPr>
          <w:fldChar w:fldCharType="separate"/>
        </w:r>
        <w:r w:rsidR="00843CB6">
          <w:rPr>
            <w:noProof/>
            <w:webHidden/>
          </w:rPr>
          <w:t>40</w:t>
        </w:r>
        <w:r>
          <w:rPr>
            <w:noProof/>
            <w:webHidden/>
          </w:rPr>
          <w:fldChar w:fldCharType="end"/>
        </w:r>
      </w:hyperlink>
    </w:p>
    <w:p w14:paraId="4405E7F3" w14:textId="39331760" w:rsidR="002301A7" w:rsidRDefault="002301A7">
      <w:pPr>
        <w:pStyle w:val="TOC1"/>
        <w:rPr>
          <w:rFonts w:asciiTheme="minorHAnsi" w:eastAsiaTheme="minorEastAsia" w:hAnsiTheme="minorHAnsi"/>
          <w:b w:val="0"/>
          <w:noProof/>
          <w:kern w:val="2"/>
          <w:sz w:val="24"/>
          <w:szCs w:val="24"/>
          <w:lang w:eastAsia="en-GB"/>
          <w14:ligatures w14:val="standardContextual"/>
        </w:rPr>
      </w:pPr>
      <w:hyperlink w:anchor="_Toc165464875" w:history="1">
        <w:r w:rsidRPr="00B13D0E">
          <w:rPr>
            <w:rStyle w:val="Hyperlink"/>
            <w:noProof/>
          </w:rPr>
          <w:t>MATERIALS AND METHODS</w:t>
        </w:r>
        <w:r>
          <w:rPr>
            <w:noProof/>
            <w:webHidden/>
          </w:rPr>
          <w:tab/>
        </w:r>
        <w:r>
          <w:rPr>
            <w:noProof/>
            <w:webHidden/>
          </w:rPr>
          <w:fldChar w:fldCharType="begin"/>
        </w:r>
        <w:r>
          <w:rPr>
            <w:noProof/>
            <w:webHidden/>
          </w:rPr>
          <w:instrText xml:space="preserve"> PAGEREF _Toc165464875 \h </w:instrText>
        </w:r>
        <w:r>
          <w:rPr>
            <w:noProof/>
            <w:webHidden/>
          </w:rPr>
        </w:r>
        <w:r>
          <w:rPr>
            <w:noProof/>
            <w:webHidden/>
          </w:rPr>
          <w:fldChar w:fldCharType="separate"/>
        </w:r>
        <w:r w:rsidR="00843CB6">
          <w:rPr>
            <w:noProof/>
            <w:webHidden/>
          </w:rPr>
          <w:t>42</w:t>
        </w:r>
        <w:r>
          <w:rPr>
            <w:noProof/>
            <w:webHidden/>
          </w:rPr>
          <w:fldChar w:fldCharType="end"/>
        </w:r>
      </w:hyperlink>
    </w:p>
    <w:p w14:paraId="31A02800" w14:textId="47BFA827" w:rsidR="002301A7" w:rsidRDefault="002301A7">
      <w:pPr>
        <w:pStyle w:val="TOC1"/>
        <w:tabs>
          <w:tab w:val="left" w:pos="960"/>
        </w:tabs>
        <w:rPr>
          <w:rFonts w:asciiTheme="minorHAnsi" w:eastAsiaTheme="minorEastAsia" w:hAnsiTheme="minorHAnsi"/>
          <w:b w:val="0"/>
          <w:noProof/>
          <w:kern w:val="2"/>
          <w:sz w:val="24"/>
          <w:szCs w:val="24"/>
          <w:lang w:eastAsia="en-GB"/>
          <w14:ligatures w14:val="standardContextual"/>
        </w:rPr>
      </w:pPr>
      <w:hyperlink w:anchor="_Toc165464876" w:history="1">
        <w:r w:rsidRPr="00B13D0E">
          <w:rPr>
            <w:rStyle w:val="Hyperlink"/>
            <w:noProof/>
          </w:rPr>
          <w:t>3</w:t>
        </w:r>
        <w:r>
          <w:rPr>
            <w:rFonts w:asciiTheme="minorHAnsi" w:eastAsiaTheme="minorEastAsia" w:hAnsiTheme="minorHAnsi"/>
            <w:b w:val="0"/>
            <w:noProof/>
            <w:kern w:val="2"/>
            <w:sz w:val="24"/>
            <w:szCs w:val="24"/>
            <w:lang w:eastAsia="en-GB"/>
            <w14:ligatures w14:val="standardContextual"/>
          </w:rPr>
          <w:tab/>
        </w:r>
        <w:r w:rsidRPr="00B13D0E">
          <w:rPr>
            <w:rStyle w:val="Hyperlink"/>
            <w:noProof/>
          </w:rPr>
          <w:t>USEPA PSDM model</w:t>
        </w:r>
        <w:r>
          <w:rPr>
            <w:noProof/>
            <w:webHidden/>
          </w:rPr>
          <w:tab/>
        </w:r>
        <w:r>
          <w:rPr>
            <w:noProof/>
            <w:webHidden/>
          </w:rPr>
          <w:fldChar w:fldCharType="begin"/>
        </w:r>
        <w:r>
          <w:rPr>
            <w:noProof/>
            <w:webHidden/>
          </w:rPr>
          <w:instrText xml:space="preserve"> PAGEREF _Toc165464876 \h </w:instrText>
        </w:r>
        <w:r>
          <w:rPr>
            <w:noProof/>
            <w:webHidden/>
          </w:rPr>
        </w:r>
        <w:r>
          <w:rPr>
            <w:noProof/>
            <w:webHidden/>
          </w:rPr>
          <w:fldChar w:fldCharType="separate"/>
        </w:r>
        <w:r w:rsidR="00843CB6">
          <w:rPr>
            <w:noProof/>
            <w:webHidden/>
          </w:rPr>
          <w:t>42</w:t>
        </w:r>
        <w:r>
          <w:rPr>
            <w:noProof/>
            <w:webHidden/>
          </w:rPr>
          <w:fldChar w:fldCharType="end"/>
        </w:r>
      </w:hyperlink>
    </w:p>
    <w:p w14:paraId="682B4FDB" w14:textId="66619265" w:rsidR="002301A7" w:rsidRDefault="002301A7">
      <w:pPr>
        <w:pStyle w:val="TOC1"/>
        <w:tabs>
          <w:tab w:val="left" w:pos="960"/>
        </w:tabs>
        <w:rPr>
          <w:rFonts w:asciiTheme="minorHAnsi" w:eastAsiaTheme="minorEastAsia" w:hAnsiTheme="minorHAnsi"/>
          <w:b w:val="0"/>
          <w:noProof/>
          <w:kern w:val="2"/>
          <w:sz w:val="24"/>
          <w:szCs w:val="24"/>
          <w:lang w:eastAsia="en-GB"/>
          <w14:ligatures w14:val="standardContextual"/>
        </w:rPr>
      </w:pPr>
      <w:hyperlink w:anchor="_Toc165464877" w:history="1">
        <w:r w:rsidRPr="00B13D0E">
          <w:rPr>
            <w:rStyle w:val="Hyperlink"/>
            <w:noProof/>
          </w:rPr>
          <w:t>4</w:t>
        </w:r>
        <w:r>
          <w:rPr>
            <w:rFonts w:asciiTheme="minorHAnsi" w:eastAsiaTheme="minorEastAsia" w:hAnsiTheme="minorHAnsi"/>
            <w:b w:val="0"/>
            <w:noProof/>
            <w:kern w:val="2"/>
            <w:sz w:val="24"/>
            <w:szCs w:val="24"/>
            <w:lang w:eastAsia="en-GB"/>
            <w14:ligatures w14:val="standardContextual"/>
          </w:rPr>
          <w:tab/>
        </w:r>
        <w:r w:rsidRPr="00B13D0E">
          <w:rPr>
            <w:rStyle w:val="Hyperlink"/>
            <w:noProof/>
          </w:rPr>
          <w:t>Article Modelling PFAS Removal using GAC</w:t>
        </w:r>
        <w:r>
          <w:rPr>
            <w:noProof/>
            <w:webHidden/>
          </w:rPr>
          <w:tab/>
        </w:r>
        <w:r>
          <w:rPr>
            <w:noProof/>
            <w:webHidden/>
          </w:rPr>
          <w:fldChar w:fldCharType="begin"/>
        </w:r>
        <w:r>
          <w:rPr>
            <w:noProof/>
            <w:webHidden/>
          </w:rPr>
          <w:instrText xml:space="preserve"> PAGEREF _Toc165464877 \h </w:instrText>
        </w:r>
        <w:r>
          <w:rPr>
            <w:noProof/>
            <w:webHidden/>
          </w:rPr>
        </w:r>
        <w:r>
          <w:rPr>
            <w:noProof/>
            <w:webHidden/>
          </w:rPr>
          <w:fldChar w:fldCharType="separate"/>
        </w:r>
        <w:r w:rsidR="00843CB6">
          <w:rPr>
            <w:noProof/>
            <w:webHidden/>
          </w:rPr>
          <w:t>44</w:t>
        </w:r>
        <w:r>
          <w:rPr>
            <w:noProof/>
            <w:webHidden/>
          </w:rPr>
          <w:fldChar w:fldCharType="end"/>
        </w:r>
      </w:hyperlink>
    </w:p>
    <w:p w14:paraId="60A365D0" w14:textId="757B1CAE" w:rsidR="002301A7" w:rsidRDefault="002301A7">
      <w:pPr>
        <w:pStyle w:val="TOC1"/>
        <w:tabs>
          <w:tab w:val="left" w:pos="960"/>
        </w:tabs>
        <w:rPr>
          <w:rFonts w:asciiTheme="minorHAnsi" w:eastAsiaTheme="minorEastAsia" w:hAnsiTheme="minorHAnsi"/>
          <w:b w:val="0"/>
          <w:noProof/>
          <w:kern w:val="2"/>
          <w:sz w:val="24"/>
          <w:szCs w:val="24"/>
          <w:lang w:eastAsia="en-GB"/>
          <w14:ligatures w14:val="standardContextual"/>
        </w:rPr>
      </w:pPr>
      <w:hyperlink w:anchor="_Toc165464878" w:history="1">
        <w:r w:rsidRPr="00B13D0E">
          <w:rPr>
            <w:rStyle w:val="Hyperlink"/>
            <w:noProof/>
          </w:rPr>
          <w:t>5</w:t>
        </w:r>
        <w:r>
          <w:rPr>
            <w:rFonts w:asciiTheme="minorHAnsi" w:eastAsiaTheme="minorEastAsia" w:hAnsiTheme="minorHAnsi"/>
            <w:b w:val="0"/>
            <w:noProof/>
            <w:kern w:val="2"/>
            <w:sz w:val="24"/>
            <w:szCs w:val="24"/>
            <w:lang w:eastAsia="en-GB"/>
            <w14:ligatures w14:val="standardContextual"/>
          </w:rPr>
          <w:tab/>
        </w:r>
        <w:r w:rsidRPr="00B13D0E">
          <w:rPr>
            <w:rStyle w:val="Hyperlink"/>
            <w:noProof/>
          </w:rPr>
          <w:t>Europe Interreg project and Aquafin</w:t>
        </w:r>
        <w:r>
          <w:rPr>
            <w:noProof/>
            <w:webHidden/>
          </w:rPr>
          <w:tab/>
        </w:r>
        <w:r>
          <w:rPr>
            <w:noProof/>
            <w:webHidden/>
          </w:rPr>
          <w:fldChar w:fldCharType="begin"/>
        </w:r>
        <w:r>
          <w:rPr>
            <w:noProof/>
            <w:webHidden/>
          </w:rPr>
          <w:instrText xml:space="preserve"> PAGEREF _Toc165464878 \h </w:instrText>
        </w:r>
        <w:r>
          <w:rPr>
            <w:noProof/>
            <w:webHidden/>
          </w:rPr>
        </w:r>
        <w:r>
          <w:rPr>
            <w:noProof/>
            <w:webHidden/>
          </w:rPr>
          <w:fldChar w:fldCharType="separate"/>
        </w:r>
        <w:r w:rsidR="00843CB6">
          <w:rPr>
            <w:noProof/>
            <w:webHidden/>
          </w:rPr>
          <w:t>47</w:t>
        </w:r>
        <w:r>
          <w:rPr>
            <w:noProof/>
            <w:webHidden/>
          </w:rPr>
          <w:fldChar w:fldCharType="end"/>
        </w:r>
      </w:hyperlink>
    </w:p>
    <w:p w14:paraId="7785D3EC" w14:textId="46A4433A" w:rsidR="002301A7" w:rsidRDefault="002301A7">
      <w:pPr>
        <w:pStyle w:val="TOC1"/>
        <w:rPr>
          <w:rFonts w:asciiTheme="minorHAnsi" w:eastAsiaTheme="minorEastAsia" w:hAnsiTheme="minorHAnsi"/>
          <w:b w:val="0"/>
          <w:noProof/>
          <w:kern w:val="2"/>
          <w:sz w:val="24"/>
          <w:szCs w:val="24"/>
          <w:lang w:eastAsia="en-GB"/>
          <w14:ligatures w14:val="standardContextual"/>
        </w:rPr>
      </w:pPr>
      <w:hyperlink w:anchor="_Toc165464879" w:history="1">
        <w:r w:rsidRPr="00B13D0E">
          <w:rPr>
            <w:rStyle w:val="Hyperlink"/>
            <w:noProof/>
          </w:rPr>
          <w:t>RESULTS AND DISCUSSION</w:t>
        </w:r>
        <w:r>
          <w:rPr>
            <w:noProof/>
            <w:webHidden/>
          </w:rPr>
          <w:tab/>
        </w:r>
        <w:r>
          <w:rPr>
            <w:noProof/>
            <w:webHidden/>
          </w:rPr>
          <w:fldChar w:fldCharType="begin"/>
        </w:r>
        <w:r>
          <w:rPr>
            <w:noProof/>
            <w:webHidden/>
          </w:rPr>
          <w:instrText xml:space="preserve"> PAGEREF _Toc165464879 \h </w:instrText>
        </w:r>
        <w:r>
          <w:rPr>
            <w:noProof/>
            <w:webHidden/>
          </w:rPr>
        </w:r>
        <w:r>
          <w:rPr>
            <w:noProof/>
            <w:webHidden/>
          </w:rPr>
          <w:fldChar w:fldCharType="separate"/>
        </w:r>
        <w:r w:rsidR="00843CB6">
          <w:rPr>
            <w:noProof/>
            <w:webHidden/>
          </w:rPr>
          <w:t>48</w:t>
        </w:r>
        <w:r>
          <w:rPr>
            <w:noProof/>
            <w:webHidden/>
          </w:rPr>
          <w:fldChar w:fldCharType="end"/>
        </w:r>
      </w:hyperlink>
    </w:p>
    <w:p w14:paraId="641FEC22" w14:textId="5C2B2D9E" w:rsidR="002301A7" w:rsidRDefault="002301A7">
      <w:pPr>
        <w:pStyle w:val="TOC1"/>
        <w:tabs>
          <w:tab w:val="left" w:pos="960"/>
        </w:tabs>
        <w:rPr>
          <w:rFonts w:asciiTheme="minorHAnsi" w:eastAsiaTheme="minorEastAsia" w:hAnsiTheme="minorHAnsi"/>
          <w:b w:val="0"/>
          <w:noProof/>
          <w:kern w:val="2"/>
          <w:sz w:val="24"/>
          <w:szCs w:val="24"/>
          <w:lang w:eastAsia="en-GB"/>
          <w14:ligatures w14:val="standardContextual"/>
        </w:rPr>
      </w:pPr>
      <w:hyperlink w:anchor="_Toc165464880" w:history="1">
        <w:r w:rsidRPr="00B13D0E">
          <w:rPr>
            <w:rStyle w:val="Hyperlink"/>
            <w:noProof/>
          </w:rPr>
          <w:t>6</w:t>
        </w:r>
        <w:r>
          <w:rPr>
            <w:rFonts w:asciiTheme="minorHAnsi" w:eastAsiaTheme="minorEastAsia" w:hAnsiTheme="minorHAnsi"/>
            <w:b w:val="0"/>
            <w:noProof/>
            <w:kern w:val="2"/>
            <w:sz w:val="24"/>
            <w:szCs w:val="24"/>
            <w:lang w:eastAsia="en-GB"/>
            <w14:ligatures w14:val="standardContextual"/>
          </w:rPr>
          <w:tab/>
        </w:r>
        <w:r w:rsidRPr="00B13D0E">
          <w:rPr>
            <w:rStyle w:val="Hyperlink"/>
            <w:noProof/>
          </w:rPr>
          <w:t>Testing the PSDM by USEPA model</w:t>
        </w:r>
        <w:r>
          <w:rPr>
            <w:noProof/>
            <w:webHidden/>
          </w:rPr>
          <w:tab/>
        </w:r>
        <w:r>
          <w:rPr>
            <w:noProof/>
            <w:webHidden/>
          </w:rPr>
          <w:fldChar w:fldCharType="begin"/>
        </w:r>
        <w:r>
          <w:rPr>
            <w:noProof/>
            <w:webHidden/>
          </w:rPr>
          <w:instrText xml:space="preserve"> PAGEREF _Toc165464880 \h </w:instrText>
        </w:r>
        <w:r>
          <w:rPr>
            <w:noProof/>
            <w:webHidden/>
          </w:rPr>
        </w:r>
        <w:r>
          <w:rPr>
            <w:noProof/>
            <w:webHidden/>
          </w:rPr>
          <w:fldChar w:fldCharType="separate"/>
        </w:r>
        <w:r w:rsidR="00843CB6">
          <w:rPr>
            <w:noProof/>
            <w:webHidden/>
          </w:rPr>
          <w:t>48</w:t>
        </w:r>
        <w:r>
          <w:rPr>
            <w:noProof/>
            <w:webHidden/>
          </w:rPr>
          <w:fldChar w:fldCharType="end"/>
        </w:r>
      </w:hyperlink>
    </w:p>
    <w:p w14:paraId="37B2C7AB" w14:textId="396C7D51" w:rsidR="002301A7" w:rsidRDefault="002301A7">
      <w:pPr>
        <w:pStyle w:val="TOC2"/>
        <w:tabs>
          <w:tab w:val="left" w:pos="960"/>
        </w:tabs>
        <w:rPr>
          <w:rFonts w:asciiTheme="minorHAnsi" w:eastAsiaTheme="minorEastAsia" w:hAnsiTheme="minorHAnsi"/>
          <w:noProof/>
          <w:kern w:val="2"/>
          <w:sz w:val="24"/>
          <w:szCs w:val="24"/>
          <w:lang w:eastAsia="en-GB"/>
          <w14:ligatures w14:val="standardContextual"/>
        </w:rPr>
      </w:pPr>
      <w:hyperlink w:anchor="_Toc165464881" w:history="1">
        <w:r w:rsidRPr="00B13D0E">
          <w:rPr>
            <w:rStyle w:val="Hyperlink"/>
            <w:noProof/>
          </w:rPr>
          <w:t>6.1</w:t>
        </w:r>
        <w:r>
          <w:rPr>
            <w:rFonts w:asciiTheme="minorHAnsi" w:eastAsiaTheme="minorEastAsia" w:hAnsiTheme="minorHAnsi"/>
            <w:noProof/>
            <w:kern w:val="2"/>
            <w:sz w:val="24"/>
            <w:szCs w:val="24"/>
            <w:lang w:eastAsia="en-GB"/>
            <w14:ligatures w14:val="standardContextual"/>
          </w:rPr>
          <w:tab/>
        </w:r>
        <w:r w:rsidRPr="00B13D0E">
          <w:rPr>
            <w:rStyle w:val="Hyperlink"/>
            <w:noProof/>
          </w:rPr>
          <w:t>Isotherm fitting tool</w:t>
        </w:r>
        <w:r>
          <w:rPr>
            <w:noProof/>
            <w:webHidden/>
          </w:rPr>
          <w:tab/>
        </w:r>
        <w:r>
          <w:rPr>
            <w:noProof/>
            <w:webHidden/>
          </w:rPr>
          <w:fldChar w:fldCharType="begin"/>
        </w:r>
        <w:r>
          <w:rPr>
            <w:noProof/>
            <w:webHidden/>
          </w:rPr>
          <w:instrText xml:space="preserve"> PAGEREF _Toc165464881 \h </w:instrText>
        </w:r>
        <w:r>
          <w:rPr>
            <w:noProof/>
            <w:webHidden/>
          </w:rPr>
        </w:r>
        <w:r>
          <w:rPr>
            <w:noProof/>
            <w:webHidden/>
          </w:rPr>
          <w:fldChar w:fldCharType="separate"/>
        </w:r>
        <w:r w:rsidR="00843CB6">
          <w:rPr>
            <w:noProof/>
            <w:webHidden/>
          </w:rPr>
          <w:t>48</w:t>
        </w:r>
        <w:r>
          <w:rPr>
            <w:noProof/>
            <w:webHidden/>
          </w:rPr>
          <w:fldChar w:fldCharType="end"/>
        </w:r>
      </w:hyperlink>
    </w:p>
    <w:p w14:paraId="60A2B380" w14:textId="1A750D46" w:rsidR="002301A7" w:rsidRDefault="002301A7">
      <w:pPr>
        <w:pStyle w:val="TOC2"/>
        <w:tabs>
          <w:tab w:val="left" w:pos="960"/>
        </w:tabs>
        <w:rPr>
          <w:rFonts w:asciiTheme="minorHAnsi" w:eastAsiaTheme="minorEastAsia" w:hAnsiTheme="minorHAnsi"/>
          <w:noProof/>
          <w:kern w:val="2"/>
          <w:sz w:val="24"/>
          <w:szCs w:val="24"/>
          <w:lang w:eastAsia="en-GB"/>
          <w14:ligatures w14:val="standardContextual"/>
        </w:rPr>
      </w:pPr>
      <w:hyperlink w:anchor="_Toc165464882" w:history="1">
        <w:r w:rsidRPr="00B13D0E">
          <w:rPr>
            <w:rStyle w:val="Hyperlink"/>
            <w:noProof/>
          </w:rPr>
          <w:t>6.2</w:t>
        </w:r>
        <w:r>
          <w:rPr>
            <w:rFonts w:asciiTheme="minorHAnsi" w:eastAsiaTheme="minorEastAsia" w:hAnsiTheme="minorHAnsi"/>
            <w:noProof/>
            <w:kern w:val="2"/>
            <w:sz w:val="24"/>
            <w:szCs w:val="24"/>
            <w:lang w:eastAsia="en-GB"/>
            <w14:ligatures w14:val="standardContextual"/>
          </w:rPr>
          <w:tab/>
        </w:r>
        <w:r w:rsidRPr="00B13D0E">
          <w:rPr>
            <w:rStyle w:val="Hyperlink"/>
            <w:noProof/>
          </w:rPr>
          <w:t>Example modelling of compound TCE</w:t>
        </w:r>
        <w:r>
          <w:rPr>
            <w:noProof/>
            <w:webHidden/>
          </w:rPr>
          <w:tab/>
        </w:r>
        <w:r>
          <w:rPr>
            <w:noProof/>
            <w:webHidden/>
          </w:rPr>
          <w:fldChar w:fldCharType="begin"/>
        </w:r>
        <w:r>
          <w:rPr>
            <w:noProof/>
            <w:webHidden/>
          </w:rPr>
          <w:instrText xml:space="preserve"> PAGEREF _Toc165464882 \h </w:instrText>
        </w:r>
        <w:r>
          <w:rPr>
            <w:noProof/>
            <w:webHidden/>
          </w:rPr>
        </w:r>
        <w:r>
          <w:rPr>
            <w:noProof/>
            <w:webHidden/>
          </w:rPr>
          <w:fldChar w:fldCharType="separate"/>
        </w:r>
        <w:r w:rsidR="00843CB6">
          <w:rPr>
            <w:noProof/>
            <w:webHidden/>
          </w:rPr>
          <w:t>49</w:t>
        </w:r>
        <w:r>
          <w:rPr>
            <w:noProof/>
            <w:webHidden/>
          </w:rPr>
          <w:fldChar w:fldCharType="end"/>
        </w:r>
      </w:hyperlink>
    </w:p>
    <w:p w14:paraId="5CCD212C" w14:textId="4997DFCB" w:rsidR="002301A7" w:rsidRDefault="002301A7">
      <w:pPr>
        <w:pStyle w:val="TOC2"/>
        <w:tabs>
          <w:tab w:val="left" w:pos="960"/>
        </w:tabs>
        <w:rPr>
          <w:rFonts w:asciiTheme="minorHAnsi" w:eastAsiaTheme="minorEastAsia" w:hAnsiTheme="minorHAnsi"/>
          <w:noProof/>
          <w:kern w:val="2"/>
          <w:sz w:val="24"/>
          <w:szCs w:val="24"/>
          <w:lang w:eastAsia="en-GB"/>
          <w14:ligatures w14:val="standardContextual"/>
        </w:rPr>
      </w:pPr>
      <w:hyperlink w:anchor="_Toc165464883" w:history="1">
        <w:r w:rsidRPr="00B13D0E">
          <w:rPr>
            <w:rStyle w:val="Hyperlink"/>
            <w:noProof/>
          </w:rPr>
          <w:t>6.3</w:t>
        </w:r>
        <w:r>
          <w:rPr>
            <w:rFonts w:asciiTheme="minorHAnsi" w:eastAsiaTheme="minorEastAsia" w:hAnsiTheme="minorHAnsi"/>
            <w:noProof/>
            <w:kern w:val="2"/>
            <w:sz w:val="24"/>
            <w:szCs w:val="24"/>
            <w:lang w:eastAsia="en-GB"/>
            <w14:ligatures w14:val="standardContextual"/>
          </w:rPr>
          <w:tab/>
        </w:r>
        <w:r w:rsidRPr="00B13D0E">
          <w:rPr>
            <w:rStyle w:val="Hyperlink"/>
            <w:noProof/>
          </w:rPr>
          <w:t>Pilot modelling of compound PFHpA</w:t>
        </w:r>
        <w:r>
          <w:rPr>
            <w:noProof/>
            <w:webHidden/>
          </w:rPr>
          <w:tab/>
        </w:r>
        <w:r>
          <w:rPr>
            <w:noProof/>
            <w:webHidden/>
          </w:rPr>
          <w:fldChar w:fldCharType="begin"/>
        </w:r>
        <w:r>
          <w:rPr>
            <w:noProof/>
            <w:webHidden/>
          </w:rPr>
          <w:instrText xml:space="preserve"> PAGEREF _Toc165464883 \h </w:instrText>
        </w:r>
        <w:r>
          <w:rPr>
            <w:noProof/>
            <w:webHidden/>
          </w:rPr>
        </w:r>
        <w:r>
          <w:rPr>
            <w:noProof/>
            <w:webHidden/>
          </w:rPr>
          <w:fldChar w:fldCharType="separate"/>
        </w:r>
        <w:r w:rsidR="00843CB6">
          <w:rPr>
            <w:noProof/>
            <w:webHidden/>
          </w:rPr>
          <w:t>50</w:t>
        </w:r>
        <w:r>
          <w:rPr>
            <w:noProof/>
            <w:webHidden/>
          </w:rPr>
          <w:fldChar w:fldCharType="end"/>
        </w:r>
      </w:hyperlink>
    </w:p>
    <w:p w14:paraId="447E6F7F" w14:textId="3172D7B7" w:rsidR="002301A7" w:rsidRDefault="002301A7">
      <w:pPr>
        <w:pStyle w:val="TOC2"/>
        <w:tabs>
          <w:tab w:val="left" w:pos="960"/>
        </w:tabs>
        <w:rPr>
          <w:rFonts w:asciiTheme="minorHAnsi" w:eastAsiaTheme="minorEastAsia" w:hAnsiTheme="minorHAnsi"/>
          <w:noProof/>
          <w:kern w:val="2"/>
          <w:sz w:val="24"/>
          <w:szCs w:val="24"/>
          <w:lang w:eastAsia="en-GB"/>
          <w14:ligatures w14:val="standardContextual"/>
        </w:rPr>
      </w:pPr>
      <w:hyperlink w:anchor="_Toc165464884" w:history="1">
        <w:r w:rsidRPr="00B13D0E">
          <w:rPr>
            <w:rStyle w:val="Hyperlink"/>
            <w:noProof/>
          </w:rPr>
          <w:t>6.4</w:t>
        </w:r>
        <w:r>
          <w:rPr>
            <w:rFonts w:asciiTheme="minorHAnsi" w:eastAsiaTheme="minorEastAsia" w:hAnsiTheme="minorHAnsi"/>
            <w:noProof/>
            <w:kern w:val="2"/>
            <w:sz w:val="24"/>
            <w:szCs w:val="24"/>
            <w:lang w:eastAsia="en-GB"/>
            <w14:ligatures w14:val="standardContextual"/>
          </w:rPr>
          <w:tab/>
        </w:r>
        <w:r w:rsidRPr="00B13D0E">
          <w:rPr>
            <w:rStyle w:val="Hyperlink"/>
            <w:noProof/>
          </w:rPr>
          <w:t>USEPA fouling approach</w:t>
        </w:r>
        <w:r>
          <w:rPr>
            <w:noProof/>
            <w:webHidden/>
          </w:rPr>
          <w:tab/>
        </w:r>
        <w:r>
          <w:rPr>
            <w:noProof/>
            <w:webHidden/>
          </w:rPr>
          <w:fldChar w:fldCharType="begin"/>
        </w:r>
        <w:r>
          <w:rPr>
            <w:noProof/>
            <w:webHidden/>
          </w:rPr>
          <w:instrText xml:space="preserve"> PAGEREF _Toc165464884 \h </w:instrText>
        </w:r>
        <w:r>
          <w:rPr>
            <w:noProof/>
            <w:webHidden/>
          </w:rPr>
        </w:r>
        <w:r>
          <w:rPr>
            <w:noProof/>
            <w:webHidden/>
          </w:rPr>
          <w:fldChar w:fldCharType="separate"/>
        </w:r>
        <w:r w:rsidR="00843CB6">
          <w:rPr>
            <w:noProof/>
            <w:webHidden/>
          </w:rPr>
          <w:t>51</w:t>
        </w:r>
        <w:r>
          <w:rPr>
            <w:noProof/>
            <w:webHidden/>
          </w:rPr>
          <w:fldChar w:fldCharType="end"/>
        </w:r>
      </w:hyperlink>
    </w:p>
    <w:p w14:paraId="41884529" w14:textId="744FC323" w:rsidR="002301A7" w:rsidRDefault="002301A7">
      <w:pPr>
        <w:pStyle w:val="TOC1"/>
        <w:tabs>
          <w:tab w:val="left" w:pos="960"/>
        </w:tabs>
        <w:rPr>
          <w:rFonts w:asciiTheme="minorHAnsi" w:eastAsiaTheme="minorEastAsia" w:hAnsiTheme="minorHAnsi"/>
          <w:b w:val="0"/>
          <w:noProof/>
          <w:kern w:val="2"/>
          <w:sz w:val="24"/>
          <w:szCs w:val="24"/>
          <w:lang w:eastAsia="en-GB"/>
          <w14:ligatures w14:val="standardContextual"/>
        </w:rPr>
      </w:pPr>
      <w:hyperlink w:anchor="_Toc165464885" w:history="1">
        <w:r w:rsidRPr="00B13D0E">
          <w:rPr>
            <w:rStyle w:val="Hyperlink"/>
            <w:noProof/>
          </w:rPr>
          <w:t>7</w:t>
        </w:r>
        <w:r>
          <w:rPr>
            <w:rFonts w:asciiTheme="minorHAnsi" w:eastAsiaTheme="minorEastAsia" w:hAnsiTheme="minorHAnsi"/>
            <w:b w:val="0"/>
            <w:noProof/>
            <w:kern w:val="2"/>
            <w:sz w:val="24"/>
            <w:szCs w:val="24"/>
            <w:lang w:eastAsia="en-GB"/>
            <w14:ligatures w14:val="standardContextual"/>
          </w:rPr>
          <w:tab/>
        </w:r>
        <w:r w:rsidRPr="00B13D0E">
          <w:rPr>
            <w:rStyle w:val="Hyperlink"/>
            <w:noProof/>
          </w:rPr>
          <w:t>Extending the PSDM by USEPA model</w:t>
        </w:r>
        <w:r>
          <w:rPr>
            <w:noProof/>
            <w:webHidden/>
          </w:rPr>
          <w:tab/>
        </w:r>
        <w:r>
          <w:rPr>
            <w:noProof/>
            <w:webHidden/>
          </w:rPr>
          <w:fldChar w:fldCharType="begin"/>
        </w:r>
        <w:r>
          <w:rPr>
            <w:noProof/>
            <w:webHidden/>
          </w:rPr>
          <w:instrText xml:space="preserve"> PAGEREF _Toc165464885 \h </w:instrText>
        </w:r>
        <w:r>
          <w:rPr>
            <w:noProof/>
            <w:webHidden/>
          </w:rPr>
        </w:r>
        <w:r>
          <w:rPr>
            <w:noProof/>
            <w:webHidden/>
          </w:rPr>
          <w:fldChar w:fldCharType="separate"/>
        </w:r>
        <w:r w:rsidR="00843CB6">
          <w:rPr>
            <w:noProof/>
            <w:webHidden/>
          </w:rPr>
          <w:t>54</w:t>
        </w:r>
        <w:r>
          <w:rPr>
            <w:noProof/>
            <w:webHidden/>
          </w:rPr>
          <w:fldChar w:fldCharType="end"/>
        </w:r>
      </w:hyperlink>
    </w:p>
    <w:p w14:paraId="23D2108F" w14:textId="555FCF5D" w:rsidR="002301A7" w:rsidRDefault="002301A7">
      <w:pPr>
        <w:pStyle w:val="TOC2"/>
        <w:tabs>
          <w:tab w:val="left" w:pos="960"/>
        </w:tabs>
        <w:rPr>
          <w:rFonts w:asciiTheme="minorHAnsi" w:eastAsiaTheme="minorEastAsia" w:hAnsiTheme="minorHAnsi"/>
          <w:noProof/>
          <w:kern w:val="2"/>
          <w:sz w:val="24"/>
          <w:szCs w:val="24"/>
          <w:lang w:eastAsia="en-GB"/>
          <w14:ligatures w14:val="standardContextual"/>
        </w:rPr>
      </w:pPr>
      <w:hyperlink w:anchor="_Toc165464886" w:history="1">
        <w:r w:rsidRPr="00B13D0E">
          <w:rPr>
            <w:rStyle w:val="Hyperlink"/>
            <w:noProof/>
          </w:rPr>
          <w:t>7.1</w:t>
        </w:r>
        <w:r>
          <w:rPr>
            <w:rFonts w:asciiTheme="minorHAnsi" w:eastAsiaTheme="minorEastAsia" w:hAnsiTheme="minorHAnsi"/>
            <w:noProof/>
            <w:kern w:val="2"/>
            <w:sz w:val="24"/>
            <w:szCs w:val="24"/>
            <w:lang w:eastAsia="en-GB"/>
            <w14:ligatures w14:val="standardContextual"/>
          </w:rPr>
          <w:tab/>
        </w:r>
        <w:r w:rsidRPr="00B13D0E">
          <w:rPr>
            <w:rStyle w:val="Hyperlink"/>
            <w:noProof/>
          </w:rPr>
          <w:t>Extending the USEPA fouling approach</w:t>
        </w:r>
        <w:r>
          <w:rPr>
            <w:noProof/>
            <w:webHidden/>
          </w:rPr>
          <w:tab/>
        </w:r>
        <w:r>
          <w:rPr>
            <w:noProof/>
            <w:webHidden/>
          </w:rPr>
          <w:fldChar w:fldCharType="begin"/>
        </w:r>
        <w:r>
          <w:rPr>
            <w:noProof/>
            <w:webHidden/>
          </w:rPr>
          <w:instrText xml:space="preserve"> PAGEREF _Toc165464886 \h </w:instrText>
        </w:r>
        <w:r>
          <w:rPr>
            <w:noProof/>
            <w:webHidden/>
          </w:rPr>
        </w:r>
        <w:r>
          <w:rPr>
            <w:noProof/>
            <w:webHidden/>
          </w:rPr>
          <w:fldChar w:fldCharType="separate"/>
        </w:r>
        <w:r w:rsidR="00843CB6">
          <w:rPr>
            <w:noProof/>
            <w:webHidden/>
          </w:rPr>
          <w:t>54</w:t>
        </w:r>
        <w:r>
          <w:rPr>
            <w:noProof/>
            <w:webHidden/>
          </w:rPr>
          <w:fldChar w:fldCharType="end"/>
        </w:r>
      </w:hyperlink>
    </w:p>
    <w:p w14:paraId="4CD20F8C" w14:textId="236070B0" w:rsidR="002301A7" w:rsidRDefault="002301A7">
      <w:pPr>
        <w:pStyle w:val="TOC2"/>
        <w:tabs>
          <w:tab w:val="left" w:pos="960"/>
        </w:tabs>
        <w:rPr>
          <w:rFonts w:asciiTheme="minorHAnsi" w:eastAsiaTheme="minorEastAsia" w:hAnsiTheme="minorHAnsi"/>
          <w:noProof/>
          <w:kern w:val="2"/>
          <w:sz w:val="24"/>
          <w:szCs w:val="24"/>
          <w:lang w:eastAsia="en-GB"/>
          <w14:ligatures w14:val="standardContextual"/>
        </w:rPr>
      </w:pPr>
      <w:hyperlink w:anchor="_Toc165464887" w:history="1">
        <w:r w:rsidRPr="00B13D0E">
          <w:rPr>
            <w:rStyle w:val="Hyperlink"/>
            <w:noProof/>
          </w:rPr>
          <w:t>7.2</w:t>
        </w:r>
        <w:r>
          <w:rPr>
            <w:rFonts w:asciiTheme="minorHAnsi" w:eastAsiaTheme="minorEastAsia" w:hAnsiTheme="minorHAnsi"/>
            <w:noProof/>
            <w:kern w:val="2"/>
            <w:sz w:val="24"/>
            <w:szCs w:val="24"/>
            <w:lang w:eastAsia="en-GB"/>
            <w14:ligatures w14:val="standardContextual"/>
          </w:rPr>
          <w:tab/>
        </w:r>
        <w:r w:rsidRPr="00B13D0E">
          <w:rPr>
            <w:rStyle w:val="Hyperlink"/>
            <w:noProof/>
          </w:rPr>
          <w:t>Alternative fouling approach</w:t>
        </w:r>
        <w:r>
          <w:rPr>
            <w:noProof/>
            <w:webHidden/>
          </w:rPr>
          <w:tab/>
        </w:r>
        <w:r>
          <w:rPr>
            <w:noProof/>
            <w:webHidden/>
          </w:rPr>
          <w:fldChar w:fldCharType="begin"/>
        </w:r>
        <w:r>
          <w:rPr>
            <w:noProof/>
            <w:webHidden/>
          </w:rPr>
          <w:instrText xml:space="preserve"> PAGEREF _Toc165464887 \h </w:instrText>
        </w:r>
        <w:r>
          <w:rPr>
            <w:noProof/>
            <w:webHidden/>
          </w:rPr>
        </w:r>
        <w:r>
          <w:rPr>
            <w:noProof/>
            <w:webHidden/>
          </w:rPr>
          <w:fldChar w:fldCharType="separate"/>
        </w:r>
        <w:r w:rsidR="00843CB6">
          <w:rPr>
            <w:noProof/>
            <w:webHidden/>
          </w:rPr>
          <w:t>55</w:t>
        </w:r>
        <w:r>
          <w:rPr>
            <w:noProof/>
            <w:webHidden/>
          </w:rPr>
          <w:fldChar w:fldCharType="end"/>
        </w:r>
      </w:hyperlink>
    </w:p>
    <w:p w14:paraId="31AB4048" w14:textId="4EFE65E0" w:rsidR="002301A7" w:rsidRDefault="002301A7">
      <w:pPr>
        <w:pStyle w:val="TOC2"/>
        <w:tabs>
          <w:tab w:val="left" w:pos="960"/>
        </w:tabs>
        <w:rPr>
          <w:rFonts w:asciiTheme="minorHAnsi" w:eastAsiaTheme="minorEastAsia" w:hAnsiTheme="minorHAnsi"/>
          <w:noProof/>
          <w:kern w:val="2"/>
          <w:sz w:val="24"/>
          <w:szCs w:val="24"/>
          <w:lang w:eastAsia="en-GB"/>
          <w14:ligatures w14:val="standardContextual"/>
        </w:rPr>
      </w:pPr>
      <w:hyperlink w:anchor="_Toc165464888" w:history="1">
        <w:r w:rsidRPr="00B13D0E">
          <w:rPr>
            <w:rStyle w:val="Hyperlink"/>
            <w:noProof/>
          </w:rPr>
          <w:t>7.3</w:t>
        </w:r>
        <w:r>
          <w:rPr>
            <w:rFonts w:asciiTheme="minorHAnsi" w:eastAsiaTheme="minorEastAsia" w:hAnsiTheme="minorHAnsi"/>
            <w:noProof/>
            <w:kern w:val="2"/>
            <w:sz w:val="24"/>
            <w:szCs w:val="24"/>
            <w:lang w:eastAsia="en-GB"/>
            <w14:ligatures w14:val="standardContextual"/>
          </w:rPr>
          <w:tab/>
        </w:r>
        <w:r w:rsidRPr="00B13D0E">
          <w:rPr>
            <w:rStyle w:val="Hyperlink"/>
            <w:noProof/>
          </w:rPr>
          <w:t>Uncertainty analysis of Freundlich parameters</w:t>
        </w:r>
        <w:r>
          <w:rPr>
            <w:noProof/>
            <w:webHidden/>
          </w:rPr>
          <w:tab/>
        </w:r>
        <w:r>
          <w:rPr>
            <w:noProof/>
            <w:webHidden/>
          </w:rPr>
          <w:fldChar w:fldCharType="begin"/>
        </w:r>
        <w:r>
          <w:rPr>
            <w:noProof/>
            <w:webHidden/>
          </w:rPr>
          <w:instrText xml:space="preserve"> PAGEREF _Toc165464888 \h </w:instrText>
        </w:r>
        <w:r>
          <w:rPr>
            <w:noProof/>
            <w:webHidden/>
          </w:rPr>
        </w:r>
        <w:r>
          <w:rPr>
            <w:noProof/>
            <w:webHidden/>
          </w:rPr>
          <w:fldChar w:fldCharType="separate"/>
        </w:r>
        <w:r w:rsidR="00843CB6">
          <w:rPr>
            <w:noProof/>
            <w:webHidden/>
          </w:rPr>
          <w:t>57</w:t>
        </w:r>
        <w:r>
          <w:rPr>
            <w:noProof/>
            <w:webHidden/>
          </w:rPr>
          <w:fldChar w:fldCharType="end"/>
        </w:r>
      </w:hyperlink>
    </w:p>
    <w:p w14:paraId="11CDDC81" w14:textId="137DB4FD" w:rsidR="002301A7" w:rsidRDefault="002301A7">
      <w:pPr>
        <w:pStyle w:val="TOC1"/>
        <w:tabs>
          <w:tab w:val="left" w:pos="960"/>
        </w:tabs>
        <w:rPr>
          <w:rFonts w:asciiTheme="minorHAnsi" w:eastAsiaTheme="minorEastAsia" w:hAnsiTheme="minorHAnsi"/>
          <w:b w:val="0"/>
          <w:noProof/>
          <w:kern w:val="2"/>
          <w:sz w:val="24"/>
          <w:szCs w:val="24"/>
          <w:lang w:eastAsia="en-GB"/>
          <w14:ligatures w14:val="standardContextual"/>
        </w:rPr>
      </w:pPr>
      <w:hyperlink w:anchor="_Toc165464889" w:history="1">
        <w:r w:rsidRPr="00B13D0E">
          <w:rPr>
            <w:rStyle w:val="Hyperlink"/>
            <w:noProof/>
          </w:rPr>
          <w:t>8</w:t>
        </w:r>
        <w:r>
          <w:rPr>
            <w:rFonts w:asciiTheme="minorHAnsi" w:eastAsiaTheme="minorEastAsia" w:hAnsiTheme="minorHAnsi"/>
            <w:b w:val="0"/>
            <w:noProof/>
            <w:kern w:val="2"/>
            <w:sz w:val="24"/>
            <w:szCs w:val="24"/>
            <w:lang w:eastAsia="en-GB"/>
            <w14:ligatures w14:val="standardContextual"/>
          </w:rPr>
          <w:tab/>
        </w:r>
        <w:r w:rsidRPr="00B13D0E">
          <w:rPr>
            <w:rStyle w:val="Hyperlink"/>
            <w:noProof/>
          </w:rPr>
          <w:t>The PSDM model for full-scale application</w:t>
        </w:r>
        <w:r>
          <w:rPr>
            <w:noProof/>
            <w:webHidden/>
          </w:rPr>
          <w:tab/>
        </w:r>
        <w:r>
          <w:rPr>
            <w:noProof/>
            <w:webHidden/>
          </w:rPr>
          <w:fldChar w:fldCharType="begin"/>
        </w:r>
        <w:r>
          <w:rPr>
            <w:noProof/>
            <w:webHidden/>
          </w:rPr>
          <w:instrText xml:space="preserve"> PAGEREF _Toc165464889 \h </w:instrText>
        </w:r>
        <w:r>
          <w:rPr>
            <w:noProof/>
            <w:webHidden/>
          </w:rPr>
        </w:r>
        <w:r>
          <w:rPr>
            <w:noProof/>
            <w:webHidden/>
          </w:rPr>
          <w:fldChar w:fldCharType="separate"/>
        </w:r>
        <w:r w:rsidR="00843CB6">
          <w:rPr>
            <w:noProof/>
            <w:webHidden/>
          </w:rPr>
          <w:t>59</w:t>
        </w:r>
        <w:r>
          <w:rPr>
            <w:noProof/>
            <w:webHidden/>
          </w:rPr>
          <w:fldChar w:fldCharType="end"/>
        </w:r>
      </w:hyperlink>
    </w:p>
    <w:p w14:paraId="21910C3E" w14:textId="66A26D4D" w:rsidR="002301A7" w:rsidRDefault="002301A7">
      <w:pPr>
        <w:pStyle w:val="TOC2"/>
        <w:tabs>
          <w:tab w:val="left" w:pos="960"/>
        </w:tabs>
        <w:rPr>
          <w:rFonts w:asciiTheme="minorHAnsi" w:eastAsiaTheme="minorEastAsia" w:hAnsiTheme="minorHAnsi"/>
          <w:noProof/>
          <w:kern w:val="2"/>
          <w:sz w:val="24"/>
          <w:szCs w:val="24"/>
          <w:lang w:eastAsia="en-GB"/>
          <w14:ligatures w14:val="standardContextual"/>
        </w:rPr>
      </w:pPr>
      <w:hyperlink w:anchor="_Toc165464890" w:history="1">
        <w:r w:rsidRPr="00B13D0E">
          <w:rPr>
            <w:rStyle w:val="Hyperlink"/>
            <w:noProof/>
          </w:rPr>
          <w:t>8.1</w:t>
        </w:r>
        <w:r>
          <w:rPr>
            <w:rFonts w:asciiTheme="minorHAnsi" w:eastAsiaTheme="minorEastAsia" w:hAnsiTheme="minorHAnsi"/>
            <w:noProof/>
            <w:kern w:val="2"/>
            <w:sz w:val="24"/>
            <w:szCs w:val="24"/>
            <w:lang w:eastAsia="en-GB"/>
            <w14:ligatures w14:val="standardContextual"/>
          </w:rPr>
          <w:tab/>
        </w:r>
        <w:r w:rsidRPr="00B13D0E">
          <w:rPr>
            <w:rStyle w:val="Hyperlink"/>
            <w:noProof/>
          </w:rPr>
          <w:t>The Interreg project</w:t>
        </w:r>
        <w:r>
          <w:rPr>
            <w:noProof/>
            <w:webHidden/>
          </w:rPr>
          <w:tab/>
        </w:r>
        <w:r>
          <w:rPr>
            <w:noProof/>
            <w:webHidden/>
          </w:rPr>
          <w:fldChar w:fldCharType="begin"/>
        </w:r>
        <w:r>
          <w:rPr>
            <w:noProof/>
            <w:webHidden/>
          </w:rPr>
          <w:instrText xml:space="preserve"> PAGEREF _Toc165464890 \h </w:instrText>
        </w:r>
        <w:r>
          <w:rPr>
            <w:noProof/>
            <w:webHidden/>
          </w:rPr>
        </w:r>
        <w:r>
          <w:rPr>
            <w:noProof/>
            <w:webHidden/>
          </w:rPr>
          <w:fldChar w:fldCharType="separate"/>
        </w:r>
        <w:r w:rsidR="00843CB6">
          <w:rPr>
            <w:noProof/>
            <w:webHidden/>
          </w:rPr>
          <w:t>59</w:t>
        </w:r>
        <w:r>
          <w:rPr>
            <w:noProof/>
            <w:webHidden/>
          </w:rPr>
          <w:fldChar w:fldCharType="end"/>
        </w:r>
      </w:hyperlink>
    </w:p>
    <w:p w14:paraId="548F7605" w14:textId="65CB9CF2" w:rsidR="002301A7" w:rsidRDefault="002301A7">
      <w:pPr>
        <w:pStyle w:val="TOC1"/>
        <w:rPr>
          <w:rFonts w:asciiTheme="minorHAnsi" w:eastAsiaTheme="minorEastAsia" w:hAnsiTheme="minorHAnsi"/>
          <w:b w:val="0"/>
          <w:noProof/>
          <w:kern w:val="2"/>
          <w:sz w:val="24"/>
          <w:szCs w:val="24"/>
          <w:lang w:eastAsia="en-GB"/>
          <w14:ligatures w14:val="standardContextual"/>
        </w:rPr>
      </w:pPr>
      <w:hyperlink w:anchor="_Toc165464891" w:history="1">
        <w:r w:rsidRPr="00B13D0E">
          <w:rPr>
            <w:rStyle w:val="Hyperlink"/>
            <w:noProof/>
          </w:rPr>
          <w:t>CONCLUSION</w:t>
        </w:r>
        <w:r>
          <w:rPr>
            <w:noProof/>
            <w:webHidden/>
          </w:rPr>
          <w:tab/>
        </w:r>
        <w:r>
          <w:rPr>
            <w:noProof/>
            <w:webHidden/>
          </w:rPr>
          <w:fldChar w:fldCharType="begin"/>
        </w:r>
        <w:r>
          <w:rPr>
            <w:noProof/>
            <w:webHidden/>
          </w:rPr>
          <w:instrText xml:space="preserve"> PAGEREF _Toc165464891 \h </w:instrText>
        </w:r>
        <w:r>
          <w:rPr>
            <w:noProof/>
            <w:webHidden/>
          </w:rPr>
        </w:r>
        <w:r>
          <w:rPr>
            <w:noProof/>
            <w:webHidden/>
          </w:rPr>
          <w:fldChar w:fldCharType="separate"/>
        </w:r>
        <w:r w:rsidR="00843CB6">
          <w:rPr>
            <w:noProof/>
            <w:webHidden/>
          </w:rPr>
          <w:t>60</w:t>
        </w:r>
        <w:r>
          <w:rPr>
            <w:noProof/>
            <w:webHidden/>
          </w:rPr>
          <w:fldChar w:fldCharType="end"/>
        </w:r>
      </w:hyperlink>
    </w:p>
    <w:p w14:paraId="1EAF934E" w14:textId="6DD97D4F" w:rsidR="002301A7" w:rsidRDefault="002301A7">
      <w:pPr>
        <w:pStyle w:val="TOC1"/>
        <w:rPr>
          <w:rFonts w:asciiTheme="minorHAnsi" w:eastAsiaTheme="minorEastAsia" w:hAnsiTheme="minorHAnsi"/>
          <w:b w:val="0"/>
          <w:noProof/>
          <w:kern w:val="2"/>
          <w:sz w:val="24"/>
          <w:szCs w:val="24"/>
          <w:lang w:eastAsia="en-GB"/>
          <w14:ligatures w14:val="standardContextual"/>
        </w:rPr>
      </w:pPr>
      <w:hyperlink w:anchor="_Toc165464892" w:history="1">
        <w:r w:rsidRPr="00B13D0E">
          <w:rPr>
            <w:rStyle w:val="Hyperlink"/>
            <w:noProof/>
          </w:rPr>
          <w:t>REFERENCE LIST</w:t>
        </w:r>
        <w:r>
          <w:rPr>
            <w:noProof/>
            <w:webHidden/>
          </w:rPr>
          <w:tab/>
        </w:r>
        <w:r>
          <w:rPr>
            <w:noProof/>
            <w:webHidden/>
          </w:rPr>
          <w:fldChar w:fldCharType="begin"/>
        </w:r>
        <w:r>
          <w:rPr>
            <w:noProof/>
            <w:webHidden/>
          </w:rPr>
          <w:instrText xml:space="preserve"> PAGEREF _Toc165464892 \h </w:instrText>
        </w:r>
        <w:r>
          <w:rPr>
            <w:noProof/>
            <w:webHidden/>
          </w:rPr>
        </w:r>
        <w:r>
          <w:rPr>
            <w:noProof/>
            <w:webHidden/>
          </w:rPr>
          <w:fldChar w:fldCharType="separate"/>
        </w:r>
        <w:r w:rsidR="00843CB6">
          <w:rPr>
            <w:noProof/>
            <w:webHidden/>
          </w:rPr>
          <w:t>61</w:t>
        </w:r>
        <w:r>
          <w:rPr>
            <w:noProof/>
            <w:webHidden/>
          </w:rPr>
          <w:fldChar w:fldCharType="end"/>
        </w:r>
      </w:hyperlink>
    </w:p>
    <w:p w14:paraId="50B2E9FB" w14:textId="35CC00D6" w:rsidR="002301A7" w:rsidRDefault="002301A7">
      <w:pPr>
        <w:pStyle w:val="TOC1"/>
        <w:rPr>
          <w:rFonts w:asciiTheme="minorHAnsi" w:eastAsiaTheme="minorEastAsia" w:hAnsiTheme="minorHAnsi"/>
          <w:b w:val="0"/>
          <w:noProof/>
          <w:kern w:val="2"/>
          <w:sz w:val="24"/>
          <w:szCs w:val="24"/>
          <w:lang w:eastAsia="en-GB"/>
          <w14:ligatures w14:val="standardContextual"/>
        </w:rPr>
      </w:pPr>
      <w:hyperlink w:anchor="_Toc165464893" w:history="1">
        <w:r w:rsidRPr="00B13D0E">
          <w:rPr>
            <w:rStyle w:val="Hyperlink"/>
            <w:noProof/>
          </w:rPr>
          <w:t>APPENDICES</w:t>
        </w:r>
        <w:r>
          <w:rPr>
            <w:noProof/>
            <w:webHidden/>
          </w:rPr>
          <w:tab/>
        </w:r>
        <w:r>
          <w:rPr>
            <w:noProof/>
            <w:webHidden/>
          </w:rPr>
          <w:fldChar w:fldCharType="begin"/>
        </w:r>
        <w:r>
          <w:rPr>
            <w:noProof/>
            <w:webHidden/>
          </w:rPr>
          <w:instrText xml:space="preserve"> PAGEREF _Toc165464893 \h </w:instrText>
        </w:r>
        <w:r>
          <w:rPr>
            <w:noProof/>
            <w:webHidden/>
          </w:rPr>
        </w:r>
        <w:r>
          <w:rPr>
            <w:noProof/>
            <w:webHidden/>
          </w:rPr>
          <w:fldChar w:fldCharType="separate"/>
        </w:r>
        <w:r w:rsidR="00843CB6">
          <w:rPr>
            <w:noProof/>
            <w:webHidden/>
          </w:rPr>
          <w:t>69</w:t>
        </w:r>
        <w:r>
          <w:rPr>
            <w:noProof/>
            <w:webHidden/>
          </w:rPr>
          <w:fldChar w:fldCharType="end"/>
        </w:r>
      </w:hyperlink>
    </w:p>
    <w:p w14:paraId="5DD52D8D" w14:textId="27BDDCDF" w:rsidR="009532C4" w:rsidRPr="007C69CE" w:rsidRDefault="009532C4" w:rsidP="009532C4">
      <w:r w:rsidRPr="007C69CE">
        <w:fldChar w:fldCharType="end"/>
      </w:r>
      <w:r w:rsidRPr="007C69CE">
        <w:t xml:space="preserve"> </w:t>
      </w:r>
      <w:r w:rsidRPr="007C69CE">
        <w:br w:type="page"/>
      </w:r>
    </w:p>
    <w:p w14:paraId="2E023A78" w14:textId="06D20C3A" w:rsidR="00F22A48" w:rsidRDefault="00743CCC" w:rsidP="003C6E96">
      <w:pPr>
        <w:pStyle w:val="AppendixTOCheading"/>
      </w:pPr>
      <w:bookmarkStart w:id="9" w:name="_Toc162513283"/>
      <w:bookmarkStart w:id="10" w:name="_Toc165464852"/>
      <w:r w:rsidRPr="007C69CE">
        <w:lastRenderedPageBreak/>
        <w:t>LIST OF ABBREVIATIONS</w:t>
      </w:r>
      <w:bookmarkEnd w:id="9"/>
      <w:bookmarkEnd w:id="10"/>
    </w:p>
    <w:p w14:paraId="1A172AC7" w14:textId="06D2F7C4" w:rsidR="000A253D" w:rsidRDefault="000A253D" w:rsidP="000A253D">
      <w:r>
        <w:t>Calibration =</w:t>
      </w:r>
    </w:p>
    <w:p w14:paraId="1C4E4711" w14:textId="0286F3A7" w:rsidR="000A253D" w:rsidRPr="000A253D" w:rsidRDefault="000A253D" w:rsidP="000A253D">
      <w:r>
        <w:t>Validation =</w:t>
      </w:r>
    </w:p>
    <w:p w14:paraId="101F25ED" w14:textId="77777777" w:rsidR="00F22A48" w:rsidRPr="007C69CE" w:rsidRDefault="00F22A48">
      <w:pPr>
        <w:spacing w:after="160" w:line="2" w:lineRule="auto"/>
        <w:rPr>
          <w:rFonts w:eastAsiaTheme="majorEastAsia" w:cstheme="majorBidi"/>
          <w:b/>
          <w:caps/>
          <w:color w:val="1E64C8"/>
          <w:sz w:val="32"/>
          <w:szCs w:val="32"/>
          <w:u w:val="single"/>
        </w:rPr>
      </w:pPr>
      <w:r w:rsidRPr="007C69CE">
        <w:br w:type="page"/>
      </w:r>
    </w:p>
    <w:p w14:paraId="41D4F195" w14:textId="2B4921C4" w:rsidR="00DB3868" w:rsidRPr="007C69CE" w:rsidRDefault="00743CCC" w:rsidP="003C6E96">
      <w:pPr>
        <w:pStyle w:val="AppendixTOCheading"/>
      </w:pPr>
      <w:bookmarkStart w:id="11" w:name="_Toc162513284"/>
      <w:bookmarkStart w:id="12" w:name="_Toc165464853"/>
      <w:r w:rsidRPr="007C69CE">
        <w:lastRenderedPageBreak/>
        <w:t>ABSTRACT</w:t>
      </w:r>
      <w:bookmarkEnd w:id="11"/>
      <w:bookmarkEnd w:id="12"/>
    </w:p>
    <w:p w14:paraId="3B3E212E" w14:textId="2974AA07" w:rsidR="001F1551" w:rsidRPr="007C69CE" w:rsidRDefault="001F1551" w:rsidP="001F1551"/>
    <w:p w14:paraId="7C284BC0" w14:textId="5E713BCF" w:rsidR="00182D3E" w:rsidRPr="007C69CE" w:rsidRDefault="00182D3E" w:rsidP="0078516D">
      <w:r w:rsidRPr="007C69CE">
        <w:br w:type="page"/>
      </w:r>
    </w:p>
    <w:p w14:paraId="30EEF7FE" w14:textId="75F6D137" w:rsidR="00182D3E" w:rsidRDefault="00B0126E" w:rsidP="00340B25">
      <w:pPr>
        <w:pStyle w:val="Chapterunnumbered"/>
      </w:pPr>
      <w:bookmarkStart w:id="13" w:name="_Toc165464854"/>
      <w:r w:rsidRPr="007C69CE">
        <w:lastRenderedPageBreak/>
        <w:t>INTRODUCTION</w:t>
      </w:r>
      <w:bookmarkEnd w:id="13"/>
    </w:p>
    <w:p w14:paraId="56559BDE" w14:textId="569007DA" w:rsidR="00D4049E" w:rsidRDefault="00D4049E" w:rsidP="00D4049E">
      <w:pPr>
        <w:jc w:val="both"/>
      </w:pPr>
      <w:r w:rsidRPr="007C69CE">
        <w:t>As the Planetary Boundary for novel entities is now exceeding, it is priority to keep an eye on micropollutants in our</w:t>
      </w:r>
      <w:r>
        <w:t xml:space="preserve"> aquatic</w:t>
      </w:r>
      <w:r w:rsidRPr="007C69CE">
        <w:t xml:space="preserve"> effluents </w:t>
      </w:r>
      <w:r w:rsidRPr="007C69CE">
        <w:fldChar w:fldCharType="begin"/>
      </w:r>
      <w:r w:rsidRPr="007C69CE">
        <w:instrText xml:space="preserve"> ADDIN ZOTERO_ITEM CSL_CITATION {"citationID":"nKjy2hmH","properties":{"formattedCitation":"(Persson et al., 2022)","plainCitation":"(Persson et al., 2022)","noteIndex":0},"citationItems":[{"id":78,"uris":["http://zotero.org/users/local/h6YJVYLe/items/XI3KKVG4"],"itemData":{"id":78,"type":"article-journal","abstract":"We submit that the safe operating space of the planetary boundary of novel entities is exceeded since annual production and releases are increasing at a pace that outstrips the global capacity for assessment and monitoring. The novel entities boundary in the planetary boundaries framework refers to entities that are novel in a geological sense and that could have large-scale impacts that threaten the integrity of Earth system processes. We review the scientiﬁc literature relevant to quantifying the boundary for novel entities and highlight plastic pollution as a particular aspect of high concern. An impact pathway from production of novel entities to impacts on Earth system processes is presented. We deﬁne and apply three criteria for assessment of the suitability of control variables for the boundary: feasibility, relevance, and comprehensiveness. We propose several complementary control variables to capture the complexity of this boundary, while acknowledging major data limitations. We conclude that humanity is currently operating outside the planetary boundary based on the weight-of-evidence for several of these control variables. The increasing rate of production and releases of larger volumes and higher numbers of novel entities with diverse risk potentials exceed societies’ ability to conduct safety related assessments and monitoring. We recommend taking urgent action to reduce the harm associated with exceeding the boundary by reducing the production and releases of novel entities, noting that even so, the persistence of many novel entities and/or their associated eﬀects will continue to pose a threat.","container-title":"Environmental Science &amp; Technology","DOI":"10.1021/acs.est.1c04158","ISSN":"0013-936X, 1520-5851","issue":"3","journalAbbreviation":"Environ. Sci. Technol.","language":"en","page":"1510-1521","source":"DOI.org (Crossref)","title":"Outside the Safe Operating Space of the Planetary Boundary for Novel Entities","volume":"56","author":[{"family":"Persson","given":"Linn"},{"family":"Carney Almroth","given":"Bethanie M."},{"family":"Collins","given":"Christopher D."},{"family":"Cornell","given":"Sarah"},{"family":"De Wit","given":"Cynthia A."},{"family":"Diamond","given":"Miriam L."},{"family":"Fantke","given":"Peter"},{"family":"Hassellöv","given":"Martin"},{"family":"MacLeod","given":"Matthew"},{"family":"Ryberg","given":"Morten W."},{"family":"Søgaard Jørgensen","given":"Peter"},{"family":"Villarrubia-Gómez","given":"Patricia"},{"family":"Wang","given":"Zhanyun"},{"family":"Hauschild","given":"Michael Zwicky"}],"issued":{"date-parts":[["2022",2,1]]}}}],"schema":"https://github.com/citation-style-language/schema/raw/master/csl-citation.json"} </w:instrText>
      </w:r>
      <w:r w:rsidRPr="007C69CE">
        <w:fldChar w:fldCharType="separate"/>
      </w:r>
      <w:r w:rsidRPr="007C69CE">
        <w:rPr>
          <w:rFonts w:cs="Arial"/>
        </w:rPr>
        <w:t>(Persson et al., 2022)</w:t>
      </w:r>
      <w:r w:rsidRPr="007C69CE">
        <w:fldChar w:fldCharType="end"/>
      </w:r>
      <w:r w:rsidRPr="007C69CE">
        <w:t xml:space="preserve">. Although they are invisible, organic micropollutants (OMPs) are among the most important environmental problems in the last decades </w:t>
      </w:r>
      <w:r w:rsidRPr="007C69CE">
        <w:fldChar w:fldCharType="begin"/>
      </w:r>
      <w:r w:rsidRPr="007C69CE">
        <w:instrText xml:space="preserve"> ADDIN ZOTERO_ITEM CSL_CITATION {"citationID":"MQZR3IE8","properties":{"formattedCitation":"(Mohammadi et al., 2022)","plainCitation":"(Mohammadi et al., 2022)","noteIndex":0},"citationItems":[{"id":74,"uris":["http://zotero.org/users/local/h6YJVYLe/items/WS9KCUYC"],"itemData":{"id":74,"type":"article-journal","abstract":"Modelling the fate of micropollutants in different wastewater treatment processes is of present concern. Moreover, during the last few years, there has been an increasing interest in the development of hybrid reactors which contain both suspended biomass and biofilm. Here, a new model developed which tries to determine the fate of micropollutants in hybrid reactors such as moving bed biofilm reactor (MBBR) and called the ASM-biofilm-MPs model considered the main mechanisms leading to the micropollutant removal (sorption/desorption, biodegradation, cometabolism) in hybrid reactors. This dynamic model describes the fate of micropollutants in a hybrid reactor using first-order kinetics for biotransformation and sorption/desorption equations. Also, it considered the reactions for carbon oxidation, nitrification, and denitrification in attached and suspended biomass under aerobic conditions. The mathematical model consists of three connected models for the simulation of micropollutants, suspended biomass, and biofilm. Biochemical conversions are evaluated according to the Activated Sludge Model No. 1 (ASM1) for both attached and suspended biomass. The model is applied for a laboratory MBBR, which fed with synthetic wastewater containing 4-nonylphenol (4-NP) as micropollutant, and accurately describes the experimental concentrations of COD, attached and suspended biomass, nitrogen, and 4-NP micropollutant obtained during 180 days working at different loadings. The differences between simulations and experiments in all operational periods for sCOD, NH4–N, NO3–N, and attached and suspended biomass concentrations were less than 15%, 10%, 10%, 5% and 5%, respectively. Finally, the contribution of adsorption and biodegradation mechanisms in the fate of 4-NP was calculated, when 4-NP concentration is set to 1 µg/L (biodegradation = 86.5%, sorption = 5%) and 50 µg/L (biodegradation = 55.9%, sorption = 34.7%).","container-title":"Environmental Science and Pollution Research","DOI":"10.1007/s11356-022-20668-2","journalAbbreviation":"Environmental Science and Pollution Research","source":"ResearchGate","title":"Modelling of micropollutant fate in hybrid growth systems: model concepts, Peterson matrix, and application to a lab-scale pilot plant","title-short":"Modelling of micropollutant fate in hybrid growth systems","volume":"29","author":[{"family":"Mohammadi","given":"Farzaneh"},{"family":"Bina","given":"Bijan"},{"family":"Rahimi","given":"Somayeh"},{"family":"Janati","given":"Mahsa"}],"issued":{"date-parts":[["2022",5,12]]}}}],"schema":"https://github.com/citation-style-language/schema/raw/master/csl-citation.json"} </w:instrText>
      </w:r>
      <w:r w:rsidRPr="007C69CE">
        <w:fldChar w:fldCharType="separate"/>
      </w:r>
      <w:r w:rsidRPr="007C69CE">
        <w:rPr>
          <w:rFonts w:cs="Arial"/>
        </w:rPr>
        <w:t>(Mohammadi et al., 2022)</w:t>
      </w:r>
      <w:r w:rsidRPr="007C69CE">
        <w:fldChar w:fldCharType="end"/>
      </w:r>
      <w:r w:rsidRPr="007C69CE">
        <w:t xml:space="preserve">. </w:t>
      </w:r>
      <w:r w:rsidR="00111425">
        <w:t xml:space="preserve">Moreover, with increasing pharmaceutical and cosmetical care, </w:t>
      </w:r>
      <w:r w:rsidR="006E4ED7">
        <w:t xml:space="preserve">the release of organic micropollutants </w:t>
      </w:r>
      <w:r w:rsidR="00B16C2B">
        <w:t>into water bodies is expected to increase in the future</w:t>
      </w:r>
      <w:r w:rsidR="000D13AF">
        <w:t>.</w:t>
      </w:r>
      <w:r w:rsidR="003659D6">
        <w:t xml:space="preserve"> </w:t>
      </w:r>
      <w:r w:rsidR="00737C7D">
        <w:t>T</w:t>
      </w:r>
      <w:r w:rsidR="00183617">
        <w:t>he E</w:t>
      </w:r>
      <w:r w:rsidR="00737C7D">
        <w:t xml:space="preserve">uropean </w:t>
      </w:r>
      <w:r w:rsidR="00183617">
        <w:t>U</w:t>
      </w:r>
      <w:r w:rsidR="00737C7D">
        <w:t>nion (EU)</w:t>
      </w:r>
      <w:r w:rsidR="00183617">
        <w:t xml:space="preserve"> is enforcing more strict regulations on the discharge of </w:t>
      </w:r>
      <w:r w:rsidR="008F0DF8">
        <w:t xml:space="preserve">these small but complex </w:t>
      </w:r>
      <w:r w:rsidR="00580D03">
        <w:t>contaminants</w:t>
      </w:r>
      <w:r w:rsidR="000C6A32">
        <w:t xml:space="preserve"> </w:t>
      </w:r>
      <w:r w:rsidR="000C6A32">
        <w:fldChar w:fldCharType="begin"/>
      </w:r>
      <w:r w:rsidR="000C6A32">
        <w:instrText xml:space="preserve"> ADDIN ZOTERO_ITEM CSL_CITATION {"citationID":"megEeFkr","properties":{"formattedCitation":"(Khanzada et al., 2020)","plainCitation":"(Khanzada et al., 2020)","noteIndex":0},"citationItems":[{"id":90,"uris":["http://zotero.org/users/local/h6YJVYLe/items/39VITZRH"],"itemData":{"id":90,"type":"article-journal","abstract":"The rising consumption of pharmaceuticals, personal care products, and endocrine disruptive compounds for healthcare purposes and improving living standards has resulted in the widespread occurrence of organic micropollutants (MPs) in water and wastewater. Conventional water/wastewater treatment plants are faced with inherent limitations in tackling these compounds, leading to difficulties in the provision of secure and safe water supplies. In this context, membrane technology has been found to be a promising method for resolving this emerging concern. To ensure the suitability of membrane-based treatment processes in full-scale applications, we first need to develop a better understanding of the behavior of MPs and the mechanisms behind their removal using advanced membrane technologies. This review provides a thorough overview of the advanced membrane-based treatment methods available for the effective removal of MPs, including reverse osmosis, nanofiltration, ultrafiltration, forward osmosis, and membrane distillation.","container-title":"Journal of Membrane Science","DOI":"10.1016/j.memsci.2019.117672","ISSN":"0376-7388","journalAbbreviation":"Journal of Membrane Science","page":"117672","source":"ScienceDirect","title":"Removal of organic micropollutants using advanced membrane-based water and wastewater treatment: A review","title-short":"Removal of organic micropollutants using advanced membrane-based water and wastewater treatment","volume":"598","author":[{"family":"Khanzada","given":"Noman Khalid"},{"family":"Farid","given":"Muhammad Usman"},{"family":"Kharraz","given":"Jehad A."},{"family":"Choi","given":"Jungwon"},{"family":"Tang","given":"Chuyang Y."},{"family":"Nghiem","given":"Long D."},{"family":"Jang","given":"Am"},{"family":"An","given":"Alicia Kyoungjin"}],"issued":{"date-parts":[["2020",3,15]]}}}],"schema":"https://github.com/citation-style-language/schema/raw/master/csl-citation.json"} </w:instrText>
      </w:r>
      <w:r w:rsidR="000C6A32">
        <w:fldChar w:fldCharType="separate"/>
      </w:r>
      <w:r w:rsidR="000C6A32" w:rsidRPr="00AC1573">
        <w:rPr>
          <w:rFonts w:cs="Arial"/>
        </w:rPr>
        <w:t>(Khanzada et al., 2020)</w:t>
      </w:r>
      <w:r w:rsidR="000C6A32">
        <w:fldChar w:fldCharType="end"/>
      </w:r>
      <w:r w:rsidR="00A45CE2">
        <w:t xml:space="preserve">. </w:t>
      </w:r>
      <w:r w:rsidR="00084FD7">
        <w:t>T</w:t>
      </w:r>
      <w:r w:rsidR="00845EFA">
        <w:t>here is more awareness of the importance of treatment</w:t>
      </w:r>
      <w:r w:rsidR="008F0DF8">
        <w:t xml:space="preserve"> </w:t>
      </w:r>
      <w:r w:rsidR="00737C7D">
        <w:t>concerning the high exposure and hazard</w:t>
      </w:r>
      <w:r w:rsidR="00845EFA">
        <w:t xml:space="preserve"> of these OMPs</w:t>
      </w:r>
      <w:r w:rsidR="00737C7D">
        <w:t>.</w:t>
      </w:r>
    </w:p>
    <w:p w14:paraId="2BE31512" w14:textId="77777777" w:rsidR="00D4049E" w:rsidRDefault="00D4049E" w:rsidP="00D4049E"/>
    <w:p w14:paraId="5AAC8CD6" w14:textId="04EB9005" w:rsidR="00D50DCD" w:rsidRPr="007C69CE" w:rsidRDefault="00971BDF" w:rsidP="00440660">
      <w:pPr>
        <w:pStyle w:val="Heading2"/>
      </w:pPr>
      <w:bookmarkStart w:id="14" w:name="_Toc165464855"/>
      <w:r>
        <w:t>Problem statement: organic micropollutants</w:t>
      </w:r>
      <w:bookmarkEnd w:id="14"/>
    </w:p>
    <w:p w14:paraId="2DE20E76" w14:textId="1187A318" w:rsidR="00B51DCD" w:rsidRDefault="00224F4E" w:rsidP="00A23165">
      <w:pPr>
        <w:jc w:val="both"/>
      </w:pPr>
      <w:r>
        <w:t xml:space="preserve">The definition of organic micropollutants </w:t>
      </w:r>
      <w:r w:rsidR="00C4784D">
        <w:t>can be explained by putting the words apart</w:t>
      </w:r>
      <w:r w:rsidR="00697A45">
        <w:t>:</w:t>
      </w:r>
      <w:r w:rsidR="00A23A19">
        <w:t xml:space="preserve"> ‘</w:t>
      </w:r>
      <w:r w:rsidR="007A75C1">
        <w:t>o</w:t>
      </w:r>
      <w:r w:rsidR="00A23A19">
        <w:t>rganic</w:t>
      </w:r>
      <w:r w:rsidR="007A75C1">
        <w:t>’</w:t>
      </w:r>
      <w:r w:rsidR="00A23A19">
        <w:t xml:space="preserve"> substances that commonly occur in the environment </w:t>
      </w:r>
      <w:r w:rsidR="00D80A81">
        <w:t xml:space="preserve">in </w:t>
      </w:r>
      <w:r w:rsidR="00A40431">
        <w:t>small concentrations</w:t>
      </w:r>
      <w:r w:rsidR="00A23A19">
        <w:t xml:space="preserve"> </w:t>
      </w:r>
      <w:r w:rsidR="00A40431">
        <w:t>(</w:t>
      </w:r>
      <w:r w:rsidR="00A23A19">
        <w:t>lower than 1 µg/L</w:t>
      </w:r>
      <w:r w:rsidR="00A40431">
        <w:t>,</w:t>
      </w:r>
      <w:r w:rsidR="007A75C1">
        <w:t xml:space="preserve"> ‘micro’</w:t>
      </w:r>
      <w:r w:rsidR="00A40431">
        <w:t>)</w:t>
      </w:r>
      <w:r w:rsidR="00A23A19">
        <w:t xml:space="preserve"> </w:t>
      </w:r>
      <w:r w:rsidR="00350096">
        <w:t xml:space="preserve">but </w:t>
      </w:r>
      <w:r w:rsidR="009826ED">
        <w:t xml:space="preserve">are still considered ‘pollutants’ </w:t>
      </w:r>
      <w:r w:rsidR="007A75C1">
        <w:t>due to their biological</w:t>
      </w:r>
      <w:r w:rsidR="0006026A">
        <w:t>ly</w:t>
      </w:r>
      <w:r w:rsidR="007A75C1">
        <w:t xml:space="preserve"> adverse effects</w:t>
      </w:r>
      <w:r w:rsidR="00D80A81">
        <w:t xml:space="preserve"> at these trace concentrations</w:t>
      </w:r>
      <w:r w:rsidR="00A65CCE">
        <w:t xml:space="preserve"> </w:t>
      </w:r>
      <w:r w:rsidR="003E389F">
        <w:fldChar w:fldCharType="begin"/>
      </w:r>
      <w:r w:rsidR="003E389F">
        <w:instrText xml:space="preserve"> ADDIN ZOTERO_ITEM CSL_CITATION {"citationID":"SmABjR5H","properties":{"formattedCitation":"(Spindola Vilela et al., 2022)","plainCitation":"(Spindola Vilela et al., 2022)","noteIndex":0},"citationItems":[{"id":127,"uris":["http://zotero.org/users/local/h6YJVYLe/items/V8K6CC57"],"itemData":{"id":127,"type":"article-journal","abstract":"Micropollutants (MPs) include a wide range of biological disruptors that can be toxic to wildlife and humans at very low concentrations (&lt;1 μg/L). These mainly anthropogenic pollutants have been widely detected in different areas of the planet, including the deep sea, and have impacts on marine life. Because of this potential toxicity, the global distribution, quantity, incidence, and potential impacts of deep-sea MPs were investigated in a systematic review of the literature. The results showed that MPs have reached different zones of the ocean and are more frequently reported in the Northern Hemisphere, where higher concentrations are found. MPs are also concentrated in depths up to 3000 m, where they are also more frequently studied, but also extend deeper than 10,000 m. Potentially toxic metals (PTMs), polychlorinated biphenyls (PCBs), dichlorodiphenyltrichloroethane (DDTs), organotins, and polycyclic aromatic hydrocarbons (PAHs) were identified as the most prevalent and widely distributed MPs at ≥200 m depth. PTMs are widely distributed in the deep sea in high concentrations; aluminum is the most prevalent up to 3000 m depth, followed by zinc and copper. PCBs, organotins, hexa­ chlorocyclohexanes (HCHs), PAHs, and phenols were detected accumulated in both organisms and environ­ mental samples above legislated thresholds or known toxicity levels. Our assessment indicated that the deep sea can be considered a sink for MPs.","container-title":"Environmental Pollution","DOI":"10.1016/j.envpol.2022.119414","ISSN":"02697491","journalAbbreviation":"Environmental Pollution","language":"en","page":"119414","source":"DOI.org (Crossref)","title":"Global qualitative and quantitative distribution of micropollutants in the deep sea","volume":"307","author":[{"family":"Spindola Vilela","given":"Caren Leite"},{"family":"Damasceno","given":"Taissa Lopes"},{"family":"Thomas","given":"Torsten"},{"family":"Peixoto","given":"Raquel Silva"}],"issued":{"date-parts":[["2022",8]]}}}],"schema":"https://github.com/citation-style-language/schema/raw/master/csl-citation.json"} </w:instrText>
      </w:r>
      <w:r w:rsidR="003E389F">
        <w:fldChar w:fldCharType="separate"/>
      </w:r>
      <w:r w:rsidR="003E389F" w:rsidRPr="003E389F">
        <w:rPr>
          <w:rFonts w:cs="Arial"/>
        </w:rPr>
        <w:t>(Spindola Vilela et al., 2022)</w:t>
      </w:r>
      <w:r w:rsidR="003E389F">
        <w:fldChar w:fldCharType="end"/>
      </w:r>
      <w:r w:rsidR="00D80A81">
        <w:t>.</w:t>
      </w:r>
    </w:p>
    <w:p w14:paraId="75B61100" w14:textId="77777777" w:rsidR="004C4578" w:rsidRDefault="004C4578" w:rsidP="00A23165">
      <w:pPr>
        <w:jc w:val="both"/>
      </w:pPr>
    </w:p>
    <w:p w14:paraId="14C33032" w14:textId="7641E73E" w:rsidR="004451FE" w:rsidRDefault="006C29F6" w:rsidP="005B6CD1">
      <w:pPr>
        <w:jc w:val="both"/>
      </w:pPr>
      <w:r>
        <w:t xml:space="preserve">It is not </w:t>
      </w:r>
      <w:r w:rsidR="0057499C">
        <w:t>surprising</w:t>
      </w:r>
      <w:r>
        <w:t xml:space="preserve"> that micropollutants</w:t>
      </w:r>
      <w:r w:rsidR="004501C7">
        <w:t xml:space="preserve"> (MPs)</w:t>
      </w:r>
      <w:r>
        <w:t xml:space="preserve"> are </w:t>
      </w:r>
      <w:r w:rsidR="004501C7">
        <w:t>mainly of anthropogenic origin.</w:t>
      </w:r>
      <w:r w:rsidR="003011D0">
        <w:t xml:space="preserve"> </w:t>
      </w:r>
      <w:r w:rsidR="003011D0" w:rsidRPr="007C69CE">
        <w:t>They form a big group of pollutants, originat</w:t>
      </w:r>
      <w:r w:rsidR="00CD47E9">
        <w:t>ing</w:t>
      </w:r>
      <w:r w:rsidR="003011D0" w:rsidRPr="007C69CE">
        <w:t xml:space="preserve"> from a wide range of sources.</w:t>
      </w:r>
      <w:r w:rsidR="00FD193F">
        <w:t xml:space="preserve"> </w:t>
      </w:r>
      <w:r w:rsidR="00721EFE">
        <w:t xml:space="preserve">Today, </w:t>
      </w:r>
      <w:r w:rsidR="00597988">
        <w:t>one counts more than 100 000 MPs that have been used by humans and</w:t>
      </w:r>
      <w:r w:rsidR="003F39B7">
        <w:t xml:space="preserve"> animals for health care and lifestyle improvement</w:t>
      </w:r>
      <w:r w:rsidR="0068298E">
        <w:t>.</w:t>
      </w:r>
      <w:r w:rsidR="00CD47E9">
        <w:t xml:space="preserve"> </w:t>
      </w:r>
      <w:r w:rsidR="00B31B17" w:rsidRPr="007C69CE">
        <w:t xml:space="preserve">Typical organic micropollutants coming from industrial sources are perfluorinated compounds (per- and polyfluoroalkyl substances or  PFAS), phenolic compounds and dyes. OMPs originating from agriculture are mainly pesticides. From pharmaceutical industry, pharmaceutical compounds are of big concern. Households are another source of micropollutants as pharmaceutics, compounds from personal care products and cleaning products end up in municipal wastewaters </w:t>
      </w:r>
      <w:r w:rsidR="00B31B17" w:rsidRPr="007C69CE">
        <w:fldChar w:fldCharType="begin"/>
      </w:r>
      <w:r w:rsidR="00B31B17" w:rsidRPr="007C69CE">
        <w:instrText xml:space="preserve"> ADDIN ZOTERO_ITEM CSL_CITATION {"citationID":"QRjcRSpt","properties":{"formattedCitation":"(Topolovec et al., 2022)","plainCitation":"(Topolovec et al., 2022)","noteIndex":0},"citationItems":[{"id":80,"uris":["http://zotero.org/users/local/h6YJVYLe/items/T75P3276"],"itemData":{"id":80,"type":"article-journal","abstract":"Concern of toxic compounds and their, potentially more harmful degradation products, present in aquatic environment alarmed scientific community and research on the development of novel technologies for waste­ water treatment had become of great interest. Up to this date, many papers pointed out the challenges and limitations of conventional wastewater treatment and of some advanced oxidation processes. Advanced tech­ nologies based on the use of non-equilibrium or non-thermal plasma had been recognized as a possible solution for, not only degradation, but for complete removal of recalcitrant organic micropollutants. While previous review papers have been focused on plasma physics and chemistry of different types of discharges for few organic micropollutants, this paper brings comprehensive review of current knowledge on the chemistry and degradation pathways by using different non-thermal plasma types for several micropollutants’ classes, such as pharma­ ceuticals, perfluorinated compounds, pesticides, phenols and dyes and points out some major research gaps.","container-title":"Chemosphere","DOI":"10.1016/j.chemosphere.2022.133606","ISSN":"00456535","journalAbbreviation":"Chemosphere","language":"en","page":"133606","source":"DOI.org (Crossref)","title":"Pathways of organic micropollutants degradation in atmospheric pressure plasma processing – A review","volume":"294","author":[{"family":"Topolovec","given":"Barbara"},{"family":"Škoro","given":"Nikola"},{"family":"Puаč","given":"Nevena"},{"family":"Petrovic","given":"Mira"}],"issued":{"date-parts":[["2022",5]]}}}],"schema":"https://github.com/citation-style-language/schema/raw/master/csl-citation.json"} </w:instrText>
      </w:r>
      <w:r w:rsidR="00B31B17" w:rsidRPr="007C69CE">
        <w:fldChar w:fldCharType="separate"/>
      </w:r>
      <w:r w:rsidR="00B31B17" w:rsidRPr="007C69CE">
        <w:rPr>
          <w:rFonts w:cs="Arial"/>
        </w:rPr>
        <w:t>(Topolovec et al., 2022)</w:t>
      </w:r>
      <w:r w:rsidR="00B31B17" w:rsidRPr="007C69CE">
        <w:fldChar w:fldCharType="end"/>
      </w:r>
      <w:r w:rsidR="00B31B17" w:rsidRPr="007C69CE">
        <w:t>.</w:t>
      </w:r>
    </w:p>
    <w:p w14:paraId="2A774AF9" w14:textId="77777777" w:rsidR="004451FE" w:rsidRDefault="004451FE" w:rsidP="00A23165">
      <w:pPr>
        <w:jc w:val="both"/>
      </w:pPr>
    </w:p>
    <w:p w14:paraId="18F4B003" w14:textId="54B7D633" w:rsidR="00B31B17" w:rsidRDefault="00A15F43" w:rsidP="00A23165">
      <w:pPr>
        <w:jc w:val="both"/>
      </w:pPr>
      <w:r>
        <w:t xml:space="preserve">Next to health damage, Contaminants of Emerging Concern (CEC) are concerning because of damage to the environment through persistency, biomagnification and </w:t>
      </w:r>
      <w:r w:rsidR="00290999">
        <w:t>h</w:t>
      </w:r>
      <w:r>
        <w:t xml:space="preserve">armful </w:t>
      </w:r>
      <w:r w:rsidR="00290999">
        <w:t>a</w:t>
      </w:r>
      <w:r>
        <w:t xml:space="preserve">lgal </w:t>
      </w:r>
      <w:r w:rsidR="00290999">
        <w:t>b</w:t>
      </w:r>
      <w:r>
        <w:t>looms (HABs). Because these micropollutants are very small, tracking and risk assessment may be very difficult.</w:t>
      </w:r>
    </w:p>
    <w:p w14:paraId="4D03C7FA" w14:textId="77777777" w:rsidR="00A90CD5" w:rsidRDefault="00A90CD5" w:rsidP="00A23165">
      <w:pPr>
        <w:jc w:val="both"/>
      </w:pPr>
    </w:p>
    <w:p w14:paraId="716951EC" w14:textId="677AE5D0" w:rsidR="00AC23AD" w:rsidRDefault="00A15F43" w:rsidP="00A23165">
      <w:pPr>
        <w:jc w:val="both"/>
      </w:pPr>
      <w:r>
        <w:t xml:space="preserve">In the last decades, there is more awareness that </w:t>
      </w:r>
      <w:r w:rsidR="00C65A24">
        <w:t>MPs</w:t>
      </w:r>
      <w:r w:rsidR="004E3707" w:rsidRPr="007C69CE">
        <w:t xml:space="preserve"> are present in our industrial and household effluents.</w:t>
      </w:r>
      <w:r>
        <w:t xml:space="preserve"> Even after </w:t>
      </w:r>
      <w:r w:rsidR="00493BEB">
        <w:t xml:space="preserve">treatment by wastewater treatment plants (WWTPs), </w:t>
      </w:r>
      <w:r w:rsidR="00F3253E">
        <w:t xml:space="preserve">concentrations are still too high. </w:t>
      </w:r>
      <w:r w:rsidR="00A9791E">
        <w:t>They</w:t>
      </w:r>
      <w:r w:rsidR="00F3253E" w:rsidRPr="007C69CE">
        <w:t xml:space="preserve"> are only partially able to remove these pollutants because most of them are refractory to biological treatments and very persistent. This gives them the chance to accumulate in the environment and eventually in the food-chain </w:t>
      </w:r>
      <w:r w:rsidR="00F3253E" w:rsidRPr="007C69CE">
        <w:fldChar w:fldCharType="begin"/>
      </w:r>
      <w:r w:rsidR="00F3253E" w:rsidRPr="007C69CE">
        <w:instrText xml:space="preserve"> ADDIN ZOTERO_ITEM CSL_CITATION {"citationID":"flThj86K","properties":{"formattedCitation":"(Guillossou et al., 2020; Pocostales et al., 2010)","plainCitation":"(Guillossou et al., 2020; Pocostales et al., 2010)","noteIndex":0},"citationItems":[{"id":46,"uris":["http://zotero.org/users/local/h6YJVYLe/items/YJNPW24L"],"itemData":{"id":46,"type":"article-journal","abstract":"Advanced processes for the removal of organic micropollutants (OMPs) from wastewater effluents include adsorption onto activated carbon, ozonation, or a combination of both processes. The removal of 28 OMPs present in a real wastewater effluent was studied by ozonation coupled to activated carbon adsorption and compared to a sole adsorption. The influence of the specific ozone dose (0.09–1.29 gO3/gDOC) and the influence of the powdered activated carbon (PAC) dose (2, 5 and 10 mg/L) were first studied separately. OMPs removal increased with both the specific ozone dose (up to 80% for a dose higher than 0.60 gO3/gDOC) and the PAC dose. Ozonation performances decreased in presence of suspended solids, which were converted to dissolved organic carbon. A correction of the specific ozone dose according to the suspended solids levels, in addition to nitrite, should be considered. The influence of ozonation (0.09, 0.22, 0.94 and 1.29 gO3/gDOC) on OMPs adsorption was then assessed. OMPs adsorption didn’t change at low specific ozone doses but increased at higher specific ozone doses due to a decrease in DOM adsorption and competition with OMPs. At low ozone doses followed by adsorption (0.22 gO3/gDOC and 10 mg/L PAC), the two processes appeared complementary as OMPs with a low reactivity toward ozone were well absorbed onto PAC while most OMPs refractory to adsorption were well eliminated by ozone. Improved removals were obtained for all compounds with these selected doses, reaching more than 80% removal for most OMPs while limiting the formation of bromate ion.","container-title":"Chemosphere","DOI":"10.1016/j.chemosphere.2019.125530","ISSN":"0045-6535","journalAbbreviation":"Chemosphere","page":"125530","source":"ScienceDirect","title":"Benefits of ozonation before activated carbon adsorption for the removal of organic micropollutants from wastewater effluents","volume":"245","author":[{"family":"Guillossou","given":"Ronan"},{"family":"Le Roux","given":"Julien"},{"family":"Brosillon","given":"Stéphan"},{"family":"Mailler","given":"Romain"},{"family":"Vulliet","given":"Emmanuelle"},{"family":"Morlay","given":"Catherine"},{"family":"Nauleau","given":"Fabrice"},{"family":"Rocher","given":"Vincent"},{"family":"Gaspéri","given":"Johnny"}],"issued":{"date-parts":[["2020",4,1]]}}},{"id":43,"uris":["http://zotero.org/users/local/h6YJVYLe/items/QFPDQGA7"],"itemData":{"id":43,"type":"article-journal","abstract":"Ozonation of sulfamethoxazole promoted by a powder activated carbon (PAC) of neutral nature has been studied for mechanistic and kinetic purposes. The main advantage of using powder activated carbon was the removal of both liquid–solid and internal diffusion mass transfer resistances. In addition, at the operational conditions applied the influence of the gas–liquid mass transfer was eliminated. As a result, in the absence of any physical mass transfer resistances, a mechanism that involves both homogenous and heterogeneous reactions for the mineralization of the water matrix was proposed and a mathematical kinetic model was obtained from the corresponding mass balances of main species present. In order to properly solve the kinetic model a term indicative of the changing nature of the water matrix was introduced. In that way the promoting or non-promoting character of water constituents was considered in the mechanism.","container-title":"Chemical Engineering Journal","DOI":"10.1016/j.cej.2010.08.025","ISSN":"1385-8947","issue":"1","journalAbbreviation":"Chemical Engineering Journal","page":"70-76","source":"ScienceDirect","title":"Kinetic modeling of powdered activated carbon ozonation of sulfamethoxazole in water","volume":"164","author":[{"family":"Pocostales","given":"J. P."},{"family":"Alvarez","given":"P. M."},{"family":"Beltrán","given":"F. J."}],"issued":{"date-parts":[["2010",10,15]]}}}],"schema":"https://github.com/citation-style-language/schema/raw/master/csl-citation.json"} </w:instrText>
      </w:r>
      <w:r w:rsidR="00F3253E" w:rsidRPr="007C69CE">
        <w:fldChar w:fldCharType="separate"/>
      </w:r>
      <w:r w:rsidR="00F3253E" w:rsidRPr="007C69CE">
        <w:rPr>
          <w:rFonts w:cs="Arial"/>
        </w:rPr>
        <w:t>(Guillossou et al., 2020; Pocostales et al., 2010)</w:t>
      </w:r>
      <w:r w:rsidR="00F3253E" w:rsidRPr="007C69CE">
        <w:fldChar w:fldCharType="end"/>
      </w:r>
      <w:r w:rsidR="00F3253E" w:rsidRPr="007C69CE">
        <w:t>.</w:t>
      </w:r>
      <w:r w:rsidR="00D4385D" w:rsidRPr="007C69CE">
        <w:t xml:space="preserve"> Typical sources and pathways of MPs are shown in</w:t>
      </w:r>
      <w:r w:rsidR="00423486">
        <w:t xml:space="preserve"> </w:t>
      </w:r>
      <w:r w:rsidR="00423486">
        <w:fldChar w:fldCharType="begin"/>
      </w:r>
      <w:r w:rsidR="00423486">
        <w:instrText xml:space="preserve"> REF _Ref165041384 \h </w:instrText>
      </w:r>
      <w:r w:rsidR="0076001A">
        <w:instrText xml:space="preserve"> \* MERGEFORMAT </w:instrText>
      </w:r>
      <w:r w:rsidR="00423486">
        <w:fldChar w:fldCharType="separate"/>
      </w:r>
      <w:r w:rsidR="00843CB6" w:rsidRPr="00BD47D0">
        <w:rPr>
          <w:b/>
          <w:bCs/>
        </w:rPr>
        <w:t xml:space="preserve">Figure </w:t>
      </w:r>
      <w:r w:rsidR="00843CB6" w:rsidRPr="00843CB6">
        <w:rPr>
          <w:b/>
          <w:bCs/>
          <w:noProof/>
        </w:rPr>
        <w:t>1</w:t>
      </w:r>
      <w:r w:rsidR="00423486">
        <w:fldChar w:fldCharType="end"/>
      </w:r>
      <w:r w:rsidR="00C940BE">
        <w:t xml:space="preserve">. </w:t>
      </w:r>
      <w:r w:rsidR="00D4385D">
        <w:t>T</w:t>
      </w:r>
      <w:r w:rsidR="00591336">
        <w:t>he lack of treatment in conventional</w:t>
      </w:r>
      <w:r w:rsidR="00054BFB">
        <w:t xml:space="preserve"> activated sludge</w:t>
      </w:r>
      <w:r w:rsidR="00C65A24">
        <w:t xml:space="preserve"> (CAS)</w:t>
      </w:r>
      <w:r w:rsidR="00054BFB">
        <w:t xml:space="preserve"> systems </w:t>
      </w:r>
      <w:r w:rsidR="00484511">
        <w:t>of these</w:t>
      </w:r>
      <w:r w:rsidR="00E061B7">
        <w:t xml:space="preserve"> </w:t>
      </w:r>
      <w:r w:rsidR="004A2C89">
        <w:t>present and hazardous</w:t>
      </w:r>
      <w:r w:rsidR="00484511">
        <w:t xml:space="preserve"> OMPs</w:t>
      </w:r>
      <w:r w:rsidR="009420F5">
        <w:t xml:space="preserve"> covers the</w:t>
      </w:r>
      <w:r w:rsidR="005F6CE3" w:rsidRPr="00503A8C">
        <w:t xml:space="preserve"> </w:t>
      </w:r>
      <w:r w:rsidR="004E5A5D" w:rsidRPr="00503A8C">
        <w:t xml:space="preserve">problem statement </w:t>
      </w:r>
      <w:r w:rsidR="00595F64">
        <w:t>in</w:t>
      </w:r>
      <w:r w:rsidR="004E5A5D" w:rsidRPr="00503A8C">
        <w:t xml:space="preserve"> this script</w:t>
      </w:r>
      <w:r w:rsidR="005F6CE3">
        <w:t>.</w:t>
      </w:r>
    </w:p>
    <w:p w14:paraId="1CD51299" w14:textId="77777777" w:rsidR="00C65A24" w:rsidRDefault="00C65A24" w:rsidP="00A23165">
      <w:pPr>
        <w:jc w:val="both"/>
      </w:pPr>
    </w:p>
    <w:p w14:paraId="63EEB7DD" w14:textId="0EE56B68" w:rsidR="00566218" w:rsidRDefault="00822DCE" w:rsidP="00A23165">
      <w:pPr>
        <w:jc w:val="both"/>
      </w:pPr>
      <w:r w:rsidRPr="007C69CE">
        <w:t>It is clear that advanced treatment is needed to prevent this pollution from escalating further. Several types of advanced treatment</w:t>
      </w:r>
      <w:r w:rsidR="003001EF">
        <w:t xml:space="preserve"> technologies</w:t>
      </w:r>
      <w:r w:rsidRPr="007C69CE">
        <w:t xml:space="preserve"> are proposed in literature. Most of them are not ready for application on </w:t>
      </w:r>
      <w:r w:rsidR="00A40E93">
        <w:t>large</w:t>
      </w:r>
      <w:r w:rsidRPr="007C69CE">
        <w:t xml:space="preserve"> scale because of their </w:t>
      </w:r>
      <w:r w:rsidR="005D109A">
        <w:t xml:space="preserve">high </w:t>
      </w:r>
      <w:r w:rsidRPr="007C69CE">
        <w:t xml:space="preserve">operational costs, </w:t>
      </w:r>
      <w:r w:rsidR="005D109A">
        <w:t xml:space="preserve">high </w:t>
      </w:r>
      <w:r w:rsidRPr="007C69CE">
        <w:t xml:space="preserve">installation costs, or lack of knowledge on how to use them properly. The use of </w:t>
      </w:r>
      <w:r w:rsidR="0046522C">
        <w:t xml:space="preserve">granular </w:t>
      </w:r>
      <w:r w:rsidRPr="007C69CE">
        <w:t>activated carbon</w:t>
      </w:r>
      <w:r w:rsidR="00D719E5">
        <w:t xml:space="preserve"> (</w:t>
      </w:r>
      <w:r w:rsidR="0046522C">
        <w:t>G</w:t>
      </w:r>
      <w:r w:rsidR="00D719E5">
        <w:t>AC)</w:t>
      </w:r>
      <w:r w:rsidRPr="007C69CE">
        <w:t xml:space="preserve"> for the removal of </w:t>
      </w:r>
      <w:r w:rsidR="005D109A">
        <w:t>OMPs</w:t>
      </w:r>
      <w:r w:rsidRPr="007C69CE">
        <w:t xml:space="preserve"> has been discussed in numerous papers. This</w:t>
      </w:r>
      <w:r w:rsidR="00D538A4">
        <w:t xml:space="preserve"> mature</w:t>
      </w:r>
      <w:r w:rsidR="00D719E5">
        <w:t xml:space="preserve"> adsorption</w:t>
      </w:r>
      <w:r w:rsidRPr="007C69CE">
        <w:t xml:space="preserve"> technique has widely been applied </w:t>
      </w:r>
      <w:r w:rsidR="00D538A4">
        <w:t xml:space="preserve">for </w:t>
      </w:r>
      <w:r w:rsidR="00385E01">
        <w:t>drinking water treatment</w:t>
      </w:r>
      <w:r w:rsidRPr="007C69CE">
        <w:t>.</w:t>
      </w:r>
      <w:r w:rsidRPr="00822DCE">
        <w:t xml:space="preserve"> </w:t>
      </w:r>
      <w:r w:rsidRPr="007C69CE">
        <w:t>Further, th</w:t>
      </w:r>
      <w:r w:rsidR="004D02B3">
        <w:t xml:space="preserve">e </w:t>
      </w:r>
      <w:r w:rsidR="00751132">
        <w:t>system</w:t>
      </w:r>
      <w:r w:rsidRPr="007C69CE">
        <w:t xml:space="preserve"> is easily implemented in existing </w:t>
      </w:r>
      <w:r w:rsidR="00D538A4">
        <w:t>WWTPs</w:t>
      </w:r>
      <w:r w:rsidR="002C3283">
        <w:t>:</w:t>
      </w:r>
      <w:r w:rsidRPr="007C69CE">
        <w:t xml:space="preserve"> </w:t>
      </w:r>
      <w:r w:rsidR="002C3283">
        <w:t>i</w:t>
      </w:r>
      <w:r w:rsidRPr="007C69CE">
        <w:t>t can be used as post-process</w:t>
      </w:r>
      <w:r w:rsidR="004410E4">
        <w:t>, also called tertiary process,</w:t>
      </w:r>
      <w:r w:rsidRPr="007C69CE">
        <w:t xml:space="preserve"> after </w:t>
      </w:r>
      <w:r w:rsidR="00751132">
        <w:t xml:space="preserve">the </w:t>
      </w:r>
      <w:r w:rsidRPr="007C69CE">
        <w:t>conventional treatment</w:t>
      </w:r>
      <w:r w:rsidR="00751132">
        <w:t xml:space="preserve"> processes</w:t>
      </w:r>
      <w:r>
        <w:t xml:space="preserve"> </w:t>
      </w:r>
      <w:r w:rsidRPr="007C69CE">
        <w:fldChar w:fldCharType="begin"/>
      </w:r>
      <w:r w:rsidRPr="007C69CE">
        <w:instrText xml:space="preserve"> ADDIN ZOTERO_ITEM CSL_CITATION {"citationID":"lpz4Aoet","properties":{"formattedCitation":"(Aliakbarian et al., 2015; Ma et al., 2021; \\uc0\\u536{}erban et al., 2023)","plainCitation":"(Aliakbarian et al., 2015; Ma et al., 2021; Șerban et al., 2023)","noteIndex":0},"citationItems":[{"id":24,"uris":["http://zotero.org/users/local/h6YJVYLe/items/P3X6J4N3"],"itemData":{"id":24,"type":"article-journal","abstract":"The adsorption of phenolic compounds from olive oil wastewater by commercial activated carbon was studied as a function of adsorbent quantity and temperature. The sorption kinetics and the equilibrium isotherms were evaluated. Under optimum conditions (8 g of activated carbon per 100 mL), the maximum sorption capacity of activated carbon expressed as mg of caffeic acid equivalent per g of activated carbon was 35.8 at 10 degrees C, 35.4 at 25 degrees C and 36.1 at 40 degrees C. The pseudo-second-order model was considered as the most suitable for kinetic results, and Langmuir isotherm was chosen to better describe the sorption system. The results confirmed the efficiency of activated carbon to remove almost all phenolic compound fractions from olive mill effluent. The preliminary results obtained will be used in future studies. The carbohydrate fraction of this upgraded residue could be employed to produce bioethanol, and adsorbed phenolic compounds can be recovered and used in different industries.","container-title":"Food Technology and Biotechnology","journalAbbreviation":"Food Technology and Biotechnology","page":"207-214","source":"ResearchGate","title":"Kinetic and Isotherm Modelling of the Adsorption of Phenolic Compounds from Olive Mill Wastewater onto Activated Carbon","volume":"53","author":[{"family":"Aliakbarian","given":"Bahar"},{"family":"Casazza","given":"Alessandro"},{"family":"Perego","given":"Patrizia"}],"issued":{"date-parts":[["2015",4,1]]}}},{"id":17,"uris":["http://zotero.org/users/local/h6YJVYLe/items/EF4VB34K"],"itemData":{"id":17,"type":"article-journal","abstract":"Activated carbon is widely employed as an adsorbent in environmental protection, food, medicine, chemical industry, energy and other fields due to its good physical and chemical properties and low price. However, the resulting large amount of saturated activated carbon is easy to release harmful substances in the high temperature environment. Even if the saturated activated carbon is treated with harmless regeneration technology, it may lead to secondary pollution owing to improper disposal. Therefore, on the basis of summarizing the traditional methods of activated carbon regeneration, combined with the research progress in the laboratory, frontier progress of new activated carbon regeneration technology are elaborated in recent years in this paper, and the development direction of activated carbon regeneration technology are also presented in the end of the paper.","container-title":"IOP Conference Series: Earth and Environmental Science","DOI":"10.1088/1755-1315/769/2/022047","ISSN":"1755-1307, 1755-1315","issue":"2","journalAbbreviation":"IOP Conf. Ser.: Earth Environ. Sci.","language":"en","source":"DOI.org (Crossref)","title":"Study on the Harm of Waste Activated Carbon and Novel Regeneration Technology of it","URL":"https://iopscience.iop.org/article/10.1088/1755-1315/769/2/022047","volume":"769","author":[{"family":"Ma","given":"Yuanze"},{"family":"Zhang","given":"Xiuxia"},{"family":"Wen","given":"Jingyang"}],"accessed":{"date-parts":[["2023",10,6]]},"issued":{"date-parts":[["2021",5,1]]}}},{"id":18,"uris":["http://zotero.org/users/local/h6YJVYLe/items/J7IGCZ73"],"itemData":{"id":18,"type":"article-journal","abstract":"This research investigates commercial activated carbon (AC) potential to remove methyl orange (MO) dye removal from aqueous solution using a batch process. The AC material was characterized using FTIR spectroscopy and SEM analysis. The effect of the main operating parameters, such as the pH, adsorbent dosage, contact time, and initial dye concentration, was studied. MO removal could be accomplished within 30 min at a pH value of 3. The calculated maximum MO adsorption capacity onto activated carbon was 129.3 mg/g, while the removal efficiency was 97.8%.\nAdsorption results were analyzed by studying the Langmuir and Freundlich isotherm models. The MO adsorption data on activated carbon were better explained by the Langmuir isotherm than by the Freundlich isotherm. The pseudo-second-order kinetic model may have had an effect on the MO dye adsorption on AC material. This research showed that the commercial activated carbon can be used as an effective sorbent for MO removal from wastewater sample. Moreover, the AC material has good reusability and practical utilization capacities.","container-title":"Sustainability","DOI":"10.3390/su151712939","journalAbbreviation":"Sustainability","page":"1-17","source":"ResearchGate","title":"Removal Efficiency and Adsorption Kinetics of Methyl Orange from Wastewater by Commercial Activated Carbon","volume":"15","author":[{"family":"Șerban","given":"Gabriel"},{"family":"Iancu","given":"Vasile-Ion"},{"family":"Dinu","given":"Cristina"},{"family":"Tenea","given":"Anda"},{"family":"Vasilache","given":"Nicoleta"},{"family":"Cristea","given":"Ionut"},{"family":"Niculescu","given":"Marcela"},{"family":"Ionescu","given":"Ioana"},{"family":"Chiriac","given":"Florentina Laura"}],"issued":{"date-parts":[["2023",8,28]]}}}],"schema":"https://github.com/citation-style-language/schema/raw/master/csl-citation.json"} </w:instrText>
      </w:r>
      <w:r w:rsidRPr="007C69CE">
        <w:fldChar w:fldCharType="separate"/>
      </w:r>
      <w:r w:rsidRPr="007C69CE">
        <w:rPr>
          <w:rFonts w:cs="Arial"/>
          <w:szCs w:val="24"/>
        </w:rPr>
        <w:t>(Aliakbarian et al., 2015; Ma et al., 2021; Șerban et al., 2023)</w:t>
      </w:r>
      <w:r w:rsidRPr="007C69CE">
        <w:fldChar w:fldCharType="end"/>
      </w:r>
      <w:r w:rsidRPr="007C69CE">
        <w:t>.</w:t>
      </w:r>
    </w:p>
    <w:p w14:paraId="0746090E" w14:textId="77777777" w:rsidR="00566218" w:rsidRDefault="00566218">
      <w:pPr>
        <w:spacing w:after="160" w:line="2" w:lineRule="auto"/>
      </w:pPr>
      <w:r>
        <w:br w:type="page"/>
      </w:r>
    </w:p>
    <w:p w14:paraId="732CFF9F" w14:textId="77777777" w:rsidR="007D58D3" w:rsidRDefault="000F4B2C" w:rsidP="007D58D3">
      <w:pPr>
        <w:keepNext/>
        <w:jc w:val="center"/>
      </w:pPr>
      <w:r w:rsidRPr="007C69CE">
        <w:rPr>
          <w:noProof/>
        </w:rPr>
        <w:lastRenderedPageBreak/>
        <w:drawing>
          <wp:inline distT="0" distB="0" distL="0" distR="0" wp14:anchorId="136F1AEA" wp14:editId="16CB523B">
            <wp:extent cx="5727700" cy="3106420"/>
            <wp:effectExtent l="0" t="0" r="6350" b="0"/>
            <wp:docPr id="1302450020" name="Picture 1" descr="A diagram of different types of foo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2450020" name="Picture 1" descr="A diagram of different types of food&#10;&#10;Description automatically generated"/>
                    <pic:cNvPicPr/>
                  </pic:nvPicPr>
                  <pic:blipFill>
                    <a:blip r:embed="rId8"/>
                    <a:stretch>
                      <a:fillRect/>
                    </a:stretch>
                  </pic:blipFill>
                  <pic:spPr>
                    <a:xfrm>
                      <a:off x="0" y="0"/>
                      <a:ext cx="5727700" cy="3106420"/>
                    </a:xfrm>
                    <a:prstGeom prst="rect">
                      <a:avLst/>
                    </a:prstGeom>
                  </pic:spPr>
                </pic:pic>
              </a:graphicData>
            </a:graphic>
          </wp:inline>
        </w:drawing>
      </w:r>
    </w:p>
    <w:p w14:paraId="3DF7F9A3" w14:textId="03B5D3BF" w:rsidR="000F4B2C" w:rsidRDefault="007D58D3" w:rsidP="007D58D3">
      <w:pPr>
        <w:pStyle w:val="Caption"/>
        <w:jc w:val="center"/>
        <w:rPr>
          <w:b/>
          <w:bCs/>
          <w:i w:val="0"/>
          <w:iCs w:val="0"/>
        </w:rPr>
      </w:pPr>
      <w:bookmarkStart w:id="15" w:name="_Ref165041384"/>
      <w:r w:rsidRPr="00BD47D0">
        <w:rPr>
          <w:b/>
          <w:bCs/>
          <w:i w:val="0"/>
          <w:iCs w:val="0"/>
        </w:rPr>
        <w:t xml:space="preserve">Figure </w:t>
      </w:r>
      <w:r w:rsidRPr="00BD47D0">
        <w:rPr>
          <w:b/>
          <w:bCs/>
          <w:i w:val="0"/>
          <w:iCs w:val="0"/>
        </w:rPr>
        <w:fldChar w:fldCharType="begin"/>
      </w:r>
      <w:r w:rsidRPr="00BD47D0">
        <w:rPr>
          <w:b/>
          <w:bCs/>
          <w:i w:val="0"/>
          <w:iCs w:val="0"/>
        </w:rPr>
        <w:instrText xml:space="preserve"> SEQ Figure \* ARABIC </w:instrText>
      </w:r>
      <w:r w:rsidRPr="00BD47D0">
        <w:rPr>
          <w:b/>
          <w:bCs/>
          <w:i w:val="0"/>
          <w:iCs w:val="0"/>
        </w:rPr>
        <w:fldChar w:fldCharType="separate"/>
      </w:r>
      <w:r w:rsidR="00843CB6">
        <w:rPr>
          <w:b/>
          <w:bCs/>
          <w:i w:val="0"/>
          <w:iCs w:val="0"/>
          <w:noProof/>
        </w:rPr>
        <w:t>1</w:t>
      </w:r>
      <w:r w:rsidRPr="00BD47D0">
        <w:rPr>
          <w:b/>
          <w:bCs/>
          <w:i w:val="0"/>
          <w:iCs w:val="0"/>
        </w:rPr>
        <w:fldChar w:fldCharType="end"/>
      </w:r>
      <w:bookmarkEnd w:id="15"/>
      <w:r w:rsidRPr="00BD47D0">
        <w:rPr>
          <w:b/>
          <w:bCs/>
          <w:i w:val="0"/>
          <w:iCs w:val="0"/>
        </w:rPr>
        <w:t xml:space="preserve"> Sources</w:t>
      </w:r>
      <w:r w:rsidRPr="007C69CE">
        <w:rPr>
          <w:b/>
          <w:bCs/>
          <w:i w:val="0"/>
          <w:iCs w:val="0"/>
        </w:rPr>
        <w:t xml:space="preserve"> and pathways of </w:t>
      </w:r>
      <w:r w:rsidR="00DA060B">
        <w:rPr>
          <w:b/>
          <w:bCs/>
          <w:i w:val="0"/>
          <w:iCs w:val="0"/>
        </w:rPr>
        <w:t xml:space="preserve">harmful </w:t>
      </w:r>
      <w:r w:rsidRPr="007C69CE">
        <w:rPr>
          <w:b/>
          <w:bCs/>
          <w:i w:val="0"/>
          <w:iCs w:val="0"/>
        </w:rPr>
        <w:t>micropollutants</w:t>
      </w:r>
      <w:r w:rsidR="0080341B">
        <w:rPr>
          <w:b/>
          <w:bCs/>
          <w:i w:val="0"/>
          <w:iCs w:val="0"/>
        </w:rPr>
        <w:t xml:space="preserve"> </w:t>
      </w:r>
      <w:r w:rsidRPr="007C69CE">
        <w:rPr>
          <w:b/>
          <w:bCs/>
          <w:i w:val="0"/>
          <w:iCs w:val="0"/>
        </w:rPr>
        <w:t xml:space="preserve"> </w:t>
      </w:r>
      <w:r w:rsidRPr="007C69CE">
        <w:rPr>
          <w:b/>
          <w:bCs/>
          <w:i w:val="0"/>
          <w:iCs w:val="0"/>
        </w:rPr>
        <w:fldChar w:fldCharType="begin"/>
      </w:r>
      <w:r w:rsidRPr="007C69CE">
        <w:rPr>
          <w:b/>
          <w:bCs/>
          <w:i w:val="0"/>
          <w:iCs w:val="0"/>
        </w:rPr>
        <w:instrText xml:space="preserve"> ADDIN ZOTERO_ITEM CSL_CITATION {"citationID":"YWg4DTeS","properties":{"formattedCitation":"(Khanzada et al., 2020)","plainCitation":"(Khanzada et al., 2020)","noteIndex":0},"citationItems":[{"id":90,"uris":["http://zotero.org/users/local/h6YJVYLe/items/39VITZRH"],"itemData":{"id":90,"type":"article-journal","abstract":"The rising consumption of pharmaceuticals, personal care products, and endocrine disruptive compounds for healthcare purposes and improving living standards has resulted in the widespread occurrence of organic micropollutants (MPs) in water and wastewater. Conventional water/wastewater treatment plants are faced with inherent limitations in tackling these compounds, leading to difficulties in the provision of secure and safe water supplies. In this context, membrane technology has been found to be a promising method for resolving this emerging concern. To ensure the suitability of membrane-based treatment processes in full-scale applications, we first need to develop a better understanding of the behavior of MPs and the mechanisms behind their removal using advanced membrane technologies. This review provides a thorough overview of the advanced membrane-based treatment methods available for the effective removal of MPs, including reverse osmosis, nanofiltration, ultrafiltration, forward osmosis, and membrane distillation.","container-title":"Journal of Membrane Science","DOI":"10.1016/j.memsci.2019.117672","ISSN":"0376-7388","journalAbbreviation":"Journal of Membrane Science","page":"117672","source":"ScienceDirect","title":"Removal of organic micropollutants using advanced membrane-based water and wastewater treatment: A review","title-short":"Removal of organic micropollutants using advanced membrane-based water and wastewater treatment","volume":"598","author":[{"family":"Khanzada","given":"Noman Khalid"},{"family":"Farid","given":"Muhammad Usman"},{"family":"Kharraz","given":"Jehad A."},{"family":"Choi","given":"Jungwon"},{"family":"Tang","given":"Chuyang Y."},{"family":"Nghiem","given":"Long D."},{"family":"Jang","given":"Am"},{"family":"An","given":"Alicia Kyoungjin"}],"issued":{"date-parts":[["2020",3,15]]}}}],"schema":"https://github.com/citation-style-language/schema/raw/master/csl-citation.json"} </w:instrText>
      </w:r>
      <w:r w:rsidRPr="007C69CE">
        <w:rPr>
          <w:b/>
          <w:bCs/>
          <w:i w:val="0"/>
          <w:iCs w:val="0"/>
        </w:rPr>
        <w:fldChar w:fldCharType="separate"/>
      </w:r>
      <w:r w:rsidRPr="007C69CE">
        <w:rPr>
          <w:rFonts w:cs="Arial"/>
          <w:b/>
          <w:bCs/>
          <w:i w:val="0"/>
          <w:iCs w:val="0"/>
        </w:rPr>
        <w:t>(Khanzada et al., 2020)</w:t>
      </w:r>
      <w:r w:rsidRPr="007C69CE">
        <w:rPr>
          <w:b/>
          <w:bCs/>
          <w:i w:val="0"/>
          <w:iCs w:val="0"/>
        </w:rPr>
        <w:fldChar w:fldCharType="end"/>
      </w:r>
    </w:p>
    <w:p w14:paraId="7A48F8D7" w14:textId="77777777" w:rsidR="00BD47D0" w:rsidRPr="00BD47D0" w:rsidRDefault="00BD47D0" w:rsidP="00BD47D0"/>
    <w:p w14:paraId="41EB0480" w14:textId="3363CAFC" w:rsidR="00A45D00" w:rsidRPr="007C69CE" w:rsidRDefault="00A45D00" w:rsidP="00AF39CE">
      <w:pPr>
        <w:pStyle w:val="Heading2"/>
      </w:pPr>
      <w:bookmarkStart w:id="16" w:name="_Toc165464856"/>
      <w:r w:rsidRPr="007C69CE">
        <w:t>Model</w:t>
      </w:r>
      <w:r w:rsidR="006333D6" w:rsidRPr="007C69CE">
        <w:t>l</w:t>
      </w:r>
      <w:r w:rsidRPr="007C69CE">
        <w:t>ing removal of organic micropollutants</w:t>
      </w:r>
      <w:bookmarkEnd w:id="16"/>
    </w:p>
    <w:p w14:paraId="113BF8FC" w14:textId="6F0BE8C2" w:rsidR="004A0F74" w:rsidRDefault="00777329" w:rsidP="00D64A66">
      <w:pPr>
        <w:jc w:val="both"/>
      </w:pPr>
      <w:r>
        <w:t>A way to help find optimal solutions for removal of organic micropollutants, is modelling.</w:t>
      </w:r>
      <w:r w:rsidR="00542C95">
        <w:t xml:space="preserve"> </w:t>
      </w:r>
      <w:r w:rsidR="00F00E0D">
        <w:t xml:space="preserve">As the first full-scale </w:t>
      </w:r>
      <w:r w:rsidR="00327C5F">
        <w:t>set-ups f</w:t>
      </w:r>
      <w:r w:rsidR="00CF471A">
        <w:t>or OMPs tr</w:t>
      </w:r>
      <w:r w:rsidR="00CA515F">
        <w:t xml:space="preserve">eatment are rising, it is important to </w:t>
      </w:r>
      <w:r w:rsidR="004F3F68">
        <w:t>advice</w:t>
      </w:r>
      <w:r w:rsidR="00D5518D">
        <w:t xml:space="preserve"> constructors </w:t>
      </w:r>
      <w:r w:rsidR="004F3F68">
        <w:t>with optimal performance conditions.</w:t>
      </w:r>
      <w:r w:rsidR="00D5518D">
        <w:t xml:space="preserve"> </w:t>
      </w:r>
      <w:r w:rsidR="00E23680">
        <w:t xml:space="preserve">These can be found by conducting pilot </w:t>
      </w:r>
      <w:r w:rsidR="00093801">
        <w:t>tests, but the</w:t>
      </w:r>
      <w:r w:rsidR="005C6F34">
        <w:t>y</w:t>
      </w:r>
      <w:r w:rsidR="00093801">
        <w:t xml:space="preserve"> are expensive and only a limited</w:t>
      </w:r>
      <w:r w:rsidR="007021CD">
        <w:t xml:space="preserve"> amount of conditions can be tested.</w:t>
      </w:r>
      <w:r w:rsidR="00980492">
        <w:t xml:space="preserve"> Modelling can extend the amount of scenarios</w:t>
      </w:r>
      <w:r w:rsidR="00EE0E6F">
        <w:t xml:space="preserve"> studied </w:t>
      </w:r>
      <w:r w:rsidR="000F5507">
        <w:t>and</w:t>
      </w:r>
      <w:r w:rsidR="007C7FCB">
        <w:t xml:space="preserve"> assist dealing with current challenges of upscaling new</w:t>
      </w:r>
      <w:r w:rsidR="00235C98">
        <w:t>ly</w:t>
      </w:r>
      <w:r w:rsidR="007C7FCB">
        <w:t xml:space="preserve"> </w:t>
      </w:r>
      <w:r w:rsidR="001F5FCD">
        <w:t>purposed technologies.</w:t>
      </w:r>
      <w:r w:rsidR="004457E2">
        <w:t xml:space="preserve"> This way, faster decision-making is possible </w:t>
      </w:r>
      <w:r w:rsidR="00447571">
        <w:t xml:space="preserve">so one can deal </w:t>
      </w:r>
      <w:r w:rsidR="004E0DA0">
        <w:t>with more strict</w:t>
      </w:r>
      <w:r w:rsidR="00447571">
        <w:t xml:space="preserve"> thresholds in the future</w:t>
      </w:r>
      <w:r w:rsidR="004457E2">
        <w:t>.</w:t>
      </w:r>
      <w:r w:rsidR="00980492">
        <w:t xml:space="preserve"> </w:t>
      </w:r>
      <w:r w:rsidR="0069558E">
        <w:t xml:space="preserve">As more efforts are done to measure these </w:t>
      </w:r>
      <w:r w:rsidR="00B9279F">
        <w:t xml:space="preserve">very </w:t>
      </w:r>
      <w:r w:rsidR="0069558E">
        <w:t>small conc</w:t>
      </w:r>
      <w:r w:rsidR="00B9279F">
        <w:t>entrations, models can be validated with experimental data.</w:t>
      </w:r>
    </w:p>
    <w:p w14:paraId="4E9E01C8" w14:textId="77777777" w:rsidR="008131AC" w:rsidRDefault="008131AC" w:rsidP="00D64A66">
      <w:pPr>
        <w:jc w:val="both"/>
      </w:pPr>
    </w:p>
    <w:p w14:paraId="02AF4B73" w14:textId="77777777" w:rsidR="008131AC" w:rsidRDefault="008131AC" w:rsidP="008131AC">
      <w:pPr>
        <w:pStyle w:val="Heading2"/>
      </w:pPr>
      <w:bookmarkStart w:id="17" w:name="_Toc165464857"/>
      <w:r w:rsidRPr="007C69CE">
        <w:t>Aim of the thesis</w:t>
      </w:r>
      <w:bookmarkEnd w:id="17"/>
    </w:p>
    <w:p w14:paraId="14224B4B" w14:textId="32159853" w:rsidR="008131AC" w:rsidRDefault="001D5495" w:rsidP="00D64A66">
      <w:pPr>
        <w:jc w:val="both"/>
      </w:pPr>
      <w:r>
        <w:t xml:space="preserve">The aim of the thesis is to investigate </w:t>
      </w:r>
      <w:r w:rsidR="005D0C18">
        <w:t>existing models</w:t>
      </w:r>
      <w:r>
        <w:t xml:space="preserve"> for the removal of organic micropollutants </w:t>
      </w:r>
      <w:r w:rsidR="00871FC0">
        <w:t>through</w:t>
      </w:r>
      <w:r>
        <w:t xml:space="preserve"> activated carbon adsorption,</w:t>
      </w:r>
      <w:r w:rsidR="005D0C18">
        <w:t xml:space="preserve"> </w:t>
      </w:r>
      <w:r w:rsidR="00EB267F">
        <w:t xml:space="preserve">and </w:t>
      </w:r>
      <w:r w:rsidR="00C21147">
        <w:t xml:space="preserve">to </w:t>
      </w:r>
      <w:r w:rsidR="00871FC0">
        <w:t>conduct a</w:t>
      </w:r>
      <w:r w:rsidR="00C21147">
        <w:t xml:space="preserve"> comparison, </w:t>
      </w:r>
      <w:r w:rsidR="0057055F">
        <w:t>reliability</w:t>
      </w:r>
      <w:r w:rsidR="00D42B7D">
        <w:t xml:space="preserve"> and potential</w:t>
      </w:r>
      <w:r w:rsidR="00C21147">
        <w:t xml:space="preserve"> analysis.</w:t>
      </w:r>
      <w:r w:rsidR="007A673D">
        <w:t xml:space="preserve"> </w:t>
      </w:r>
      <w:r w:rsidR="000B125A">
        <w:br/>
      </w:r>
      <w:r w:rsidR="00D61C85">
        <w:t>To do so, the</w:t>
      </w:r>
      <w:r w:rsidR="007A673D">
        <w:t xml:space="preserve"> following steps </w:t>
      </w:r>
      <w:r w:rsidR="00D61C85">
        <w:t>are</w:t>
      </w:r>
      <w:r w:rsidR="007A673D">
        <w:t xml:space="preserve"> undertaken:</w:t>
      </w:r>
    </w:p>
    <w:p w14:paraId="74B6852E" w14:textId="77777777" w:rsidR="007A673D" w:rsidRDefault="007A673D" w:rsidP="00D64A66">
      <w:pPr>
        <w:jc w:val="both"/>
      </w:pPr>
    </w:p>
    <w:p w14:paraId="007F8943" w14:textId="365A6552" w:rsidR="007A673D" w:rsidRPr="00D97D78" w:rsidRDefault="00E20380" w:rsidP="007A673D">
      <w:pPr>
        <w:pStyle w:val="ListParagraph"/>
        <w:numPr>
          <w:ilvl w:val="0"/>
          <w:numId w:val="27"/>
        </w:numPr>
        <w:jc w:val="both"/>
        <w:rPr>
          <w:b/>
          <w:bCs/>
        </w:rPr>
      </w:pPr>
      <w:r w:rsidRPr="00D97D78">
        <w:rPr>
          <w:b/>
          <w:bCs/>
        </w:rPr>
        <w:t xml:space="preserve">Sketch </w:t>
      </w:r>
      <w:r w:rsidR="003D795B" w:rsidRPr="00D97D78">
        <w:rPr>
          <w:b/>
          <w:bCs/>
        </w:rPr>
        <w:t>the source and fate of micropollutants in wastewater treatment plants</w:t>
      </w:r>
    </w:p>
    <w:p w14:paraId="24D906DA" w14:textId="7A64A2B0" w:rsidR="00080E9E" w:rsidRPr="00D97D78" w:rsidRDefault="00080E9E" w:rsidP="007A673D">
      <w:pPr>
        <w:pStyle w:val="ListParagraph"/>
        <w:numPr>
          <w:ilvl w:val="0"/>
          <w:numId w:val="27"/>
        </w:numPr>
        <w:jc w:val="both"/>
        <w:rPr>
          <w:b/>
          <w:bCs/>
        </w:rPr>
      </w:pPr>
      <w:r w:rsidRPr="00D97D78">
        <w:rPr>
          <w:b/>
          <w:bCs/>
        </w:rPr>
        <w:t>A</w:t>
      </w:r>
      <w:r w:rsidR="00710D3E" w:rsidRPr="00D97D78">
        <w:rPr>
          <w:b/>
          <w:bCs/>
        </w:rPr>
        <w:t>ddress</w:t>
      </w:r>
      <w:r w:rsidRPr="00D97D78">
        <w:rPr>
          <w:b/>
          <w:bCs/>
        </w:rPr>
        <w:t xml:space="preserve"> </w:t>
      </w:r>
      <w:r w:rsidR="006B592E">
        <w:rPr>
          <w:b/>
          <w:bCs/>
        </w:rPr>
        <w:t>possible</w:t>
      </w:r>
      <w:r w:rsidR="001F5D59" w:rsidRPr="00D97D78">
        <w:rPr>
          <w:b/>
          <w:bCs/>
        </w:rPr>
        <w:t xml:space="preserve"> options </w:t>
      </w:r>
      <w:r w:rsidR="00FF3DED">
        <w:rPr>
          <w:b/>
          <w:bCs/>
        </w:rPr>
        <w:t>for</w:t>
      </w:r>
      <w:r w:rsidR="001F5D59" w:rsidRPr="00D97D78">
        <w:rPr>
          <w:b/>
          <w:bCs/>
        </w:rPr>
        <w:t xml:space="preserve"> removal </w:t>
      </w:r>
      <w:r w:rsidR="00FF3DED">
        <w:rPr>
          <w:b/>
          <w:bCs/>
        </w:rPr>
        <w:t>of</w:t>
      </w:r>
      <w:r w:rsidR="00710D3E" w:rsidRPr="00D97D78">
        <w:rPr>
          <w:b/>
          <w:bCs/>
        </w:rPr>
        <w:t xml:space="preserve"> organic micropollutants</w:t>
      </w:r>
    </w:p>
    <w:p w14:paraId="4F150780" w14:textId="105A90C4" w:rsidR="00710D3E" w:rsidRPr="00D97D78" w:rsidRDefault="00B333E0" w:rsidP="007A673D">
      <w:pPr>
        <w:pStyle w:val="ListParagraph"/>
        <w:numPr>
          <w:ilvl w:val="0"/>
          <w:numId w:val="27"/>
        </w:numPr>
        <w:jc w:val="both"/>
        <w:rPr>
          <w:b/>
          <w:bCs/>
        </w:rPr>
      </w:pPr>
      <w:r>
        <w:rPr>
          <w:b/>
          <w:bCs/>
        </w:rPr>
        <w:t>Study the adsorption process and its variability</w:t>
      </w:r>
    </w:p>
    <w:p w14:paraId="7EE12281" w14:textId="01C53FD5" w:rsidR="00476AD8" w:rsidRPr="00D05F45" w:rsidRDefault="00071D80" w:rsidP="00D05F45">
      <w:pPr>
        <w:pStyle w:val="ListParagraph"/>
        <w:numPr>
          <w:ilvl w:val="0"/>
          <w:numId w:val="27"/>
        </w:numPr>
        <w:jc w:val="both"/>
        <w:rPr>
          <w:b/>
          <w:bCs/>
        </w:rPr>
      </w:pPr>
      <w:r w:rsidRPr="00D97D78">
        <w:rPr>
          <w:b/>
          <w:bCs/>
        </w:rPr>
        <w:t>Explore</w:t>
      </w:r>
      <w:r w:rsidR="00113376">
        <w:rPr>
          <w:b/>
          <w:bCs/>
        </w:rPr>
        <w:t xml:space="preserve"> </w:t>
      </w:r>
      <w:r w:rsidR="00C64606">
        <w:rPr>
          <w:b/>
          <w:bCs/>
        </w:rPr>
        <w:t>and compare</w:t>
      </w:r>
      <w:r w:rsidR="009D1116">
        <w:rPr>
          <w:b/>
          <w:bCs/>
        </w:rPr>
        <w:t xml:space="preserve"> adsorption models</w:t>
      </w:r>
    </w:p>
    <w:p w14:paraId="2614D627" w14:textId="77777777" w:rsidR="00E779EC" w:rsidRDefault="00E779EC" w:rsidP="00E779EC">
      <w:pPr>
        <w:jc w:val="both"/>
      </w:pPr>
    </w:p>
    <w:p w14:paraId="1A446FEA" w14:textId="617FBD29" w:rsidR="00AB394B" w:rsidRDefault="00113376" w:rsidP="00DC7A3E">
      <w:pPr>
        <w:jc w:val="both"/>
      </w:pPr>
      <w:r>
        <w:t>One</w:t>
      </w:r>
      <w:r w:rsidR="00695C07">
        <w:t xml:space="preserve"> open-source model valuable for</w:t>
      </w:r>
      <w:r w:rsidR="0046522C">
        <w:t xml:space="preserve"> simulation of GAC adsorption</w:t>
      </w:r>
      <w:r>
        <w:t xml:space="preserve"> is tested in Python</w:t>
      </w:r>
      <w:r w:rsidR="00B4261B">
        <w:t>.</w:t>
      </w:r>
      <w:r w:rsidR="00B333E0">
        <w:t xml:space="preserve"> Its </w:t>
      </w:r>
      <w:r w:rsidR="00B4261B">
        <w:t xml:space="preserve">working </w:t>
      </w:r>
      <w:r w:rsidR="00B333E0">
        <w:t>mechanisms are studied</w:t>
      </w:r>
      <w:r w:rsidR="00B4261B">
        <w:t xml:space="preserve"> and small extensions are made where useful</w:t>
      </w:r>
      <w:r w:rsidR="0046522C">
        <w:t>.</w:t>
      </w:r>
      <w:r w:rsidR="008C5024">
        <w:t xml:space="preserve"> </w:t>
      </w:r>
      <w:r w:rsidR="00F200EB">
        <w:t>T</w:t>
      </w:r>
      <w:r w:rsidR="00C03B02">
        <w:t xml:space="preserve">he current </w:t>
      </w:r>
      <w:r w:rsidR="0052126C">
        <w:t>applicability</w:t>
      </w:r>
      <w:r w:rsidR="006F5A5F">
        <w:t xml:space="preserve"> of the model</w:t>
      </w:r>
      <w:r w:rsidR="00C03B02">
        <w:t xml:space="preserve"> </w:t>
      </w:r>
      <w:r w:rsidR="0063249C">
        <w:t>for</w:t>
      </w:r>
      <w:r w:rsidR="0052126C">
        <w:t xml:space="preserve"> </w:t>
      </w:r>
      <w:r w:rsidR="0063249C">
        <w:t xml:space="preserve">full-scale </w:t>
      </w:r>
      <w:r w:rsidR="006913C5">
        <w:t>prediction</w:t>
      </w:r>
      <w:r w:rsidR="0063249C">
        <w:t xml:space="preserve"> </w:t>
      </w:r>
      <w:r w:rsidR="00BD27DC">
        <w:t>is</w:t>
      </w:r>
      <w:r w:rsidR="0063249C">
        <w:t xml:space="preserve"> analysed.</w:t>
      </w:r>
      <w:r w:rsidR="00C03B02">
        <w:t xml:space="preserve"> </w:t>
      </w:r>
      <w:r w:rsidR="00F200EB">
        <w:t>Aquafin’s set-up</w:t>
      </w:r>
      <w:r w:rsidR="00226D29">
        <w:t xml:space="preserve"> in Aartselaar </w:t>
      </w:r>
      <w:r w:rsidR="00BD27DC">
        <w:t>is</w:t>
      </w:r>
      <w:r w:rsidR="00226D29">
        <w:t xml:space="preserve"> used as</w:t>
      </w:r>
      <w:r w:rsidR="00B4261B">
        <w:t xml:space="preserve"> an</w:t>
      </w:r>
      <w:r w:rsidR="00226D29">
        <w:t xml:space="preserve"> example for </w:t>
      </w:r>
      <w:r w:rsidR="00F4163E">
        <w:t>full-scale application</w:t>
      </w:r>
      <w:r w:rsidR="002B67AF">
        <w:t xml:space="preserve"> of municipal wastewater treatment</w:t>
      </w:r>
      <w:r w:rsidR="007D58D3">
        <w:t xml:space="preserve"> </w:t>
      </w:r>
      <w:r w:rsidR="007D58D3">
        <w:fldChar w:fldCharType="begin"/>
      </w:r>
      <w:r w:rsidR="007D58D3">
        <w:instrText xml:space="preserve"> ADDIN ZOTERO_ITEM CSL_CITATION {"citationID":"ULVWmw9K","properties":{"formattedCitation":"(Aquafin, 2023)","plainCitation":"(Aquafin, 2023)","noteIndex":0},"citationItems":[{"id":81,"uris":["http://zotero.org/users/local/h6YJVYLe/items/86LZQZLE"],"itemData":{"id":81,"type":"webpage","language":"en","title":"Full-scale set-up for removal micropollutants","URL":"https://www.aquafin.be/en/full-scale-set-up-for-removal-micropollutants, https://www.aquafin.be/en/full-scale-set-up-for-removal-micropollutants","author":[{"family":"Aquafin","given":""}],"accessed":{"date-parts":[["2023",11,26]]},"issued":{"date-parts":[["2023"]]}}}],"schema":"https://github.com/citation-style-language/schema/raw/master/csl-citation.json"} </w:instrText>
      </w:r>
      <w:r w:rsidR="007D58D3">
        <w:fldChar w:fldCharType="separate"/>
      </w:r>
      <w:r w:rsidR="007D58D3" w:rsidRPr="006A09EC">
        <w:rPr>
          <w:rFonts w:cs="Arial"/>
        </w:rPr>
        <w:t>(Aquafin, 2023)</w:t>
      </w:r>
      <w:r w:rsidR="007D58D3">
        <w:fldChar w:fldCharType="end"/>
      </w:r>
      <w:r w:rsidR="0078205A">
        <w:t xml:space="preserve">. There, the </w:t>
      </w:r>
      <w:r w:rsidR="00226C26">
        <w:t xml:space="preserve">traditional </w:t>
      </w:r>
      <w:r w:rsidR="008B5414">
        <w:t>wastewater</w:t>
      </w:r>
      <w:r w:rsidR="0078205A">
        <w:t xml:space="preserve"> treatment plant </w:t>
      </w:r>
      <w:r w:rsidR="00226C26">
        <w:t xml:space="preserve">is </w:t>
      </w:r>
      <w:r w:rsidR="0078205A">
        <w:t>ex</w:t>
      </w:r>
      <w:r w:rsidR="003C2DEF">
        <w:t>tended</w:t>
      </w:r>
      <w:r w:rsidR="0078205A">
        <w:t xml:space="preserve"> by tertiary treatment with </w:t>
      </w:r>
      <w:r w:rsidR="006A09EC">
        <w:t>a combination of ozonation (‘Ozone contact tank’) and activated carbon adsorption (‘GAC filters’)</w:t>
      </w:r>
      <w:r w:rsidR="00226C26">
        <w:t>.</w:t>
      </w:r>
      <w:r w:rsidR="007D58D3">
        <w:t xml:space="preserve"> These two tertiary </w:t>
      </w:r>
      <w:r w:rsidR="0090393A">
        <w:t xml:space="preserve">treatment </w:t>
      </w:r>
      <w:r w:rsidR="007D58D3">
        <w:t xml:space="preserve">technologies </w:t>
      </w:r>
      <w:r w:rsidR="005D0B3A">
        <w:t>and</w:t>
      </w:r>
      <w:r w:rsidR="007D58D3">
        <w:t xml:space="preserve"> traditional treatment are </w:t>
      </w:r>
      <w:r w:rsidR="009C1D18">
        <w:t>illustrated</w:t>
      </w:r>
      <w:r w:rsidR="007D58D3">
        <w:t xml:space="preserve"> in </w:t>
      </w:r>
      <w:r w:rsidR="00284CCE" w:rsidRPr="00284CCE">
        <w:fldChar w:fldCharType="begin"/>
      </w:r>
      <w:r w:rsidR="00284CCE" w:rsidRPr="00284CCE">
        <w:instrText xml:space="preserve"> REF _Ref162608214 \h  \* MERGEFORMAT </w:instrText>
      </w:r>
      <w:r w:rsidR="00284CCE" w:rsidRPr="00284CCE">
        <w:fldChar w:fldCharType="separate"/>
      </w:r>
      <w:r w:rsidR="00843CB6" w:rsidRPr="00BD47D0">
        <w:rPr>
          <w:b/>
          <w:bCs/>
        </w:rPr>
        <w:t xml:space="preserve">Figure </w:t>
      </w:r>
      <w:r w:rsidR="00843CB6" w:rsidRPr="00843CB6">
        <w:rPr>
          <w:b/>
          <w:bCs/>
          <w:noProof/>
        </w:rPr>
        <w:t>2</w:t>
      </w:r>
      <w:r w:rsidR="00284CCE" w:rsidRPr="00284CCE">
        <w:fldChar w:fldCharType="end"/>
      </w:r>
      <w:r w:rsidR="00284CCE">
        <w:t>.</w:t>
      </w:r>
      <w:r w:rsidR="00C80FF9">
        <w:t xml:space="preserve"> </w:t>
      </w:r>
      <w:r w:rsidR="006F4979">
        <w:t>Parameters and concentrations</w:t>
      </w:r>
      <w:r w:rsidR="00C20C9F">
        <w:t xml:space="preserve"> are estimated from this set-up.</w:t>
      </w:r>
      <w:r w:rsidR="00C80FF9">
        <w:t xml:space="preserve"> </w:t>
      </w:r>
      <w:r w:rsidR="00AB394B">
        <w:br w:type="page"/>
      </w:r>
    </w:p>
    <w:p w14:paraId="77B4CEE2" w14:textId="77777777" w:rsidR="00D20F12" w:rsidRDefault="00D20F12" w:rsidP="00E779EC">
      <w:pPr>
        <w:jc w:val="both"/>
      </w:pPr>
    </w:p>
    <w:p w14:paraId="69CCBE10" w14:textId="77777777" w:rsidR="007D58D3" w:rsidRDefault="0071181A" w:rsidP="007D58D3">
      <w:pPr>
        <w:keepNext/>
        <w:jc w:val="center"/>
      </w:pPr>
      <w:r w:rsidRPr="007C69CE">
        <w:rPr>
          <w:noProof/>
        </w:rPr>
        <w:drawing>
          <wp:inline distT="0" distB="0" distL="0" distR="0" wp14:anchorId="1939AD45" wp14:editId="7C9B7473">
            <wp:extent cx="5274260" cy="3144675"/>
            <wp:effectExtent l="0" t="0" r="3175" b="0"/>
            <wp:docPr id="694045228" name="Picture 1" descr="A diagram of a water treatment pla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4045228" name="Picture 1" descr="A diagram of a water treatment plant&#10;&#10;Description automatically generated"/>
                    <pic:cNvPicPr/>
                  </pic:nvPicPr>
                  <pic:blipFill>
                    <a:blip r:embed="rId9"/>
                    <a:stretch>
                      <a:fillRect/>
                    </a:stretch>
                  </pic:blipFill>
                  <pic:spPr>
                    <a:xfrm>
                      <a:off x="0" y="0"/>
                      <a:ext cx="5277341" cy="3146512"/>
                    </a:xfrm>
                    <a:prstGeom prst="rect">
                      <a:avLst/>
                    </a:prstGeom>
                  </pic:spPr>
                </pic:pic>
              </a:graphicData>
            </a:graphic>
          </wp:inline>
        </w:drawing>
      </w:r>
    </w:p>
    <w:p w14:paraId="16C182F7" w14:textId="1DD6F7F2" w:rsidR="0071181A" w:rsidRDefault="007D58D3" w:rsidP="007D58D3">
      <w:pPr>
        <w:pStyle w:val="Caption"/>
        <w:jc w:val="center"/>
        <w:rPr>
          <w:b/>
          <w:bCs/>
          <w:i w:val="0"/>
          <w:iCs w:val="0"/>
        </w:rPr>
      </w:pPr>
      <w:bookmarkStart w:id="18" w:name="_Ref162608214"/>
      <w:r w:rsidRPr="00BD47D0">
        <w:rPr>
          <w:b/>
          <w:bCs/>
          <w:i w:val="0"/>
          <w:iCs w:val="0"/>
        </w:rPr>
        <w:t xml:space="preserve">Figure </w:t>
      </w:r>
      <w:r w:rsidRPr="00BD47D0">
        <w:rPr>
          <w:b/>
          <w:bCs/>
          <w:i w:val="0"/>
          <w:iCs w:val="0"/>
        </w:rPr>
        <w:fldChar w:fldCharType="begin"/>
      </w:r>
      <w:r w:rsidRPr="00BD47D0">
        <w:rPr>
          <w:b/>
          <w:bCs/>
          <w:i w:val="0"/>
          <w:iCs w:val="0"/>
        </w:rPr>
        <w:instrText xml:space="preserve"> SEQ Figure \* ARABIC </w:instrText>
      </w:r>
      <w:r w:rsidRPr="00BD47D0">
        <w:rPr>
          <w:b/>
          <w:bCs/>
          <w:i w:val="0"/>
          <w:iCs w:val="0"/>
        </w:rPr>
        <w:fldChar w:fldCharType="separate"/>
      </w:r>
      <w:r w:rsidR="00843CB6">
        <w:rPr>
          <w:b/>
          <w:bCs/>
          <w:i w:val="0"/>
          <w:iCs w:val="0"/>
          <w:noProof/>
        </w:rPr>
        <w:t>2</w:t>
      </w:r>
      <w:r w:rsidRPr="00BD47D0">
        <w:rPr>
          <w:b/>
          <w:bCs/>
          <w:i w:val="0"/>
          <w:iCs w:val="0"/>
        </w:rPr>
        <w:fldChar w:fldCharType="end"/>
      </w:r>
      <w:bookmarkEnd w:id="18"/>
      <w:r w:rsidR="00BD47D0">
        <w:rPr>
          <w:b/>
          <w:bCs/>
          <w:i w:val="0"/>
          <w:iCs w:val="0"/>
        </w:rPr>
        <w:t xml:space="preserve"> </w:t>
      </w:r>
      <w:r w:rsidR="008B5414">
        <w:rPr>
          <w:b/>
          <w:bCs/>
          <w:i w:val="0"/>
          <w:iCs w:val="0"/>
        </w:rPr>
        <w:t>WWTP</w:t>
      </w:r>
      <w:r w:rsidR="00BD47D0">
        <w:rPr>
          <w:b/>
          <w:bCs/>
          <w:i w:val="0"/>
          <w:iCs w:val="0"/>
        </w:rPr>
        <w:t xml:space="preserve"> in Aartselaar </w:t>
      </w:r>
      <w:r w:rsidR="00E3750C">
        <w:rPr>
          <w:b/>
          <w:bCs/>
          <w:i w:val="0"/>
          <w:iCs w:val="0"/>
        </w:rPr>
        <w:t>with tertiary treatment ex</w:t>
      </w:r>
      <w:r w:rsidR="003C2DEF">
        <w:rPr>
          <w:b/>
          <w:bCs/>
          <w:i w:val="0"/>
          <w:iCs w:val="0"/>
        </w:rPr>
        <w:t>tension</w:t>
      </w:r>
      <w:r w:rsidR="007C3DE7">
        <w:rPr>
          <w:b/>
          <w:bCs/>
          <w:i w:val="0"/>
          <w:iCs w:val="0"/>
        </w:rPr>
        <w:t xml:space="preserve">, </w:t>
      </w:r>
      <w:r w:rsidR="000C348E">
        <w:rPr>
          <w:b/>
          <w:bCs/>
          <w:i w:val="0"/>
          <w:iCs w:val="0"/>
        </w:rPr>
        <w:t xml:space="preserve">Ozone + </w:t>
      </w:r>
      <w:r w:rsidR="007C3DE7">
        <w:rPr>
          <w:b/>
          <w:bCs/>
          <w:i w:val="0"/>
          <w:iCs w:val="0"/>
        </w:rPr>
        <w:t>G</w:t>
      </w:r>
      <w:r w:rsidR="000C348E">
        <w:rPr>
          <w:b/>
          <w:bCs/>
          <w:i w:val="0"/>
          <w:iCs w:val="0"/>
        </w:rPr>
        <w:t>AC</w:t>
      </w:r>
      <w:r w:rsidR="007C3DE7">
        <w:rPr>
          <w:b/>
          <w:bCs/>
          <w:i w:val="0"/>
          <w:iCs w:val="0"/>
        </w:rPr>
        <w:t>,</w:t>
      </w:r>
      <w:r w:rsidR="000C348E">
        <w:rPr>
          <w:b/>
          <w:bCs/>
          <w:i w:val="0"/>
          <w:iCs w:val="0"/>
        </w:rPr>
        <w:t xml:space="preserve"> for removal of micropollutants at full-scal</w:t>
      </w:r>
      <w:r w:rsidR="000C348E" w:rsidRPr="00B9583D">
        <w:rPr>
          <w:b/>
          <w:bCs/>
          <w:i w:val="0"/>
          <w:iCs w:val="0"/>
        </w:rPr>
        <w:t xml:space="preserve">e </w:t>
      </w:r>
      <w:r w:rsidR="003C2DEF" w:rsidRPr="00B9583D">
        <w:rPr>
          <w:b/>
          <w:bCs/>
          <w:i w:val="0"/>
          <w:iCs w:val="0"/>
        </w:rPr>
        <w:fldChar w:fldCharType="begin"/>
      </w:r>
      <w:r w:rsidR="003C2DEF" w:rsidRPr="00B9583D">
        <w:rPr>
          <w:b/>
          <w:bCs/>
          <w:i w:val="0"/>
          <w:iCs w:val="0"/>
        </w:rPr>
        <w:instrText xml:space="preserve"> ADDIN ZOTERO_ITEM CSL_CITATION {"citationID":"yEOGqINf","properties":{"formattedCitation":"(Aquafin, 2023)","plainCitation":"(Aquafin, 2023)","noteIndex":0},"citationItems":[{"id":81,"uris":["http://zotero.org/users/local/h6YJVYLe/items/86LZQZLE"],"itemData":{"id":81,"type":"webpage","language":"en","title":"Full-scale set-up for removal micropollutants","URL":"https://www.aquafin.be/en/full-scale-set-up-for-removal-micropollutants, https://www.aquafin.be/en/full-scale-set-up-for-removal-micropollutants","author":[{"family":"Aquafin","given":""}],"accessed":{"date-parts":[["2023",11,26]]},"issued":{"date-parts":[["2023"]]}}}],"schema":"https://github.com/citation-style-language/schema/raw/master/csl-citation.json"} </w:instrText>
      </w:r>
      <w:r w:rsidR="003C2DEF" w:rsidRPr="00B9583D">
        <w:rPr>
          <w:b/>
          <w:bCs/>
          <w:i w:val="0"/>
          <w:iCs w:val="0"/>
        </w:rPr>
        <w:fldChar w:fldCharType="separate"/>
      </w:r>
      <w:r w:rsidR="003C2DEF" w:rsidRPr="00B9583D">
        <w:rPr>
          <w:rFonts w:cs="Arial"/>
          <w:b/>
          <w:bCs/>
          <w:i w:val="0"/>
          <w:iCs w:val="0"/>
        </w:rPr>
        <w:t>(Aquafin, 2023)</w:t>
      </w:r>
      <w:r w:rsidR="003C2DEF" w:rsidRPr="00B9583D">
        <w:rPr>
          <w:b/>
          <w:bCs/>
          <w:i w:val="0"/>
          <w:iCs w:val="0"/>
        </w:rPr>
        <w:fldChar w:fldCharType="end"/>
      </w:r>
    </w:p>
    <w:p w14:paraId="6EA9E083" w14:textId="40DB09DE" w:rsidR="004105DC" w:rsidRPr="004105DC" w:rsidRDefault="004105DC" w:rsidP="004105DC"/>
    <w:p w14:paraId="172962CD" w14:textId="77777777" w:rsidR="008131AC" w:rsidRDefault="008131AC" w:rsidP="0071181A">
      <w:pPr>
        <w:keepNext/>
        <w:jc w:val="center"/>
      </w:pPr>
    </w:p>
    <w:p w14:paraId="017290BC" w14:textId="2F50CD7F" w:rsidR="0090393A" w:rsidRDefault="0090393A">
      <w:pPr>
        <w:spacing w:after="160" w:line="2" w:lineRule="auto"/>
      </w:pPr>
      <w:r>
        <w:br w:type="page"/>
      </w:r>
    </w:p>
    <w:p w14:paraId="0A3889FE" w14:textId="023855F5" w:rsidR="00B0126E" w:rsidRPr="007C69CE" w:rsidRDefault="00B0126E" w:rsidP="00B0126E">
      <w:pPr>
        <w:pStyle w:val="Heading1"/>
        <w:numPr>
          <w:ilvl w:val="0"/>
          <w:numId w:val="0"/>
        </w:numPr>
        <w:ind w:left="454" w:hanging="454"/>
      </w:pPr>
      <w:bookmarkStart w:id="19" w:name="_Toc165464858"/>
      <w:r w:rsidRPr="007C69CE">
        <w:lastRenderedPageBreak/>
        <w:t>LITERATURE REVIEW</w:t>
      </w:r>
      <w:bookmarkEnd w:id="19"/>
    </w:p>
    <w:p w14:paraId="5498B14F" w14:textId="64BDA738" w:rsidR="00474CBA" w:rsidRPr="007C69CE" w:rsidRDefault="00BD2C4F" w:rsidP="00193E0F">
      <w:pPr>
        <w:pStyle w:val="Heading1"/>
        <w:numPr>
          <w:ilvl w:val="0"/>
          <w:numId w:val="9"/>
        </w:numPr>
      </w:pPr>
      <w:bookmarkStart w:id="20" w:name="_Toc165464859"/>
      <w:r w:rsidRPr="007C69CE">
        <w:t>Principles</w:t>
      </w:r>
      <w:r w:rsidR="00FA2ADD" w:rsidRPr="007C69CE">
        <w:t xml:space="preserve"> of </w:t>
      </w:r>
      <w:r w:rsidR="00EC42BD" w:rsidRPr="007C69CE">
        <w:t>micropollutant removal</w:t>
      </w:r>
      <w:bookmarkEnd w:id="20"/>
    </w:p>
    <w:p w14:paraId="09DB2EBF" w14:textId="2D8946EF" w:rsidR="0099631E" w:rsidRDefault="0099631E" w:rsidP="009F7074">
      <w:pPr>
        <w:pStyle w:val="Heading2"/>
      </w:pPr>
      <w:bookmarkStart w:id="21" w:name="_Toc165464860"/>
      <w:r>
        <w:t>Classification of MPs</w:t>
      </w:r>
      <w:bookmarkEnd w:id="21"/>
    </w:p>
    <w:p w14:paraId="1553A0B9" w14:textId="716114CC" w:rsidR="005B6CD1" w:rsidRDefault="005B6CD1" w:rsidP="005B6CD1">
      <w:pPr>
        <w:jc w:val="both"/>
      </w:pPr>
      <w:r>
        <w:t xml:space="preserve">Classification is mostly based on the source/sector or type of micropollutant. Regarding source, classes include pharmaceutical active compounds (PhACs), </w:t>
      </w:r>
      <w:r w:rsidR="00CE52E3">
        <w:t xml:space="preserve">household </w:t>
      </w:r>
      <w:r>
        <w:t xml:space="preserve">personal care products (PCPs), agricultural pesticides and industrial chemicals </w:t>
      </w:r>
      <w:r>
        <w:fldChar w:fldCharType="begin"/>
      </w:r>
      <w:r>
        <w:instrText xml:space="preserve"> ADDIN ZOTERO_ITEM CSL_CITATION {"citationID":"WQiq0Uhw","properties":{"formattedCitation":"(Khanzada et al., 2020)","plainCitation":"(Khanzada et al., 2020)","noteIndex":0},"citationItems":[{"id":90,"uris":["http://zotero.org/users/local/h6YJVYLe/items/39VITZRH"],"itemData":{"id":90,"type":"article-journal","abstract":"The rising consumption of pharmaceuticals, personal care products, and endocrine disruptive compounds for healthcare purposes and improving living standards has resulted in the widespread occurrence of organic micropollutants (MPs) in water and wastewater. Conventional water/wastewater treatment plants are faced with inherent limitations in tackling these compounds, leading to difficulties in the provision of secure and safe water supplies. In this context, membrane technology has been found to be a promising method for resolving this emerging concern. To ensure the suitability of membrane-based treatment processes in full-scale applications, we first need to develop a better understanding of the behavior of MPs and the mechanisms behind their removal using advanced membrane technologies. This review provides a thorough overview of the advanced membrane-based treatment methods available for the effective removal of MPs, including reverse osmosis, nanofiltration, ultrafiltration, forward osmosis, and membrane distillation.","container-title":"Journal of Membrane Science","DOI":"10.1016/j.memsci.2019.117672","ISSN":"0376-7388","journalAbbreviation":"Journal of Membrane Science","page":"117672","source":"ScienceDirect","title":"Removal of organic micropollutants using advanced membrane-based water and wastewater treatment: A review","title-short":"Removal of organic micropollutants using advanced membrane-based water and wastewater treatment","volume":"598","author":[{"family":"Khanzada","given":"Noman Khalid"},{"family":"Farid","given":"Muhammad Usman"},{"family":"Kharraz","given":"Jehad A."},{"family":"Choi","given":"Jungwon"},{"family":"Tang","given":"Chuyang Y."},{"family":"Nghiem","given":"Long D."},{"family":"Jang","given":"Am"},{"family":"An","given":"Alicia Kyoungjin"}],"issued":{"date-parts":[["2020",3,15]]}},"label":"page"}],"schema":"https://github.com/citation-style-language/schema/raw/master/csl-citation.json"} </w:instrText>
      </w:r>
      <w:r>
        <w:fldChar w:fldCharType="separate"/>
      </w:r>
      <w:r w:rsidRPr="003F39B7">
        <w:rPr>
          <w:rFonts w:cs="Arial"/>
        </w:rPr>
        <w:t>(Khanzada et al., 2020)</w:t>
      </w:r>
      <w:r>
        <w:fldChar w:fldCharType="end"/>
      </w:r>
      <w:r>
        <w:t>.</w:t>
      </w:r>
    </w:p>
    <w:p w14:paraId="444986D7" w14:textId="77777777" w:rsidR="005B6CD1" w:rsidRDefault="005B6CD1" w:rsidP="005B6CD1">
      <w:pPr>
        <w:jc w:val="both"/>
      </w:pPr>
    </w:p>
    <w:p w14:paraId="3168E088" w14:textId="77777777" w:rsidR="00BB2891" w:rsidRDefault="005B6CD1" w:rsidP="005B6CD1">
      <w:pPr>
        <w:jc w:val="both"/>
      </w:pPr>
      <w:r>
        <w:t>Prevalent groups of OMPs within the PhACs class are antibiotics and hormones</w:t>
      </w:r>
      <w:r w:rsidR="003F622A">
        <w:t>, which find their origin in hospitals</w:t>
      </w:r>
      <w:r>
        <w:t>. Adverse effects of antibiotics in</w:t>
      </w:r>
      <w:r w:rsidR="004F5E86">
        <w:t>volve</w:t>
      </w:r>
      <w:r>
        <w:t xml:space="preserve"> bacterial resistance. An example of hormones is estrogens and its adverse effects include endocrine disruption, which is why they are labelled as </w:t>
      </w:r>
      <w:r w:rsidR="00B3338B">
        <w:t>e</w:t>
      </w:r>
      <w:r>
        <w:t xml:space="preserve">ndocrine </w:t>
      </w:r>
      <w:r w:rsidR="00B3338B">
        <w:t>d</w:t>
      </w:r>
      <w:r>
        <w:t xml:space="preserve">isrupting </w:t>
      </w:r>
      <w:r w:rsidR="00B3338B">
        <w:t>c</w:t>
      </w:r>
      <w:r>
        <w:t>ompounds (EDCs). Important groups of OMPs within the PCPs class are disinfectants, preservatives, insect repellents and sunscreen. Plastic</w:t>
      </w:r>
      <w:r w:rsidR="00D84DB6">
        <w:t>s and heavy metals</w:t>
      </w:r>
      <w:r>
        <w:t xml:space="preserve"> </w:t>
      </w:r>
      <w:r w:rsidR="00D84DB6">
        <w:t>are</w:t>
      </w:r>
      <w:r>
        <w:t xml:space="preserve"> </w:t>
      </w:r>
      <w:r w:rsidR="00D91BDF">
        <w:t>primarily</w:t>
      </w:r>
      <w:r>
        <w:t xml:space="preserve"> inorganic micropollutant</w:t>
      </w:r>
      <w:r w:rsidR="00F172D4">
        <w:t>s</w:t>
      </w:r>
      <w:r>
        <w:t xml:space="preserve"> within the industrial chemicals class. </w:t>
      </w:r>
      <w:r w:rsidRPr="00BD3F40">
        <w:t>Per- and polyfluoroalkyl substances (PFAS)</w:t>
      </w:r>
      <w:r>
        <w:t xml:space="preserve"> are organic micropollutants within the industrial chemicals class and have still an important </w:t>
      </w:r>
      <w:r w:rsidR="007914D0">
        <w:t xml:space="preserve">and essential </w:t>
      </w:r>
      <w:r>
        <w:t>function in fire retardants.</w:t>
      </w:r>
      <w:r w:rsidR="00FB226F">
        <w:t xml:space="preserve"> Further on </w:t>
      </w:r>
      <w:r w:rsidR="00B51E55">
        <w:t>this class</w:t>
      </w:r>
      <w:r w:rsidR="00FB226F">
        <w:t>,</w:t>
      </w:r>
      <w:r>
        <w:t xml:space="preserve"> </w:t>
      </w:r>
      <w:r w:rsidR="00FB226F">
        <w:t>p</w:t>
      </w:r>
      <w:r>
        <w:t>henolic compounds</w:t>
      </w:r>
      <w:r w:rsidR="00FB226F">
        <w:t xml:space="preserve"> are worth </w:t>
      </w:r>
      <w:r w:rsidR="00590BFC">
        <w:t>mentioning as they are widely used</w:t>
      </w:r>
      <w:r w:rsidR="0011555F">
        <w:t xml:space="preserve"> in several industries</w:t>
      </w:r>
      <w:r w:rsidR="00590BFC">
        <w:t xml:space="preserve"> </w:t>
      </w:r>
      <w:r w:rsidR="00B7497A">
        <w:t>thanks</w:t>
      </w:r>
      <w:r w:rsidR="00590BFC">
        <w:t xml:space="preserve"> to their antioxidant</w:t>
      </w:r>
      <w:r w:rsidR="00B7497A">
        <w:t xml:space="preserve">, antimicrobial and anti-inflammatory properties, but </w:t>
      </w:r>
      <w:r w:rsidR="00B34011">
        <w:t>are also</w:t>
      </w:r>
      <w:r w:rsidR="00434D24">
        <w:t xml:space="preserve"> classified</w:t>
      </w:r>
      <w:r>
        <w:t xml:space="preserve"> </w:t>
      </w:r>
      <w:r w:rsidR="0011555F">
        <w:t xml:space="preserve">as </w:t>
      </w:r>
      <w:r>
        <w:t>EDCs</w:t>
      </w:r>
      <w:r w:rsidR="000D239B">
        <w:t xml:space="preserve"> </w:t>
      </w:r>
      <w:r w:rsidR="00396E40">
        <w:fldChar w:fldCharType="begin"/>
      </w:r>
      <w:r w:rsidR="00396E40">
        <w:instrText xml:space="preserve"> ADDIN ZOTERO_ITEM CSL_CITATION {"citationID":"bRdJzeOe","properties":{"formattedCitation":"(Albuquerque et al., 2020)","plainCitation":"(Albuquerque et al., 2020)","noteIndex":0},"citationItems":[{"id":128,"uris":["http://zotero.org/users/local/h6YJVYLe/items/QJTIX9WW"],"itemData":{"id":128,"type":"article-journal","abstract":"Phenolic compounds are natural bioactive molecules found mainly in plant tissues that have shown interesting bioactivities, such as antioxidant, antimicrobial, anti-inflammatory, and antiproliferative activities, among others, which has led to great interest in their use by several industries. However, despite the large number of scientific studies on this topic, some issues still need to be studied and solved, such as the understanding of the main actions of these compounds in organisms. Besides their large potential applicability in industry, phenolic compounds still face some issues making it necessary to develop strategies to improve bioavailability, sustainable technologies of extraction and refinement, and stability procedures to increase the range of applicability. This review focuses on the most recent advances in the applications of phenolic compounds in different technological and medicinal areas. In addition, techniques to improve their sustainable resourcing, stability and bioavailability will be presented and discussed.","container-title":"Food &amp; Function","DOI":"10.1039/D0FO02324H","journalAbbreviation":"Food &amp; Function","source":"ResearchGate","title":"Phenolic compounds: Current industrial applications, limitations and future challenges","title-short":"Phenolic compounds","author":[{"family":"Albuquerque","given":"Bianca"},{"family":"Heleno","given":"Sandrina"},{"family":"Oliveira","given":"Maria"},{"family":"Barros","given":"Lillian"},{"family":"Ferreira","given":"Isabel"}],"issued":{"date-parts":[["2020",11,5]]}}}],"schema":"https://github.com/citation-style-language/schema/raw/master/csl-citation.json"} </w:instrText>
      </w:r>
      <w:r w:rsidR="00396E40">
        <w:fldChar w:fldCharType="separate"/>
      </w:r>
      <w:r w:rsidR="00396E40" w:rsidRPr="00396E40">
        <w:rPr>
          <w:rFonts w:cs="Arial"/>
        </w:rPr>
        <w:t>(Albuquerque et al., 2020)</w:t>
      </w:r>
      <w:r w:rsidR="00396E40">
        <w:fldChar w:fldCharType="end"/>
      </w:r>
      <w:r w:rsidR="000D239B">
        <w:t>.</w:t>
      </w:r>
      <w:r w:rsidR="0011555F">
        <w:t xml:space="preserve"> Finally,</w:t>
      </w:r>
      <w:r w:rsidR="005A0651">
        <w:t xml:space="preserve"> pesticides and herbicides </w:t>
      </w:r>
      <w:r w:rsidR="00DE5E54">
        <w:t xml:space="preserve">are OMPs originating from the agricultural field and mostly </w:t>
      </w:r>
      <w:r w:rsidR="0027344D">
        <w:t>disposed directly into water bodies.</w:t>
      </w:r>
      <w:r w:rsidR="00507C2B">
        <w:t xml:space="preserve"> </w:t>
      </w:r>
    </w:p>
    <w:p w14:paraId="3AA03438" w14:textId="77777777" w:rsidR="00BB2891" w:rsidRDefault="00BB2891" w:rsidP="005B6CD1">
      <w:pPr>
        <w:jc w:val="both"/>
      </w:pPr>
    </w:p>
    <w:p w14:paraId="61F6F3B9" w14:textId="0126D87B" w:rsidR="00AF0E57" w:rsidRDefault="005B6CD1" w:rsidP="005B6CD1">
      <w:pPr>
        <w:jc w:val="both"/>
      </w:pPr>
      <w:r>
        <w:t>Detailed classification in groups and subgroups of MPs, together with examples and adverse effects, can be found in</w:t>
      </w:r>
      <w:r w:rsidR="006B6FF3">
        <w:t xml:space="preserve"> </w:t>
      </w:r>
      <w:r w:rsidR="006B6FF3">
        <w:fldChar w:fldCharType="begin"/>
      </w:r>
      <w:r w:rsidR="006B6FF3">
        <w:instrText xml:space="preserve"> ADDIN ZOTERO_ITEM CSL_CITATION {"citationID":"nkI01npF","properties":{"formattedCitation":"(Das et al., 2017; Spindola Vilela et al., 2022)","plainCitation":"(Das et al., 2017; Spindola Vilela et al., 2022)","noteIndex":0},"citationItems":[{"id":93,"uris":["http://zotero.org/users/local/h6YJVYLe/items/KNBXE94K"],"itemData":{"id":93,"type":"chapter","abstract":"The occurrence of micropollutants (MPs) in various streams of municipal wastewater treatment plants (WWTPs), and their fate and removal processes are discussed. The fate of MPs in WWTPs largely depends on adsorption on suspended particulates, primary and secondary sludge and dissolved organic carbon, and removal occurs due to coagulation-flocculation, and biodegradation. The log Kow (&gt;2.5) and pKa are the dominant properties of the MPs, and the concentration, organic fraction, and surface charge of suspended particulates dictate the extent of adsorption of MPs. Most of the conventional WWTPs do not remove complex MPs by biodegradation or biotransformation effectively (kbio ≤0.0042 L/gss/h), and the removal varies widely for different compounds, as well as for the same substance, due to operational conditions such as aerobic, anaerobic, anoxic, sludge retention time (SRT), pH, redox potential, and temperature. Membrane bioreactor performs better for moderately biodegradable compounds due to the diverse nature of microorganisms as well as greater adaptability due to longer SRT. Ozone and UV</w:instrText>
      </w:r>
      <w:r w:rsidR="006B6FF3">
        <w:rPr>
          <w:rFonts w:ascii="Cambria Math" w:hAnsi="Cambria Math" w:cs="Cambria Math"/>
        </w:rPr>
        <w:instrText>‐</w:instrText>
      </w:r>
      <w:r w:rsidR="006B6FF3">
        <w:instrText xml:space="preserve">based advanced oxidation processes, membrane filtration can be used for tertiary treatment due to their high rate as well as easy implementation. Various partition coefficients and rate constants values for different MPs are also provided for design and application.","container-title":"Physico-Chemical Wastewater Treatment and Resource Recovery","ISBN":"978-953-51-3129-8","language":"en","note":"DOI: 10.5772/65644","publisher":"InTech","source":"DOI.org (Crossref)","title":"Micropollutants in Wastewater: Fate and Removal Processes","title-short":"Micropollutants in Wastewater","URL":"http://www.intechopen.com/books/physico-chemical-wastewater-treatment-and-resource-recovery/micropollutants-in-wastewater-fate-and-removal-processes","editor":[{"family":"Farooq","given":"Robina"},{"family":"Ahmad","given":"Zaki"}],"author":[{"family":"Das","given":"Sreejon"},{"family":"Ray","given":"Nillohit Mitra"},{"family":"Wan","given":"Jing"},{"family":"Khan","given":"Adnan"},{"family":"Chakraborty","given":"Tulip"},{"family":"Ray","given":"Madhumita B."}],"accessed":{"date-parts":[["2023",11,29]]},"issued":{"date-parts":[["2017",5,3]]}}},{"id":127,"uris":["http://zotero.org/users/local/h6YJVYLe/items/V8K6CC57"],"itemData":{"id":127,"type":"article-journal","abstract":"Micropollutants (MPs) include a wide range of biological disruptors that can be toxic to wildlife and humans at very low concentrations (&lt;1 μg/L). These mainly anthropogenic pollutants have been widely detected in different areas of the planet, including the deep sea, and have impacts on marine life. Because of this potential toxicity, the global distribution, quantity, incidence, and potential impacts of deep-sea MPs were investigated in a systematic review of the literature. The results showed that MPs have reached different zones of the ocean and are more frequently reported in the Northern Hemisphere, where higher concentrations are found. MPs are also concentrated in depths up to 3000 m, where they are also more frequently studied, but also extend deeper than 10,000 m. Potentially toxic metals (PTMs), polychlorinated biphenyls (PCBs), dichlorodiphenyltrichloroethane (DDTs), organotins, and polycyclic aromatic hydrocarbons (PAHs) were identified as the most prevalent and widely distributed MPs at ≥200 m depth. PTMs are widely distributed in the deep sea in high concentrations; aluminum is the most prevalent up to 3000 m depth, followed by zinc and copper. PCBs, organotins, hexa­ chlorocyclohexanes (HCHs), PAHs, and phenols were detected accumulated in both organisms and environ­ mental samples above legislated thresholds or known toxicity levels. Our assessment indicated that the deep sea can be considered a sink for MPs.","container-title":"Environmental Pollution","DOI":"10.1016/j.envpol.2022.119414","ISSN":"02697491","journalAbbreviation":"Environmental Pollution","language":"en","page":"119414","source":"DOI.org (Crossref)","title":"Global qualitative and quantitative distribution of micropollutants in the deep sea","volume":"307","author":[{"family":"Spindola Vilela","given":"Caren Leite"},{"family":"Damasceno","given":"Taissa Lopes"},{"family":"Thomas","given":"Torsten"},{"family":"Peixoto","given":"Raquel Silva"}],"issued":{"date-parts":[["2022",8]]}}}],"schema":"https://github.com/citation-style-language/schema/raw/master/csl-citation.json"} </w:instrText>
      </w:r>
      <w:r w:rsidR="006B6FF3">
        <w:fldChar w:fldCharType="separate"/>
      </w:r>
      <w:r w:rsidR="00D3764A" w:rsidRPr="00D3764A">
        <w:rPr>
          <w:rFonts w:cs="Arial"/>
        </w:rPr>
        <w:t>(Das et al., 2017; Spindola Vilela et al., 2022)</w:t>
      </w:r>
      <w:r w:rsidR="006B6FF3">
        <w:fldChar w:fldCharType="end"/>
      </w:r>
      <w:r>
        <w:t>.</w:t>
      </w:r>
      <w:r w:rsidR="005109A8">
        <w:t xml:space="preserve"> </w:t>
      </w:r>
      <w:r w:rsidR="00D874BA">
        <w:t>Organic micropollutants are not being listed in this report</w:t>
      </w:r>
      <w:r w:rsidR="00AF0E57">
        <w:t>,</w:t>
      </w:r>
      <w:r w:rsidR="00D874BA">
        <w:t xml:space="preserve"> but a brief, summarizing overview is shown in </w:t>
      </w:r>
      <w:r w:rsidR="00AC2750" w:rsidRPr="00AC2750">
        <w:rPr>
          <w:b/>
          <w:bCs/>
        </w:rPr>
        <w:fldChar w:fldCharType="begin"/>
      </w:r>
      <w:r w:rsidR="00AC2750" w:rsidRPr="00AC2750">
        <w:rPr>
          <w:b/>
          <w:bCs/>
        </w:rPr>
        <w:instrText xml:space="preserve"> REF _Ref162692057 \h  \* MERGEFORMAT </w:instrText>
      </w:r>
      <w:r w:rsidR="00AC2750" w:rsidRPr="00AC2750">
        <w:rPr>
          <w:b/>
          <w:bCs/>
        </w:rPr>
      </w:r>
      <w:r w:rsidR="00AC2750" w:rsidRPr="00AC2750">
        <w:rPr>
          <w:b/>
          <w:bCs/>
        </w:rPr>
        <w:fldChar w:fldCharType="separate"/>
      </w:r>
      <w:r w:rsidR="00843CB6" w:rsidRPr="00D968F3">
        <w:rPr>
          <w:b/>
          <w:bCs/>
        </w:rPr>
        <w:t xml:space="preserve">Figure </w:t>
      </w:r>
      <w:r w:rsidR="00843CB6" w:rsidRPr="00843CB6">
        <w:rPr>
          <w:b/>
          <w:bCs/>
          <w:noProof/>
        </w:rPr>
        <w:t>3</w:t>
      </w:r>
      <w:r w:rsidR="00AC2750" w:rsidRPr="00AC2750">
        <w:rPr>
          <w:b/>
          <w:bCs/>
        </w:rPr>
        <w:fldChar w:fldCharType="end"/>
      </w:r>
      <w:r w:rsidR="00AC2750">
        <w:t>.</w:t>
      </w:r>
      <w:r w:rsidR="007A3FEB">
        <w:t xml:space="preserve"> It can be seen that the three main sources of</w:t>
      </w:r>
      <w:r w:rsidR="008220BC">
        <w:t xml:space="preserve"> pollution by OMPs through WWTPs are households, hospitals and industries </w:t>
      </w:r>
      <w:r w:rsidR="008220BC">
        <w:fldChar w:fldCharType="begin"/>
      </w:r>
      <w:r w:rsidR="008220BC">
        <w:instrText xml:space="preserve"> ADDIN ZOTERO_ITEM CSL_CITATION {"citationID":"i0BDd0vJ","properties":{"formattedCitation":"(European Investment Bank &amp; Bofill, 2023)","plainCitation":"(European Investment Bank &amp; Bofill, 2023)","noteIndex":0},"citationItems":[{"id":134,"uris":["http://zotero.org/users/local/h6YJVYLe/items/FJ6B8G7X"],"itemData":{"id":134,"type":"article-journal","language":"en","source":"Zotero","title":"Microplastics and Micropollutants in Water: Contaminants of emerging concern","author":[{"family":"European Investment Bank","given":""},{"family":"Bofill","given":"Juan"}],"issued":{"date-parts":[["2023",2]]}}}],"schema":"https://github.com/citation-style-language/schema/raw/master/csl-citation.json"} </w:instrText>
      </w:r>
      <w:r w:rsidR="008220BC">
        <w:fldChar w:fldCharType="separate"/>
      </w:r>
      <w:r w:rsidR="008220BC" w:rsidRPr="008220BC">
        <w:rPr>
          <w:rFonts w:cs="Arial"/>
        </w:rPr>
        <w:t>(European Investment Bank &amp; Bofill, 2023)</w:t>
      </w:r>
      <w:r w:rsidR="008220BC">
        <w:fldChar w:fldCharType="end"/>
      </w:r>
      <w:r w:rsidR="00775B84">
        <w:t>.</w:t>
      </w:r>
    </w:p>
    <w:p w14:paraId="48FF33C1" w14:textId="77777777" w:rsidR="00BC671A" w:rsidRDefault="00BC671A" w:rsidP="005B6CD1">
      <w:pPr>
        <w:jc w:val="both"/>
      </w:pPr>
    </w:p>
    <w:p w14:paraId="179A2753" w14:textId="77777777" w:rsidR="00D968F3" w:rsidRDefault="00D968F3" w:rsidP="00D968F3">
      <w:pPr>
        <w:keepNext/>
        <w:jc w:val="center"/>
      </w:pPr>
      <w:r w:rsidRPr="00D968F3">
        <w:rPr>
          <w:noProof/>
        </w:rPr>
        <w:drawing>
          <wp:inline distT="0" distB="0" distL="0" distR="0" wp14:anchorId="0E3EC75A" wp14:editId="216E1AEC">
            <wp:extent cx="5727700" cy="2847975"/>
            <wp:effectExtent l="0" t="0" r="6350" b="9525"/>
            <wp:docPr id="1460633722" name="Picture 1" descr="A diagram of a health care syste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0633722" name="Picture 1" descr="A diagram of a health care system&#10;&#10;Description automatically generated"/>
                    <pic:cNvPicPr/>
                  </pic:nvPicPr>
                  <pic:blipFill>
                    <a:blip r:embed="rId10"/>
                    <a:stretch>
                      <a:fillRect/>
                    </a:stretch>
                  </pic:blipFill>
                  <pic:spPr>
                    <a:xfrm>
                      <a:off x="0" y="0"/>
                      <a:ext cx="5727700" cy="2847975"/>
                    </a:xfrm>
                    <a:prstGeom prst="rect">
                      <a:avLst/>
                    </a:prstGeom>
                  </pic:spPr>
                </pic:pic>
              </a:graphicData>
            </a:graphic>
          </wp:inline>
        </w:drawing>
      </w:r>
    </w:p>
    <w:p w14:paraId="0D0B74EF" w14:textId="5127B68F" w:rsidR="00AF0E57" w:rsidRPr="00D968F3" w:rsidRDefault="00D968F3" w:rsidP="00D968F3">
      <w:pPr>
        <w:pStyle w:val="Caption"/>
        <w:jc w:val="center"/>
        <w:rPr>
          <w:b/>
          <w:bCs/>
          <w:i w:val="0"/>
          <w:iCs w:val="0"/>
        </w:rPr>
      </w:pPr>
      <w:bookmarkStart w:id="22" w:name="_Ref162692057"/>
      <w:r w:rsidRPr="00D968F3">
        <w:rPr>
          <w:b/>
          <w:bCs/>
          <w:i w:val="0"/>
          <w:iCs w:val="0"/>
        </w:rPr>
        <w:t xml:space="preserve">Figure </w:t>
      </w:r>
      <w:r w:rsidRPr="00D968F3">
        <w:rPr>
          <w:b/>
          <w:bCs/>
          <w:i w:val="0"/>
          <w:iCs w:val="0"/>
        </w:rPr>
        <w:fldChar w:fldCharType="begin"/>
      </w:r>
      <w:r w:rsidRPr="00D968F3">
        <w:rPr>
          <w:b/>
          <w:bCs/>
          <w:i w:val="0"/>
          <w:iCs w:val="0"/>
        </w:rPr>
        <w:instrText xml:space="preserve"> SEQ Figure \* ARABIC </w:instrText>
      </w:r>
      <w:r w:rsidRPr="00D968F3">
        <w:rPr>
          <w:b/>
          <w:bCs/>
          <w:i w:val="0"/>
          <w:iCs w:val="0"/>
        </w:rPr>
        <w:fldChar w:fldCharType="separate"/>
      </w:r>
      <w:r w:rsidR="00843CB6">
        <w:rPr>
          <w:b/>
          <w:bCs/>
          <w:i w:val="0"/>
          <w:iCs w:val="0"/>
          <w:noProof/>
        </w:rPr>
        <w:t>3</w:t>
      </w:r>
      <w:r w:rsidRPr="00D968F3">
        <w:rPr>
          <w:b/>
          <w:bCs/>
          <w:i w:val="0"/>
          <w:iCs w:val="0"/>
        </w:rPr>
        <w:fldChar w:fldCharType="end"/>
      </w:r>
      <w:bookmarkEnd w:id="22"/>
      <w:r w:rsidR="00F95916">
        <w:rPr>
          <w:b/>
          <w:bCs/>
          <w:i w:val="0"/>
          <w:iCs w:val="0"/>
        </w:rPr>
        <w:t xml:space="preserve"> Classification</w:t>
      </w:r>
      <w:r w:rsidR="00AC2750">
        <w:rPr>
          <w:b/>
          <w:bCs/>
          <w:i w:val="0"/>
          <w:iCs w:val="0"/>
        </w:rPr>
        <w:t xml:space="preserve"> by source and pathways</w:t>
      </w:r>
      <w:r w:rsidR="00F95916">
        <w:rPr>
          <w:b/>
          <w:bCs/>
          <w:i w:val="0"/>
          <w:iCs w:val="0"/>
        </w:rPr>
        <w:t xml:space="preserve"> of organic micropollutants</w:t>
      </w:r>
      <w:r w:rsidR="009747DB">
        <w:rPr>
          <w:b/>
          <w:bCs/>
          <w:i w:val="0"/>
          <w:iCs w:val="0"/>
        </w:rPr>
        <w:t xml:space="preserve">, </w:t>
      </w:r>
      <w:r w:rsidR="00F95916">
        <w:rPr>
          <w:b/>
          <w:bCs/>
          <w:i w:val="0"/>
          <w:iCs w:val="0"/>
        </w:rPr>
        <w:t xml:space="preserve">*wastewater treatment plant </w:t>
      </w:r>
      <w:r w:rsidR="00C23767" w:rsidRPr="009747DB">
        <w:rPr>
          <w:b/>
          <w:bCs/>
          <w:i w:val="0"/>
          <w:iCs w:val="0"/>
        </w:rPr>
        <w:fldChar w:fldCharType="begin"/>
      </w:r>
      <w:r w:rsidR="00C23767" w:rsidRPr="009747DB">
        <w:rPr>
          <w:b/>
          <w:bCs/>
          <w:i w:val="0"/>
          <w:iCs w:val="0"/>
        </w:rPr>
        <w:instrText xml:space="preserve"> ADDIN ZOTERO_ITEM CSL_CITATION {"citationID":"FllpKmJF","properties":{"formattedCitation":"(European Investment Bank &amp; Bofill, 2023)","plainCitation":"(European Investment Bank &amp; Bofill, 2023)","noteIndex":0},"citationItems":[{"id":134,"uris":["http://zotero.org/users/local/h6YJVYLe/items/FJ6B8G7X"],"itemData":{"id":134,"type":"article-journal","language":"en","source":"Zotero","title":"Microplastics and Micropollutants in Water: Contaminants of emerging concern","author":[{"family":"European Investment Bank","given":""},{"family":"Bofill","given":"Juan"}],"issued":{"date-parts":[["2023",2]]}}}],"schema":"https://github.com/citation-style-language/schema/raw/master/csl-citation.json"} </w:instrText>
      </w:r>
      <w:r w:rsidR="00C23767" w:rsidRPr="009747DB">
        <w:rPr>
          <w:b/>
          <w:bCs/>
          <w:i w:val="0"/>
          <w:iCs w:val="0"/>
        </w:rPr>
        <w:fldChar w:fldCharType="separate"/>
      </w:r>
      <w:r w:rsidR="00C23767" w:rsidRPr="009747DB">
        <w:rPr>
          <w:rFonts w:cs="Arial"/>
          <w:b/>
          <w:bCs/>
          <w:i w:val="0"/>
          <w:iCs w:val="0"/>
        </w:rPr>
        <w:t>(European Investment Bank &amp; Bofill, 2023)</w:t>
      </w:r>
      <w:r w:rsidR="00C23767" w:rsidRPr="009747DB">
        <w:rPr>
          <w:b/>
          <w:bCs/>
          <w:i w:val="0"/>
          <w:iCs w:val="0"/>
        </w:rPr>
        <w:fldChar w:fldCharType="end"/>
      </w:r>
    </w:p>
    <w:p w14:paraId="6EB85345" w14:textId="495CD81A" w:rsidR="000E20CB" w:rsidRPr="007C69CE" w:rsidRDefault="00CC54FE" w:rsidP="009F7074">
      <w:pPr>
        <w:pStyle w:val="Heading2"/>
      </w:pPr>
      <w:bookmarkStart w:id="23" w:name="_Toc165464861"/>
      <w:r w:rsidRPr="007C69CE">
        <w:lastRenderedPageBreak/>
        <w:t xml:space="preserve">The fate of micropollutants in </w:t>
      </w:r>
      <w:r w:rsidR="005C5138" w:rsidRPr="007C69CE">
        <w:t>WWTPs</w:t>
      </w:r>
      <w:bookmarkEnd w:id="23"/>
    </w:p>
    <w:p w14:paraId="622B98BB" w14:textId="42AB36C8" w:rsidR="004B4123" w:rsidRDefault="006B7111" w:rsidP="003D71E5">
      <w:pPr>
        <w:jc w:val="both"/>
        <w:rPr>
          <w:b/>
          <w:bCs/>
        </w:rPr>
      </w:pPr>
      <w:r w:rsidRPr="007C69CE">
        <w:t>In typical wastewater treatment plant</w:t>
      </w:r>
      <w:r w:rsidR="00A7576A">
        <w:t>s</w:t>
      </w:r>
      <w:r w:rsidRPr="007C69CE">
        <w:t xml:space="preserve"> nowadays</w:t>
      </w:r>
      <w:r w:rsidR="004B2F32">
        <w:t>,</w:t>
      </w:r>
      <w:r w:rsidRPr="007C69CE">
        <w:t xml:space="preserve"> there is</w:t>
      </w:r>
      <w:r w:rsidR="00F56E96" w:rsidRPr="007C69CE">
        <w:t xml:space="preserve"> partial removal of organic and inorganic micropollutants</w:t>
      </w:r>
      <w:r w:rsidR="004B2F32">
        <w:t>,</w:t>
      </w:r>
      <w:r w:rsidR="00F56E96" w:rsidRPr="007C69CE">
        <w:t xml:space="preserve"> </w:t>
      </w:r>
      <w:r w:rsidR="005A052D">
        <w:t>through</w:t>
      </w:r>
      <w:r w:rsidR="00F56E96" w:rsidRPr="007C69CE">
        <w:t xml:space="preserve"> different pathways.</w:t>
      </w:r>
      <w:r w:rsidR="004B2F32">
        <w:t xml:space="preserve"> </w:t>
      </w:r>
      <w:r w:rsidR="00F56E96" w:rsidRPr="007C69CE">
        <w:t xml:space="preserve">An overview of </w:t>
      </w:r>
      <w:r w:rsidR="00466AAD" w:rsidRPr="007C69CE">
        <w:t xml:space="preserve">all the </w:t>
      </w:r>
      <w:r w:rsidR="00113808" w:rsidRPr="007C69CE">
        <w:t xml:space="preserve">relevant </w:t>
      </w:r>
      <w:r w:rsidR="00F56E96" w:rsidRPr="007C69CE">
        <w:t xml:space="preserve">removal </w:t>
      </w:r>
      <w:r w:rsidR="00416281" w:rsidRPr="007C69CE">
        <w:t>pathways</w:t>
      </w:r>
      <w:r w:rsidR="00D030E7" w:rsidRPr="007C69CE">
        <w:t xml:space="preserve"> in a WWTP</w:t>
      </w:r>
      <w:r w:rsidR="00416281" w:rsidRPr="007C69CE">
        <w:t xml:space="preserve"> is illustrated </w:t>
      </w:r>
      <w:r w:rsidR="00D030E7" w:rsidRPr="007C69CE">
        <w:t xml:space="preserve">in </w:t>
      </w:r>
      <w:r w:rsidR="00D030E7" w:rsidRPr="00BC671A">
        <w:rPr>
          <w:b/>
          <w:bCs/>
        </w:rPr>
        <w:fldChar w:fldCharType="begin"/>
      </w:r>
      <w:r w:rsidR="00D030E7" w:rsidRPr="00BC671A">
        <w:rPr>
          <w:b/>
          <w:bCs/>
        </w:rPr>
        <w:instrText xml:space="preserve"> REF _Ref152171864 \h </w:instrText>
      </w:r>
      <w:r w:rsidR="00BC671A" w:rsidRPr="00BC671A">
        <w:rPr>
          <w:b/>
          <w:bCs/>
        </w:rPr>
        <w:instrText xml:space="preserve"> \* MERGEFORMAT </w:instrText>
      </w:r>
      <w:r w:rsidR="00D030E7" w:rsidRPr="00BC671A">
        <w:rPr>
          <w:b/>
          <w:bCs/>
        </w:rPr>
      </w:r>
      <w:r w:rsidR="00D030E7" w:rsidRPr="00BC671A">
        <w:rPr>
          <w:b/>
          <w:bCs/>
        </w:rPr>
        <w:fldChar w:fldCharType="separate"/>
      </w:r>
      <w:r w:rsidR="00843CB6" w:rsidRPr="007C69CE">
        <w:rPr>
          <w:b/>
          <w:bCs/>
        </w:rPr>
        <w:t xml:space="preserve">Figure </w:t>
      </w:r>
      <w:r w:rsidR="00843CB6" w:rsidRPr="00843CB6">
        <w:rPr>
          <w:b/>
          <w:bCs/>
          <w:noProof/>
        </w:rPr>
        <w:t>4</w:t>
      </w:r>
      <w:r w:rsidR="00D030E7" w:rsidRPr="00BC671A">
        <w:rPr>
          <w:b/>
          <w:bCs/>
        </w:rPr>
        <w:fldChar w:fldCharType="end"/>
      </w:r>
      <w:r w:rsidR="00D030E7" w:rsidRPr="00BC671A">
        <w:rPr>
          <w:b/>
          <w:bCs/>
        </w:rPr>
        <w:t>.</w:t>
      </w:r>
    </w:p>
    <w:p w14:paraId="545A93C1" w14:textId="77777777" w:rsidR="00B058C1" w:rsidRPr="00B058C1" w:rsidRDefault="00B058C1" w:rsidP="003D71E5">
      <w:pPr>
        <w:jc w:val="both"/>
        <w:rPr>
          <w:b/>
          <w:bCs/>
        </w:rPr>
      </w:pPr>
    </w:p>
    <w:p w14:paraId="3832D148" w14:textId="77777777" w:rsidR="00416281" w:rsidRPr="007C69CE" w:rsidRDefault="00416281" w:rsidP="003D71E5">
      <w:pPr>
        <w:keepNext/>
        <w:jc w:val="center"/>
      </w:pPr>
      <w:r w:rsidRPr="007C69CE">
        <w:rPr>
          <w:noProof/>
        </w:rPr>
        <w:drawing>
          <wp:inline distT="0" distB="0" distL="0" distR="0" wp14:anchorId="1CC8BD78" wp14:editId="5474D262">
            <wp:extent cx="5727700" cy="3955415"/>
            <wp:effectExtent l="0" t="0" r="6350" b="6985"/>
            <wp:docPr id="372697262" name="Picture 1" descr="A diagram of a process of a plan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2697262" name="Picture 1" descr="A diagram of a process of a plant&#10;&#10;Description automatically generated with medium confidence"/>
                    <pic:cNvPicPr/>
                  </pic:nvPicPr>
                  <pic:blipFill>
                    <a:blip r:embed="rId11"/>
                    <a:stretch>
                      <a:fillRect/>
                    </a:stretch>
                  </pic:blipFill>
                  <pic:spPr>
                    <a:xfrm>
                      <a:off x="0" y="0"/>
                      <a:ext cx="5727700" cy="3955415"/>
                    </a:xfrm>
                    <a:prstGeom prst="rect">
                      <a:avLst/>
                    </a:prstGeom>
                  </pic:spPr>
                </pic:pic>
              </a:graphicData>
            </a:graphic>
          </wp:inline>
        </w:drawing>
      </w:r>
    </w:p>
    <w:p w14:paraId="54FF4A20" w14:textId="23E6BBFF" w:rsidR="007A38E2" w:rsidRPr="00B243CE" w:rsidRDefault="00416281" w:rsidP="00B243CE">
      <w:pPr>
        <w:pStyle w:val="Caption"/>
        <w:jc w:val="center"/>
        <w:rPr>
          <w:b/>
          <w:bCs/>
          <w:i w:val="0"/>
          <w:iCs w:val="0"/>
        </w:rPr>
      </w:pPr>
      <w:bookmarkStart w:id="24" w:name="_Ref152171864"/>
      <w:r w:rsidRPr="007C69CE">
        <w:rPr>
          <w:b/>
          <w:bCs/>
          <w:i w:val="0"/>
          <w:iCs w:val="0"/>
        </w:rPr>
        <w:t xml:space="preserve">Figure </w:t>
      </w:r>
      <w:r w:rsidR="007D58D3">
        <w:rPr>
          <w:b/>
          <w:bCs/>
          <w:i w:val="0"/>
          <w:iCs w:val="0"/>
        </w:rPr>
        <w:fldChar w:fldCharType="begin"/>
      </w:r>
      <w:r w:rsidR="007D58D3">
        <w:rPr>
          <w:b/>
          <w:bCs/>
          <w:i w:val="0"/>
          <w:iCs w:val="0"/>
        </w:rPr>
        <w:instrText xml:space="preserve"> SEQ Figure \* ARABIC </w:instrText>
      </w:r>
      <w:r w:rsidR="007D58D3">
        <w:rPr>
          <w:b/>
          <w:bCs/>
          <w:i w:val="0"/>
          <w:iCs w:val="0"/>
        </w:rPr>
        <w:fldChar w:fldCharType="separate"/>
      </w:r>
      <w:r w:rsidR="00843CB6">
        <w:rPr>
          <w:b/>
          <w:bCs/>
          <w:i w:val="0"/>
          <w:iCs w:val="0"/>
          <w:noProof/>
        </w:rPr>
        <w:t>4</w:t>
      </w:r>
      <w:r w:rsidR="007D58D3">
        <w:rPr>
          <w:b/>
          <w:bCs/>
          <w:i w:val="0"/>
          <w:iCs w:val="0"/>
        </w:rPr>
        <w:fldChar w:fldCharType="end"/>
      </w:r>
      <w:bookmarkEnd w:id="24"/>
      <w:r w:rsidRPr="007C69CE">
        <w:rPr>
          <w:b/>
          <w:bCs/>
          <w:i w:val="0"/>
          <w:iCs w:val="0"/>
        </w:rPr>
        <w:t xml:space="preserve"> </w:t>
      </w:r>
      <w:r w:rsidR="002644C6" w:rsidRPr="007C69CE">
        <w:rPr>
          <w:b/>
          <w:bCs/>
          <w:i w:val="0"/>
          <w:iCs w:val="0"/>
        </w:rPr>
        <w:t>Fate and</w:t>
      </w:r>
      <w:r w:rsidR="00113808" w:rsidRPr="007C69CE">
        <w:rPr>
          <w:b/>
          <w:bCs/>
          <w:i w:val="0"/>
          <w:iCs w:val="0"/>
        </w:rPr>
        <w:t xml:space="preserve"> </w:t>
      </w:r>
      <w:r w:rsidR="00CB7482" w:rsidRPr="007C69CE">
        <w:rPr>
          <w:b/>
          <w:bCs/>
          <w:i w:val="0"/>
          <w:iCs w:val="0"/>
        </w:rPr>
        <w:t xml:space="preserve">removal processes of micropollutants in a WWTP </w:t>
      </w:r>
      <w:r w:rsidR="000F2746" w:rsidRPr="007C69CE">
        <w:rPr>
          <w:b/>
          <w:bCs/>
          <w:i w:val="0"/>
          <w:iCs w:val="0"/>
        </w:rPr>
        <w:fldChar w:fldCharType="begin"/>
      </w:r>
      <w:r w:rsidR="000F2746" w:rsidRPr="007C69CE">
        <w:rPr>
          <w:b/>
          <w:bCs/>
          <w:i w:val="0"/>
          <w:iCs w:val="0"/>
        </w:rPr>
        <w:instrText xml:space="preserve"> ADDIN ZOTERO_ITEM CSL_CITATION {"citationID":"BZwXwv6X","properties":{"formattedCitation":"(Das et al., 2017)","plainCitation":"(Das et al., 2017)","noteIndex":0},"citationItems":[{"id":93,"uris":["http://zotero.org/users/local/h6YJVYLe/items/KNBXE94K"],"itemData":{"id":93,"type":"chapter","abstract":"The occurrence of micropollutants (MPs) in various streams of municipal wastewater treatment plants (WWTPs), and their fate and removal processes are discussed. The fate of MPs in WWTPs largely depends on adsorption on suspended particulates, primary and secondary sludge and dissolved organic carbon, and removal occurs due to coagulation-flocculation, and biodegradation. The log Kow (&gt;2.5) and pKa are the dominant properties of the MPs, and the concentration, organic fraction, and surface charge of suspended particulates dictate the extent of adsorption of MPs. Most of the conventional WWTPs do not remove complex MPs by biodegradation or biotransformation effectively (kbio ≤0.0042 L/gss/h), and the removal varies widely for different compounds, as well as for the same substance, due to operational conditions such as aerobic, anaerobic, anoxic, sludge retention time (SRT), pH, redox potential, and temperature. Membrane bioreactor performs better for moderately biodegradable compounds due to the diverse nature of microorganisms as well as greater adaptability due to longer SRT. Ozone and UV</w:instrText>
      </w:r>
      <w:r w:rsidR="000F2746" w:rsidRPr="007C69CE">
        <w:rPr>
          <w:rFonts w:ascii="Cambria Math" w:hAnsi="Cambria Math" w:cs="Cambria Math"/>
          <w:b/>
          <w:bCs/>
          <w:i w:val="0"/>
          <w:iCs w:val="0"/>
        </w:rPr>
        <w:instrText>‐</w:instrText>
      </w:r>
      <w:r w:rsidR="000F2746" w:rsidRPr="007C69CE">
        <w:rPr>
          <w:b/>
          <w:bCs/>
          <w:i w:val="0"/>
          <w:iCs w:val="0"/>
        </w:rPr>
        <w:instrText xml:space="preserve">based advanced oxidation processes, membrane filtration can be used for tertiary treatment due to their high rate as well as easy implementation. Various partition coefficients and rate constants values for different MPs are also provided for design and application.","container-title":"Physico-Chemical Wastewater Treatment and Resource Recovery","ISBN":"978-953-51-3129-8","language":"en","note":"DOI: 10.5772/65644","publisher":"InTech","source":"DOI.org (Crossref)","title":"Micropollutants in Wastewater: Fate and Removal Processes","title-short":"Micropollutants in Wastewater","URL":"http://www.intechopen.com/books/physico-chemical-wastewater-treatment-and-resource-recovery/micropollutants-in-wastewater-fate-and-removal-processes","editor":[{"family":"Farooq","given":"Robina"},{"family":"Ahmad","given":"Zaki"}],"author":[{"family":"Das","given":"Sreejon"},{"family":"Ray","given":"Nillohit Mitra"},{"family":"Wan","given":"Jing"},{"family":"Khan","given":"Adnan"},{"family":"Chakraborty","given":"Tulip"},{"family":"Ray","given":"Madhumita B."}],"accessed":{"date-parts":[["2023",11,29]]},"issued":{"date-parts":[["2017",5,3]]}}}],"schema":"https://github.com/citation-style-language/schema/raw/master/csl-citation.json"} </w:instrText>
      </w:r>
      <w:r w:rsidR="000F2746" w:rsidRPr="007C69CE">
        <w:rPr>
          <w:b/>
          <w:bCs/>
          <w:i w:val="0"/>
          <w:iCs w:val="0"/>
        </w:rPr>
        <w:fldChar w:fldCharType="separate"/>
      </w:r>
      <w:r w:rsidR="000F2746" w:rsidRPr="007C69CE">
        <w:rPr>
          <w:rFonts w:cs="Arial"/>
          <w:b/>
          <w:bCs/>
          <w:i w:val="0"/>
          <w:iCs w:val="0"/>
        </w:rPr>
        <w:t>(Das et al., 2017)</w:t>
      </w:r>
      <w:r w:rsidR="000F2746" w:rsidRPr="007C69CE">
        <w:rPr>
          <w:b/>
          <w:bCs/>
          <w:i w:val="0"/>
          <w:iCs w:val="0"/>
        </w:rPr>
        <w:fldChar w:fldCharType="end"/>
      </w:r>
    </w:p>
    <w:p w14:paraId="0B54F76D" w14:textId="7BCF3027" w:rsidR="00177661" w:rsidRDefault="00A96598" w:rsidP="003D71E5">
      <w:pPr>
        <w:jc w:val="both"/>
      </w:pPr>
      <w:r w:rsidRPr="007C69CE">
        <w:t>Adsorption onto</w:t>
      </w:r>
      <w:r w:rsidR="001F36E7" w:rsidRPr="007C69CE">
        <w:t xml:space="preserve"> sediment in the primary treatment</w:t>
      </w:r>
      <w:r w:rsidR="00950A79" w:rsidRPr="007C69CE">
        <w:t xml:space="preserve"> or biodegradation during the secondary treatment are the main </w:t>
      </w:r>
      <w:r w:rsidR="007E09AA">
        <w:t>removal</w:t>
      </w:r>
      <w:r w:rsidR="00950A79" w:rsidRPr="007C69CE">
        <w:t xml:space="preserve"> fates of micropollutants in </w:t>
      </w:r>
      <w:r w:rsidR="00F85365" w:rsidRPr="007C69CE">
        <w:t>conventional activated sludge (CAS) systems</w:t>
      </w:r>
      <w:r w:rsidR="00950A79" w:rsidRPr="007C69CE">
        <w:t>.</w:t>
      </w:r>
      <w:r w:rsidR="00CD338D">
        <w:t xml:space="preserve"> Some volatile MPs </w:t>
      </w:r>
      <w:r w:rsidR="008F2C8D">
        <w:t>have potential to be removed by volatilization.</w:t>
      </w:r>
      <w:r w:rsidR="001F36E7" w:rsidRPr="007C69CE">
        <w:t xml:space="preserve"> </w:t>
      </w:r>
      <w:r w:rsidR="00D030E7" w:rsidRPr="007C69CE">
        <w:t xml:space="preserve">However, conventional treatment </w:t>
      </w:r>
      <w:r w:rsidR="00D44422" w:rsidRPr="007C69CE">
        <w:t>in typical</w:t>
      </w:r>
      <w:r w:rsidR="00D030E7" w:rsidRPr="007C69CE">
        <w:t xml:space="preserve"> WWTP</w:t>
      </w:r>
      <w:r w:rsidR="00D44422" w:rsidRPr="007C69CE">
        <w:t>s</w:t>
      </w:r>
      <w:r w:rsidR="00D030E7" w:rsidRPr="007C69CE">
        <w:t xml:space="preserve"> is not sufficient in the removal of organic micropollutants. As stated in the introduction, </w:t>
      </w:r>
      <w:r w:rsidR="00A42EAF" w:rsidRPr="007C69CE">
        <w:t>treated effluent concentrations are</w:t>
      </w:r>
      <w:r w:rsidR="009E6CB5" w:rsidRPr="007C69CE">
        <w:t xml:space="preserve"> still</w:t>
      </w:r>
      <w:r w:rsidR="00A42EAF" w:rsidRPr="007C69CE">
        <w:t xml:space="preserve"> of concern. </w:t>
      </w:r>
      <w:r w:rsidR="00DB1DEC">
        <w:t>This is quantified in</w:t>
      </w:r>
      <w:r w:rsidR="00D85887">
        <w:t xml:space="preserve"> </w:t>
      </w:r>
      <w:r w:rsidR="00D85887" w:rsidRPr="00D85887">
        <w:fldChar w:fldCharType="begin"/>
      </w:r>
      <w:r w:rsidR="00D85887" w:rsidRPr="00D85887">
        <w:instrText xml:space="preserve"> REF _Ref163050573 \h  \* MERGEFORMAT </w:instrText>
      </w:r>
      <w:r w:rsidR="00D85887" w:rsidRPr="00D85887">
        <w:fldChar w:fldCharType="separate"/>
      </w:r>
      <w:r w:rsidR="00843CB6" w:rsidRPr="00F9184A">
        <w:rPr>
          <w:b/>
          <w:bCs/>
        </w:rPr>
        <w:t xml:space="preserve">Table </w:t>
      </w:r>
      <w:r w:rsidR="00843CB6" w:rsidRPr="00843CB6">
        <w:rPr>
          <w:b/>
          <w:bCs/>
          <w:noProof/>
        </w:rPr>
        <w:t>1</w:t>
      </w:r>
      <w:r w:rsidR="00D85887" w:rsidRPr="00D85887">
        <w:fldChar w:fldCharType="end"/>
      </w:r>
      <w:r w:rsidR="00DB1DEC">
        <w:t xml:space="preserve">, where </w:t>
      </w:r>
      <w:r w:rsidR="006F7C2C">
        <w:t>examples of CEC</w:t>
      </w:r>
      <w:r w:rsidR="00F537CD">
        <w:t xml:space="preserve"> </w:t>
      </w:r>
      <w:r w:rsidR="006F7C2C">
        <w:t>are listed</w:t>
      </w:r>
      <w:r w:rsidR="003730CE">
        <w:t xml:space="preserve"> per class</w:t>
      </w:r>
      <w:r w:rsidR="006F7C2C">
        <w:t xml:space="preserve"> with their respective removal efficienc</w:t>
      </w:r>
      <w:r w:rsidR="0017430D">
        <w:t>ies</w:t>
      </w:r>
      <w:r w:rsidR="006F7C2C">
        <w:t xml:space="preserve"> </w:t>
      </w:r>
      <w:r w:rsidR="00054BFB">
        <w:t>in CAS plants</w:t>
      </w:r>
      <w:r w:rsidR="003730CE">
        <w:t xml:space="preserve">. </w:t>
      </w:r>
      <w:r w:rsidR="00672824">
        <w:t xml:space="preserve">It is clear that </w:t>
      </w:r>
      <w:r w:rsidR="007E6523">
        <w:t>reported removal efficiencies are highly variable</w:t>
      </w:r>
      <w:r w:rsidR="00284151">
        <w:t>.</w:t>
      </w:r>
      <w:r w:rsidR="00E11DD9">
        <w:t xml:space="preserve"> </w:t>
      </w:r>
    </w:p>
    <w:p w14:paraId="7C845FFC" w14:textId="77777777" w:rsidR="007D403A" w:rsidRDefault="007D403A" w:rsidP="003D71E5">
      <w:pPr>
        <w:jc w:val="both"/>
      </w:pPr>
    </w:p>
    <w:p w14:paraId="49BE120F" w14:textId="0DC49F5E" w:rsidR="009D1116" w:rsidRDefault="00E11DD9" w:rsidP="003D71E5">
      <w:pPr>
        <w:jc w:val="both"/>
      </w:pPr>
      <w:r>
        <w:t xml:space="preserve">Some antibiotics such as Enrofloxacin </w:t>
      </w:r>
      <w:r w:rsidR="00372237">
        <w:t>d</w:t>
      </w:r>
      <w:r w:rsidR="005A40CF">
        <w:t>o</w:t>
      </w:r>
      <w:r w:rsidR="00372237">
        <w:t xml:space="preserve"> not feel any effect by the</w:t>
      </w:r>
      <w:r w:rsidR="00247EF3">
        <w:t xml:space="preserve"> conventional</w:t>
      </w:r>
      <w:r w:rsidR="00372237">
        <w:t xml:space="preserve"> treatment, while</w:t>
      </w:r>
      <w:r w:rsidR="00247EF3">
        <w:t xml:space="preserve"> </w:t>
      </w:r>
      <w:r w:rsidR="005A40CF">
        <w:t>others, like sulfamethoxazole,</w:t>
      </w:r>
      <w:r w:rsidR="00372237">
        <w:t xml:space="preserve"> </w:t>
      </w:r>
      <w:r w:rsidR="00247EF3">
        <w:t>decline</w:t>
      </w:r>
      <w:r w:rsidR="00372237">
        <w:t xml:space="preserve"> in concentration. </w:t>
      </w:r>
      <w:r w:rsidR="00871D3D">
        <w:t>E</w:t>
      </w:r>
      <w:r w:rsidR="00157483">
        <w:t xml:space="preserve">strogens like </w:t>
      </w:r>
      <w:r w:rsidR="00157483" w:rsidRPr="00157483">
        <w:t>Enrofloxacin</w:t>
      </w:r>
      <w:r w:rsidR="00157483">
        <w:t xml:space="preserve"> and </w:t>
      </w:r>
      <w:r w:rsidR="00157483" w:rsidRPr="00157483">
        <w:t>Estrone (E1)</w:t>
      </w:r>
      <w:r w:rsidR="00157483">
        <w:t xml:space="preserve"> </w:t>
      </w:r>
      <w:r w:rsidR="002849DC">
        <w:t>have low up to high</w:t>
      </w:r>
      <w:r w:rsidR="00585CCE">
        <w:t xml:space="preserve"> removal efficiency.</w:t>
      </w:r>
      <w:r w:rsidR="006036AE">
        <w:t xml:space="preserve"> The personal care product</w:t>
      </w:r>
      <w:r w:rsidR="00855402">
        <w:t xml:space="preserve"> (PCP) in this table has limited removal (up to 55%). </w:t>
      </w:r>
      <w:r w:rsidR="00A56FA9">
        <w:t xml:space="preserve">Industrial chemical compounds are again highly varying. </w:t>
      </w:r>
      <w:r w:rsidR="0033052C">
        <w:t>What is remarkable is that some PFAS compounds can have negative removal efficiencies.</w:t>
      </w:r>
      <w:r w:rsidR="005674F9">
        <w:t xml:space="preserve"> The reference article has a declaration for this rising effluent </w:t>
      </w:r>
      <w:r w:rsidR="003016E0">
        <w:t xml:space="preserve">concentration </w:t>
      </w:r>
      <w:r w:rsidR="009865E3">
        <w:t>in their WWTP measurements</w:t>
      </w:r>
      <w:r w:rsidR="003016E0">
        <w:t xml:space="preserve">. It </w:t>
      </w:r>
      <w:r w:rsidR="00B37003">
        <w:t>declares</w:t>
      </w:r>
      <w:r w:rsidR="003016E0">
        <w:t xml:space="preserve"> that the enrichment of some PFAS </w:t>
      </w:r>
      <w:r w:rsidR="0081631F">
        <w:t xml:space="preserve">may be caused by additional production </w:t>
      </w:r>
      <w:r w:rsidR="00932285">
        <w:t xml:space="preserve">via precursor degradation </w:t>
      </w:r>
      <w:r w:rsidR="00932285">
        <w:fldChar w:fldCharType="begin"/>
      </w:r>
      <w:r w:rsidR="00932285">
        <w:instrText xml:space="preserve"> ADDIN ZOTERO_ITEM CSL_CITATION {"citationID":"MghyRsNJ","properties":{"formattedCitation":"(Kim et al., 2012)","plainCitation":"(Kim et al., 2012)","noteIndex":0},"citationItems":[{"id":148,"uris":["http://zotero.org/users/local/h6YJVYLe/items/PMAKSS3W"],"itemData":{"id":148,"type":"article-journal","container-title":"Journal of Hazardous Materials","DOI":"10.1016/j.jhazmat.2011.11.036","ISSN":"03043894","journalAbbreviation":"Journal of Hazardous Materials","language":"en","page":"82-91","source":"DOI.org (Crossref)","title":"Wastewater treatment plants (WWTPs)-derived national discharge loads of perfluorinated compounds (PFCs)","volume":"201-202","author":[{"family":"Kim","given":"Seung-Kyu"},{"family":"Im","given":"Jong-Kwon"},{"family":"Kang","given":"Young-Min"},{"family":"Jung","given":"Se-Young"},{"family":"Kho","given":"Yeong Lim"},{"family":"Zoh","given":"Kyung-Duk"}],"issued":{"date-parts":[["2012",1]]}}}],"schema":"https://github.com/citation-style-language/schema/raw/master/csl-citation.json"} </w:instrText>
      </w:r>
      <w:r w:rsidR="00932285">
        <w:fldChar w:fldCharType="separate"/>
      </w:r>
      <w:r w:rsidR="00932285" w:rsidRPr="00932285">
        <w:rPr>
          <w:rFonts w:cs="Arial"/>
        </w:rPr>
        <w:t>(Kim et al., 2012)</w:t>
      </w:r>
      <w:r w:rsidR="00932285">
        <w:fldChar w:fldCharType="end"/>
      </w:r>
      <w:r w:rsidR="00B37003">
        <w:t>.</w:t>
      </w:r>
      <w:r w:rsidR="00657F3E">
        <w:t xml:space="preserve"> </w:t>
      </w:r>
      <w:r w:rsidR="00775E76">
        <w:t xml:space="preserve">Higher rates of formation </w:t>
      </w:r>
      <w:r w:rsidR="007A6039">
        <w:t xml:space="preserve">are identified at </w:t>
      </w:r>
      <w:r w:rsidR="00B9584E">
        <w:t>higher</w:t>
      </w:r>
      <w:r w:rsidR="007A6039">
        <w:t xml:space="preserve"> </w:t>
      </w:r>
      <w:r w:rsidR="002269E5">
        <w:t xml:space="preserve">HRT </w:t>
      </w:r>
      <w:r w:rsidR="00475DD2">
        <w:t>and temperature</w:t>
      </w:r>
      <w:r w:rsidR="00E66A32">
        <w:t xml:space="preserve">, due to the enhanced biological </w:t>
      </w:r>
      <w:r w:rsidR="00567CD9">
        <w:t>reactions</w:t>
      </w:r>
      <w:r w:rsidR="00DA7957">
        <w:t xml:space="preserve"> </w:t>
      </w:r>
      <w:r w:rsidR="004535FE">
        <w:fldChar w:fldCharType="begin"/>
      </w:r>
      <w:r w:rsidR="004535FE">
        <w:instrText xml:space="preserve"> ADDIN ZOTERO_ITEM CSL_CITATION {"citationID":"9vBi9vol","properties":{"formattedCitation":"(Guerra et al., 2014)","plainCitation":"(Guerra et al., 2014)","noteIndex":0},"citationItems":[{"id":150,"uris":["http://zotero.org/users/local/h6YJVYLe/items/K46Y68GU"],"itemData":{"id":150,"type":"article-journal","container-title":"Journal of Hazardous Materials","DOI":"10.1016/j.jhazmat.2014.03.016","ISSN":"03043894","journalAbbreviation":"Journal of Hazardous Materials","language":"en","page":"148-154","source":"DOI.org (Crossref)","title":"Parameters affecting the formation of perfluoroalkyl acids during wastewater treatment","volume":"272","author":[{"family":"Guerra","given":"P."},{"family":"Kim","given":"M."},{"family":"Kinsman","given":"L."},{"family":"Ng","given":"T."},{"family":"Alaee","given":"M."},{"family":"Smyth","given":"S.A."}],"issued":{"date-parts":[["2014",5]]}}}],"schema":"https://github.com/citation-style-language/schema/raw/master/csl-citation.json"} </w:instrText>
      </w:r>
      <w:r w:rsidR="004535FE">
        <w:fldChar w:fldCharType="separate"/>
      </w:r>
      <w:r w:rsidR="004535FE" w:rsidRPr="004535FE">
        <w:rPr>
          <w:rFonts w:cs="Arial"/>
        </w:rPr>
        <w:t>(Guerra et al., 2014)</w:t>
      </w:r>
      <w:r w:rsidR="004535FE">
        <w:fldChar w:fldCharType="end"/>
      </w:r>
      <w:r w:rsidR="002269E5">
        <w:t>.</w:t>
      </w:r>
      <w:r w:rsidR="007714D4">
        <w:t xml:space="preserve"> </w:t>
      </w:r>
      <w:r w:rsidR="00204A9D">
        <w:t>P</w:t>
      </w:r>
      <w:r w:rsidR="00A92DDB">
        <w:t xml:space="preserve">esticides are mostly not reported in CAS systems because </w:t>
      </w:r>
      <w:r w:rsidR="00A821F2">
        <w:t xml:space="preserve">these compounds are </w:t>
      </w:r>
      <w:r w:rsidR="004F19BC">
        <w:t xml:space="preserve">of agricultural rather than urban origin </w:t>
      </w:r>
      <w:r w:rsidR="00B41944">
        <w:fldChar w:fldCharType="begin"/>
      </w:r>
      <w:r w:rsidR="00B41944">
        <w:instrText xml:space="preserve"> ADDIN ZOTERO_ITEM CSL_CITATION {"citationID":"SwS7XvJ0","properties":{"formattedCitation":"(Krzeminski et al., 2019)","plainCitation":"(Krzeminski et al., 2019)","noteIndex":0},"citationItems":[{"id":146,"uris":["http://zotero.org/users/local/h6YJVYLe/items/65PAJRP4"],"itemData":{"id":146,"type":"article-journal","abstract":"Contaminants of emerging concern (CEC) discharged in efﬂuents of wastewater treatment plants (WWTPs), not speciﬁcally designed for their removal, pose serious hazards to human health and ecosystems. Their impact is of particular relevance to wastewater disposal and re-use in agricultural settings due to CEC uptake and accumulation in food crops and consequent diffusion into the food-chain. This is the reason why the chemical CEC discussed in this review have been selected considering, besides recalcitrance, frequency of detection and entity of potential hazards, their relevance for crop uptake. Antibiotic-resistant bacteria (ARB) and antibiotic resistance genes (ARGs) have been included as microbial CEC because of the potential of secondary wastewater treatment to offer conditions favourable to the survival and proliferation of ARB, and dissemination of ARGs. Given the adverse effects of chemical and microbial CEC, their removal is being considered as an additional design criterion, which highlights the necessity of upgrading conventional WWTPs with more effective technologies. In this review, the performance of currently applied biological treatment methods for secondary treatment is analysed. To this end, technological solutions including conventional activated sludge (CAS), membrane bioreactors (MBRs), moving bed bioﬁlm reactors (MBBRs), and nature-based solutions such as constructed wetlands (CWs) are compared for the achievable removal efﬁciencies of the selected CEC and their potential of acting as reservoirs of ARB&amp;ARGs. With the aim of giving a picture of real systems, this review focuses on data from fullscale and pilot-scale plants treating real urban wastewater. To achieve an integrated assessment, technologies are compared considering also other relevant evaluation parameters such as investment and management costs, complexity of layout and management, present scale of application and need of a post-treatment. Comparison results allow the deﬁnition of design and operation strategies for the implementation of CEC removal in WWTPs, when agricultural reuse of efﬂuents is planned.","container-title":"Science of The Total Environment","DOI":"10.1016/j.scitotenv.2018.08.130","ISSN":"00489697","journalAbbreviation":"Science of The Total Environment","language":"en","page":"1052-1081","source":"DOI.org (Crossref)","title":"Performance of secondary wastewater treatment methods for the removal of contaminants of emerging concern implicated in crop uptake and antibiotic resistance spread: A review","title-short":"Performance of secondary wastewater treatment methods for the removal of contaminants of emerging concern implicated in crop uptake and antibiotic resistance spread","volume":"648","author":[{"family":"Krzeminski","given":"Pawel"},{"family":"Tomei","given":"Maria Concetta"},{"family":"Karaolia","given":"Popi"},{"family":"Langenhoff","given":"Alette"},{"family":"Almeida","given":"C. Marisa R."},{"family":"Felis","given":"Ewa"},{"family":"Gritten","given":"Fanny"},{"family":"Andersen","given":"Henrik Rasmus"},{"family":"Fernandes","given":"Telma"},{"family":"Manaia","given":"Celia M."},{"family":"Rizzo","given":"Luigi"},{"family":"Fatta-Kassinos","given":"Despo"}],"issued":{"date-parts":[["2019",1]]}}}],"schema":"https://github.com/citation-style-language/schema/raw/master/csl-citation.json"} </w:instrText>
      </w:r>
      <w:r w:rsidR="00B41944">
        <w:fldChar w:fldCharType="separate"/>
      </w:r>
      <w:r w:rsidR="00B41944" w:rsidRPr="00B41944">
        <w:rPr>
          <w:rFonts w:cs="Arial"/>
        </w:rPr>
        <w:t>(Krzeminski et al., 2019)</w:t>
      </w:r>
      <w:r w:rsidR="00B41944">
        <w:fldChar w:fldCharType="end"/>
      </w:r>
      <w:r w:rsidR="004F19BC">
        <w:t>.</w:t>
      </w:r>
    </w:p>
    <w:p w14:paraId="4B22813C" w14:textId="77777777" w:rsidR="009D1116" w:rsidRDefault="009D1116">
      <w:pPr>
        <w:spacing w:after="160" w:line="2" w:lineRule="auto"/>
      </w:pPr>
      <w:r>
        <w:br w:type="page"/>
      </w:r>
    </w:p>
    <w:p w14:paraId="4B0DBACE" w14:textId="62DC6970" w:rsidR="00432523" w:rsidRPr="00F9184A" w:rsidRDefault="00432523" w:rsidP="00432523">
      <w:pPr>
        <w:pStyle w:val="Caption"/>
        <w:keepNext/>
        <w:jc w:val="center"/>
        <w:rPr>
          <w:b/>
          <w:bCs/>
          <w:i w:val="0"/>
          <w:iCs w:val="0"/>
        </w:rPr>
      </w:pPr>
      <w:bookmarkStart w:id="25" w:name="_Ref163050573"/>
      <w:r w:rsidRPr="00F9184A">
        <w:rPr>
          <w:b/>
          <w:bCs/>
          <w:i w:val="0"/>
          <w:iCs w:val="0"/>
        </w:rPr>
        <w:lastRenderedPageBreak/>
        <w:t xml:space="preserve">Table </w:t>
      </w:r>
      <w:r w:rsidRPr="00F9184A">
        <w:rPr>
          <w:b/>
          <w:bCs/>
          <w:i w:val="0"/>
          <w:iCs w:val="0"/>
        </w:rPr>
        <w:fldChar w:fldCharType="begin"/>
      </w:r>
      <w:r w:rsidRPr="00F9184A">
        <w:rPr>
          <w:b/>
          <w:bCs/>
          <w:i w:val="0"/>
          <w:iCs w:val="0"/>
        </w:rPr>
        <w:instrText xml:space="preserve"> SEQ Table \* ARABIC </w:instrText>
      </w:r>
      <w:r w:rsidRPr="00F9184A">
        <w:rPr>
          <w:b/>
          <w:bCs/>
          <w:i w:val="0"/>
          <w:iCs w:val="0"/>
        </w:rPr>
        <w:fldChar w:fldCharType="separate"/>
      </w:r>
      <w:r w:rsidR="00843CB6">
        <w:rPr>
          <w:b/>
          <w:bCs/>
          <w:i w:val="0"/>
          <w:iCs w:val="0"/>
          <w:noProof/>
        </w:rPr>
        <w:t>1</w:t>
      </w:r>
      <w:r w:rsidRPr="00F9184A">
        <w:rPr>
          <w:b/>
          <w:bCs/>
          <w:i w:val="0"/>
          <w:iCs w:val="0"/>
        </w:rPr>
        <w:fldChar w:fldCharType="end"/>
      </w:r>
      <w:bookmarkEnd w:id="25"/>
      <w:r w:rsidR="001C1D1D" w:rsidRPr="00F9184A">
        <w:rPr>
          <w:b/>
          <w:bCs/>
          <w:i w:val="0"/>
          <w:iCs w:val="0"/>
        </w:rPr>
        <w:t xml:space="preserve"> </w:t>
      </w:r>
      <w:r w:rsidR="00F14FA2">
        <w:rPr>
          <w:b/>
          <w:bCs/>
          <w:i w:val="0"/>
          <w:iCs w:val="0"/>
        </w:rPr>
        <w:t xml:space="preserve">Reported </w:t>
      </w:r>
      <w:r w:rsidR="00065133" w:rsidRPr="00F9184A">
        <w:rPr>
          <w:b/>
          <w:bCs/>
          <w:i w:val="0"/>
          <w:iCs w:val="0"/>
        </w:rPr>
        <w:t xml:space="preserve">CEC removal efficiencies in CAS plants </w:t>
      </w:r>
      <w:r w:rsidR="00065133" w:rsidRPr="00F9184A">
        <w:rPr>
          <w:b/>
          <w:bCs/>
          <w:i w:val="0"/>
          <w:iCs w:val="0"/>
        </w:rPr>
        <w:fldChar w:fldCharType="begin"/>
      </w:r>
      <w:r w:rsidR="00065133" w:rsidRPr="00F9184A">
        <w:rPr>
          <w:b/>
          <w:bCs/>
          <w:i w:val="0"/>
          <w:iCs w:val="0"/>
        </w:rPr>
        <w:instrText xml:space="preserve"> ADDIN ZOTERO_ITEM CSL_CITATION {"citationID":"aOgqzdD1","properties":{"formattedCitation":"(Krzeminski et al., 2019)","plainCitation":"(Krzeminski et al., 2019)","noteIndex":0},"citationItems":[{"id":146,"uris":["http://zotero.org/users/local/h6YJVYLe/items/65PAJRP4"],"itemData":{"id":146,"type":"article-journal","abstract":"Contaminants of emerging concern (CEC) discharged in efﬂuents of wastewater treatment plants (WWTPs), not speciﬁcally designed for their removal, pose serious hazards to human health and ecosystems. Their impact is of particular relevance to wastewater disposal and re-use in agricultural settings due to CEC uptake and accumulation in food crops and consequent diffusion into the food-chain. This is the reason why the chemical CEC discussed in this review have been selected considering, besides recalcitrance, frequency of detection and entity of potential hazards, their relevance for crop uptake. Antibiotic-resistant bacteria (ARB) and antibiotic resistance genes (ARGs) have been included as microbial CEC because of the potential of secondary wastewater treatment to offer conditions favourable to the survival and proliferation of ARB, and dissemination of ARGs. Given the adverse effects of chemical and microbial CEC, their removal is being considered as an additional design criterion, which highlights the necessity of upgrading conventional WWTPs with more effective technologies. In this review, the performance of currently applied biological treatment methods for secondary treatment is analysed. To this end, technological solutions including conventional activated sludge (CAS), membrane bioreactors (MBRs), moving bed bioﬁlm reactors (MBBRs), and nature-based solutions such as constructed wetlands (CWs) are compared for the achievable removal efﬁciencies of the selected CEC and their potential of acting as reservoirs of ARB&amp;ARGs. With the aim of giving a picture of real systems, this review focuses on data from fullscale and pilot-scale plants treating real urban wastewater. To achieve an integrated assessment, technologies are compared considering also other relevant evaluation parameters such as investment and management costs, complexity of layout and management, present scale of application and need of a post-treatment. Comparison results allow the deﬁnition of design and operation strategies for the implementation of CEC removal in WWTPs, when agricultural reuse of efﬂuents is planned.","container-title":"Science of The Total Environment","DOI":"10.1016/j.scitotenv.2018.08.130","ISSN":"00489697","journalAbbreviation":"Science of The Total Environment","language":"en","page":"1052-1081","source":"DOI.org (Crossref)","title":"Performance of secondary wastewater treatment methods for the removal of contaminants of emerging concern implicated in crop uptake and antibiotic resistance spread: A review","title-short":"Performance of secondary wastewater treatment methods for the removal of contaminants of emerging concern implicated in crop uptake and antibiotic resistance spread","volume":"648","author":[{"family":"Krzeminski","given":"Pawel"},{"family":"Tomei","given":"Maria Concetta"},{"family":"Karaolia","given":"Popi"},{"family":"Langenhoff","given":"Alette"},{"family":"Almeida","given":"C. Marisa R."},{"family":"Felis","given":"Ewa"},{"family":"Gritten","given":"Fanny"},{"family":"Andersen","given":"Henrik Rasmus"},{"family":"Fernandes","given":"Telma"},{"family":"Manaia","given":"Celia M."},{"family":"Rizzo","given":"Luigi"},{"family":"Fatta-Kassinos","given":"Despo"}],"issued":{"date-parts":[["2019",1]]}}}],"schema":"https://github.com/citation-style-language/schema/raw/master/csl-citation.json"} </w:instrText>
      </w:r>
      <w:r w:rsidR="00065133" w:rsidRPr="00F9184A">
        <w:rPr>
          <w:b/>
          <w:bCs/>
          <w:i w:val="0"/>
          <w:iCs w:val="0"/>
        </w:rPr>
        <w:fldChar w:fldCharType="separate"/>
      </w:r>
      <w:r w:rsidR="00065133" w:rsidRPr="00F9184A">
        <w:rPr>
          <w:rFonts w:cs="Arial"/>
          <w:b/>
          <w:bCs/>
          <w:i w:val="0"/>
          <w:iCs w:val="0"/>
        </w:rPr>
        <w:t>(Krzeminski et al., 2019)</w:t>
      </w:r>
      <w:r w:rsidR="00065133" w:rsidRPr="00F9184A">
        <w:rPr>
          <w:b/>
          <w:bCs/>
          <w:i w:val="0"/>
          <w:iCs w:val="0"/>
        </w:rPr>
        <w:fldChar w:fldCharType="end"/>
      </w:r>
    </w:p>
    <w:tbl>
      <w:tblPr>
        <w:tblStyle w:val="TableGrid"/>
        <w:tblW w:w="0" w:type="auto"/>
        <w:tblLook w:val="04A0" w:firstRow="1" w:lastRow="0" w:firstColumn="1" w:lastColumn="0" w:noHBand="0" w:noVBand="1"/>
      </w:tblPr>
      <w:tblGrid>
        <w:gridCol w:w="2552"/>
        <w:gridCol w:w="3260"/>
        <w:gridCol w:w="3119"/>
      </w:tblGrid>
      <w:tr w:rsidR="004A131F" w:rsidRPr="007C69CE" w14:paraId="175EC43C" w14:textId="77777777" w:rsidTr="007D6E42">
        <w:tc>
          <w:tcPr>
            <w:tcW w:w="2552" w:type="dxa"/>
            <w:tcBorders>
              <w:top w:val="single" w:sz="4" w:space="0" w:color="auto"/>
              <w:left w:val="nil"/>
              <w:bottom w:val="single" w:sz="4" w:space="0" w:color="auto"/>
              <w:right w:val="nil"/>
            </w:tcBorders>
            <w:shd w:val="clear" w:color="auto" w:fill="B4C6E7" w:themeFill="accent5" w:themeFillTint="66"/>
            <w:vAlign w:val="center"/>
          </w:tcPr>
          <w:p w14:paraId="4664A97E" w14:textId="4965683C" w:rsidR="004A131F" w:rsidRPr="009C6E1A" w:rsidRDefault="004A131F" w:rsidP="004A131F">
            <w:pPr>
              <w:rPr>
                <w:sz w:val="18"/>
                <w:szCs w:val="20"/>
              </w:rPr>
            </w:pPr>
            <w:r>
              <w:rPr>
                <w:sz w:val="18"/>
                <w:szCs w:val="20"/>
              </w:rPr>
              <w:t>Class</w:t>
            </w:r>
          </w:p>
        </w:tc>
        <w:tc>
          <w:tcPr>
            <w:tcW w:w="3260" w:type="dxa"/>
            <w:tcBorders>
              <w:top w:val="single" w:sz="4" w:space="0" w:color="auto"/>
              <w:left w:val="nil"/>
              <w:bottom w:val="single" w:sz="4" w:space="0" w:color="auto"/>
              <w:right w:val="nil"/>
            </w:tcBorders>
            <w:shd w:val="clear" w:color="auto" w:fill="B4C6E7" w:themeFill="accent5" w:themeFillTint="66"/>
            <w:vAlign w:val="center"/>
          </w:tcPr>
          <w:p w14:paraId="1EC71FB7" w14:textId="692BA053" w:rsidR="004A131F" w:rsidRPr="009C6E1A" w:rsidRDefault="004A131F" w:rsidP="004A131F">
            <w:pPr>
              <w:rPr>
                <w:sz w:val="18"/>
                <w:szCs w:val="20"/>
              </w:rPr>
            </w:pPr>
            <w:r>
              <w:rPr>
                <w:sz w:val="18"/>
                <w:szCs w:val="20"/>
              </w:rPr>
              <w:t>CEC</w:t>
            </w:r>
          </w:p>
        </w:tc>
        <w:tc>
          <w:tcPr>
            <w:tcW w:w="3119" w:type="dxa"/>
            <w:tcBorders>
              <w:top w:val="single" w:sz="4" w:space="0" w:color="auto"/>
              <w:left w:val="nil"/>
              <w:bottom w:val="single" w:sz="4" w:space="0" w:color="auto"/>
              <w:right w:val="nil"/>
            </w:tcBorders>
            <w:shd w:val="clear" w:color="auto" w:fill="B4C6E7" w:themeFill="accent5" w:themeFillTint="66"/>
            <w:vAlign w:val="center"/>
          </w:tcPr>
          <w:p w14:paraId="58187A42" w14:textId="3DBC1896" w:rsidR="004A131F" w:rsidRPr="009C6E1A" w:rsidRDefault="004A131F" w:rsidP="004A131F">
            <w:pPr>
              <w:rPr>
                <w:sz w:val="18"/>
                <w:szCs w:val="20"/>
              </w:rPr>
            </w:pPr>
            <w:r>
              <w:rPr>
                <w:sz w:val="18"/>
                <w:szCs w:val="20"/>
              </w:rPr>
              <w:t>Removal efficiency (%)</w:t>
            </w:r>
          </w:p>
        </w:tc>
      </w:tr>
      <w:tr w:rsidR="004A131F" w:rsidRPr="004E4999" w14:paraId="7A897E0A" w14:textId="77777777" w:rsidTr="007D6E42">
        <w:tc>
          <w:tcPr>
            <w:tcW w:w="2552" w:type="dxa"/>
            <w:tcBorders>
              <w:top w:val="single" w:sz="4" w:space="0" w:color="auto"/>
              <w:left w:val="nil"/>
              <w:right w:val="nil"/>
            </w:tcBorders>
          </w:tcPr>
          <w:p w14:paraId="421A3235" w14:textId="116B5595" w:rsidR="004A131F" w:rsidRPr="00844E9A" w:rsidRDefault="00B243CE" w:rsidP="00844E9A">
            <w:pPr>
              <w:rPr>
                <w:b/>
                <w:bCs/>
                <w:sz w:val="16"/>
                <w:szCs w:val="18"/>
              </w:rPr>
            </w:pPr>
            <w:r>
              <w:rPr>
                <w:b/>
                <w:bCs/>
                <w:sz w:val="16"/>
                <w:szCs w:val="18"/>
              </w:rPr>
              <w:t>Pharmaceutical active compounds (PhACs)</w:t>
            </w:r>
          </w:p>
        </w:tc>
        <w:tc>
          <w:tcPr>
            <w:tcW w:w="3260" w:type="dxa"/>
            <w:tcBorders>
              <w:top w:val="single" w:sz="4" w:space="0" w:color="auto"/>
              <w:left w:val="nil"/>
              <w:right w:val="nil"/>
            </w:tcBorders>
          </w:tcPr>
          <w:p w14:paraId="10E1A4F6" w14:textId="1107DAA2" w:rsidR="004A131F" w:rsidRDefault="007D066F" w:rsidP="004A131F">
            <w:pPr>
              <w:rPr>
                <w:sz w:val="16"/>
                <w:szCs w:val="18"/>
              </w:rPr>
            </w:pPr>
            <w:r w:rsidRPr="007D066F">
              <w:rPr>
                <w:sz w:val="16"/>
                <w:szCs w:val="18"/>
              </w:rPr>
              <w:t>Sulfamethoxazole</w:t>
            </w:r>
            <w:r w:rsidR="00335050">
              <w:rPr>
                <w:sz w:val="16"/>
                <w:szCs w:val="18"/>
              </w:rPr>
              <w:t xml:space="preserve"> (antibiotics)</w:t>
            </w:r>
          </w:p>
          <w:p w14:paraId="7B6EE4E4" w14:textId="4477EF41" w:rsidR="00CF10E8" w:rsidRDefault="00CF10E8" w:rsidP="004A131F">
            <w:pPr>
              <w:rPr>
                <w:sz w:val="16"/>
                <w:szCs w:val="18"/>
              </w:rPr>
            </w:pPr>
            <w:r w:rsidRPr="00CF10E8">
              <w:rPr>
                <w:sz w:val="16"/>
                <w:szCs w:val="18"/>
              </w:rPr>
              <w:t>Enrofloxacin</w:t>
            </w:r>
            <w:r w:rsidR="00D966A6">
              <w:rPr>
                <w:sz w:val="16"/>
                <w:szCs w:val="18"/>
              </w:rPr>
              <w:t xml:space="preserve"> (antibiotics)</w:t>
            </w:r>
          </w:p>
          <w:p w14:paraId="6D1658E1" w14:textId="521D89DC" w:rsidR="007779AF" w:rsidRDefault="007779AF" w:rsidP="004A131F">
            <w:pPr>
              <w:rPr>
                <w:sz w:val="16"/>
                <w:szCs w:val="18"/>
              </w:rPr>
            </w:pPr>
            <w:r w:rsidRPr="007779AF">
              <w:rPr>
                <w:sz w:val="16"/>
                <w:szCs w:val="18"/>
              </w:rPr>
              <w:t>Azithromycin</w:t>
            </w:r>
            <w:r>
              <w:rPr>
                <w:sz w:val="16"/>
                <w:szCs w:val="18"/>
              </w:rPr>
              <w:t xml:space="preserve"> (antibiotics)</w:t>
            </w:r>
          </w:p>
          <w:p w14:paraId="193064C4" w14:textId="7DFA7040" w:rsidR="00D0018B" w:rsidRDefault="00D0018B" w:rsidP="004A131F">
            <w:pPr>
              <w:rPr>
                <w:sz w:val="16"/>
                <w:szCs w:val="18"/>
              </w:rPr>
            </w:pPr>
            <w:r>
              <w:rPr>
                <w:sz w:val="16"/>
                <w:szCs w:val="18"/>
              </w:rPr>
              <w:t xml:space="preserve">Estrone </w:t>
            </w:r>
            <w:r w:rsidR="00871D3D">
              <w:rPr>
                <w:sz w:val="16"/>
                <w:szCs w:val="18"/>
              </w:rPr>
              <w:t>(estrogens)</w:t>
            </w:r>
          </w:p>
          <w:p w14:paraId="42148629" w14:textId="0BB14056" w:rsidR="006323B3" w:rsidRPr="007C69CE" w:rsidRDefault="006323B3" w:rsidP="004A131F">
            <w:pPr>
              <w:rPr>
                <w:sz w:val="16"/>
                <w:szCs w:val="18"/>
              </w:rPr>
            </w:pPr>
            <w:r w:rsidRPr="006323B3">
              <w:rPr>
                <w:sz w:val="16"/>
                <w:szCs w:val="18"/>
              </w:rPr>
              <w:t xml:space="preserve">17α-Ethynylestradiol </w:t>
            </w:r>
            <w:r w:rsidR="00871D3D">
              <w:rPr>
                <w:sz w:val="16"/>
                <w:szCs w:val="18"/>
              </w:rPr>
              <w:t>(estrogens)</w:t>
            </w:r>
          </w:p>
        </w:tc>
        <w:tc>
          <w:tcPr>
            <w:tcW w:w="3119" w:type="dxa"/>
            <w:tcBorders>
              <w:top w:val="single" w:sz="4" w:space="0" w:color="auto"/>
              <w:left w:val="nil"/>
              <w:right w:val="nil"/>
            </w:tcBorders>
          </w:tcPr>
          <w:p w14:paraId="4678A244" w14:textId="77777777" w:rsidR="00B243CE" w:rsidRDefault="007D066F" w:rsidP="00B243CE">
            <w:pPr>
              <w:rPr>
                <w:rFonts w:cs="Arial"/>
                <w:sz w:val="16"/>
                <w:szCs w:val="18"/>
              </w:rPr>
            </w:pPr>
            <w:r>
              <w:rPr>
                <w:rFonts w:cs="Arial"/>
                <w:sz w:val="16"/>
                <w:szCs w:val="18"/>
              </w:rPr>
              <w:t>35-84</w:t>
            </w:r>
          </w:p>
          <w:p w14:paraId="3778084B" w14:textId="77777777" w:rsidR="00CF10E8" w:rsidRDefault="007E43CC" w:rsidP="00B243CE">
            <w:pPr>
              <w:rPr>
                <w:rFonts w:cs="Arial"/>
                <w:sz w:val="16"/>
                <w:szCs w:val="18"/>
              </w:rPr>
            </w:pPr>
            <w:r>
              <w:rPr>
                <w:rFonts w:cs="Arial"/>
                <w:sz w:val="16"/>
                <w:szCs w:val="18"/>
              </w:rPr>
              <w:t>~0</w:t>
            </w:r>
          </w:p>
          <w:p w14:paraId="490D4746" w14:textId="559218FC" w:rsidR="007779AF" w:rsidRDefault="007779AF" w:rsidP="00B243CE">
            <w:pPr>
              <w:rPr>
                <w:rFonts w:cs="Arial"/>
                <w:sz w:val="16"/>
                <w:szCs w:val="18"/>
              </w:rPr>
            </w:pPr>
            <w:r>
              <w:rPr>
                <w:rFonts w:cs="Arial"/>
                <w:sz w:val="16"/>
                <w:szCs w:val="18"/>
              </w:rPr>
              <w:t>11-44</w:t>
            </w:r>
          </w:p>
          <w:p w14:paraId="402F3D9C" w14:textId="77777777" w:rsidR="00D0018B" w:rsidRDefault="00D0018B" w:rsidP="00B243CE">
            <w:pPr>
              <w:rPr>
                <w:rFonts w:cs="Arial"/>
                <w:sz w:val="16"/>
                <w:szCs w:val="18"/>
              </w:rPr>
            </w:pPr>
            <w:r>
              <w:rPr>
                <w:rFonts w:cs="Arial"/>
                <w:sz w:val="16"/>
                <w:szCs w:val="18"/>
              </w:rPr>
              <w:t>58-81</w:t>
            </w:r>
          </w:p>
          <w:p w14:paraId="44A9270B" w14:textId="0E1B0E2A" w:rsidR="006323B3" w:rsidRPr="00B243CE" w:rsidRDefault="006323B3" w:rsidP="00B243CE">
            <w:pPr>
              <w:rPr>
                <w:rFonts w:cs="Arial"/>
                <w:sz w:val="16"/>
                <w:szCs w:val="18"/>
              </w:rPr>
            </w:pPr>
            <w:r>
              <w:rPr>
                <w:rFonts w:cs="Arial"/>
                <w:sz w:val="16"/>
                <w:szCs w:val="18"/>
              </w:rPr>
              <w:t>18-94</w:t>
            </w:r>
          </w:p>
        </w:tc>
      </w:tr>
      <w:tr w:rsidR="004A131F" w:rsidRPr="007C69CE" w14:paraId="26304C93" w14:textId="77777777" w:rsidTr="007D6E42">
        <w:tc>
          <w:tcPr>
            <w:tcW w:w="2552" w:type="dxa"/>
            <w:tcBorders>
              <w:left w:val="nil"/>
              <w:right w:val="nil"/>
            </w:tcBorders>
          </w:tcPr>
          <w:p w14:paraId="4D6A005A" w14:textId="5C0E7DEF" w:rsidR="00B243CE" w:rsidRPr="00844E9A" w:rsidRDefault="00B243CE" w:rsidP="00844E9A">
            <w:pPr>
              <w:rPr>
                <w:b/>
                <w:bCs/>
                <w:sz w:val="16"/>
                <w:szCs w:val="18"/>
              </w:rPr>
            </w:pPr>
            <w:r>
              <w:rPr>
                <w:b/>
                <w:bCs/>
                <w:sz w:val="16"/>
                <w:szCs w:val="18"/>
              </w:rPr>
              <w:t>Household personal care products (PCPs)</w:t>
            </w:r>
          </w:p>
        </w:tc>
        <w:tc>
          <w:tcPr>
            <w:tcW w:w="3260" w:type="dxa"/>
            <w:tcBorders>
              <w:left w:val="nil"/>
              <w:right w:val="nil"/>
            </w:tcBorders>
          </w:tcPr>
          <w:p w14:paraId="3B587CB4" w14:textId="6C580F32" w:rsidR="00B243CE" w:rsidRDefault="00836BFF" w:rsidP="004A131F">
            <w:pPr>
              <w:rPr>
                <w:sz w:val="16"/>
                <w:szCs w:val="18"/>
              </w:rPr>
            </w:pPr>
            <w:r w:rsidRPr="00836BFF">
              <w:rPr>
                <w:sz w:val="16"/>
                <w:szCs w:val="18"/>
              </w:rPr>
              <w:t>2-Ethylhexyl ethoxycinnamate</w:t>
            </w:r>
          </w:p>
          <w:p w14:paraId="7079698C" w14:textId="542FF408" w:rsidR="00B243CE" w:rsidRPr="007C69CE" w:rsidRDefault="00B243CE" w:rsidP="004A131F">
            <w:pPr>
              <w:rPr>
                <w:sz w:val="16"/>
                <w:szCs w:val="18"/>
              </w:rPr>
            </w:pPr>
          </w:p>
        </w:tc>
        <w:tc>
          <w:tcPr>
            <w:tcW w:w="3119" w:type="dxa"/>
            <w:tcBorders>
              <w:left w:val="nil"/>
              <w:right w:val="nil"/>
            </w:tcBorders>
          </w:tcPr>
          <w:p w14:paraId="7037B0EA" w14:textId="69C3687D" w:rsidR="004A131F" w:rsidRPr="00E51C0C" w:rsidRDefault="00836BFF" w:rsidP="00844E9A">
            <w:pPr>
              <w:rPr>
                <w:sz w:val="16"/>
                <w:szCs w:val="18"/>
              </w:rPr>
            </w:pPr>
            <w:r>
              <w:rPr>
                <w:sz w:val="16"/>
                <w:szCs w:val="18"/>
              </w:rPr>
              <w:t>30-55</w:t>
            </w:r>
          </w:p>
        </w:tc>
      </w:tr>
      <w:tr w:rsidR="004A131F" w:rsidRPr="00D448B0" w14:paraId="40E6AE16" w14:textId="77777777" w:rsidTr="007D6E42">
        <w:tc>
          <w:tcPr>
            <w:tcW w:w="2552" w:type="dxa"/>
            <w:tcBorders>
              <w:left w:val="nil"/>
              <w:right w:val="nil"/>
            </w:tcBorders>
          </w:tcPr>
          <w:p w14:paraId="784FD1CF" w14:textId="239764D0" w:rsidR="004A131F" w:rsidRPr="00844E9A" w:rsidRDefault="007E6523" w:rsidP="00844E9A">
            <w:pPr>
              <w:rPr>
                <w:b/>
                <w:bCs/>
                <w:sz w:val="16"/>
                <w:szCs w:val="18"/>
              </w:rPr>
            </w:pPr>
            <w:r>
              <w:rPr>
                <w:b/>
                <w:bCs/>
                <w:sz w:val="16"/>
                <w:szCs w:val="18"/>
              </w:rPr>
              <w:t>Industrial chemicals</w:t>
            </w:r>
          </w:p>
        </w:tc>
        <w:tc>
          <w:tcPr>
            <w:tcW w:w="3260" w:type="dxa"/>
            <w:tcBorders>
              <w:left w:val="nil"/>
              <w:right w:val="nil"/>
            </w:tcBorders>
          </w:tcPr>
          <w:p w14:paraId="6EFB2149" w14:textId="77777777" w:rsidR="004A131F" w:rsidRDefault="00E901FD" w:rsidP="004A131F">
            <w:pPr>
              <w:rPr>
                <w:sz w:val="16"/>
                <w:szCs w:val="18"/>
              </w:rPr>
            </w:pPr>
            <w:r w:rsidRPr="00E901FD">
              <w:rPr>
                <w:sz w:val="16"/>
                <w:szCs w:val="18"/>
              </w:rPr>
              <w:t>Butylated hydroxytoluene</w:t>
            </w:r>
            <w:r>
              <w:rPr>
                <w:sz w:val="16"/>
                <w:szCs w:val="18"/>
              </w:rPr>
              <w:t xml:space="preserve"> (phenol</w:t>
            </w:r>
            <w:r w:rsidR="00921018">
              <w:rPr>
                <w:sz w:val="16"/>
                <w:szCs w:val="18"/>
              </w:rPr>
              <w:t>ics)</w:t>
            </w:r>
          </w:p>
          <w:p w14:paraId="77051298" w14:textId="77777777" w:rsidR="00F44E8E" w:rsidRDefault="00BE6898" w:rsidP="004A131F">
            <w:pPr>
              <w:rPr>
                <w:sz w:val="16"/>
                <w:szCs w:val="18"/>
              </w:rPr>
            </w:pPr>
            <w:r w:rsidRPr="00BE6898">
              <w:rPr>
                <w:sz w:val="16"/>
                <w:szCs w:val="18"/>
              </w:rPr>
              <w:t>Tetrabromobisphenol A</w:t>
            </w:r>
            <w:r>
              <w:rPr>
                <w:sz w:val="16"/>
                <w:szCs w:val="18"/>
              </w:rPr>
              <w:t xml:space="preserve"> (phenolics)</w:t>
            </w:r>
          </w:p>
          <w:p w14:paraId="4AD1404A" w14:textId="1FCF3AF3" w:rsidR="00F074C4" w:rsidRDefault="00147D3D" w:rsidP="004A131F">
            <w:pPr>
              <w:rPr>
                <w:sz w:val="16"/>
                <w:szCs w:val="18"/>
              </w:rPr>
            </w:pPr>
            <w:r>
              <w:rPr>
                <w:sz w:val="16"/>
                <w:szCs w:val="18"/>
              </w:rPr>
              <w:t>H</w:t>
            </w:r>
            <w:r w:rsidR="00F074C4" w:rsidRPr="00F074C4">
              <w:rPr>
                <w:sz w:val="16"/>
                <w:szCs w:val="18"/>
              </w:rPr>
              <w:t>exabromocyclododecane</w:t>
            </w:r>
          </w:p>
          <w:p w14:paraId="069F9556" w14:textId="77777777" w:rsidR="00C90CB8" w:rsidRDefault="00C90CB8" w:rsidP="004A131F">
            <w:pPr>
              <w:rPr>
                <w:sz w:val="16"/>
                <w:szCs w:val="18"/>
              </w:rPr>
            </w:pPr>
            <w:r w:rsidRPr="00C90CB8">
              <w:rPr>
                <w:sz w:val="16"/>
                <w:szCs w:val="18"/>
              </w:rPr>
              <w:t>Benzotriazole</w:t>
            </w:r>
          </w:p>
          <w:p w14:paraId="4932C93B" w14:textId="65D2BB21" w:rsidR="00FA7B79" w:rsidRDefault="00FA7B79" w:rsidP="004A131F">
            <w:pPr>
              <w:rPr>
                <w:sz w:val="16"/>
                <w:szCs w:val="18"/>
              </w:rPr>
            </w:pPr>
            <w:r w:rsidRPr="00FA7B79">
              <w:rPr>
                <w:sz w:val="16"/>
                <w:szCs w:val="18"/>
              </w:rPr>
              <w:t>Perfluorobutanoic acid</w:t>
            </w:r>
            <w:r w:rsidR="00764A22">
              <w:rPr>
                <w:sz w:val="16"/>
                <w:szCs w:val="18"/>
              </w:rPr>
              <w:t xml:space="preserve">, </w:t>
            </w:r>
            <w:r w:rsidRPr="00FA7B79">
              <w:rPr>
                <w:sz w:val="16"/>
                <w:szCs w:val="18"/>
              </w:rPr>
              <w:t>PFBA</w:t>
            </w:r>
            <w:r w:rsidR="00764A22">
              <w:rPr>
                <w:sz w:val="16"/>
                <w:szCs w:val="18"/>
              </w:rPr>
              <w:t xml:space="preserve"> (PFAS)</w:t>
            </w:r>
          </w:p>
          <w:p w14:paraId="6847514B" w14:textId="00664C94" w:rsidR="00FA7B79" w:rsidRDefault="00FA7B79" w:rsidP="004A131F">
            <w:pPr>
              <w:rPr>
                <w:sz w:val="16"/>
                <w:szCs w:val="18"/>
              </w:rPr>
            </w:pPr>
            <w:r w:rsidRPr="00FA7B79">
              <w:rPr>
                <w:sz w:val="16"/>
                <w:szCs w:val="18"/>
              </w:rPr>
              <w:t>Perfluoropentanoic acid</w:t>
            </w:r>
            <w:r w:rsidR="00764A22">
              <w:rPr>
                <w:sz w:val="16"/>
                <w:szCs w:val="18"/>
              </w:rPr>
              <w:t xml:space="preserve">, </w:t>
            </w:r>
            <w:r w:rsidRPr="00FA7B79">
              <w:rPr>
                <w:sz w:val="16"/>
                <w:szCs w:val="18"/>
              </w:rPr>
              <w:t>PFPeA</w:t>
            </w:r>
            <w:r w:rsidR="00764A22">
              <w:rPr>
                <w:sz w:val="16"/>
                <w:szCs w:val="18"/>
              </w:rPr>
              <w:t xml:space="preserve"> (PFAS)</w:t>
            </w:r>
          </w:p>
          <w:p w14:paraId="1472D89A" w14:textId="77777777" w:rsidR="00FA7B79" w:rsidRDefault="00FA7B79" w:rsidP="004A131F">
            <w:pPr>
              <w:rPr>
                <w:sz w:val="16"/>
                <w:szCs w:val="18"/>
              </w:rPr>
            </w:pPr>
            <w:r w:rsidRPr="00FA7B79">
              <w:rPr>
                <w:sz w:val="16"/>
                <w:szCs w:val="18"/>
              </w:rPr>
              <w:t>Perfluorohexanoic acid</w:t>
            </w:r>
            <w:r w:rsidR="00764A22">
              <w:rPr>
                <w:sz w:val="16"/>
                <w:szCs w:val="18"/>
              </w:rPr>
              <w:t xml:space="preserve">, </w:t>
            </w:r>
            <w:r w:rsidRPr="00FA7B79">
              <w:rPr>
                <w:sz w:val="16"/>
                <w:szCs w:val="18"/>
              </w:rPr>
              <w:t>PFHxA</w:t>
            </w:r>
            <w:r w:rsidR="00764A22">
              <w:rPr>
                <w:sz w:val="16"/>
                <w:szCs w:val="18"/>
              </w:rPr>
              <w:t xml:space="preserve"> (PFAS)</w:t>
            </w:r>
          </w:p>
          <w:p w14:paraId="2930F447" w14:textId="03D951C1" w:rsidR="00FB5D05" w:rsidRPr="007C69CE" w:rsidRDefault="00C32C76" w:rsidP="004A131F">
            <w:pPr>
              <w:rPr>
                <w:sz w:val="16"/>
                <w:szCs w:val="18"/>
              </w:rPr>
            </w:pPr>
            <w:r w:rsidRPr="00C32C76">
              <w:rPr>
                <w:sz w:val="16"/>
                <w:szCs w:val="18"/>
              </w:rPr>
              <w:t>Perfluoroheptanoic acid</w:t>
            </w:r>
            <w:r w:rsidR="00A55376">
              <w:rPr>
                <w:sz w:val="16"/>
                <w:szCs w:val="18"/>
              </w:rPr>
              <w:t>, PFHpA (PFAS)</w:t>
            </w:r>
          </w:p>
        </w:tc>
        <w:tc>
          <w:tcPr>
            <w:tcW w:w="3119" w:type="dxa"/>
            <w:tcBorders>
              <w:left w:val="nil"/>
              <w:right w:val="nil"/>
            </w:tcBorders>
          </w:tcPr>
          <w:p w14:paraId="55BCD1BE" w14:textId="77777777" w:rsidR="004A131F" w:rsidRDefault="00F44E8E" w:rsidP="004A131F">
            <w:pPr>
              <w:rPr>
                <w:sz w:val="16"/>
                <w:szCs w:val="18"/>
              </w:rPr>
            </w:pPr>
            <w:r>
              <w:rPr>
                <w:sz w:val="16"/>
                <w:szCs w:val="18"/>
              </w:rPr>
              <w:t>89</w:t>
            </w:r>
          </w:p>
          <w:p w14:paraId="011DD1B3" w14:textId="77777777" w:rsidR="00BE6898" w:rsidRDefault="00BE6898" w:rsidP="004A131F">
            <w:pPr>
              <w:rPr>
                <w:sz w:val="16"/>
                <w:szCs w:val="18"/>
              </w:rPr>
            </w:pPr>
            <w:r>
              <w:rPr>
                <w:sz w:val="16"/>
                <w:szCs w:val="18"/>
              </w:rPr>
              <w:t>10-100</w:t>
            </w:r>
          </w:p>
          <w:p w14:paraId="0FBC6666" w14:textId="07BADDAE" w:rsidR="00F074C4" w:rsidRDefault="00F074C4" w:rsidP="004A131F">
            <w:pPr>
              <w:rPr>
                <w:sz w:val="16"/>
                <w:szCs w:val="18"/>
              </w:rPr>
            </w:pPr>
            <w:r>
              <w:rPr>
                <w:sz w:val="16"/>
                <w:szCs w:val="18"/>
              </w:rPr>
              <w:t>0-86</w:t>
            </w:r>
          </w:p>
          <w:p w14:paraId="7C78A076" w14:textId="77777777" w:rsidR="00C90CB8" w:rsidRDefault="00C90CB8" w:rsidP="004A131F">
            <w:pPr>
              <w:rPr>
                <w:sz w:val="16"/>
                <w:szCs w:val="18"/>
              </w:rPr>
            </w:pPr>
            <w:r>
              <w:rPr>
                <w:sz w:val="16"/>
                <w:szCs w:val="18"/>
              </w:rPr>
              <w:t>30-91</w:t>
            </w:r>
          </w:p>
          <w:p w14:paraId="57F74BE1" w14:textId="77777777" w:rsidR="00454BD0" w:rsidRDefault="00454BD0" w:rsidP="004A131F">
            <w:pPr>
              <w:rPr>
                <w:sz w:val="16"/>
                <w:szCs w:val="18"/>
              </w:rPr>
            </w:pPr>
            <w:r w:rsidRPr="00454BD0">
              <w:rPr>
                <w:sz w:val="16"/>
                <w:szCs w:val="18"/>
              </w:rPr>
              <w:t>(−108)–65</w:t>
            </w:r>
          </w:p>
          <w:p w14:paraId="66F41A15" w14:textId="77777777" w:rsidR="00454BD0" w:rsidRDefault="00DF058C" w:rsidP="004A131F">
            <w:pPr>
              <w:rPr>
                <w:sz w:val="16"/>
                <w:szCs w:val="18"/>
              </w:rPr>
            </w:pPr>
            <w:r w:rsidRPr="00DF058C">
              <w:rPr>
                <w:sz w:val="16"/>
                <w:szCs w:val="18"/>
              </w:rPr>
              <w:t>(−400)–50</w:t>
            </w:r>
          </w:p>
          <w:p w14:paraId="465B2321" w14:textId="77777777" w:rsidR="00DF058C" w:rsidRDefault="00DF058C" w:rsidP="004A131F">
            <w:pPr>
              <w:rPr>
                <w:sz w:val="16"/>
                <w:szCs w:val="18"/>
              </w:rPr>
            </w:pPr>
            <w:r w:rsidRPr="00DF058C">
              <w:rPr>
                <w:sz w:val="16"/>
                <w:szCs w:val="18"/>
              </w:rPr>
              <w:t>(−226)–39</w:t>
            </w:r>
          </w:p>
          <w:p w14:paraId="72F24202" w14:textId="4F5F03B5" w:rsidR="00FB5D05" w:rsidRPr="007C69CE" w:rsidRDefault="00FB5D05" w:rsidP="004A131F">
            <w:pPr>
              <w:rPr>
                <w:sz w:val="16"/>
                <w:szCs w:val="18"/>
              </w:rPr>
            </w:pPr>
            <w:r>
              <w:rPr>
                <w:sz w:val="16"/>
                <w:szCs w:val="18"/>
              </w:rPr>
              <w:t>(-32)</w:t>
            </w:r>
            <w:r w:rsidR="00381EE3">
              <w:rPr>
                <w:sz w:val="16"/>
                <w:szCs w:val="18"/>
              </w:rPr>
              <w:t xml:space="preserve"> </w:t>
            </w:r>
            <w:r w:rsidR="00381EE3">
              <w:rPr>
                <w:sz w:val="16"/>
                <w:szCs w:val="18"/>
              </w:rPr>
              <w:fldChar w:fldCharType="begin"/>
            </w:r>
            <w:r w:rsidR="00381EE3">
              <w:rPr>
                <w:sz w:val="16"/>
                <w:szCs w:val="18"/>
              </w:rPr>
              <w:instrText xml:space="preserve"> ADDIN ZOTERO_ITEM CSL_CITATION {"citationID":"gWURgAGv","properties":{"formattedCitation":"(Guerra et al., 2014)","plainCitation":"(Guerra et al., 2014)","noteIndex":0},"citationItems":[{"id":150,"uris":["http://zotero.org/users/local/h6YJVYLe/items/K46Y68GU"],"itemData":{"id":150,"type":"article-journal","container-title":"Journal of Hazardous Materials","DOI":"10.1016/j.jhazmat.2014.03.016","ISSN":"03043894","journalAbbreviation":"Journal of Hazardous Materials","language":"en","page":"148-154","source":"DOI.org (Crossref)","title":"Parameters affecting the formation of perfluoroalkyl acids during wastewater treatment","volume":"272","author":[{"family":"Guerra","given":"P."},{"family":"Kim","given":"M."},{"family":"Kinsman","given":"L."},{"family":"Ng","given":"T."},{"family":"Alaee","given":"M."},{"family":"Smyth","given":"S.A."}],"issued":{"date-parts":[["2014",5]]}}}],"schema":"https://github.com/citation-style-language/schema/raw/master/csl-citation.json"} </w:instrText>
            </w:r>
            <w:r w:rsidR="00381EE3">
              <w:rPr>
                <w:sz w:val="16"/>
                <w:szCs w:val="18"/>
              </w:rPr>
              <w:fldChar w:fldCharType="separate"/>
            </w:r>
            <w:r w:rsidR="00381EE3" w:rsidRPr="00381EE3">
              <w:rPr>
                <w:rFonts w:cs="Arial"/>
                <w:sz w:val="16"/>
              </w:rPr>
              <w:t>(Guerra et al., 2014)</w:t>
            </w:r>
            <w:r w:rsidR="00381EE3">
              <w:rPr>
                <w:sz w:val="16"/>
                <w:szCs w:val="18"/>
              </w:rPr>
              <w:fldChar w:fldCharType="end"/>
            </w:r>
          </w:p>
        </w:tc>
      </w:tr>
      <w:tr w:rsidR="004A131F" w:rsidRPr="00D448B0" w14:paraId="02A316AB" w14:textId="77777777" w:rsidTr="007D6E42">
        <w:tc>
          <w:tcPr>
            <w:tcW w:w="2552" w:type="dxa"/>
            <w:tcBorders>
              <w:left w:val="nil"/>
              <w:right w:val="nil"/>
            </w:tcBorders>
          </w:tcPr>
          <w:p w14:paraId="6D5E920E" w14:textId="4E3A6F9F" w:rsidR="004A131F" w:rsidRPr="00844E9A" w:rsidRDefault="007E6523" w:rsidP="004A131F">
            <w:pPr>
              <w:rPr>
                <w:b/>
                <w:bCs/>
                <w:sz w:val="16"/>
                <w:szCs w:val="18"/>
              </w:rPr>
            </w:pPr>
            <w:r>
              <w:rPr>
                <w:b/>
                <w:bCs/>
                <w:sz w:val="16"/>
                <w:szCs w:val="18"/>
              </w:rPr>
              <w:t>Agricultural pesticides</w:t>
            </w:r>
          </w:p>
        </w:tc>
        <w:tc>
          <w:tcPr>
            <w:tcW w:w="3260" w:type="dxa"/>
            <w:tcBorders>
              <w:left w:val="nil"/>
              <w:right w:val="nil"/>
            </w:tcBorders>
          </w:tcPr>
          <w:p w14:paraId="046ECA31" w14:textId="248033F9" w:rsidR="00432523" w:rsidRPr="00432523" w:rsidRDefault="00432523" w:rsidP="00432523">
            <w:pPr>
              <w:rPr>
                <w:sz w:val="16"/>
                <w:szCs w:val="18"/>
              </w:rPr>
            </w:pPr>
            <w:r w:rsidRPr="00432523">
              <w:rPr>
                <w:sz w:val="16"/>
                <w:szCs w:val="18"/>
              </w:rPr>
              <w:t>Methiocarb</w:t>
            </w:r>
          </w:p>
          <w:p w14:paraId="294F6D6E" w14:textId="5420ED89" w:rsidR="00432523" w:rsidRPr="00432523" w:rsidRDefault="00432523" w:rsidP="00432523">
            <w:pPr>
              <w:rPr>
                <w:sz w:val="16"/>
                <w:szCs w:val="18"/>
              </w:rPr>
            </w:pPr>
            <w:r w:rsidRPr="00432523">
              <w:rPr>
                <w:sz w:val="16"/>
                <w:szCs w:val="18"/>
              </w:rPr>
              <w:t>Oxadiazon</w:t>
            </w:r>
          </w:p>
          <w:p w14:paraId="48DF4776" w14:textId="6725CE34" w:rsidR="004A131F" w:rsidRPr="003659D6" w:rsidRDefault="00432523" w:rsidP="00432523">
            <w:pPr>
              <w:rPr>
                <w:sz w:val="16"/>
                <w:szCs w:val="18"/>
              </w:rPr>
            </w:pPr>
            <w:r w:rsidRPr="00432523">
              <w:rPr>
                <w:sz w:val="16"/>
                <w:szCs w:val="18"/>
              </w:rPr>
              <w:t>Triallate</w:t>
            </w:r>
          </w:p>
        </w:tc>
        <w:tc>
          <w:tcPr>
            <w:tcW w:w="3119" w:type="dxa"/>
            <w:tcBorders>
              <w:left w:val="nil"/>
              <w:right w:val="nil"/>
            </w:tcBorders>
          </w:tcPr>
          <w:p w14:paraId="16834810" w14:textId="77777777" w:rsidR="004A131F" w:rsidRDefault="00432523" w:rsidP="004A131F">
            <w:pPr>
              <w:rPr>
                <w:sz w:val="16"/>
                <w:szCs w:val="18"/>
              </w:rPr>
            </w:pPr>
            <w:r>
              <w:rPr>
                <w:sz w:val="16"/>
                <w:szCs w:val="18"/>
              </w:rPr>
              <w:t>N.A.</w:t>
            </w:r>
          </w:p>
          <w:p w14:paraId="04E8D89E" w14:textId="77777777" w:rsidR="00432523" w:rsidRDefault="00432523" w:rsidP="004A131F">
            <w:pPr>
              <w:rPr>
                <w:sz w:val="16"/>
                <w:szCs w:val="18"/>
              </w:rPr>
            </w:pPr>
            <w:r>
              <w:rPr>
                <w:sz w:val="16"/>
                <w:szCs w:val="18"/>
              </w:rPr>
              <w:t>N.A.</w:t>
            </w:r>
          </w:p>
          <w:p w14:paraId="38C55D86" w14:textId="5400C86B" w:rsidR="00432523" w:rsidRPr="003659D6" w:rsidRDefault="00432523" w:rsidP="004A131F">
            <w:pPr>
              <w:rPr>
                <w:sz w:val="16"/>
                <w:szCs w:val="18"/>
              </w:rPr>
            </w:pPr>
            <w:r>
              <w:rPr>
                <w:sz w:val="16"/>
                <w:szCs w:val="18"/>
              </w:rPr>
              <w:t>N.A.</w:t>
            </w:r>
          </w:p>
        </w:tc>
      </w:tr>
    </w:tbl>
    <w:p w14:paraId="6DDC145B" w14:textId="77777777" w:rsidR="00664814" w:rsidRPr="00432523" w:rsidRDefault="00664814" w:rsidP="003D71E5">
      <w:pPr>
        <w:jc w:val="both"/>
      </w:pPr>
    </w:p>
    <w:p w14:paraId="5D96C4E2" w14:textId="2189E804" w:rsidR="00D163CB" w:rsidRDefault="004E4B46" w:rsidP="003D71E5">
      <w:pPr>
        <w:jc w:val="both"/>
      </w:pPr>
      <w:r w:rsidRPr="004E4B46">
        <w:t>Traditiona</w:t>
      </w:r>
      <w:r>
        <w:t xml:space="preserve">l treatment by CAS plants are clearly not ideal for removal of </w:t>
      </w:r>
      <w:r w:rsidR="00511632">
        <w:t>CEC. Effluent concentrations are highly variable and in some cases even higher than the influent</w:t>
      </w:r>
      <w:r w:rsidR="00D52254">
        <w:t xml:space="preserve">. </w:t>
      </w:r>
      <w:r w:rsidR="00456AB6">
        <w:t xml:space="preserve">The diversity of the chemical structure of course contributes to </w:t>
      </w:r>
      <w:r w:rsidR="00D62DB9">
        <w:t>the high variance</w:t>
      </w:r>
      <w:r w:rsidR="00456AB6">
        <w:t xml:space="preserve">. Also, </w:t>
      </w:r>
      <w:r w:rsidR="00D62DB9">
        <w:t>CEC removal efficiency is strongly affected by HRT and SRT</w:t>
      </w:r>
      <w:r w:rsidR="00B94956">
        <w:t xml:space="preserve"> </w:t>
      </w:r>
      <w:r w:rsidR="007A4B32">
        <w:fldChar w:fldCharType="begin"/>
      </w:r>
      <w:r w:rsidR="007A4B32">
        <w:instrText xml:space="preserve"> ADDIN ZOTERO_ITEM CSL_CITATION {"citationID":"eorOKbpN","properties":{"formattedCitation":"(Krzeminski et al., 2019)","plainCitation":"(Krzeminski et al., 2019)","noteIndex":0},"citationItems":[{"id":146,"uris":["http://zotero.org/users/local/h6YJVYLe/items/65PAJRP4"],"itemData":{"id":146,"type":"article-journal","abstract":"Contaminants of emerging concern (CEC) discharged in efﬂuents of wastewater treatment plants (WWTPs), not speciﬁcally designed for their removal, pose serious hazards to human health and ecosystems. Their impact is of particular relevance to wastewater disposal and re-use in agricultural settings due to CEC uptake and accumulation in food crops and consequent diffusion into the food-chain. This is the reason why the chemical CEC discussed in this review have been selected considering, besides recalcitrance, frequency of detection and entity of potential hazards, their relevance for crop uptake. Antibiotic-resistant bacteria (ARB) and antibiotic resistance genes (ARGs) have been included as microbial CEC because of the potential of secondary wastewater treatment to offer conditions favourable to the survival and proliferation of ARB, and dissemination of ARGs. Given the adverse effects of chemical and microbial CEC, their removal is being considered as an additional design criterion, which highlights the necessity of upgrading conventional WWTPs with more effective technologies. In this review, the performance of currently applied biological treatment methods for secondary treatment is analysed. To this end, technological solutions including conventional activated sludge (CAS), membrane bioreactors (MBRs), moving bed bioﬁlm reactors (MBBRs), and nature-based solutions such as constructed wetlands (CWs) are compared for the achievable removal efﬁciencies of the selected CEC and their potential of acting as reservoirs of ARB&amp;ARGs. With the aim of giving a picture of real systems, this review focuses on data from fullscale and pilot-scale plants treating real urban wastewater. To achieve an integrated assessment, technologies are compared considering also other relevant evaluation parameters such as investment and management costs, complexity of layout and management, present scale of application and need of a post-treatment. Comparison results allow the deﬁnition of design and operation strategies for the implementation of CEC removal in WWTPs, when agricultural reuse of efﬂuents is planned.","container-title":"Science of The Total Environment","DOI":"10.1016/j.scitotenv.2018.08.130","ISSN":"00489697","journalAbbreviation":"Science of The Total Environment","language":"en","page":"1052-1081","source":"DOI.org (Crossref)","title":"Performance of secondary wastewater treatment methods for the removal of contaminants of emerging concern implicated in crop uptake and antibiotic resistance spread: A review","title-short":"Performance of secondary wastewater treatment methods for the removal of contaminants of emerging concern implicated in crop uptake and antibiotic resistance spread","volume":"648","author":[{"family":"Krzeminski","given":"Pawel"},{"family":"Tomei","given":"Maria Concetta"},{"family":"Karaolia","given":"Popi"},{"family":"Langenhoff","given":"Alette"},{"family":"Almeida","given":"C. Marisa R."},{"family":"Felis","given":"Ewa"},{"family":"Gritten","given":"Fanny"},{"family":"Andersen","given":"Henrik Rasmus"},{"family":"Fernandes","given":"Telma"},{"family":"Manaia","given":"Celia M."},{"family":"Rizzo","given":"Luigi"},{"family":"Fatta-Kassinos","given":"Despo"}],"issued":{"date-parts":[["2019",1]]}}}],"schema":"https://github.com/citation-style-language/schema/raw/master/csl-citation.json"} </w:instrText>
      </w:r>
      <w:r w:rsidR="007A4B32">
        <w:fldChar w:fldCharType="separate"/>
      </w:r>
      <w:r w:rsidR="007A4B32" w:rsidRPr="007A4B32">
        <w:rPr>
          <w:rFonts w:cs="Arial"/>
        </w:rPr>
        <w:t>(Krzeminski et al., 2019)</w:t>
      </w:r>
      <w:r w:rsidR="007A4B32">
        <w:fldChar w:fldCharType="end"/>
      </w:r>
      <w:r w:rsidR="00D62DB9">
        <w:t>.</w:t>
      </w:r>
      <w:r w:rsidR="00B94956">
        <w:t xml:space="preserve"> The extreme variability makes</w:t>
      </w:r>
      <w:r w:rsidR="00511632">
        <w:t xml:space="preserve"> it difficult </w:t>
      </w:r>
      <w:r w:rsidR="00190E09">
        <w:t>to meet thresholds.</w:t>
      </w:r>
      <w:r>
        <w:t xml:space="preserve"> </w:t>
      </w:r>
    </w:p>
    <w:p w14:paraId="70B7CA99" w14:textId="77777777" w:rsidR="00D163CB" w:rsidRDefault="00D163CB" w:rsidP="003D71E5">
      <w:pPr>
        <w:jc w:val="both"/>
      </w:pPr>
    </w:p>
    <w:p w14:paraId="53F90763" w14:textId="7E6CB1D7" w:rsidR="000329D9" w:rsidRDefault="00A42EAF" w:rsidP="00456301">
      <w:pPr>
        <w:jc w:val="both"/>
      </w:pPr>
      <w:r w:rsidRPr="007C69CE">
        <w:t>For this reason,</w:t>
      </w:r>
      <w:r w:rsidR="002C6FD8" w:rsidRPr="007C69CE">
        <w:t xml:space="preserve"> additional treatment is </w:t>
      </w:r>
      <w:r w:rsidR="00D163CB">
        <w:t>required</w:t>
      </w:r>
      <w:r w:rsidR="00490826" w:rsidRPr="007C69CE">
        <w:t xml:space="preserve">. This additional treatment, also called ‘advanced treatment’, is </w:t>
      </w:r>
      <w:r w:rsidR="00E205FE">
        <w:t>illustrated</w:t>
      </w:r>
      <w:r w:rsidR="00490826" w:rsidRPr="007C69CE">
        <w:t xml:space="preserve"> in </w:t>
      </w:r>
      <w:r w:rsidR="00490826" w:rsidRPr="00423486">
        <w:fldChar w:fldCharType="begin"/>
      </w:r>
      <w:r w:rsidR="00490826" w:rsidRPr="00423486">
        <w:instrText xml:space="preserve"> REF _Ref152171864 \h </w:instrText>
      </w:r>
      <w:r w:rsidR="00423486" w:rsidRPr="00423486">
        <w:instrText xml:space="preserve"> \* MERGEFORMAT </w:instrText>
      </w:r>
      <w:r w:rsidR="00490826" w:rsidRPr="00423486">
        <w:fldChar w:fldCharType="separate"/>
      </w:r>
      <w:r w:rsidR="00843CB6" w:rsidRPr="007C69CE">
        <w:rPr>
          <w:b/>
          <w:bCs/>
        </w:rPr>
        <w:t xml:space="preserve">Figure </w:t>
      </w:r>
      <w:r w:rsidR="00843CB6" w:rsidRPr="00843CB6">
        <w:rPr>
          <w:b/>
          <w:bCs/>
          <w:noProof/>
        </w:rPr>
        <w:t>4</w:t>
      </w:r>
      <w:r w:rsidR="00490826" w:rsidRPr="00423486">
        <w:fldChar w:fldCharType="end"/>
      </w:r>
      <w:r w:rsidR="00490826" w:rsidRPr="007C69CE">
        <w:t xml:space="preserve"> under the name ‘Tertiary treatment’</w:t>
      </w:r>
      <w:r w:rsidR="00256C56" w:rsidRPr="007C69CE">
        <w:t>.</w:t>
      </w:r>
      <w:r w:rsidR="00FB2B81" w:rsidRPr="007C69CE">
        <w:t xml:space="preserve"> </w:t>
      </w:r>
      <w:r w:rsidR="0055488F" w:rsidRPr="007C69CE">
        <w:t>‘</w:t>
      </w:r>
      <w:r w:rsidR="00FB2B81" w:rsidRPr="007C69CE">
        <w:t>O</w:t>
      </w:r>
      <w:r w:rsidR="00FB2B81" w:rsidRPr="007C69CE">
        <w:rPr>
          <w:vertAlign w:val="subscript"/>
        </w:rPr>
        <w:t>3</w:t>
      </w:r>
      <w:r w:rsidR="0055488F" w:rsidRPr="007C69CE">
        <w:t>’</w:t>
      </w:r>
      <w:r w:rsidR="00FB2B81" w:rsidRPr="007C69CE">
        <w:t xml:space="preserve"> means that ozone is used </w:t>
      </w:r>
      <w:r w:rsidR="00665BCC">
        <w:t>through</w:t>
      </w:r>
      <w:r w:rsidR="00FB2B81" w:rsidRPr="007C69CE">
        <w:t xml:space="preserve"> </w:t>
      </w:r>
      <w:r w:rsidR="00665BCC">
        <w:t>the</w:t>
      </w:r>
      <w:r w:rsidR="00C62B81" w:rsidRPr="007C69CE">
        <w:t xml:space="preserve"> ozonation process, a process where oxidation is </w:t>
      </w:r>
      <w:r w:rsidR="008D1629" w:rsidRPr="007C69CE">
        <w:t>applied</w:t>
      </w:r>
      <w:r w:rsidR="00C62B81" w:rsidRPr="007C69CE">
        <w:t xml:space="preserve"> to</w:t>
      </w:r>
      <w:r w:rsidR="00E5698D">
        <w:t xml:space="preserve"> partially</w:t>
      </w:r>
      <w:r w:rsidR="00C62B81" w:rsidRPr="007C69CE">
        <w:t xml:space="preserve"> destroy micropollutants. </w:t>
      </w:r>
      <w:r w:rsidR="00C3043F">
        <w:t>With oxidation as method for MPs removal</w:t>
      </w:r>
      <w:r w:rsidR="00C62B81" w:rsidRPr="007C69CE">
        <w:t>, ozonation belongs to the group of advanced oxidation processes (AOP).</w:t>
      </w:r>
      <w:r w:rsidR="0055488F" w:rsidRPr="007C69CE">
        <w:t xml:space="preserve"> Another type of AOPs is ‘UV’</w:t>
      </w:r>
      <w:r w:rsidR="00036907">
        <w:t xml:space="preserve">, in which UV-light is used to </w:t>
      </w:r>
      <w:r w:rsidR="00C91FB0">
        <w:t xml:space="preserve">produce oxidizing agents </w:t>
      </w:r>
      <w:r w:rsidR="002B5C15">
        <w:t xml:space="preserve">for degradation of </w:t>
      </w:r>
      <w:r w:rsidR="00A84057">
        <w:t xml:space="preserve">the </w:t>
      </w:r>
      <w:r w:rsidR="002B5C15">
        <w:t xml:space="preserve">pollutants </w:t>
      </w:r>
      <w:r w:rsidR="00A84057">
        <w:fldChar w:fldCharType="begin"/>
      </w:r>
      <w:r w:rsidR="00A84057">
        <w:instrText xml:space="preserve"> ADDIN ZOTERO_ITEM CSL_CITATION {"citationID":"XsUcrqkJ","properties":{"formattedCitation":"(Kumari &amp; Kumar, 2023)","plainCitation":"(Kumari &amp; Kumar, 2023)","noteIndex":0},"citationItems":[{"id":136,"uris":["http://zotero.org/users/local/h6YJVYLe/items/TT9P9LFE"],"itemData":{"id":136,"type":"article-journal","abstract":"Pollutants are big threat for the environment. Their imperil nature have disturbed the balance in the ecosystem and have also endangered the existence of the life on the earth. Advanced oxidation process is one of the emerging approach for the treatment of recalcitrant pollutants in nature. The process mainly involves the generation of a strong oxidant, which can easily degrade the pollutants produced from different sources. This review manifests the need of advanced oxidation process, and gives an outline of the different types of advanced oxidation process. It discusses the mechanism, advantages and disadvantages of the various forms of advanced oxidation process. Parameters for a sustainable technology such as technical and economical feasibility of the process, toxicity level and degradation effectiveness of the medium have also been discussed in detail to profess the sustainability of the process. It has potential and efficacy in removal of organic, toxic and non-biodegradable pollutants with minimum harmful effects. The future perspectives provide the room for modification and development and motivates us to overcome the present challenges and achieve better outcomes in future.","container-title":"Results in Surfaces and Interfaces","DOI":"10.1016/j.rsurfi.2023.100122","ISSN":"26668459","journalAbbreviation":"Results in Surfaces and Interfaces","language":"en","page":"100122","source":"DOI.org (Crossref)","title":"ADVANCED OXIDATION PROCESS: A remediation technique for organic and non-biodegradable pollutant","title-short":"ADVANCED OXIDATION PROCESS","volume":"11","author":[{"family":"Kumari","given":"Preeti"},{"family":"Kumar","given":"Aditya"}],"issued":{"date-parts":[["2023",5]]}}}],"schema":"https://github.com/citation-style-language/schema/raw/master/csl-citation.json"} </w:instrText>
      </w:r>
      <w:r w:rsidR="00A84057">
        <w:fldChar w:fldCharType="separate"/>
      </w:r>
      <w:r w:rsidR="00A84057" w:rsidRPr="00A84057">
        <w:rPr>
          <w:rFonts w:cs="Arial"/>
        </w:rPr>
        <w:t>(Kumari &amp; Kumar, 2023)</w:t>
      </w:r>
      <w:r w:rsidR="00A84057">
        <w:fldChar w:fldCharType="end"/>
      </w:r>
      <w:r w:rsidR="001F4789">
        <w:t>.</w:t>
      </w:r>
      <w:r w:rsidR="00CD1D8E" w:rsidRPr="007C69CE">
        <w:t xml:space="preserve"> </w:t>
      </w:r>
      <w:r w:rsidR="003E78BF" w:rsidRPr="007C69CE">
        <w:t xml:space="preserve">‘GAC’ and ‘Membrane’ are other </w:t>
      </w:r>
      <w:r w:rsidR="009568EA" w:rsidRPr="007C69CE">
        <w:t>types of tertiary treatment.</w:t>
      </w:r>
      <w:r w:rsidR="003E78BF" w:rsidRPr="007C69CE">
        <w:t xml:space="preserve"> </w:t>
      </w:r>
      <w:r w:rsidR="00DC5172" w:rsidRPr="007C69CE">
        <w:t>With the growth of industry</w:t>
      </w:r>
      <w:r w:rsidR="002F7A9A" w:rsidRPr="007C69CE">
        <w:t xml:space="preserve"> and emerging pollutants</w:t>
      </w:r>
      <w:r w:rsidR="00DC5172" w:rsidRPr="007C69CE">
        <w:t xml:space="preserve"> in the last decades, tertiary treatment is</w:t>
      </w:r>
      <w:r w:rsidR="002F7A9A" w:rsidRPr="007C69CE">
        <w:t xml:space="preserve"> now</w:t>
      </w:r>
      <w:r w:rsidR="00DC5172" w:rsidRPr="007C69CE">
        <w:t xml:space="preserve"> essential b</w:t>
      </w:r>
      <w:r w:rsidR="00CD1D8E" w:rsidRPr="007C69CE">
        <w:t>efore discharging</w:t>
      </w:r>
      <w:r w:rsidR="00556D72" w:rsidRPr="007C69CE">
        <w:t xml:space="preserve"> </w:t>
      </w:r>
      <w:r w:rsidR="00EE647E" w:rsidRPr="007C69CE">
        <w:t>the effluent</w:t>
      </w:r>
      <w:r w:rsidR="00CD1D8E" w:rsidRPr="007C69CE">
        <w:t xml:space="preserve"> </w:t>
      </w:r>
      <w:r w:rsidR="00DC5172" w:rsidRPr="007C69CE">
        <w:t>in the environment and especially when</w:t>
      </w:r>
      <w:r w:rsidR="005425F5" w:rsidRPr="007C69CE">
        <w:t xml:space="preserve"> water is reused for drinking purposes.</w:t>
      </w:r>
      <w:r w:rsidR="00FA32B3">
        <w:t xml:space="preserve"> Single and combined technologies are discussed in the next paragraph.</w:t>
      </w:r>
    </w:p>
    <w:p w14:paraId="6B597AA8" w14:textId="77777777" w:rsidR="00FA32B3" w:rsidRDefault="00FA32B3" w:rsidP="00456301">
      <w:pPr>
        <w:jc w:val="both"/>
      </w:pPr>
    </w:p>
    <w:p w14:paraId="0C9D6D46" w14:textId="77777777" w:rsidR="000329D9" w:rsidRDefault="000329D9">
      <w:pPr>
        <w:spacing w:after="160" w:line="2" w:lineRule="auto"/>
      </w:pPr>
      <w:r>
        <w:br w:type="page"/>
      </w:r>
    </w:p>
    <w:p w14:paraId="0BD4E031" w14:textId="3FE49119" w:rsidR="003F1731" w:rsidRPr="007C69CE" w:rsidRDefault="003F1731" w:rsidP="009F7074">
      <w:pPr>
        <w:pStyle w:val="Heading2"/>
      </w:pPr>
      <w:bookmarkStart w:id="26" w:name="_Toc165464862"/>
      <w:r w:rsidRPr="007C69CE">
        <w:lastRenderedPageBreak/>
        <w:t xml:space="preserve">Tertiary treatment </w:t>
      </w:r>
      <w:r w:rsidR="00B91500">
        <w:t>methods</w:t>
      </w:r>
      <w:r w:rsidR="005C5138" w:rsidRPr="007C69CE">
        <w:t xml:space="preserve"> for MP removal</w:t>
      </w:r>
      <w:r w:rsidR="00F01FA6" w:rsidRPr="007C69CE">
        <w:t xml:space="preserve"> in WWTPs</w:t>
      </w:r>
      <w:bookmarkEnd w:id="26"/>
    </w:p>
    <w:p w14:paraId="601B1280" w14:textId="3CA4AC85" w:rsidR="006D43B5" w:rsidRDefault="00284BF9" w:rsidP="00973C37">
      <w:pPr>
        <w:pStyle w:val="Heading3"/>
      </w:pPr>
      <w:r>
        <w:t>Single technologies for tertiary treatment</w:t>
      </w:r>
    </w:p>
    <w:p w14:paraId="33A1C68D" w14:textId="36327143" w:rsidR="00F5173C" w:rsidRPr="00F52888" w:rsidRDefault="00262266" w:rsidP="007D44D4">
      <w:pPr>
        <w:jc w:val="both"/>
        <w:rPr>
          <w:i/>
          <w:iCs/>
        </w:rPr>
      </w:pPr>
      <w:r w:rsidRPr="007C69CE">
        <w:t>This paragraph provides an overview</w:t>
      </w:r>
      <w:r w:rsidR="0081268D" w:rsidRPr="007C69CE">
        <w:t xml:space="preserve"> of </w:t>
      </w:r>
      <w:r w:rsidR="00EF11E9" w:rsidRPr="007C69CE">
        <w:t xml:space="preserve">advanced treatment processes </w:t>
      </w:r>
      <w:r w:rsidR="0081268D" w:rsidRPr="007C69CE">
        <w:t>currently available</w:t>
      </w:r>
      <w:r w:rsidR="007D44D4" w:rsidRPr="007C69CE">
        <w:t xml:space="preserve"> or have potential to remove micropollutants in wastewater treatment plants.</w:t>
      </w:r>
      <w:r w:rsidR="004040EF">
        <w:t xml:space="preserve"> </w:t>
      </w:r>
      <w:r w:rsidR="00E96AF7">
        <w:t xml:space="preserve">A quantified approach </w:t>
      </w:r>
      <w:r w:rsidR="0030234F">
        <w:t>based on</w:t>
      </w:r>
      <w:r w:rsidR="00E96AF7">
        <w:t xml:space="preserve"> removal efficiencies is not </w:t>
      </w:r>
      <w:r w:rsidR="00DF70F8">
        <w:t>implemented</w:t>
      </w:r>
      <w:r w:rsidR="00E96AF7">
        <w:t xml:space="preserve"> </w:t>
      </w:r>
      <w:r w:rsidR="00DF70F8">
        <w:t>in this study</w:t>
      </w:r>
      <w:r w:rsidR="00E96AF7">
        <w:t xml:space="preserve">. </w:t>
      </w:r>
      <w:r w:rsidR="0033506D">
        <w:t xml:space="preserve">This would be too summarized </w:t>
      </w:r>
      <w:r w:rsidR="00912750">
        <w:t xml:space="preserve">as it is limited to </w:t>
      </w:r>
      <w:r w:rsidR="0030234F">
        <w:t xml:space="preserve">only </w:t>
      </w:r>
      <w:r w:rsidR="00912750">
        <w:t>certain MPs and</w:t>
      </w:r>
      <w:r w:rsidR="0030234F">
        <w:t xml:space="preserve"> certain </w:t>
      </w:r>
      <w:r w:rsidR="00912750">
        <w:t>conditions. M</w:t>
      </w:r>
      <w:r w:rsidR="00BF46A0">
        <w:t>oreover, efficiency is not the only criteria</w:t>
      </w:r>
      <w:r w:rsidR="00912750">
        <w:t xml:space="preserve"> for a good treatment technology</w:t>
      </w:r>
      <w:r w:rsidR="00BF46A0">
        <w:t>. Here</w:t>
      </w:r>
      <w:r w:rsidR="000B369A">
        <w:t xml:space="preserve">, a descriptive </w:t>
      </w:r>
      <w:r w:rsidR="00912750">
        <w:t xml:space="preserve">approach is </w:t>
      </w:r>
      <w:r w:rsidR="001E4255">
        <w:t>adopted</w:t>
      </w:r>
      <w:r w:rsidR="00912750">
        <w:t xml:space="preserve"> for the technology assessment</w:t>
      </w:r>
      <w:r w:rsidR="00740EC4">
        <w:t>.</w:t>
      </w:r>
      <w:r w:rsidR="009410E7">
        <w:t xml:space="preserve"> </w:t>
      </w:r>
      <w:r w:rsidR="00B5585F" w:rsidRPr="007C69CE">
        <w:t xml:space="preserve">The most important </w:t>
      </w:r>
      <w:r w:rsidR="001E4255">
        <w:t>treatment groups</w:t>
      </w:r>
      <w:r w:rsidR="00740EC4">
        <w:t>,</w:t>
      </w:r>
      <w:r w:rsidR="00B5585F" w:rsidRPr="007C69CE">
        <w:t xml:space="preserve"> their technologies</w:t>
      </w:r>
      <w:r w:rsidR="00740EC4">
        <w:t>, advantages and disadvantages</w:t>
      </w:r>
      <w:r w:rsidR="00747DDA">
        <w:t>,</w:t>
      </w:r>
      <w:r w:rsidR="00B5585F" w:rsidRPr="007C69CE">
        <w:t xml:space="preserve"> are listed in </w:t>
      </w:r>
      <w:r w:rsidR="00B5585F" w:rsidRPr="00F9184A">
        <w:fldChar w:fldCharType="begin"/>
      </w:r>
      <w:r w:rsidR="00B5585F" w:rsidRPr="00F9184A">
        <w:instrText xml:space="preserve"> REF _Ref152228340 \h </w:instrText>
      </w:r>
      <w:r w:rsidR="00F9184A" w:rsidRPr="00F9184A">
        <w:instrText xml:space="preserve"> \* MERGEFORMAT </w:instrText>
      </w:r>
      <w:r w:rsidR="00B5585F" w:rsidRPr="00F9184A">
        <w:fldChar w:fldCharType="separate"/>
      </w:r>
      <w:r w:rsidR="00843CB6" w:rsidRPr="007C69CE">
        <w:rPr>
          <w:b/>
          <w:bCs/>
        </w:rPr>
        <w:t xml:space="preserve">Table </w:t>
      </w:r>
      <w:r w:rsidR="00843CB6" w:rsidRPr="00843CB6">
        <w:rPr>
          <w:b/>
          <w:bCs/>
          <w:noProof/>
        </w:rPr>
        <w:t>2</w:t>
      </w:r>
      <w:r w:rsidR="00B5585F" w:rsidRPr="00F9184A">
        <w:fldChar w:fldCharType="end"/>
      </w:r>
      <w:r w:rsidR="00B5585F" w:rsidRPr="00F9184A">
        <w:t>.</w:t>
      </w:r>
    </w:p>
    <w:p w14:paraId="5660164F" w14:textId="77777777" w:rsidR="00973C37" w:rsidRPr="007C69CE" w:rsidRDefault="00973C37" w:rsidP="007D44D4">
      <w:pPr>
        <w:jc w:val="both"/>
      </w:pPr>
    </w:p>
    <w:p w14:paraId="2634E1C1" w14:textId="4F38BF5F" w:rsidR="005A00FA" w:rsidRPr="007C69CE" w:rsidRDefault="005A00FA" w:rsidP="00584B82">
      <w:pPr>
        <w:pStyle w:val="Caption"/>
        <w:keepNext/>
        <w:jc w:val="center"/>
        <w:rPr>
          <w:b/>
          <w:bCs/>
          <w:i w:val="0"/>
          <w:iCs w:val="0"/>
        </w:rPr>
      </w:pPr>
      <w:bookmarkStart w:id="27" w:name="_Ref152228340"/>
      <w:r w:rsidRPr="007C69CE">
        <w:rPr>
          <w:b/>
          <w:bCs/>
          <w:i w:val="0"/>
          <w:iCs w:val="0"/>
        </w:rPr>
        <w:t xml:space="preserve">Table </w:t>
      </w:r>
      <w:r w:rsidRPr="007C69CE">
        <w:rPr>
          <w:b/>
          <w:bCs/>
          <w:i w:val="0"/>
          <w:iCs w:val="0"/>
        </w:rPr>
        <w:fldChar w:fldCharType="begin"/>
      </w:r>
      <w:r w:rsidRPr="007C69CE">
        <w:rPr>
          <w:b/>
          <w:bCs/>
          <w:i w:val="0"/>
          <w:iCs w:val="0"/>
        </w:rPr>
        <w:instrText xml:space="preserve"> SEQ Table \* ARABIC </w:instrText>
      </w:r>
      <w:r w:rsidRPr="007C69CE">
        <w:rPr>
          <w:b/>
          <w:bCs/>
          <w:i w:val="0"/>
          <w:iCs w:val="0"/>
        </w:rPr>
        <w:fldChar w:fldCharType="separate"/>
      </w:r>
      <w:r w:rsidR="00843CB6">
        <w:rPr>
          <w:b/>
          <w:bCs/>
          <w:i w:val="0"/>
          <w:iCs w:val="0"/>
          <w:noProof/>
        </w:rPr>
        <w:t>2</w:t>
      </w:r>
      <w:r w:rsidRPr="007C69CE">
        <w:rPr>
          <w:b/>
          <w:bCs/>
          <w:i w:val="0"/>
          <w:iCs w:val="0"/>
        </w:rPr>
        <w:fldChar w:fldCharType="end"/>
      </w:r>
      <w:bookmarkEnd w:id="27"/>
      <w:r w:rsidRPr="007C69CE">
        <w:rPr>
          <w:b/>
          <w:bCs/>
          <w:i w:val="0"/>
          <w:iCs w:val="0"/>
        </w:rPr>
        <w:t xml:space="preserve"> Advantages and disadvantages of different methods for </w:t>
      </w:r>
      <w:r w:rsidR="00D06682" w:rsidRPr="007C69CE">
        <w:rPr>
          <w:b/>
          <w:bCs/>
          <w:i w:val="0"/>
          <w:iCs w:val="0"/>
        </w:rPr>
        <w:t>OMPs</w:t>
      </w:r>
      <w:r w:rsidR="0011325F" w:rsidRPr="007C69CE">
        <w:rPr>
          <w:b/>
          <w:bCs/>
          <w:i w:val="0"/>
          <w:iCs w:val="0"/>
        </w:rPr>
        <w:t xml:space="preserve"> removal from wastewater</w:t>
      </w:r>
    </w:p>
    <w:tbl>
      <w:tblPr>
        <w:tblStyle w:val="TableGrid"/>
        <w:tblW w:w="0" w:type="auto"/>
        <w:tblLook w:val="04A0" w:firstRow="1" w:lastRow="0" w:firstColumn="1" w:lastColumn="0" w:noHBand="0" w:noVBand="1"/>
      </w:tblPr>
      <w:tblGrid>
        <w:gridCol w:w="2552"/>
        <w:gridCol w:w="2410"/>
        <w:gridCol w:w="2268"/>
        <w:gridCol w:w="1790"/>
      </w:tblGrid>
      <w:tr w:rsidR="00056D0C" w:rsidRPr="007C69CE" w14:paraId="3B9BD8CA" w14:textId="19542811" w:rsidTr="006515D4">
        <w:tc>
          <w:tcPr>
            <w:tcW w:w="2552" w:type="dxa"/>
            <w:tcBorders>
              <w:top w:val="single" w:sz="4" w:space="0" w:color="auto"/>
              <w:left w:val="nil"/>
              <w:bottom w:val="single" w:sz="4" w:space="0" w:color="auto"/>
              <w:right w:val="nil"/>
            </w:tcBorders>
            <w:shd w:val="clear" w:color="auto" w:fill="B4C6E7" w:themeFill="accent5" w:themeFillTint="66"/>
            <w:vAlign w:val="center"/>
          </w:tcPr>
          <w:p w14:paraId="2E04F3F1" w14:textId="5E0953E3" w:rsidR="00056D0C" w:rsidRPr="009C6E1A" w:rsidRDefault="00056D0C" w:rsidP="00DF3E0B">
            <w:pPr>
              <w:rPr>
                <w:sz w:val="18"/>
                <w:szCs w:val="20"/>
              </w:rPr>
            </w:pPr>
            <w:r w:rsidRPr="009C6E1A">
              <w:rPr>
                <w:sz w:val="18"/>
                <w:szCs w:val="20"/>
              </w:rPr>
              <w:t>Treatment</w:t>
            </w:r>
            <w:r w:rsidR="000D59D2" w:rsidRPr="009C6E1A">
              <w:rPr>
                <w:sz w:val="18"/>
                <w:szCs w:val="20"/>
              </w:rPr>
              <w:t xml:space="preserve"> group</w:t>
            </w:r>
            <w:r w:rsidR="009C6E1A" w:rsidRPr="009C6E1A">
              <w:rPr>
                <w:sz w:val="18"/>
                <w:szCs w:val="20"/>
              </w:rPr>
              <w:t xml:space="preserve"> (TG)</w:t>
            </w:r>
          </w:p>
        </w:tc>
        <w:tc>
          <w:tcPr>
            <w:tcW w:w="2410" w:type="dxa"/>
            <w:tcBorders>
              <w:top w:val="single" w:sz="4" w:space="0" w:color="auto"/>
              <w:left w:val="nil"/>
              <w:bottom w:val="single" w:sz="4" w:space="0" w:color="auto"/>
              <w:right w:val="nil"/>
            </w:tcBorders>
            <w:shd w:val="clear" w:color="auto" w:fill="B4C6E7" w:themeFill="accent5" w:themeFillTint="66"/>
            <w:vAlign w:val="center"/>
          </w:tcPr>
          <w:p w14:paraId="0F0F2E5C" w14:textId="2DED4AC7" w:rsidR="00056D0C" w:rsidRPr="009C6E1A" w:rsidRDefault="00056D0C" w:rsidP="00DF3E0B">
            <w:pPr>
              <w:rPr>
                <w:sz w:val="18"/>
                <w:szCs w:val="20"/>
              </w:rPr>
            </w:pPr>
            <w:r w:rsidRPr="009C6E1A">
              <w:rPr>
                <w:sz w:val="18"/>
                <w:szCs w:val="20"/>
              </w:rPr>
              <w:t>Advantages</w:t>
            </w:r>
            <w:r w:rsidR="009C6E1A">
              <w:rPr>
                <w:sz w:val="18"/>
                <w:szCs w:val="20"/>
              </w:rPr>
              <w:t xml:space="preserve"> TG</w:t>
            </w:r>
          </w:p>
        </w:tc>
        <w:tc>
          <w:tcPr>
            <w:tcW w:w="2268" w:type="dxa"/>
            <w:tcBorders>
              <w:top w:val="single" w:sz="4" w:space="0" w:color="auto"/>
              <w:left w:val="nil"/>
              <w:bottom w:val="single" w:sz="4" w:space="0" w:color="auto"/>
              <w:right w:val="nil"/>
            </w:tcBorders>
            <w:shd w:val="clear" w:color="auto" w:fill="B4C6E7" w:themeFill="accent5" w:themeFillTint="66"/>
            <w:vAlign w:val="center"/>
          </w:tcPr>
          <w:p w14:paraId="54722FAD" w14:textId="22894ECB" w:rsidR="00056D0C" w:rsidRPr="009C6E1A" w:rsidRDefault="00056D0C" w:rsidP="00DF3E0B">
            <w:pPr>
              <w:rPr>
                <w:sz w:val="18"/>
                <w:szCs w:val="20"/>
              </w:rPr>
            </w:pPr>
            <w:r w:rsidRPr="009C6E1A">
              <w:rPr>
                <w:sz w:val="18"/>
                <w:szCs w:val="20"/>
              </w:rPr>
              <w:t>Disadvantages</w:t>
            </w:r>
            <w:r w:rsidR="009C6E1A">
              <w:rPr>
                <w:sz w:val="18"/>
                <w:szCs w:val="20"/>
              </w:rPr>
              <w:t xml:space="preserve"> TG</w:t>
            </w:r>
          </w:p>
        </w:tc>
        <w:tc>
          <w:tcPr>
            <w:tcW w:w="1790" w:type="dxa"/>
            <w:tcBorders>
              <w:top w:val="single" w:sz="4" w:space="0" w:color="auto"/>
              <w:left w:val="nil"/>
              <w:bottom w:val="single" w:sz="4" w:space="0" w:color="auto"/>
              <w:right w:val="nil"/>
            </w:tcBorders>
            <w:shd w:val="clear" w:color="auto" w:fill="B4C6E7" w:themeFill="accent5" w:themeFillTint="66"/>
            <w:vAlign w:val="center"/>
          </w:tcPr>
          <w:p w14:paraId="4C91CB53" w14:textId="1AA41CE4" w:rsidR="00056D0C" w:rsidRPr="009C6E1A" w:rsidRDefault="00056D0C" w:rsidP="00DF3E0B">
            <w:pPr>
              <w:rPr>
                <w:sz w:val="18"/>
                <w:szCs w:val="20"/>
              </w:rPr>
            </w:pPr>
            <w:r w:rsidRPr="009C6E1A">
              <w:rPr>
                <w:sz w:val="18"/>
                <w:szCs w:val="20"/>
              </w:rPr>
              <w:t>Reference</w:t>
            </w:r>
          </w:p>
        </w:tc>
      </w:tr>
      <w:tr w:rsidR="004B0482" w:rsidRPr="003F15FD" w14:paraId="3D9CBEF5" w14:textId="3D40F3CC" w:rsidTr="00584E1E">
        <w:tc>
          <w:tcPr>
            <w:tcW w:w="2552" w:type="dxa"/>
            <w:tcBorders>
              <w:top w:val="single" w:sz="4" w:space="0" w:color="auto"/>
              <w:left w:val="nil"/>
              <w:right w:val="nil"/>
            </w:tcBorders>
          </w:tcPr>
          <w:p w14:paraId="294ECBA0" w14:textId="2FFA2042" w:rsidR="004B0482" w:rsidRPr="007C69CE" w:rsidRDefault="004B0482" w:rsidP="004B0482">
            <w:pPr>
              <w:rPr>
                <w:b/>
                <w:bCs/>
                <w:sz w:val="16"/>
                <w:szCs w:val="18"/>
              </w:rPr>
            </w:pPr>
            <w:r w:rsidRPr="007C69CE">
              <w:rPr>
                <w:b/>
                <w:bCs/>
                <w:sz w:val="16"/>
                <w:szCs w:val="18"/>
              </w:rPr>
              <w:t>Advanced oxidation process</w:t>
            </w:r>
          </w:p>
          <w:p w14:paraId="480EA54F" w14:textId="55144CD0" w:rsidR="004B0482" w:rsidRPr="009C6E1A" w:rsidRDefault="00F56F5B" w:rsidP="004B0482">
            <w:pPr>
              <w:pStyle w:val="ListParagraph"/>
              <w:numPr>
                <w:ilvl w:val="0"/>
                <w:numId w:val="13"/>
              </w:numPr>
              <w:rPr>
                <w:i/>
                <w:iCs/>
                <w:sz w:val="16"/>
                <w:szCs w:val="18"/>
              </w:rPr>
            </w:pPr>
            <w:r w:rsidRPr="009C6E1A">
              <w:rPr>
                <w:i/>
                <w:iCs/>
                <w:sz w:val="16"/>
                <w:szCs w:val="18"/>
              </w:rPr>
              <w:t>UV-radiation</w:t>
            </w:r>
          </w:p>
          <w:p w14:paraId="13D21F04" w14:textId="77777777" w:rsidR="00276FAE" w:rsidRPr="00E70EC5" w:rsidRDefault="00276FAE" w:rsidP="00276FAE">
            <w:pPr>
              <w:pStyle w:val="ListParagraph"/>
              <w:numPr>
                <w:ilvl w:val="0"/>
                <w:numId w:val="13"/>
              </w:numPr>
              <w:rPr>
                <w:sz w:val="16"/>
                <w:szCs w:val="18"/>
              </w:rPr>
            </w:pPr>
            <w:r>
              <w:rPr>
                <w:i/>
                <w:iCs/>
                <w:sz w:val="16"/>
                <w:szCs w:val="18"/>
              </w:rPr>
              <w:t>(Photo-)</w:t>
            </w:r>
            <w:r w:rsidRPr="008D6A14">
              <w:rPr>
                <w:i/>
                <w:iCs/>
                <w:sz w:val="16"/>
                <w:szCs w:val="18"/>
              </w:rPr>
              <w:t>Fenton</w:t>
            </w:r>
          </w:p>
          <w:p w14:paraId="6E1DA7FF" w14:textId="77777777" w:rsidR="00276FAE" w:rsidRPr="00D90756" w:rsidRDefault="00276FAE" w:rsidP="00276FAE">
            <w:pPr>
              <w:pStyle w:val="ListParagraph"/>
              <w:numPr>
                <w:ilvl w:val="0"/>
                <w:numId w:val="13"/>
              </w:numPr>
              <w:rPr>
                <w:i/>
                <w:iCs/>
                <w:sz w:val="16"/>
                <w:szCs w:val="18"/>
              </w:rPr>
            </w:pPr>
            <w:r w:rsidRPr="00D90756">
              <w:rPr>
                <w:i/>
                <w:iCs/>
                <w:sz w:val="16"/>
                <w:szCs w:val="18"/>
              </w:rPr>
              <w:t>Sonolysis</w:t>
            </w:r>
          </w:p>
          <w:p w14:paraId="282CC32A" w14:textId="77777777" w:rsidR="00731E11" w:rsidRPr="00D90756" w:rsidRDefault="00276FAE" w:rsidP="004B0482">
            <w:pPr>
              <w:pStyle w:val="ListParagraph"/>
              <w:numPr>
                <w:ilvl w:val="0"/>
                <w:numId w:val="13"/>
              </w:numPr>
              <w:rPr>
                <w:b/>
                <w:bCs/>
                <w:i/>
                <w:iCs/>
                <w:sz w:val="16"/>
                <w:szCs w:val="18"/>
              </w:rPr>
            </w:pPr>
            <w:r w:rsidRPr="00D90756">
              <w:rPr>
                <w:i/>
                <w:iCs/>
                <w:sz w:val="16"/>
                <w:szCs w:val="18"/>
              </w:rPr>
              <w:t>Wet Air Oxidatio</w:t>
            </w:r>
            <w:r w:rsidR="00731E11" w:rsidRPr="00D90756">
              <w:rPr>
                <w:i/>
                <w:iCs/>
                <w:sz w:val="16"/>
                <w:szCs w:val="18"/>
              </w:rPr>
              <w:t>n</w:t>
            </w:r>
          </w:p>
          <w:p w14:paraId="71DBD3B5" w14:textId="1B41036A" w:rsidR="004B0482" w:rsidRPr="008D6A14" w:rsidRDefault="004B0482" w:rsidP="004B0482">
            <w:pPr>
              <w:pStyle w:val="ListParagraph"/>
              <w:numPr>
                <w:ilvl w:val="0"/>
                <w:numId w:val="13"/>
              </w:numPr>
              <w:rPr>
                <w:b/>
                <w:bCs/>
                <w:sz w:val="16"/>
                <w:szCs w:val="18"/>
              </w:rPr>
            </w:pPr>
            <w:r w:rsidRPr="009C6E1A">
              <w:rPr>
                <w:i/>
                <w:iCs/>
                <w:sz w:val="16"/>
                <w:szCs w:val="18"/>
              </w:rPr>
              <w:t>Ozonation</w:t>
            </w:r>
          </w:p>
          <w:p w14:paraId="64D88829" w14:textId="2092B736" w:rsidR="00276FAE" w:rsidRPr="00276FAE" w:rsidRDefault="00276FAE" w:rsidP="00276FAE">
            <w:pPr>
              <w:rPr>
                <w:sz w:val="16"/>
                <w:szCs w:val="18"/>
              </w:rPr>
            </w:pPr>
          </w:p>
        </w:tc>
        <w:tc>
          <w:tcPr>
            <w:tcW w:w="2410" w:type="dxa"/>
            <w:tcBorders>
              <w:top w:val="single" w:sz="4" w:space="0" w:color="auto"/>
              <w:left w:val="nil"/>
              <w:right w:val="nil"/>
            </w:tcBorders>
          </w:tcPr>
          <w:p w14:paraId="4BE4CC2E" w14:textId="77777777" w:rsidR="00843D46" w:rsidRDefault="00843D46" w:rsidP="00843D46">
            <w:pPr>
              <w:rPr>
                <w:sz w:val="16"/>
                <w:szCs w:val="18"/>
              </w:rPr>
            </w:pPr>
            <w:r>
              <w:rPr>
                <w:sz w:val="16"/>
                <w:szCs w:val="18"/>
              </w:rPr>
              <w:t>Organic destruction</w:t>
            </w:r>
          </w:p>
          <w:p w14:paraId="5C25CBB5" w14:textId="225BEF87" w:rsidR="004B0482" w:rsidRPr="007C69CE" w:rsidRDefault="00A54296" w:rsidP="004B0482">
            <w:pPr>
              <w:rPr>
                <w:sz w:val="16"/>
                <w:szCs w:val="18"/>
              </w:rPr>
            </w:pPr>
            <w:r>
              <w:rPr>
                <w:sz w:val="16"/>
                <w:szCs w:val="18"/>
              </w:rPr>
              <w:t>Rapid</w:t>
            </w:r>
            <w:r w:rsidR="004B0482" w:rsidRPr="007C69CE">
              <w:rPr>
                <w:sz w:val="16"/>
                <w:szCs w:val="18"/>
              </w:rPr>
              <w:t xml:space="preserve"> reaction</w:t>
            </w:r>
          </w:p>
          <w:p w14:paraId="19702CB4" w14:textId="77777777" w:rsidR="00B11D83" w:rsidRDefault="004E4999" w:rsidP="004B0482">
            <w:pPr>
              <w:rPr>
                <w:sz w:val="16"/>
                <w:szCs w:val="18"/>
              </w:rPr>
            </w:pPr>
            <w:r>
              <w:rPr>
                <w:sz w:val="16"/>
                <w:szCs w:val="18"/>
              </w:rPr>
              <w:t>D</w:t>
            </w:r>
            <w:r w:rsidR="00B11D83">
              <w:rPr>
                <w:sz w:val="16"/>
                <w:szCs w:val="18"/>
              </w:rPr>
              <w:t>isinfect</w:t>
            </w:r>
            <w:r w:rsidR="00524799">
              <w:rPr>
                <w:sz w:val="16"/>
                <w:szCs w:val="18"/>
              </w:rPr>
              <w:t>ion</w:t>
            </w:r>
          </w:p>
          <w:p w14:paraId="7901A614" w14:textId="77777777" w:rsidR="00F5173C" w:rsidRDefault="00F5173C" w:rsidP="004B0482">
            <w:pPr>
              <w:rPr>
                <w:sz w:val="16"/>
                <w:szCs w:val="18"/>
              </w:rPr>
            </w:pPr>
          </w:p>
          <w:p w14:paraId="61EC715F" w14:textId="2FD3211D" w:rsidR="00F5173C" w:rsidRPr="007C69CE" w:rsidRDefault="00F5173C" w:rsidP="004B0482">
            <w:pPr>
              <w:rPr>
                <w:sz w:val="16"/>
                <w:szCs w:val="18"/>
              </w:rPr>
            </w:pPr>
          </w:p>
        </w:tc>
        <w:tc>
          <w:tcPr>
            <w:tcW w:w="2268" w:type="dxa"/>
            <w:tcBorders>
              <w:top w:val="single" w:sz="4" w:space="0" w:color="auto"/>
              <w:left w:val="nil"/>
              <w:right w:val="nil"/>
            </w:tcBorders>
          </w:tcPr>
          <w:p w14:paraId="242BCD16" w14:textId="77777777" w:rsidR="00843D46" w:rsidRPr="00843D46" w:rsidRDefault="00843D46" w:rsidP="00843D46">
            <w:pPr>
              <w:rPr>
                <w:rFonts w:cs="Arial"/>
                <w:sz w:val="16"/>
                <w:szCs w:val="18"/>
              </w:rPr>
            </w:pPr>
            <w:r w:rsidRPr="00843D46">
              <w:rPr>
                <w:sz w:val="16"/>
                <w:szCs w:val="18"/>
              </w:rPr>
              <w:t>Residual by-products</w:t>
            </w:r>
            <w:r w:rsidRPr="00843D46">
              <w:rPr>
                <w:rFonts w:cs="Arial"/>
                <w:sz w:val="16"/>
                <w:szCs w:val="18"/>
              </w:rPr>
              <w:t xml:space="preserve"> </w:t>
            </w:r>
          </w:p>
          <w:p w14:paraId="04F705F1" w14:textId="77777777" w:rsidR="00E75902" w:rsidRPr="007C69CE" w:rsidRDefault="00E75902" w:rsidP="00E75902">
            <w:pPr>
              <w:rPr>
                <w:rFonts w:cs="Arial"/>
                <w:sz w:val="16"/>
                <w:szCs w:val="18"/>
              </w:rPr>
            </w:pPr>
            <w:r>
              <w:rPr>
                <w:rFonts w:cs="Arial"/>
                <w:sz w:val="16"/>
                <w:szCs w:val="18"/>
              </w:rPr>
              <w:t>E</w:t>
            </w:r>
            <w:r w:rsidRPr="007C69CE">
              <w:rPr>
                <w:rFonts w:cs="Arial"/>
                <w:sz w:val="16"/>
                <w:szCs w:val="18"/>
              </w:rPr>
              <w:t>nergy-intensive</w:t>
            </w:r>
          </w:p>
          <w:p w14:paraId="46C6399B" w14:textId="585B3E17" w:rsidR="006169D4" w:rsidRPr="007C69CE" w:rsidRDefault="006169D4" w:rsidP="00843D46">
            <w:pPr>
              <w:rPr>
                <w:sz w:val="16"/>
                <w:szCs w:val="18"/>
              </w:rPr>
            </w:pPr>
          </w:p>
        </w:tc>
        <w:tc>
          <w:tcPr>
            <w:tcW w:w="1790" w:type="dxa"/>
            <w:tcBorders>
              <w:top w:val="single" w:sz="4" w:space="0" w:color="auto"/>
              <w:left w:val="nil"/>
              <w:right w:val="nil"/>
            </w:tcBorders>
          </w:tcPr>
          <w:p w14:paraId="7FD5B81D" w14:textId="7367AF6E" w:rsidR="004B0482" w:rsidRPr="007204D8" w:rsidRDefault="004B0482" w:rsidP="004B0482">
            <w:pPr>
              <w:rPr>
                <w:sz w:val="16"/>
                <w:szCs w:val="18"/>
              </w:rPr>
            </w:pPr>
            <w:r w:rsidRPr="00D85077">
              <w:rPr>
                <w:sz w:val="16"/>
                <w:szCs w:val="18"/>
              </w:rPr>
              <w:fldChar w:fldCharType="begin"/>
            </w:r>
            <w:r w:rsidR="004D74D4" w:rsidRPr="00D85077">
              <w:rPr>
                <w:sz w:val="16"/>
                <w:szCs w:val="18"/>
                <w:lang w:val="nl-BE"/>
              </w:rPr>
              <w:instrText xml:space="preserve"> ADDIN ZOTERO_ITEM CSL_CITATION {"citationID":"pb5rjlUZ","properties":{"formattedCitation":"(V. Sharma &amp; Feng, 2017; Zahmatkesh, Amesho, et al., 2022)","plainCitation":"(V. Sharma &amp; Feng, 2017; Zahmatkesh, Amesho, et al., 2022)","noteIndex":0},"citationItems":[{"id":94,"uris":["http://zotero.org/users/local/h6YJVYLe/items/E9LTKZGV"],"itemData":{"id":94,"type":"article-journal","abstract":"This paper presents a review on the environmental applications of metal-organic frameworks (MOFs), which are inorganic-organic hybrid highly porous crystalline materials, prepared from metal ion/clusters and multidentate organic ligands. The emphases are made on the enhancement of the performance of advanced oxidation processes (AOPs) (photocatalysis, Fenton reaction methods, and sulfate radical (SO4•-)-mediated oxidations) using MOFs materials. MOFs act as adsorption and light absorbers, leading to superior performance of photocatalytic processes. More recent examples of photocatalytic degradation of dyes are presented. Additionally, it is commonly shown that Fe-based MOFs exhibited excellent catalytic performance on the Fenton-based and SO4•--mediated oxidations of organic pollutants (e.g., dyes, phenol and pharmaceuticals). The significantly enhanced generation of reactive species such as •OH and/or SO4•- by both homogeneous and heterogeneous catalysis was proposed as the possible mechanism for water depollution. Based on the exi</w:instrText>
            </w:r>
            <w:r w:rsidR="004D74D4" w:rsidRPr="007204D8">
              <w:rPr>
                <w:sz w:val="16"/>
                <w:szCs w:val="18"/>
              </w:rPr>
              <w:instrText xml:space="preserve">sting literature, the challenge and future perspectives in MOF-based AOPs are addressed.","container-title":"Journal of Hazardous Materials","DOI":"10.1016/j.jhazmat.2017.09.043","journalAbbreviation":"Journal of Hazardous Materials","source":"ResearchGate","title":"Water depollution using metal-organic frameworks-catalyzed advanced oxidation processes: A review","title-short":"Water depollution using metal-organic frameworks-catalyzed advanced oxidation processes","volume":"372","author":[{"family":"Sharma","given":"Virender"},{"family":"Feng","given":"Mingbao"}],"issued":{"date-parts":[["2017",9,25]]}}},{"id":89,"uris":["http://zotero.org/users/local/h6YJVYLe/items/Z4N4ZFCU"],"itemData":{"id":89,"type":"article-journal","container-title":"Journal of Hazardous Materials Advances","DOI":"10.1016/j.hazadv.2022.100121","ISSN":"27724166","journalAbbreviation":"Journal of Hazardous Materials Advances","language":"en","page":"100121","source":"DOI.org (Crossref)","title":"A critical review on diverse technologies for advanced wastewater treatment during SARS-CoV-2 pandemic: What do we know?","title-short":"A critical review on diverse technologies for advanced wastewater treatment during SARS-CoV-2 pandemic","volume":"7","author":[{"family":"Zahmatkesh","given":"Sasan"},{"family":"Amesho","given":"Kassian T.T."},{"family":"Sillanpää","given":"Mika"}],"issued":{"date-parts":[["2022",8]]}}}],"schema":"https://github.com/citation-style-language/schema/raw/master/csl-citation.json"} </w:instrText>
            </w:r>
            <w:r w:rsidRPr="00D85077">
              <w:rPr>
                <w:sz w:val="16"/>
                <w:szCs w:val="18"/>
              </w:rPr>
              <w:fldChar w:fldCharType="separate"/>
            </w:r>
            <w:r w:rsidR="004D74D4" w:rsidRPr="007204D8">
              <w:rPr>
                <w:rFonts w:cs="Arial"/>
                <w:sz w:val="16"/>
              </w:rPr>
              <w:t>(V. Sharma &amp; Feng, 2017; Zahmatkesh, Amesho, et al., 2022)</w:t>
            </w:r>
            <w:r w:rsidRPr="00D85077">
              <w:rPr>
                <w:sz w:val="16"/>
                <w:szCs w:val="18"/>
              </w:rPr>
              <w:fldChar w:fldCharType="end"/>
            </w:r>
          </w:p>
        </w:tc>
      </w:tr>
      <w:tr w:rsidR="004B0482" w:rsidRPr="007C69CE" w14:paraId="0E3C20C4" w14:textId="37695759" w:rsidTr="00584E1E">
        <w:tc>
          <w:tcPr>
            <w:tcW w:w="2552" w:type="dxa"/>
            <w:tcBorders>
              <w:left w:val="nil"/>
              <w:right w:val="nil"/>
            </w:tcBorders>
          </w:tcPr>
          <w:p w14:paraId="16D85D3E" w14:textId="453A1F28" w:rsidR="004B0482" w:rsidRPr="007204D8" w:rsidRDefault="004B0482" w:rsidP="004B0482">
            <w:pPr>
              <w:rPr>
                <w:b/>
                <w:bCs/>
                <w:sz w:val="16"/>
                <w:szCs w:val="18"/>
              </w:rPr>
            </w:pPr>
            <w:r w:rsidRPr="007204D8">
              <w:rPr>
                <w:b/>
                <w:bCs/>
                <w:sz w:val="16"/>
                <w:szCs w:val="18"/>
              </w:rPr>
              <w:t>Membrane treatment</w:t>
            </w:r>
          </w:p>
          <w:p w14:paraId="6016A368" w14:textId="3B3F1B2D" w:rsidR="004B0482" w:rsidRPr="007204D8" w:rsidRDefault="004B0482" w:rsidP="004B0482">
            <w:pPr>
              <w:pStyle w:val="ListParagraph"/>
              <w:numPr>
                <w:ilvl w:val="0"/>
                <w:numId w:val="15"/>
              </w:numPr>
              <w:rPr>
                <w:b/>
                <w:bCs/>
                <w:i/>
                <w:iCs/>
                <w:sz w:val="16"/>
                <w:szCs w:val="18"/>
              </w:rPr>
            </w:pPr>
            <w:r w:rsidRPr="007204D8">
              <w:rPr>
                <w:i/>
                <w:iCs/>
                <w:sz w:val="16"/>
                <w:szCs w:val="18"/>
              </w:rPr>
              <w:t>Reverse osmosis</w:t>
            </w:r>
            <w:r w:rsidR="003A2640" w:rsidRPr="007204D8">
              <w:rPr>
                <w:i/>
                <w:iCs/>
                <w:sz w:val="16"/>
                <w:szCs w:val="18"/>
              </w:rPr>
              <w:t xml:space="preserve"> (RO)</w:t>
            </w:r>
          </w:p>
          <w:p w14:paraId="5FA0AD7C" w14:textId="0E4ABD61" w:rsidR="004B0482" w:rsidRPr="007204D8" w:rsidRDefault="004B0482" w:rsidP="004B0482">
            <w:pPr>
              <w:pStyle w:val="ListParagraph"/>
              <w:numPr>
                <w:ilvl w:val="0"/>
                <w:numId w:val="15"/>
              </w:numPr>
              <w:rPr>
                <w:b/>
                <w:bCs/>
                <w:i/>
                <w:iCs/>
                <w:sz w:val="16"/>
                <w:szCs w:val="18"/>
              </w:rPr>
            </w:pPr>
            <w:r w:rsidRPr="007204D8">
              <w:rPr>
                <w:i/>
                <w:iCs/>
                <w:sz w:val="16"/>
                <w:szCs w:val="18"/>
              </w:rPr>
              <w:t>Nanofiltration</w:t>
            </w:r>
            <w:r w:rsidR="003A2640" w:rsidRPr="007204D8">
              <w:rPr>
                <w:i/>
                <w:iCs/>
                <w:sz w:val="16"/>
                <w:szCs w:val="18"/>
              </w:rPr>
              <w:t xml:space="preserve"> (NF)</w:t>
            </w:r>
          </w:p>
          <w:p w14:paraId="6D698D23" w14:textId="6B5FD41E" w:rsidR="004B0482" w:rsidRPr="007204D8" w:rsidRDefault="004B0482" w:rsidP="004B0482">
            <w:pPr>
              <w:pStyle w:val="ListParagraph"/>
              <w:numPr>
                <w:ilvl w:val="0"/>
                <w:numId w:val="15"/>
              </w:numPr>
              <w:rPr>
                <w:b/>
                <w:bCs/>
                <w:i/>
                <w:iCs/>
                <w:sz w:val="16"/>
                <w:szCs w:val="18"/>
              </w:rPr>
            </w:pPr>
            <w:r w:rsidRPr="007204D8">
              <w:rPr>
                <w:i/>
                <w:iCs/>
                <w:sz w:val="16"/>
                <w:szCs w:val="18"/>
              </w:rPr>
              <w:t>Forward osmosis</w:t>
            </w:r>
            <w:r w:rsidR="003A2640" w:rsidRPr="007204D8">
              <w:rPr>
                <w:i/>
                <w:iCs/>
                <w:sz w:val="16"/>
                <w:szCs w:val="18"/>
              </w:rPr>
              <w:t xml:space="preserve"> (FO)</w:t>
            </w:r>
          </w:p>
          <w:p w14:paraId="72BA89E8" w14:textId="76CDA9FA" w:rsidR="004B0482" w:rsidRPr="007204D8" w:rsidRDefault="004B0482" w:rsidP="004B0482">
            <w:pPr>
              <w:pStyle w:val="ListParagraph"/>
              <w:numPr>
                <w:ilvl w:val="0"/>
                <w:numId w:val="15"/>
              </w:numPr>
              <w:rPr>
                <w:sz w:val="16"/>
                <w:szCs w:val="18"/>
              </w:rPr>
            </w:pPr>
            <w:r w:rsidRPr="007204D8">
              <w:rPr>
                <w:i/>
                <w:iCs/>
                <w:sz w:val="16"/>
                <w:szCs w:val="18"/>
              </w:rPr>
              <w:t>Membrane distillation</w:t>
            </w:r>
            <w:r w:rsidR="003A2640" w:rsidRPr="007204D8">
              <w:rPr>
                <w:i/>
                <w:iCs/>
                <w:sz w:val="16"/>
                <w:szCs w:val="18"/>
              </w:rPr>
              <w:t xml:space="preserve"> (MD)</w:t>
            </w:r>
          </w:p>
        </w:tc>
        <w:tc>
          <w:tcPr>
            <w:tcW w:w="2410" w:type="dxa"/>
            <w:tcBorders>
              <w:left w:val="nil"/>
              <w:right w:val="nil"/>
            </w:tcBorders>
          </w:tcPr>
          <w:p w14:paraId="4024772E" w14:textId="77777777" w:rsidR="00843D46" w:rsidRPr="007204D8" w:rsidRDefault="00843D46" w:rsidP="00843D46">
            <w:pPr>
              <w:rPr>
                <w:sz w:val="16"/>
                <w:szCs w:val="18"/>
              </w:rPr>
            </w:pPr>
            <w:r w:rsidRPr="007204D8">
              <w:rPr>
                <w:sz w:val="16"/>
                <w:szCs w:val="18"/>
              </w:rPr>
              <w:t>FO, MD low operating costs</w:t>
            </w:r>
          </w:p>
          <w:p w14:paraId="0AE2B2C7" w14:textId="414A748A" w:rsidR="00B22E60" w:rsidRPr="007204D8" w:rsidRDefault="00613DA0" w:rsidP="00B22E60">
            <w:pPr>
              <w:rPr>
                <w:sz w:val="16"/>
                <w:szCs w:val="18"/>
              </w:rPr>
            </w:pPr>
            <w:r w:rsidRPr="007204D8">
              <w:rPr>
                <w:sz w:val="16"/>
                <w:szCs w:val="18"/>
              </w:rPr>
              <w:t>High efficiency</w:t>
            </w:r>
          </w:p>
          <w:p w14:paraId="5A9C5433" w14:textId="77777777" w:rsidR="004B0482" w:rsidRPr="007204D8" w:rsidRDefault="004B0482" w:rsidP="004B0482">
            <w:pPr>
              <w:rPr>
                <w:sz w:val="16"/>
                <w:szCs w:val="18"/>
              </w:rPr>
            </w:pPr>
            <w:r w:rsidRPr="007204D8">
              <w:rPr>
                <w:sz w:val="16"/>
                <w:szCs w:val="18"/>
              </w:rPr>
              <w:t>Ions removal</w:t>
            </w:r>
          </w:p>
          <w:p w14:paraId="6065EB96" w14:textId="77777777" w:rsidR="00175261" w:rsidRPr="007204D8" w:rsidRDefault="00175261" w:rsidP="004B0482">
            <w:pPr>
              <w:rPr>
                <w:sz w:val="16"/>
                <w:szCs w:val="18"/>
              </w:rPr>
            </w:pPr>
            <w:r w:rsidRPr="007204D8">
              <w:rPr>
                <w:sz w:val="16"/>
                <w:szCs w:val="18"/>
              </w:rPr>
              <w:t>Disinfection</w:t>
            </w:r>
          </w:p>
          <w:p w14:paraId="7989AE6F" w14:textId="77777777" w:rsidR="00F5173C" w:rsidRPr="007204D8" w:rsidRDefault="00F5173C" w:rsidP="004B0482">
            <w:pPr>
              <w:rPr>
                <w:sz w:val="16"/>
                <w:szCs w:val="18"/>
              </w:rPr>
            </w:pPr>
          </w:p>
          <w:p w14:paraId="794977F2" w14:textId="0548E6C6" w:rsidR="00F5173C" w:rsidRPr="007204D8" w:rsidRDefault="00F5173C" w:rsidP="004B0482">
            <w:pPr>
              <w:rPr>
                <w:sz w:val="16"/>
                <w:szCs w:val="18"/>
              </w:rPr>
            </w:pPr>
          </w:p>
        </w:tc>
        <w:tc>
          <w:tcPr>
            <w:tcW w:w="2268" w:type="dxa"/>
            <w:tcBorders>
              <w:left w:val="nil"/>
              <w:right w:val="nil"/>
            </w:tcBorders>
          </w:tcPr>
          <w:p w14:paraId="6B33A4EA" w14:textId="77777777" w:rsidR="00843D46" w:rsidRPr="007204D8" w:rsidRDefault="00843D46" w:rsidP="00843D46">
            <w:pPr>
              <w:rPr>
                <w:sz w:val="16"/>
                <w:szCs w:val="18"/>
              </w:rPr>
            </w:pPr>
            <w:r w:rsidRPr="007204D8">
              <w:rPr>
                <w:sz w:val="16"/>
                <w:szCs w:val="18"/>
              </w:rPr>
              <w:t>High (re-)investment costs</w:t>
            </w:r>
          </w:p>
          <w:p w14:paraId="174370B4" w14:textId="4A34D606" w:rsidR="00747FE9" w:rsidRPr="007204D8" w:rsidRDefault="00E51C0C" w:rsidP="004B0482">
            <w:pPr>
              <w:rPr>
                <w:sz w:val="16"/>
                <w:szCs w:val="18"/>
              </w:rPr>
            </w:pPr>
            <w:r w:rsidRPr="007204D8">
              <w:rPr>
                <w:sz w:val="16"/>
                <w:szCs w:val="18"/>
              </w:rPr>
              <w:t xml:space="preserve">RO, NF </w:t>
            </w:r>
            <w:r w:rsidR="00746905" w:rsidRPr="007204D8">
              <w:rPr>
                <w:sz w:val="16"/>
                <w:szCs w:val="18"/>
              </w:rPr>
              <w:t>e</w:t>
            </w:r>
            <w:r w:rsidR="00747FE9" w:rsidRPr="007204D8">
              <w:rPr>
                <w:sz w:val="16"/>
                <w:szCs w:val="18"/>
              </w:rPr>
              <w:t>nergy intensive</w:t>
            </w:r>
          </w:p>
          <w:p w14:paraId="368D2080" w14:textId="756A839A" w:rsidR="004B0482" w:rsidRPr="007204D8" w:rsidRDefault="00843D46" w:rsidP="004B0482">
            <w:pPr>
              <w:rPr>
                <w:sz w:val="16"/>
                <w:szCs w:val="18"/>
              </w:rPr>
            </w:pPr>
            <w:r w:rsidRPr="007204D8">
              <w:rPr>
                <w:sz w:val="16"/>
                <w:szCs w:val="18"/>
              </w:rPr>
              <w:t xml:space="preserve">Fouling and scaling </w:t>
            </w:r>
            <w:r w:rsidR="004B0482" w:rsidRPr="007204D8">
              <w:rPr>
                <w:sz w:val="16"/>
                <w:szCs w:val="18"/>
              </w:rPr>
              <w:t>Concentrate</w:t>
            </w:r>
          </w:p>
          <w:p w14:paraId="128B8A0F" w14:textId="151A6B63" w:rsidR="004B0482" w:rsidRPr="007204D8" w:rsidRDefault="004B0482" w:rsidP="004B0482">
            <w:pPr>
              <w:rPr>
                <w:sz w:val="16"/>
                <w:szCs w:val="18"/>
              </w:rPr>
            </w:pPr>
          </w:p>
        </w:tc>
        <w:tc>
          <w:tcPr>
            <w:tcW w:w="1790" w:type="dxa"/>
            <w:tcBorders>
              <w:left w:val="nil"/>
              <w:right w:val="nil"/>
            </w:tcBorders>
          </w:tcPr>
          <w:p w14:paraId="5F48C1BA" w14:textId="2899E4B2" w:rsidR="00D85077" w:rsidRPr="00D85077" w:rsidRDefault="00843D46" w:rsidP="004B0482">
            <w:pPr>
              <w:rPr>
                <w:sz w:val="16"/>
                <w:szCs w:val="18"/>
              </w:rPr>
            </w:pPr>
            <w:r>
              <w:rPr>
                <w:sz w:val="16"/>
                <w:szCs w:val="18"/>
              </w:rPr>
              <w:fldChar w:fldCharType="begin"/>
            </w:r>
            <w:r w:rsidRPr="007204D8">
              <w:rPr>
                <w:sz w:val="16"/>
                <w:szCs w:val="18"/>
              </w:rPr>
              <w:instrText xml:space="preserve"> ADDIN ZOTERO_ITEM CSL_CITATION {"citationID":"lPfQ9OLh","properties":{"formattedCitation":"(Khanzada et al., 2020; Rizzo et al., 2019; Zahmatkesh, Amesho, et al., 2022)","plainCitation":"(Khanzada et al., 2020; Rizzo et al., 2019; Zahmatkesh, Amesho, et al., 2022)","noteIndex":0},"citationItems":[{"id":90,"uris":["http://zotero.org/users/local/h6YJVYLe/items/39VITZRH"],"itemData":{"id":90,"type":"article-journal","abstract":"The rising consumption of pharmaceuticals, personal care products, and endocrine disruptive compounds for healthcare purposes and improving living standards has resulted in the widespread occurrence of organic micropollutants (MPs) in water and wastewater. Conventional water/wastewater treatment plants are faced with inherent limitations in tackling these compounds, leading to difficulties in the provision of secure and safe water supplies. In this context, membrane technology has been found to be a promising method for resolving this emerging concern. To ensure the suitability of membrane-based</w:instrText>
            </w:r>
            <w:r>
              <w:rPr>
                <w:sz w:val="16"/>
                <w:szCs w:val="18"/>
              </w:rPr>
              <w:instrText xml:space="preserve"> treatment processes in full-scale applications, we first need to develop a better understanding of the behavior of MPs and the mechanisms behind their removal using advanced membrane technologies. This review provides a thorough overview of the advanced membrane-based treatment methods available for the effective removal of MPs, including reverse osmosis, nanofiltration, ultrafiltration, forward osmosis, and membrane distillation.","container-title":"Journal of Membrane Science","DOI":"10.1016/j.memsci.2019.117672","ISSN":"0376-7388","journalAbbreviation":"Journal of Membrane Science","page":"117672","source":"ScienceDirect","title":"Removal of organic micropollutants using advanced membrane-based water and wastewater treatment: A review","title-short":"Removal of organic micropollutants using advanced membrane-based water and wastewater treatment","volume":"598","author":[{"family":"Khanzada","given":"Noman Khalid"},{"family":"Farid","given":"Muhammad Usman"},{"family":"Kharraz","given":"Jehad A."},{"family":"Choi","given":"Jungwon"},{"family":"Tang","given":"Chuyang Y."},{"family":"Nghiem","given":"Long D."},{"family":"Jang","given":"Am"},{"family":"An","given":"Alicia Kyoungjin"}],"issued":{"date-parts":[["2020",3,15]]}}},{"id":144,"uris":["http://zotero.org/users/local/h6YJVYLe/items/SHHLVRH3"],"itemData":{"id":144,"type":"article-journal","container-title":"Science of The Total Environment","DOI":"10.1016/j.scitotenv.2018.11.265","ISSN":"00489697","journalAbbreviation":"Science of The Total Environment","language":"en","page":"986-1008","source":"DOI.org (Crossref)","title":"Consolidated vs new advanced treatment methods for the removal of contaminants of emerging concern from urban wastewater","volume":"655","author":[{"family":"Rizzo","given":"Luigi"},{"family":"Malato","given":"Sixto"},{"family":"Antakyali","given":"Demet"},{"family":"Beretsou","given":"Vasiliki G."},{"family":"Đolić","given":"Maja B."},{"family":"Gernjak","given":"Wolfgang"},{"family":"Heath","given":"Ester"},{"family":"Ivancev-Tumbas","given":"Ivana"},{"family":"Karaolia","given":"Popi"},{"family":"Lado Ribeiro","given":"Ana R."},{"family":"Mascolo","given":"Giuseppe"},{"family":"McArdell","given":"Christa S."},{"family":"Schaar","given":"Heidemarie"},{"family":"Silva","given":"Adrián M.T."},{"family":"Fatta-Kassinos","given":"Despo"}],"issued":{"date-parts":[["2019",3]]}}},{"id":89,"uris":["http://zotero.org/users/local/h6YJVYLe/items/Z4N4ZFCU"],"itemData":{"id":89,"type":"article-journal","container-title":"Journal of Hazardous Materials Advances","DOI":"10.1016/j.hazadv.2022.100121","ISSN":"27724166","journalAbbreviation":"Journal of Hazardous Materials Advances","language":"en","page":"100121","source":"DOI.org (Crossref)","title":"A critical review on diverse technologies for advanced wastewater treatment during SARS-CoV-2 pandemic: What do we know?","title-short":"A critical review on diverse technologies for advanced wastewater treatment during SARS-CoV-2 pandemic","volume":"7","author":[{"family":"Zahmatkesh","given":"Sasan"},{"family":"Amesho","given":"Kassian T.T."},{"family":"Sillanpää","given":"Mika"}],"issued":{"date-parts":[["2022",8]]}}}],"schema":"https://github.com/citation-style-language/schema/raw/master/csl-citation.json"} </w:instrText>
            </w:r>
            <w:r>
              <w:rPr>
                <w:sz w:val="16"/>
                <w:szCs w:val="18"/>
              </w:rPr>
              <w:fldChar w:fldCharType="separate"/>
            </w:r>
            <w:r w:rsidRPr="00843D46">
              <w:rPr>
                <w:rFonts w:cs="Arial"/>
                <w:sz w:val="16"/>
              </w:rPr>
              <w:t>(Khanzada et al., 2020; Rizzo et al., 2019; Zahmatkesh, Amesho, et al., 2022)</w:t>
            </w:r>
            <w:r>
              <w:rPr>
                <w:sz w:val="16"/>
                <w:szCs w:val="18"/>
              </w:rPr>
              <w:fldChar w:fldCharType="end"/>
            </w:r>
          </w:p>
        </w:tc>
      </w:tr>
      <w:tr w:rsidR="004B0482" w:rsidRPr="00D448B0" w14:paraId="63939E8D" w14:textId="77777777" w:rsidTr="00584E1E">
        <w:tc>
          <w:tcPr>
            <w:tcW w:w="2552" w:type="dxa"/>
            <w:tcBorders>
              <w:left w:val="nil"/>
              <w:right w:val="nil"/>
            </w:tcBorders>
          </w:tcPr>
          <w:p w14:paraId="73DAF67B" w14:textId="61CA2183" w:rsidR="004B0482" w:rsidRPr="007C69CE" w:rsidRDefault="004B0482" w:rsidP="004B0482">
            <w:pPr>
              <w:rPr>
                <w:b/>
                <w:bCs/>
                <w:sz w:val="16"/>
                <w:szCs w:val="18"/>
              </w:rPr>
            </w:pPr>
            <w:r w:rsidRPr="007C69CE">
              <w:rPr>
                <w:b/>
                <w:bCs/>
                <w:sz w:val="16"/>
                <w:szCs w:val="18"/>
              </w:rPr>
              <w:t>Biological treatment</w:t>
            </w:r>
          </w:p>
          <w:p w14:paraId="0A3F6916" w14:textId="09D9C18A" w:rsidR="004B0482" w:rsidRPr="009C6E1A" w:rsidRDefault="00D22E4D" w:rsidP="00FA6457">
            <w:pPr>
              <w:pStyle w:val="ListParagraph"/>
              <w:numPr>
                <w:ilvl w:val="0"/>
                <w:numId w:val="14"/>
              </w:numPr>
              <w:rPr>
                <w:b/>
                <w:bCs/>
                <w:i/>
                <w:iCs/>
                <w:sz w:val="16"/>
                <w:szCs w:val="18"/>
              </w:rPr>
            </w:pPr>
            <w:r w:rsidRPr="009C6E1A">
              <w:rPr>
                <w:i/>
                <w:iCs/>
                <w:sz w:val="16"/>
                <w:szCs w:val="18"/>
              </w:rPr>
              <w:t>MBBR</w:t>
            </w:r>
            <w:r w:rsidR="009208F2" w:rsidRPr="009C6E1A">
              <w:rPr>
                <w:b/>
                <w:bCs/>
                <w:i/>
                <w:iCs/>
                <w:sz w:val="16"/>
                <w:szCs w:val="18"/>
              </w:rPr>
              <w:t>*</w:t>
            </w:r>
          </w:p>
        </w:tc>
        <w:tc>
          <w:tcPr>
            <w:tcW w:w="2410" w:type="dxa"/>
            <w:tcBorders>
              <w:left w:val="nil"/>
              <w:right w:val="nil"/>
            </w:tcBorders>
          </w:tcPr>
          <w:p w14:paraId="3DAF34F4" w14:textId="2C0B63ED" w:rsidR="00A11C5C" w:rsidRPr="007C69CE" w:rsidRDefault="002E60F5" w:rsidP="004B0482">
            <w:pPr>
              <w:rPr>
                <w:sz w:val="16"/>
                <w:szCs w:val="18"/>
              </w:rPr>
            </w:pPr>
            <w:r w:rsidRPr="007C69CE">
              <w:rPr>
                <w:sz w:val="16"/>
                <w:szCs w:val="18"/>
              </w:rPr>
              <w:t>MPs</w:t>
            </w:r>
            <w:r w:rsidR="00A11C5C" w:rsidRPr="007C69CE">
              <w:rPr>
                <w:sz w:val="16"/>
                <w:szCs w:val="18"/>
              </w:rPr>
              <w:t xml:space="preserve"> </w:t>
            </w:r>
            <w:r w:rsidRPr="007C69CE">
              <w:rPr>
                <w:sz w:val="16"/>
                <w:szCs w:val="18"/>
              </w:rPr>
              <w:t>degraded, transformed</w:t>
            </w:r>
            <w:r w:rsidR="004909A2" w:rsidRPr="007C69CE">
              <w:rPr>
                <w:sz w:val="16"/>
                <w:szCs w:val="18"/>
              </w:rPr>
              <w:t>,</w:t>
            </w:r>
            <w:r w:rsidRPr="007C69CE">
              <w:rPr>
                <w:sz w:val="16"/>
                <w:szCs w:val="18"/>
              </w:rPr>
              <w:t xml:space="preserve"> mineralized</w:t>
            </w:r>
            <w:r w:rsidR="004909A2" w:rsidRPr="007C69CE">
              <w:rPr>
                <w:sz w:val="16"/>
                <w:szCs w:val="18"/>
              </w:rPr>
              <w:t xml:space="preserve"> (or absorbed)</w:t>
            </w:r>
          </w:p>
        </w:tc>
        <w:tc>
          <w:tcPr>
            <w:tcW w:w="2268" w:type="dxa"/>
            <w:tcBorders>
              <w:left w:val="nil"/>
              <w:right w:val="nil"/>
            </w:tcBorders>
          </w:tcPr>
          <w:p w14:paraId="0B70C52F" w14:textId="77777777" w:rsidR="009264C1" w:rsidRDefault="009264C1" w:rsidP="004B0482">
            <w:pPr>
              <w:rPr>
                <w:sz w:val="16"/>
                <w:szCs w:val="18"/>
              </w:rPr>
            </w:pPr>
            <w:r w:rsidRPr="007C69CE">
              <w:rPr>
                <w:sz w:val="16"/>
                <w:szCs w:val="18"/>
              </w:rPr>
              <w:t xml:space="preserve">High retention time </w:t>
            </w:r>
          </w:p>
          <w:p w14:paraId="33FA5A32" w14:textId="777981AD" w:rsidR="004B0482" w:rsidRPr="007C69CE" w:rsidRDefault="004B0482" w:rsidP="004B0482">
            <w:pPr>
              <w:rPr>
                <w:sz w:val="16"/>
                <w:szCs w:val="18"/>
              </w:rPr>
            </w:pPr>
            <w:r w:rsidRPr="007C69CE">
              <w:rPr>
                <w:sz w:val="16"/>
                <w:szCs w:val="18"/>
              </w:rPr>
              <w:t>Sludge generation</w:t>
            </w:r>
          </w:p>
          <w:p w14:paraId="058F44D1" w14:textId="0C393ACC" w:rsidR="00F5173C" w:rsidRPr="007C69CE" w:rsidRDefault="00F5173C" w:rsidP="004B0482">
            <w:pPr>
              <w:rPr>
                <w:sz w:val="16"/>
                <w:szCs w:val="18"/>
              </w:rPr>
            </w:pPr>
          </w:p>
        </w:tc>
        <w:tc>
          <w:tcPr>
            <w:tcW w:w="1790" w:type="dxa"/>
            <w:tcBorders>
              <w:left w:val="nil"/>
              <w:right w:val="nil"/>
            </w:tcBorders>
          </w:tcPr>
          <w:p w14:paraId="644FC709" w14:textId="7B1E94AD" w:rsidR="004B0482" w:rsidRPr="003659D6" w:rsidRDefault="00900399" w:rsidP="004B0482">
            <w:pPr>
              <w:rPr>
                <w:sz w:val="16"/>
                <w:szCs w:val="18"/>
              </w:rPr>
            </w:pPr>
            <w:r w:rsidRPr="007C69CE">
              <w:rPr>
                <w:sz w:val="16"/>
                <w:szCs w:val="18"/>
              </w:rPr>
              <w:fldChar w:fldCharType="begin"/>
            </w:r>
            <w:r w:rsidR="004D74D4">
              <w:rPr>
                <w:sz w:val="16"/>
                <w:szCs w:val="18"/>
              </w:rPr>
              <w:instrText xml:space="preserve"> ADDIN ZOTERO_ITEM CSL_CITATION {"citationID":"0mH1jZS0","properties":{"formattedCitation":"(Guti\\uc0\\u233{}rrez et al., 2021; Zahmatkesh, Amesho, et al., 2022)","plainCitation":"(Gutiérrez et al., 2021; Zahmatkesh, Amesho, et al., 2022)","noteIndex":0},"citationItems":[{"id":99,"uris":["http://zotero.org/users/local/h6YJVYLe/items/668M2KTR"],"itemData":{"id":99,"type":"article-journal","abstract":"This study consists of a review on the removal efﬁciencies of a wide spectrum of micropollutants (MPs) in biological treatment (mainly membrane bioreactor) coupled with activated carbon (AC) (AC added in the bioreactor or followed by an AC unit, acting as a post treatment). It focuses on how the presence of AC may promote the removal of MPs and the effects of dissolved organic matter (DOM) in wastewater. Removal data collected of MPs are analysed versus AC dose if powdered AC is added in the bioreactor, and as a function of the empty bed contact time in the case of a granular activated carbon (GAC) column acting as a post treatment. Moreover, the enhancement in macropollutant (organic matter, nitrogen and phosphorus compounds) removal is analysed as well as the AC mitigation effect towards membrane fouling and, ﬁnally, how sludge properties may change in the presence of AC. To sum up, it was found that AC improves the removal of most MPs, favouring their sorption on the AC surface, promoted by the presence of different functional groups and then enhancing their degradation processes. DOM is a strong competitor in sorption on the AC surface, but it may promote the transformation of GAC in a biologically activated carbon thus enhancing all the degradation processes. Finally, AC in the bioreactor increases sludge ﬂoc strength and improves its settling characteristics and sorption potential.","container-title":"Science of The Total Environment","DOI":"10.1016/j.scitotenv.2021.148050","ISSN":"00489697","journalAbbreviation":"Science of The Total Environment","language":"en","page":"148050","source":"DOI.org (Crossref)","title":"Activated carbon coupled with advanced biological wastewater treatment: A review of the enhancement in micropollutant removal","title-short":"Activated carbon coupled with advanced biological wastewater treatment","volume":"790","author":[{"family":"Gutiérrez","given":"Marina"},{"family":"Grillini","given":"Vittoria"},{"family":"Mutavdžić Pavlović","given":"Dragana"},{"family":"Verlicchi","given":"Paola"}],"issued":{"date-parts":[["2021",10]]}}},{"id":89,"uris":["http://zotero.org/users/local/h6YJVYLe/items/Z4N4ZFCU"],"itemData":{"id":89,"type":"article-journal","container-title":"Journal of Hazardous Materials Advances","DOI":"10.1016/j.hazadv.2022.100121","ISSN":"27724166","journalAbbreviation":"Journal of Hazardous Materials Advances","language":"en","page":"100121","source":"DOI.org (Crossref)","title":"A critical review on diverse technologies for advanced wastewater treatment during SARS-CoV-2 pandemic: What do we know?","title-short":"A critical review on diverse technologies for advanced wastewater treatment during SARS-CoV-2 pandemic","volume":"7","author":[{"family":"Zahmatkesh","given":"Sasan"},{"family":"Amesho","given":"Kassian T.T."},{"family":"Sillanpää","given":"Mika"}],"issued":{"date-parts":[["2022",8]]}}}],"schema":"https://github.com/citation-style-language/schema/raw/master/csl-citation.json"} </w:instrText>
            </w:r>
            <w:r w:rsidRPr="007C69CE">
              <w:rPr>
                <w:sz w:val="16"/>
                <w:szCs w:val="18"/>
              </w:rPr>
              <w:fldChar w:fldCharType="separate"/>
            </w:r>
            <w:r w:rsidR="004D74D4" w:rsidRPr="004D74D4">
              <w:rPr>
                <w:rFonts w:cs="Arial"/>
                <w:sz w:val="16"/>
              </w:rPr>
              <w:t>(Gutiérrez et al., 2021; Zahmatkesh, Amesho, et al., 2022)</w:t>
            </w:r>
            <w:r w:rsidRPr="007C69CE">
              <w:rPr>
                <w:sz w:val="16"/>
                <w:szCs w:val="18"/>
              </w:rPr>
              <w:fldChar w:fldCharType="end"/>
            </w:r>
          </w:p>
        </w:tc>
      </w:tr>
      <w:tr w:rsidR="004333A5" w:rsidRPr="00D448B0" w14:paraId="531C5886" w14:textId="77777777" w:rsidTr="00584E1E">
        <w:tc>
          <w:tcPr>
            <w:tcW w:w="2552" w:type="dxa"/>
            <w:tcBorders>
              <w:left w:val="nil"/>
              <w:right w:val="nil"/>
            </w:tcBorders>
          </w:tcPr>
          <w:p w14:paraId="1A9FB1F7" w14:textId="65947AFB" w:rsidR="0046783D" w:rsidRPr="00792AEB" w:rsidRDefault="004333A5" w:rsidP="004333A5">
            <w:pPr>
              <w:rPr>
                <w:b/>
                <w:bCs/>
                <w:sz w:val="16"/>
                <w:szCs w:val="18"/>
              </w:rPr>
            </w:pPr>
            <w:r w:rsidRPr="003659D6">
              <w:rPr>
                <w:b/>
                <w:bCs/>
                <w:sz w:val="16"/>
                <w:szCs w:val="18"/>
              </w:rPr>
              <w:t>Coagulation and flocculation</w:t>
            </w:r>
            <w:r w:rsidR="00B97A37" w:rsidRPr="003659D6">
              <w:rPr>
                <w:b/>
                <w:bCs/>
                <w:sz w:val="16"/>
                <w:szCs w:val="18"/>
              </w:rPr>
              <w:t>*</w:t>
            </w:r>
          </w:p>
        </w:tc>
        <w:tc>
          <w:tcPr>
            <w:tcW w:w="2410" w:type="dxa"/>
            <w:tcBorders>
              <w:left w:val="nil"/>
              <w:right w:val="nil"/>
            </w:tcBorders>
          </w:tcPr>
          <w:p w14:paraId="531F0210" w14:textId="77777777" w:rsidR="009264C1" w:rsidRPr="003659D6" w:rsidRDefault="009264C1" w:rsidP="009264C1">
            <w:pPr>
              <w:rPr>
                <w:sz w:val="16"/>
                <w:szCs w:val="18"/>
              </w:rPr>
            </w:pPr>
            <w:r w:rsidRPr="003659D6">
              <w:rPr>
                <w:sz w:val="16"/>
                <w:szCs w:val="18"/>
              </w:rPr>
              <w:t>Simple application</w:t>
            </w:r>
          </w:p>
          <w:p w14:paraId="7B7B0A1F" w14:textId="7AB92DBA" w:rsidR="004333A5" w:rsidRPr="003659D6" w:rsidRDefault="004333A5" w:rsidP="009264C1">
            <w:pPr>
              <w:rPr>
                <w:sz w:val="16"/>
                <w:szCs w:val="18"/>
              </w:rPr>
            </w:pPr>
          </w:p>
        </w:tc>
        <w:tc>
          <w:tcPr>
            <w:tcW w:w="2268" w:type="dxa"/>
            <w:tcBorders>
              <w:left w:val="nil"/>
              <w:right w:val="nil"/>
            </w:tcBorders>
          </w:tcPr>
          <w:p w14:paraId="3A404CB6" w14:textId="1AF677DE" w:rsidR="004333A5" w:rsidRPr="003659D6" w:rsidRDefault="004333A5" w:rsidP="004333A5">
            <w:pPr>
              <w:rPr>
                <w:sz w:val="16"/>
                <w:szCs w:val="18"/>
              </w:rPr>
            </w:pPr>
            <w:r w:rsidRPr="003659D6">
              <w:rPr>
                <w:sz w:val="16"/>
                <w:szCs w:val="18"/>
              </w:rPr>
              <w:t xml:space="preserve">Transfer toxic compounds </w:t>
            </w:r>
            <w:r w:rsidR="00F06F6D">
              <w:rPr>
                <w:sz w:val="16"/>
                <w:szCs w:val="18"/>
              </w:rPr>
              <w:br/>
            </w:r>
            <w:r w:rsidRPr="003659D6">
              <w:rPr>
                <w:sz w:val="16"/>
                <w:szCs w:val="18"/>
              </w:rPr>
              <w:t>to solid phase</w:t>
            </w:r>
          </w:p>
        </w:tc>
        <w:tc>
          <w:tcPr>
            <w:tcW w:w="1790" w:type="dxa"/>
            <w:tcBorders>
              <w:left w:val="nil"/>
              <w:right w:val="nil"/>
            </w:tcBorders>
          </w:tcPr>
          <w:p w14:paraId="4FCBA8EC" w14:textId="14C157DD" w:rsidR="004333A5" w:rsidRPr="003659D6" w:rsidRDefault="004333A5" w:rsidP="004333A5">
            <w:pPr>
              <w:rPr>
                <w:sz w:val="16"/>
                <w:szCs w:val="18"/>
              </w:rPr>
            </w:pPr>
            <w:r w:rsidRPr="007C69CE">
              <w:rPr>
                <w:sz w:val="16"/>
                <w:szCs w:val="18"/>
              </w:rPr>
              <w:fldChar w:fldCharType="begin"/>
            </w:r>
            <w:r w:rsidR="004D74D4">
              <w:rPr>
                <w:sz w:val="16"/>
                <w:szCs w:val="18"/>
              </w:rPr>
              <w:instrText xml:space="preserve"> ADDIN ZOTERO_ITEM CSL_CITATION {"citationID":"qy5wDcqL","properties":{"formattedCitation":"(Das et al., 2017; Zahmatkesh, Amesho, et al., 2022)","plainCitation":"(Das et al., 2017; Zahmatkesh, Amesho, et al., 2022)","noteIndex":0},"citationItems":[{"id":93,"uris":["http://zotero.org/users/local/h6YJVYLe/items/KNBXE94K"],"itemData":{"id":93,"type":"chapter","abstract":"The occurrence of micropollutants (MPs) in various streams of municipal wastewater treatment plants (WWTPs), and their fate and removal processes are discussed. The fate of MPs in WWTPs largely depends on adsorption on suspended particulates, primary and secondary sludge and dissolved organic carbon, and removal occurs due to coagulation-flocculation, and biodegradation. The log Kow (&gt;2.5) and pKa are the dominant properties of the MPs, and the concentration, organic fraction, and surface charge of suspended particulates dictate the extent of adsorption of MPs. Most of the conventional WWTPs do not remove complex MPs by biodegradation or biotransformation effectively (kbio ≤0.0042 L/gss/h), and the removal varies widely for different compounds, as well as for the same substance, due to operational conditions such as aerobic, anaerobic, anoxic, sludge retention time (SRT), pH, redox potential, and temperature. Membrane bioreactor performs better for moderately biodegradable compounds due to the diverse nature of microorganisms as well as greater adaptability due to longer SRT. Ozone and UV</w:instrText>
            </w:r>
            <w:r w:rsidR="004D74D4">
              <w:rPr>
                <w:rFonts w:ascii="Cambria Math" w:hAnsi="Cambria Math" w:cs="Cambria Math"/>
                <w:sz w:val="16"/>
                <w:szCs w:val="18"/>
              </w:rPr>
              <w:instrText>‐</w:instrText>
            </w:r>
            <w:r w:rsidR="004D74D4">
              <w:rPr>
                <w:sz w:val="16"/>
                <w:szCs w:val="18"/>
              </w:rPr>
              <w:instrText xml:space="preserve">based advanced oxidation processes, membrane filtration can be used for tertiary treatment due to their high rate as well as easy implementation. Various partition coefficients and rate constants values for different MPs are also provided for design and application.","container-title":"Physico-Chemical Wastewater Treatment and Resource Recovery","ISBN":"978-953-51-3129-8","language":"en","note":"DOI: 10.5772/65644","publisher":"InTech","source":"DOI.org (Crossref)","title":"Micropollutants in Wastewater: Fate and Removal Processes","title-short":"Micropollutants in Wastewater","URL":"http://www.intechopen.com/books/physico-chemical-wastewater-treatment-and-resource-recovery/micropollutants-in-wastewater-fate-and-removal-processes","editor":[{"family":"Farooq","given":"Robina"},{"family":"Ahmad","given":"Zaki"}],"author":[{"family":"Das","given":"Sreejon"},{"family":"Ray","given":"Nillohit Mitra"},{"family":"Wan","given":"Jing"},{"family":"Khan","given":"Adnan"},{"family":"Chakraborty","given":"Tulip"},{"family":"Ray","given":"Madhumita B."}],"accessed":{"date-parts":[["2023",11,29]]},"issued":{"date-parts":[["2017",5,3]]}}},{"id":89,"uris":["http://zotero.org/users/local/h6YJVYLe/items/Z4N4ZFCU"],"itemData":{"id":89,"type":"article-journal","container-title":"Journal of Hazardous Materials Advances","DOI":"10.1016/j.hazadv.2022.100121","ISSN":"27724166","journalAbbreviation":"Journal of Hazardous Materials Advances","language":"en","page":"100121","source":"DOI.org (Crossref)","title":"A critical review on diverse technologies for advanced wastewater treatment during SARS-CoV-2 pandemic: What do we know?","title-short":"A critical review on diverse technologies for advanced wastewater treatment during SARS-CoV-2 pandemic","volume":"7","author":[{"family":"Zahmatkesh","given":"Sasan"},{"family":"Amesho","given":"Kassian T.T."},{"family":"Sillanpää","given":"Mika"}],"issued":{"date-parts":[["2022",8]]}}}],"schema":"https://github.com/citation-style-language/schema/raw/master/csl-citation.json"} </w:instrText>
            </w:r>
            <w:r w:rsidRPr="007C69CE">
              <w:rPr>
                <w:sz w:val="16"/>
                <w:szCs w:val="18"/>
              </w:rPr>
              <w:fldChar w:fldCharType="separate"/>
            </w:r>
            <w:r w:rsidR="004D74D4" w:rsidRPr="004D74D4">
              <w:rPr>
                <w:rFonts w:cs="Arial"/>
                <w:sz w:val="16"/>
              </w:rPr>
              <w:t>(Das et al., 2017; Zahmatkesh, Amesho, et al., 2022)</w:t>
            </w:r>
            <w:r w:rsidRPr="007C69CE">
              <w:rPr>
                <w:sz w:val="16"/>
                <w:szCs w:val="18"/>
              </w:rPr>
              <w:fldChar w:fldCharType="end"/>
            </w:r>
          </w:p>
        </w:tc>
      </w:tr>
      <w:tr w:rsidR="00391F2B" w:rsidRPr="003F15FD" w14:paraId="180DCB0A" w14:textId="77777777" w:rsidTr="00584E1E">
        <w:tc>
          <w:tcPr>
            <w:tcW w:w="2552" w:type="dxa"/>
            <w:tcBorders>
              <w:left w:val="nil"/>
              <w:right w:val="nil"/>
            </w:tcBorders>
          </w:tcPr>
          <w:p w14:paraId="0CF48CE5" w14:textId="77777777" w:rsidR="00391F2B" w:rsidRPr="007C69CE" w:rsidRDefault="00391F2B" w:rsidP="00391F2B">
            <w:pPr>
              <w:rPr>
                <w:b/>
                <w:bCs/>
                <w:sz w:val="16"/>
                <w:szCs w:val="18"/>
              </w:rPr>
            </w:pPr>
            <w:r w:rsidRPr="007C69CE">
              <w:rPr>
                <w:b/>
                <w:bCs/>
                <w:sz w:val="16"/>
                <w:szCs w:val="18"/>
              </w:rPr>
              <w:t>Adsorption</w:t>
            </w:r>
          </w:p>
          <w:p w14:paraId="2A13F541" w14:textId="77777777" w:rsidR="00391F2B" w:rsidRDefault="00606FE8" w:rsidP="0071395A">
            <w:pPr>
              <w:pStyle w:val="ListParagraph"/>
              <w:numPr>
                <w:ilvl w:val="0"/>
                <w:numId w:val="14"/>
              </w:numPr>
              <w:rPr>
                <w:i/>
                <w:iCs/>
                <w:sz w:val="16"/>
                <w:szCs w:val="18"/>
              </w:rPr>
            </w:pPr>
            <w:r w:rsidRPr="00606FE8">
              <w:rPr>
                <w:i/>
                <w:iCs/>
                <w:sz w:val="16"/>
                <w:szCs w:val="18"/>
              </w:rPr>
              <w:t>Batch sorption</w:t>
            </w:r>
          </w:p>
          <w:p w14:paraId="51CE7D76" w14:textId="399FFAA5" w:rsidR="00606FE8" w:rsidRDefault="00606FE8" w:rsidP="0071395A">
            <w:pPr>
              <w:pStyle w:val="ListParagraph"/>
              <w:numPr>
                <w:ilvl w:val="0"/>
                <w:numId w:val="14"/>
              </w:numPr>
              <w:rPr>
                <w:i/>
                <w:iCs/>
                <w:sz w:val="16"/>
                <w:szCs w:val="18"/>
              </w:rPr>
            </w:pPr>
            <w:r>
              <w:rPr>
                <w:i/>
                <w:iCs/>
                <w:sz w:val="16"/>
                <w:szCs w:val="18"/>
              </w:rPr>
              <w:t>Con</w:t>
            </w:r>
            <w:r w:rsidR="00432601">
              <w:rPr>
                <w:i/>
                <w:iCs/>
                <w:sz w:val="16"/>
                <w:szCs w:val="18"/>
              </w:rPr>
              <w:t>t</w:t>
            </w:r>
            <w:r>
              <w:rPr>
                <w:i/>
                <w:iCs/>
                <w:sz w:val="16"/>
                <w:szCs w:val="18"/>
              </w:rPr>
              <w:t>inuous fixed-bed</w:t>
            </w:r>
          </w:p>
          <w:p w14:paraId="613941E7" w14:textId="77777777" w:rsidR="00606FE8" w:rsidRDefault="00606FE8" w:rsidP="0071395A">
            <w:pPr>
              <w:pStyle w:val="ListParagraph"/>
              <w:numPr>
                <w:ilvl w:val="0"/>
                <w:numId w:val="14"/>
              </w:numPr>
              <w:rPr>
                <w:i/>
                <w:iCs/>
                <w:sz w:val="16"/>
                <w:szCs w:val="18"/>
              </w:rPr>
            </w:pPr>
            <w:r>
              <w:rPr>
                <w:i/>
                <w:iCs/>
                <w:sz w:val="16"/>
                <w:szCs w:val="18"/>
              </w:rPr>
              <w:t>Continuous moving bed</w:t>
            </w:r>
          </w:p>
          <w:p w14:paraId="10E6F43A" w14:textId="77777777" w:rsidR="00606FE8" w:rsidRDefault="00606FE8" w:rsidP="0071395A">
            <w:pPr>
              <w:pStyle w:val="ListParagraph"/>
              <w:numPr>
                <w:ilvl w:val="0"/>
                <w:numId w:val="14"/>
              </w:numPr>
              <w:rPr>
                <w:i/>
                <w:iCs/>
                <w:sz w:val="16"/>
                <w:szCs w:val="18"/>
              </w:rPr>
            </w:pPr>
            <w:r>
              <w:rPr>
                <w:i/>
                <w:iCs/>
                <w:sz w:val="16"/>
                <w:szCs w:val="18"/>
              </w:rPr>
              <w:t>Continuous fluidized bed</w:t>
            </w:r>
          </w:p>
          <w:p w14:paraId="354AD9EA" w14:textId="77777777" w:rsidR="00432601" w:rsidRDefault="00432601" w:rsidP="0071395A">
            <w:pPr>
              <w:pStyle w:val="ListParagraph"/>
              <w:numPr>
                <w:ilvl w:val="0"/>
                <w:numId w:val="14"/>
              </w:numPr>
              <w:rPr>
                <w:i/>
                <w:iCs/>
                <w:sz w:val="16"/>
                <w:szCs w:val="18"/>
              </w:rPr>
            </w:pPr>
            <w:r>
              <w:rPr>
                <w:i/>
                <w:iCs/>
                <w:sz w:val="16"/>
                <w:szCs w:val="18"/>
              </w:rPr>
              <w:t>Pulsed bed</w:t>
            </w:r>
          </w:p>
          <w:p w14:paraId="317A1770" w14:textId="63877CDC" w:rsidR="00432601" w:rsidRPr="00432601" w:rsidRDefault="00432601" w:rsidP="00432601">
            <w:pPr>
              <w:rPr>
                <w:i/>
                <w:iCs/>
                <w:sz w:val="16"/>
                <w:szCs w:val="18"/>
              </w:rPr>
            </w:pPr>
            <w:r>
              <w:rPr>
                <w:i/>
                <w:iCs/>
                <w:sz w:val="16"/>
                <w:szCs w:val="18"/>
              </w:rPr>
              <w:t xml:space="preserve">(see </w:t>
            </w:r>
            <w:r w:rsidRPr="00744CE6">
              <w:rPr>
                <w:b/>
                <w:bCs/>
                <w:i/>
                <w:iCs/>
                <w:sz w:val="16"/>
                <w:szCs w:val="18"/>
              </w:rPr>
              <w:t xml:space="preserve">section </w:t>
            </w:r>
            <w:r w:rsidRPr="00432601">
              <w:rPr>
                <w:b/>
                <w:bCs/>
                <w:i/>
                <w:iCs/>
                <w:sz w:val="16"/>
                <w:szCs w:val="18"/>
              </w:rPr>
              <w:fldChar w:fldCharType="begin"/>
            </w:r>
            <w:r w:rsidRPr="00432601">
              <w:rPr>
                <w:b/>
                <w:bCs/>
                <w:i/>
                <w:iCs/>
                <w:sz w:val="16"/>
                <w:szCs w:val="18"/>
              </w:rPr>
              <w:instrText xml:space="preserve"> REF _Ref163217764 \r \h </w:instrText>
            </w:r>
            <w:r>
              <w:rPr>
                <w:b/>
                <w:bCs/>
                <w:i/>
                <w:iCs/>
                <w:sz w:val="16"/>
                <w:szCs w:val="18"/>
              </w:rPr>
              <w:instrText xml:space="preserve"> \* MERGEFORMAT </w:instrText>
            </w:r>
            <w:r w:rsidRPr="00432601">
              <w:rPr>
                <w:b/>
                <w:bCs/>
                <w:i/>
                <w:iCs/>
                <w:sz w:val="16"/>
                <w:szCs w:val="18"/>
              </w:rPr>
            </w:r>
            <w:r w:rsidRPr="00432601">
              <w:rPr>
                <w:b/>
                <w:bCs/>
                <w:i/>
                <w:iCs/>
                <w:sz w:val="16"/>
                <w:szCs w:val="18"/>
              </w:rPr>
              <w:fldChar w:fldCharType="separate"/>
            </w:r>
            <w:r w:rsidR="00843CB6">
              <w:rPr>
                <w:b/>
                <w:bCs/>
                <w:i/>
                <w:iCs/>
                <w:sz w:val="16"/>
                <w:szCs w:val="18"/>
              </w:rPr>
              <w:t>1.6</w:t>
            </w:r>
            <w:r w:rsidRPr="00432601">
              <w:rPr>
                <w:b/>
                <w:bCs/>
                <w:i/>
                <w:iCs/>
                <w:sz w:val="16"/>
                <w:szCs w:val="18"/>
              </w:rPr>
              <w:fldChar w:fldCharType="end"/>
            </w:r>
            <w:r>
              <w:rPr>
                <w:i/>
                <w:iCs/>
                <w:sz w:val="16"/>
                <w:szCs w:val="18"/>
              </w:rPr>
              <w:t>)</w:t>
            </w:r>
          </w:p>
          <w:p w14:paraId="2A0BC89F" w14:textId="3C2BFDF0" w:rsidR="00432601" w:rsidRPr="00432601" w:rsidRDefault="00432601" w:rsidP="00432601">
            <w:pPr>
              <w:rPr>
                <w:i/>
                <w:iCs/>
                <w:sz w:val="16"/>
                <w:szCs w:val="18"/>
              </w:rPr>
            </w:pPr>
          </w:p>
        </w:tc>
        <w:tc>
          <w:tcPr>
            <w:tcW w:w="2410" w:type="dxa"/>
            <w:tcBorders>
              <w:left w:val="nil"/>
              <w:right w:val="nil"/>
            </w:tcBorders>
          </w:tcPr>
          <w:p w14:paraId="70017623" w14:textId="77777777" w:rsidR="00F5173C" w:rsidRPr="007C69CE" w:rsidRDefault="00F5173C" w:rsidP="00F5173C">
            <w:pPr>
              <w:rPr>
                <w:sz w:val="16"/>
                <w:szCs w:val="18"/>
              </w:rPr>
            </w:pPr>
            <w:r>
              <w:rPr>
                <w:sz w:val="16"/>
                <w:szCs w:val="18"/>
              </w:rPr>
              <w:t>Additional DOC removal</w:t>
            </w:r>
          </w:p>
          <w:p w14:paraId="55DC156E" w14:textId="77777777" w:rsidR="00F5173C" w:rsidRDefault="00F5173C" w:rsidP="00F5173C">
            <w:pPr>
              <w:rPr>
                <w:sz w:val="16"/>
                <w:szCs w:val="18"/>
              </w:rPr>
            </w:pPr>
            <w:r>
              <w:rPr>
                <w:sz w:val="16"/>
                <w:szCs w:val="18"/>
              </w:rPr>
              <w:t>Full scale potential</w:t>
            </w:r>
          </w:p>
          <w:p w14:paraId="674EB278" w14:textId="3E74CFB1" w:rsidR="00F5173C" w:rsidRDefault="00F5173C" w:rsidP="00F5173C">
            <w:pPr>
              <w:rPr>
                <w:sz w:val="16"/>
                <w:szCs w:val="18"/>
              </w:rPr>
            </w:pPr>
            <w:r>
              <w:rPr>
                <w:sz w:val="16"/>
                <w:szCs w:val="18"/>
              </w:rPr>
              <w:t>High efficiency</w:t>
            </w:r>
          </w:p>
          <w:p w14:paraId="3070C2A2" w14:textId="77777777" w:rsidR="000F556C" w:rsidRDefault="000F556C" w:rsidP="000F556C">
            <w:pPr>
              <w:rPr>
                <w:sz w:val="16"/>
                <w:szCs w:val="18"/>
              </w:rPr>
            </w:pPr>
            <w:r>
              <w:rPr>
                <w:sz w:val="16"/>
                <w:szCs w:val="18"/>
              </w:rPr>
              <w:t>Easy process</w:t>
            </w:r>
          </w:p>
          <w:p w14:paraId="0678FFF8" w14:textId="0D1A33ED" w:rsidR="000F556C" w:rsidRDefault="000F556C" w:rsidP="00F5173C">
            <w:pPr>
              <w:rPr>
                <w:sz w:val="16"/>
                <w:szCs w:val="18"/>
              </w:rPr>
            </w:pPr>
            <w:r>
              <w:rPr>
                <w:sz w:val="16"/>
                <w:szCs w:val="18"/>
              </w:rPr>
              <w:t>Economical</w:t>
            </w:r>
          </w:p>
          <w:p w14:paraId="211C50F5" w14:textId="0CB6EF98" w:rsidR="00391F2B" w:rsidRPr="003659D6" w:rsidRDefault="00391F2B" w:rsidP="000F556C">
            <w:pPr>
              <w:rPr>
                <w:sz w:val="16"/>
                <w:szCs w:val="18"/>
              </w:rPr>
            </w:pPr>
          </w:p>
        </w:tc>
        <w:tc>
          <w:tcPr>
            <w:tcW w:w="2268" w:type="dxa"/>
            <w:tcBorders>
              <w:left w:val="nil"/>
              <w:right w:val="nil"/>
            </w:tcBorders>
          </w:tcPr>
          <w:p w14:paraId="14D3DD1C" w14:textId="77777777" w:rsidR="008D04F2" w:rsidRDefault="00F5173C" w:rsidP="00391F2B">
            <w:pPr>
              <w:rPr>
                <w:sz w:val="16"/>
                <w:szCs w:val="18"/>
              </w:rPr>
            </w:pPr>
            <w:r>
              <w:rPr>
                <w:sz w:val="16"/>
                <w:szCs w:val="18"/>
              </w:rPr>
              <w:t>S</w:t>
            </w:r>
            <w:r w:rsidRPr="007C69CE">
              <w:rPr>
                <w:sz w:val="16"/>
                <w:szCs w:val="18"/>
              </w:rPr>
              <w:t xml:space="preserve">econdary pollution </w:t>
            </w:r>
          </w:p>
          <w:p w14:paraId="094FAEAA" w14:textId="5A193A06" w:rsidR="00391F2B" w:rsidRPr="007C69CE" w:rsidRDefault="00391F2B" w:rsidP="00391F2B">
            <w:pPr>
              <w:rPr>
                <w:sz w:val="16"/>
                <w:szCs w:val="18"/>
              </w:rPr>
            </w:pPr>
            <w:r w:rsidRPr="007C69CE">
              <w:rPr>
                <w:sz w:val="16"/>
                <w:szCs w:val="18"/>
              </w:rPr>
              <w:t xml:space="preserve">Need skilled </w:t>
            </w:r>
            <w:r w:rsidR="00F5173C" w:rsidRPr="007C69CE">
              <w:rPr>
                <w:sz w:val="16"/>
                <w:szCs w:val="18"/>
              </w:rPr>
              <w:t>labour</w:t>
            </w:r>
          </w:p>
          <w:p w14:paraId="50EC5E96" w14:textId="26A0B06F" w:rsidR="00391F2B" w:rsidRPr="007C69CE" w:rsidRDefault="00391F2B" w:rsidP="00391F2B">
            <w:pPr>
              <w:rPr>
                <w:sz w:val="16"/>
                <w:szCs w:val="18"/>
              </w:rPr>
            </w:pPr>
          </w:p>
          <w:p w14:paraId="565A8EA2" w14:textId="77777777" w:rsidR="00391F2B" w:rsidRPr="003659D6" w:rsidRDefault="00391F2B" w:rsidP="00391F2B">
            <w:pPr>
              <w:rPr>
                <w:sz w:val="16"/>
                <w:szCs w:val="18"/>
              </w:rPr>
            </w:pPr>
          </w:p>
        </w:tc>
        <w:tc>
          <w:tcPr>
            <w:tcW w:w="1790" w:type="dxa"/>
            <w:tcBorders>
              <w:left w:val="nil"/>
              <w:right w:val="nil"/>
            </w:tcBorders>
          </w:tcPr>
          <w:p w14:paraId="6B1ECF91" w14:textId="72483831" w:rsidR="00F5173C" w:rsidRPr="007204D8" w:rsidRDefault="00F5173C" w:rsidP="00391F2B">
            <w:pPr>
              <w:rPr>
                <w:sz w:val="16"/>
                <w:szCs w:val="18"/>
              </w:rPr>
            </w:pPr>
            <w:r>
              <w:rPr>
                <w:sz w:val="16"/>
                <w:szCs w:val="18"/>
                <w:lang w:val="nl-BE"/>
              </w:rPr>
              <w:fldChar w:fldCharType="begin"/>
            </w:r>
            <w:r w:rsidR="00D3764A" w:rsidRPr="00761CA0">
              <w:rPr>
                <w:sz w:val="16"/>
                <w:szCs w:val="18"/>
              </w:rPr>
              <w:instrText xml:space="preserve"> ADDIN ZOTERO_ITEM CSL_CITATION {"citationID":"puaYtsLE","properties":{"formattedCitation":"(Ma et al., 2021; Rizzo et al., 2019; Zahmatkesh, Amesho, et al., 2022)","plainCitation":"(Ma et al., 2021; Rizzo et al., 2019; Zahmatkesh, Amesho, et al., 2022)","noteIndex":0},"citationItems":[{"id":17,"uris":["http://zotero.org/users/local/h6YJVYLe/items/EF4VB34K"],"itemData":{"id":17,"type":"article-journal","abstract":"Activated carbon is widely employed as an adsorbent in environmental protection, food, medicine, chemical industry, energy and other fields due to its good physical and chemical properties and low price. However, the resulting large amount of saturated activated carbon is easy to release harmful substances in the high temperature environment. Even if the saturated activated carbon is treated with harmless regeneration technology, it may lead to secondary pollution owing to improper disposal. Therefore, on the basis of summarizing the traditional methods of activated carbon regeneration, combined with the research progress in the laboratory, frontier progress of new activated carbon regeneration technology are elaborated in recent years in this paper, and the development direction of activated carbon regeneration technology are also presented in the end of</w:instrText>
            </w:r>
            <w:r w:rsidR="00D3764A">
              <w:rPr>
                <w:sz w:val="16"/>
                <w:szCs w:val="18"/>
                <w:lang w:val="nl-BE"/>
              </w:rPr>
              <w:instrText xml:space="preserve"> the paper.","container-title":"IOP Conference Series: Earth and Environmental Science","DOI":"10.1088/1755-1315/769/2/022047","ISSN":"1755-1307, 1755-1315","issue":"2","journalAbbreviation":"IOP Conf. Ser.: Earth Environ. Sci.","language":"en","source":"DOI.org (Crossref)","title":"Study on the Harm of Waste Activated Carbon and Novel Regeneration Technology of it","URL":"https://iopscience.iop.org/article/10.1088/1755-1315/769/2/022047","volume":"769","author":[{"family":"Ma","given":"Yuanze"},{"family":"Zhang","given":"Xiuxia"},{"family":"Wen","given":"Jingyang"}],"accessed":{"date-parts":[["2023",10,6]]},"issued":{"date-parts":[["2021",5,1]]}}},{"id":144,"uris":["http://zotero.org/users/local/h6YJVYLe/items/SHHLVRH3"],"itemData":{"id":144,"type":"article-journal","container-title":"Science of The Total Environment","DOI":"10.1016/j.scitotenv.2018.11.265","ISSN":"00489697","journalAbbreviation":"Science of The Total Environment","language":"en","page":"986-1008","source":"DOI.org (Crossref)","title":"Consolidated vs new advanced treatment methods for the removal of contaminants of emerging concern from urban wastewater","volume":"655","author":[{"family":"Rizzo","given":</w:instrText>
            </w:r>
            <w:r w:rsidR="00D3764A" w:rsidRPr="007204D8">
              <w:rPr>
                <w:sz w:val="16"/>
                <w:szCs w:val="18"/>
              </w:rPr>
              <w:instrText xml:space="preserve">"Luigi"},{"family":"Malato","given":"Sixto"},{"family":"Antakyali","given":"Demet"},{"family":"Beretsou","given":"Vasiliki G."},{"family":"Đolić","given":"Maja B."},{"family":"Gernjak","given":"Wolfgang"},{"family":"Heath","given":"Ester"},{"family":"Ivancev-Tumbas","given":"Ivana"},{"family":"Karaolia","given":"Popi"},{"family":"Lado Ribeiro","given":"Ana R."},{"family":"Mascolo","given":"Giuseppe"},{"family":"McArdell","given":"Christa S."},{"family":"Schaar","given":"Heidemarie"},{"family":"Silva","given":"Adrián M.T."},{"family":"Fatta-Kassinos","given":"Despo"}],"issued":{"date-parts":[["2019",3]]}}},{"id":89,"uris":["http://zotero.org/users/local/h6YJVYLe/items/Z4N4ZFCU"],"itemData":{"id":89,"type":"article-journal","container-title":"Journal of Hazardous Materials Advances","DOI":"10.1016/j.hazadv.2022.100121","ISSN":"27724166","journalAbbreviation":"Journal of Hazardous Materials Advances","language":"en","page":"100121","source":"DOI.org (Crossref)","title":"A critical review on diverse technologies for advanced wastewater treatment during SARS-CoV-2 pandemic: What do we know?","title-short":"A critical review on diverse technologies for advanced wastewater treatment during SARS-CoV-2 pandemic","volume":"7","author":[{"family":"Zahmatkesh","given":"Sasan"},{"family":"Amesho","given":"Kassian T.T."},{"family":"Sillanpää","given":"Mika"}],"issued":{"date-parts":[["2022",8]]}}}],"schema":"https://github.com/citation-style-language/schema/raw/master/csl-citation.json"} </w:instrText>
            </w:r>
            <w:r>
              <w:rPr>
                <w:sz w:val="16"/>
                <w:szCs w:val="18"/>
                <w:lang w:val="nl-BE"/>
              </w:rPr>
              <w:fldChar w:fldCharType="separate"/>
            </w:r>
            <w:r w:rsidR="00D3764A" w:rsidRPr="007204D8">
              <w:rPr>
                <w:rFonts w:cs="Arial"/>
                <w:sz w:val="16"/>
              </w:rPr>
              <w:t>(Ma et al., 2021; Rizzo et al., 2019; Zahmatkesh, Amesho, et al., 2022)</w:t>
            </w:r>
            <w:r>
              <w:rPr>
                <w:sz w:val="16"/>
                <w:szCs w:val="18"/>
                <w:lang w:val="nl-BE"/>
              </w:rPr>
              <w:fldChar w:fldCharType="end"/>
            </w:r>
          </w:p>
        </w:tc>
      </w:tr>
      <w:tr w:rsidR="00391F2B" w:rsidRPr="007C69CE" w14:paraId="604D9518" w14:textId="77777777" w:rsidTr="00584E1E">
        <w:tc>
          <w:tcPr>
            <w:tcW w:w="2552" w:type="dxa"/>
            <w:tcBorders>
              <w:left w:val="nil"/>
              <w:right w:val="nil"/>
            </w:tcBorders>
          </w:tcPr>
          <w:p w14:paraId="5F0F5024" w14:textId="77777777" w:rsidR="00391F2B" w:rsidRPr="007204D8" w:rsidRDefault="00391F2B" w:rsidP="00391F2B">
            <w:pPr>
              <w:rPr>
                <w:b/>
                <w:bCs/>
                <w:sz w:val="16"/>
                <w:szCs w:val="18"/>
              </w:rPr>
            </w:pPr>
            <w:r w:rsidRPr="007204D8">
              <w:rPr>
                <w:b/>
                <w:bCs/>
                <w:sz w:val="16"/>
                <w:szCs w:val="18"/>
              </w:rPr>
              <w:t>Combined treatment</w:t>
            </w:r>
          </w:p>
          <w:p w14:paraId="51E36596" w14:textId="55C1EC52" w:rsidR="00391F2B" w:rsidRPr="007204D8" w:rsidRDefault="00391F2B" w:rsidP="00391F2B">
            <w:pPr>
              <w:pStyle w:val="ListParagraph"/>
              <w:numPr>
                <w:ilvl w:val="0"/>
                <w:numId w:val="17"/>
              </w:numPr>
              <w:rPr>
                <w:b/>
                <w:bCs/>
                <w:i/>
                <w:iCs/>
                <w:sz w:val="16"/>
                <w:szCs w:val="18"/>
              </w:rPr>
            </w:pPr>
            <w:r w:rsidRPr="007204D8">
              <w:rPr>
                <w:i/>
                <w:iCs/>
                <w:sz w:val="16"/>
                <w:szCs w:val="18"/>
              </w:rPr>
              <w:t>MBR</w:t>
            </w:r>
            <w:r w:rsidR="003377F9" w:rsidRPr="007204D8">
              <w:rPr>
                <w:i/>
                <w:iCs/>
                <w:sz w:val="16"/>
                <w:szCs w:val="18"/>
              </w:rPr>
              <w:t xml:space="preserve"> (+PAC)*</w:t>
            </w:r>
          </w:p>
          <w:p w14:paraId="1077B4BB" w14:textId="34591A9D" w:rsidR="00391F2B" w:rsidRPr="007204D8" w:rsidRDefault="00391F2B" w:rsidP="00391F2B">
            <w:pPr>
              <w:pStyle w:val="ListParagraph"/>
              <w:numPr>
                <w:ilvl w:val="0"/>
                <w:numId w:val="17"/>
              </w:numPr>
              <w:rPr>
                <w:b/>
                <w:bCs/>
                <w:i/>
                <w:iCs/>
                <w:sz w:val="16"/>
                <w:szCs w:val="18"/>
              </w:rPr>
            </w:pPr>
            <w:r w:rsidRPr="007204D8">
              <w:rPr>
                <w:i/>
                <w:iCs/>
                <w:sz w:val="16"/>
                <w:szCs w:val="18"/>
              </w:rPr>
              <w:t>BAC</w:t>
            </w:r>
          </w:p>
          <w:p w14:paraId="65B7B6B5" w14:textId="2E450BBA" w:rsidR="003377F9" w:rsidRPr="007204D8" w:rsidRDefault="003377F9" w:rsidP="00391F2B">
            <w:pPr>
              <w:pStyle w:val="ListParagraph"/>
              <w:numPr>
                <w:ilvl w:val="0"/>
                <w:numId w:val="17"/>
              </w:numPr>
              <w:rPr>
                <w:i/>
                <w:iCs/>
                <w:sz w:val="16"/>
                <w:szCs w:val="18"/>
              </w:rPr>
            </w:pPr>
            <w:r w:rsidRPr="007204D8">
              <w:rPr>
                <w:i/>
                <w:iCs/>
                <w:sz w:val="16"/>
                <w:szCs w:val="18"/>
              </w:rPr>
              <w:t xml:space="preserve">UV/chlorine </w:t>
            </w:r>
            <w:r w:rsidR="003D5DE8" w:rsidRPr="007204D8">
              <w:rPr>
                <w:i/>
                <w:iCs/>
                <w:sz w:val="16"/>
                <w:szCs w:val="18"/>
              </w:rPr>
              <w:t>(+</w:t>
            </w:r>
            <w:r w:rsidRPr="007204D8">
              <w:rPr>
                <w:i/>
                <w:iCs/>
                <w:sz w:val="16"/>
                <w:szCs w:val="18"/>
              </w:rPr>
              <w:t>GAC</w:t>
            </w:r>
            <w:r w:rsidR="003D5DE8" w:rsidRPr="007204D8">
              <w:rPr>
                <w:i/>
                <w:iCs/>
                <w:sz w:val="16"/>
                <w:szCs w:val="18"/>
              </w:rPr>
              <w:t>)</w:t>
            </w:r>
          </w:p>
          <w:p w14:paraId="45CB5492" w14:textId="2465B740" w:rsidR="00391F2B" w:rsidRPr="007204D8" w:rsidRDefault="00391F2B" w:rsidP="00391F2B">
            <w:pPr>
              <w:pStyle w:val="ListParagraph"/>
              <w:numPr>
                <w:ilvl w:val="0"/>
                <w:numId w:val="17"/>
              </w:numPr>
              <w:rPr>
                <w:sz w:val="16"/>
                <w:szCs w:val="18"/>
              </w:rPr>
            </w:pPr>
            <w:r w:rsidRPr="007204D8">
              <w:rPr>
                <w:i/>
                <w:iCs/>
                <w:sz w:val="16"/>
                <w:szCs w:val="18"/>
              </w:rPr>
              <w:t>Ozonation</w:t>
            </w:r>
            <w:r w:rsidR="00BE302F" w:rsidRPr="007204D8">
              <w:rPr>
                <w:i/>
                <w:iCs/>
                <w:sz w:val="16"/>
                <w:szCs w:val="18"/>
              </w:rPr>
              <w:t xml:space="preserve"> +</w:t>
            </w:r>
            <w:r w:rsidRPr="007204D8">
              <w:rPr>
                <w:i/>
                <w:iCs/>
                <w:sz w:val="16"/>
                <w:szCs w:val="18"/>
              </w:rPr>
              <w:t xml:space="preserve"> GAC</w:t>
            </w:r>
          </w:p>
          <w:p w14:paraId="2CF3FF21" w14:textId="4274D65F" w:rsidR="003377F9" w:rsidRPr="007204D8" w:rsidRDefault="003377F9" w:rsidP="003377F9">
            <w:pPr>
              <w:pStyle w:val="ListParagraph"/>
              <w:ind w:left="360"/>
              <w:rPr>
                <w:sz w:val="16"/>
                <w:szCs w:val="18"/>
              </w:rPr>
            </w:pPr>
          </w:p>
        </w:tc>
        <w:tc>
          <w:tcPr>
            <w:tcW w:w="2410" w:type="dxa"/>
            <w:tcBorders>
              <w:left w:val="nil"/>
              <w:right w:val="nil"/>
            </w:tcBorders>
          </w:tcPr>
          <w:p w14:paraId="66E88052" w14:textId="77777777" w:rsidR="008D04F2" w:rsidRPr="007204D8" w:rsidRDefault="008D04F2" w:rsidP="008D04F2">
            <w:pPr>
              <w:rPr>
                <w:sz w:val="16"/>
                <w:szCs w:val="18"/>
              </w:rPr>
            </w:pPr>
            <w:r w:rsidRPr="007204D8">
              <w:rPr>
                <w:sz w:val="16"/>
                <w:szCs w:val="18"/>
              </w:rPr>
              <w:t>Minimize by-products</w:t>
            </w:r>
          </w:p>
          <w:p w14:paraId="3A7B6E1E" w14:textId="77777777" w:rsidR="008D04F2" w:rsidRPr="007204D8" w:rsidRDefault="008D04F2" w:rsidP="008D04F2">
            <w:pPr>
              <w:rPr>
                <w:sz w:val="16"/>
                <w:szCs w:val="18"/>
              </w:rPr>
            </w:pPr>
            <w:r w:rsidRPr="007204D8">
              <w:rPr>
                <w:sz w:val="16"/>
                <w:szCs w:val="18"/>
              </w:rPr>
              <w:t>Highest efficiencies</w:t>
            </w:r>
          </w:p>
          <w:p w14:paraId="1266C41B" w14:textId="1C9C1F9F" w:rsidR="008D04F2" w:rsidRPr="007204D8" w:rsidRDefault="008D04F2" w:rsidP="008D04F2">
            <w:pPr>
              <w:rPr>
                <w:sz w:val="16"/>
                <w:szCs w:val="18"/>
              </w:rPr>
            </w:pPr>
            <w:r w:rsidRPr="007204D8">
              <w:rPr>
                <w:sz w:val="16"/>
                <w:szCs w:val="18"/>
              </w:rPr>
              <w:t>Combine benefits</w:t>
            </w:r>
          </w:p>
          <w:p w14:paraId="278F62C4" w14:textId="45120B70" w:rsidR="00391F2B" w:rsidRPr="007204D8" w:rsidRDefault="00391F2B" w:rsidP="00391F2B">
            <w:pPr>
              <w:rPr>
                <w:sz w:val="16"/>
                <w:szCs w:val="18"/>
              </w:rPr>
            </w:pPr>
            <w:r w:rsidRPr="007204D8">
              <w:rPr>
                <w:sz w:val="16"/>
                <w:szCs w:val="18"/>
              </w:rPr>
              <w:t>MPs degraded</w:t>
            </w:r>
          </w:p>
        </w:tc>
        <w:tc>
          <w:tcPr>
            <w:tcW w:w="2268" w:type="dxa"/>
            <w:tcBorders>
              <w:left w:val="nil"/>
              <w:right w:val="nil"/>
            </w:tcBorders>
          </w:tcPr>
          <w:p w14:paraId="42CCC182" w14:textId="76208EF5" w:rsidR="008D04F2" w:rsidRPr="007204D8" w:rsidRDefault="00391F2B" w:rsidP="00391F2B">
            <w:pPr>
              <w:rPr>
                <w:sz w:val="16"/>
                <w:szCs w:val="18"/>
              </w:rPr>
            </w:pPr>
            <w:r w:rsidRPr="007204D8">
              <w:rPr>
                <w:sz w:val="16"/>
                <w:szCs w:val="18"/>
              </w:rPr>
              <w:t>Complex process</w:t>
            </w:r>
          </w:p>
        </w:tc>
        <w:tc>
          <w:tcPr>
            <w:tcW w:w="1790" w:type="dxa"/>
            <w:tcBorders>
              <w:left w:val="nil"/>
              <w:right w:val="nil"/>
            </w:tcBorders>
          </w:tcPr>
          <w:p w14:paraId="44287CEE" w14:textId="1A3FC6C5" w:rsidR="00391F2B" w:rsidRPr="007C69CE" w:rsidRDefault="00391F2B" w:rsidP="00391F2B">
            <w:pPr>
              <w:rPr>
                <w:sz w:val="16"/>
                <w:szCs w:val="18"/>
              </w:rPr>
            </w:pPr>
            <w:r w:rsidRPr="007C69CE">
              <w:rPr>
                <w:sz w:val="16"/>
                <w:szCs w:val="18"/>
              </w:rPr>
              <w:fldChar w:fldCharType="begin"/>
            </w:r>
            <w:r w:rsidRPr="007204D8">
              <w:rPr>
                <w:sz w:val="16"/>
                <w:szCs w:val="18"/>
              </w:rPr>
              <w:instrText xml:space="preserve"> ADDIN ZOTERO_ITEM CSL_CITATION {"citationID":"LlDyym1x","properties":{"formattedCitation":"(Guti\\uc0\\u233{}rrez et al., 2021)","plainCitation":"(Gutiérrez et al., 2021)","noteIndex":0},"citationItems":[{"id":99,"uris":["http://zotero.org/users/local/h6YJVYLe/items/668M2KTR"],"itemData":{"id":99,"type":"article-journal","abstract":"This study consists of a review on the removal ef</w:instrText>
            </w:r>
            <w:r w:rsidRPr="007C69CE">
              <w:rPr>
                <w:sz w:val="16"/>
                <w:szCs w:val="18"/>
              </w:rPr>
              <w:instrText>ﬁ</w:instrText>
            </w:r>
            <w:r w:rsidRPr="007204D8">
              <w:rPr>
                <w:sz w:val="16"/>
                <w:szCs w:val="18"/>
              </w:rPr>
              <w:instrText>ciencies of a wide spectrum of micropollutants (MPs) in biological treatment (mainly membrane bioreactor) coupled with activated carbon (AC) (AC added in the bioreactor or followed by an AC unit, acting as a post treatment). It focuses on how the presence of AC may promote the removal of MPs and the effects of dissolved organic matter (DOM) in wastewater. Removal data collected of MPs are analysed versus AC dose if powdered AC is added in the bioreactor, and as a function of the empty bed contact time in the case of a granular activated carbon (GAC) column acting as a post treatment. Moreover, the enhancement in macropollutant (organic matter, nitrogen and phosphorus compounds) removal is analysed as well as the AC mitigation e</w:instrText>
            </w:r>
            <w:r w:rsidRPr="007C69CE">
              <w:rPr>
                <w:sz w:val="16"/>
                <w:szCs w:val="18"/>
              </w:rPr>
              <w:instrText xml:space="preserve">ffect towards membrane fouling and, ﬁnally, how sludge properties may change in the presence of AC. To sum up, it was found that AC improves the removal of most MPs, favouring their sorption on the AC surface, promoted by the presence of different functional groups and then enhancing their degradation processes. DOM is a strong competitor in sorption on the AC surface, but it may promote the transformation of GAC in a biologically activated carbon thus enhancing all the degradation processes. Finally, AC in the bioreactor increases sludge ﬂoc strength and improves its settling characteristics and sorption potential.","container-title":"Science of The Total Environment","DOI":"10.1016/j.scitotenv.2021.148050","ISSN":"00489697","journalAbbreviation":"Science of The Total Environment","language":"en","page":"148050","source":"DOI.org (Crossref)","title":"Activated carbon coupled with advanced biological wastewater treatment: A review of the enhancement in micropollutant removal","title-short":"Activated carbon coupled with advanced biological wastewater treatment","volume":"790","author":[{"family":"Gutiérrez","given":"Marina"},{"family":"Grillini","given":"Vittoria"},{"family":"Mutavdžić Pavlović","given":"Dragana"},{"family":"Verlicchi","given":"Paola"}],"issued":{"date-parts":[["2021",10]]}}}],"schema":"https://github.com/citation-style-language/schema/raw/master/csl-citation.json"} </w:instrText>
            </w:r>
            <w:r w:rsidRPr="007C69CE">
              <w:rPr>
                <w:sz w:val="16"/>
                <w:szCs w:val="18"/>
              </w:rPr>
              <w:fldChar w:fldCharType="separate"/>
            </w:r>
            <w:r w:rsidRPr="007C69CE">
              <w:rPr>
                <w:rFonts w:cs="Arial"/>
                <w:sz w:val="16"/>
                <w:szCs w:val="24"/>
              </w:rPr>
              <w:t>(Gutiérrez et al., 2021)</w:t>
            </w:r>
            <w:r w:rsidRPr="007C69CE">
              <w:rPr>
                <w:sz w:val="16"/>
                <w:szCs w:val="18"/>
              </w:rPr>
              <w:fldChar w:fldCharType="end"/>
            </w:r>
          </w:p>
        </w:tc>
      </w:tr>
    </w:tbl>
    <w:p w14:paraId="70B38015" w14:textId="1CAADE62" w:rsidR="00F52888" w:rsidRDefault="00B97A37" w:rsidP="00B64FD8">
      <w:pPr>
        <w:jc w:val="right"/>
        <w:rPr>
          <w:i/>
          <w:iCs/>
          <w:sz w:val="18"/>
          <w:szCs w:val="20"/>
        </w:rPr>
      </w:pPr>
      <w:r w:rsidRPr="007C69CE">
        <w:rPr>
          <w:b/>
          <w:bCs/>
          <w:i/>
          <w:iCs/>
          <w:sz w:val="18"/>
          <w:szCs w:val="20"/>
        </w:rPr>
        <w:t>*</w:t>
      </w:r>
      <w:r w:rsidR="00117BAB" w:rsidRPr="007C69CE">
        <w:rPr>
          <w:i/>
          <w:iCs/>
          <w:sz w:val="18"/>
          <w:szCs w:val="20"/>
        </w:rPr>
        <w:t>Is usually not implemented as</w:t>
      </w:r>
      <w:r w:rsidR="00EB4EE1" w:rsidRPr="007C69CE">
        <w:rPr>
          <w:i/>
          <w:iCs/>
          <w:sz w:val="18"/>
          <w:szCs w:val="20"/>
        </w:rPr>
        <w:t xml:space="preserve"> a</w:t>
      </w:r>
      <w:r w:rsidR="00117BAB" w:rsidRPr="007C69CE">
        <w:rPr>
          <w:i/>
          <w:iCs/>
          <w:sz w:val="18"/>
          <w:szCs w:val="20"/>
        </w:rPr>
        <w:t xml:space="preserve"> </w:t>
      </w:r>
      <w:r w:rsidR="003F35B1">
        <w:rPr>
          <w:i/>
          <w:iCs/>
          <w:sz w:val="18"/>
          <w:szCs w:val="20"/>
        </w:rPr>
        <w:t>‘</w:t>
      </w:r>
      <w:r w:rsidR="00117BAB" w:rsidRPr="007C69CE">
        <w:rPr>
          <w:i/>
          <w:iCs/>
          <w:sz w:val="18"/>
          <w:szCs w:val="20"/>
        </w:rPr>
        <w:t>tertiary</w:t>
      </w:r>
      <w:r w:rsidR="003F35B1">
        <w:rPr>
          <w:i/>
          <w:iCs/>
          <w:sz w:val="18"/>
          <w:szCs w:val="20"/>
        </w:rPr>
        <w:t>’</w:t>
      </w:r>
      <w:r w:rsidR="00117BAB" w:rsidRPr="007C69CE">
        <w:rPr>
          <w:i/>
          <w:iCs/>
          <w:sz w:val="18"/>
          <w:szCs w:val="20"/>
        </w:rPr>
        <w:t xml:space="preserve"> treatment</w:t>
      </w:r>
    </w:p>
    <w:p w14:paraId="1A8732D0" w14:textId="74360B59" w:rsidR="00DA2865" w:rsidRPr="007C69CE" w:rsidRDefault="00DA2865" w:rsidP="00F52888">
      <w:pPr>
        <w:spacing w:after="160" w:line="2" w:lineRule="auto"/>
        <w:rPr>
          <w:i/>
          <w:iCs/>
          <w:sz w:val="18"/>
          <w:szCs w:val="20"/>
        </w:rPr>
      </w:pPr>
    </w:p>
    <w:p w14:paraId="103B1EB8" w14:textId="4716420C" w:rsidR="0010666B" w:rsidRDefault="0010666B">
      <w:pPr>
        <w:spacing w:after="160" w:line="2" w:lineRule="auto"/>
        <w:rPr>
          <w:u w:val="single"/>
        </w:rPr>
      </w:pPr>
      <w:r>
        <w:rPr>
          <w:u w:val="single"/>
        </w:rPr>
        <w:br w:type="page"/>
      </w:r>
    </w:p>
    <w:p w14:paraId="2FA151C1" w14:textId="59AB81EE" w:rsidR="004342BE" w:rsidRDefault="00517A64" w:rsidP="00DF3E0B">
      <w:pPr>
        <w:jc w:val="both"/>
      </w:pPr>
      <w:r w:rsidRPr="007C69CE">
        <w:rPr>
          <w:u w:val="single"/>
        </w:rPr>
        <w:lastRenderedPageBreak/>
        <w:t>Advanced oxidation processes</w:t>
      </w:r>
      <w:r w:rsidR="00DF3E0B" w:rsidRPr="007C69CE">
        <w:rPr>
          <w:u w:val="single"/>
        </w:rPr>
        <w:t xml:space="preserve"> (AOP)</w:t>
      </w:r>
      <w:r w:rsidR="00136FCC" w:rsidRPr="007C69CE">
        <w:t xml:space="preserve"> include </w:t>
      </w:r>
      <w:r w:rsidR="00F56F5B">
        <w:t>UV-radiation</w:t>
      </w:r>
      <w:r w:rsidR="00B60731">
        <w:t xml:space="preserve">, </w:t>
      </w:r>
      <w:r w:rsidR="000D5A40">
        <w:t>fenton</w:t>
      </w:r>
      <w:r w:rsidR="00800D28" w:rsidRPr="007C69CE">
        <w:t xml:space="preserve"> and ozonation</w:t>
      </w:r>
      <w:r w:rsidR="00136FCC" w:rsidRPr="007C69CE">
        <w:t>.</w:t>
      </w:r>
      <w:r w:rsidR="00D61169">
        <w:t xml:space="preserve"> </w:t>
      </w:r>
      <w:r w:rsidR="00EF2E65">
        <w:t xml:space="preserve">What </w:t>
      </w:r>
      <w:r w:rsidR="00097E67">
        <w:t>these methods</w:t>
      </w:r>
      <w:r w:rsidR="00EF2E65">
        <w:t xml:space="preserve"> have in common is that</w:t>
      </w:r>
      <w:r w:rsidR="00B51F42">
        <w:t xml:space="preserve"> </w:t>
      </w:r>
      <w:r w:rsidR="00EF2E65">
        <w:t>radicals</w:t>
      </w:r>
      <w:r w:rsidR="00097E67">
        <w:t xml:space="preserve"> are produced</w:t>
      </w:r>
      <w:r w:rsidR="00EF2E65">
        <w:t xml:space="preserve"> </w:t>
      </w:r>
      <w:r w:rsidR="00B51F42">
        <w:t xml:space="preserve">as a result of their </w:t>
      </w:r>
      <w:r w:rsidR="00D13178">
        <w:t>mechanism</w:t>
      </w:r>
      <w:r w:rsidR="00097E67">
        <w:t>.</w:t>
      </w:r>
      <w:r w:rsidR="00481971">
        <w:t xml:space="preserve"> </w:t>
      </w:r>
      <w:r w:rsidR="00E1392B">
        <w:t>The radicals</w:t>
      </w:r>
      <w:r w:rsidR="00E5660C">
        <w:t xml:space="preserve"> </w:t>
      </w:r>
      <w:r w:rsidR="00481971">
        <w:t xml:space="preserve">are </w:t>
      </w:r>
      <w:r w:rsidR="00902657">
        <w:t xml:space="preserve">also </w:t>
      </w:r>
      <w:r w:rsidR="00481971">
        <w:t xml:space="preserve">called </w:t>
      </w:r>
      <w:r w:rsidR="00FB35B2">
        <w:t>reactive oxygen species (ROS), such as</w:t>
      </w:r>
      <w:r w:rsidR="00902657">
        <w:t xml:space="preserve"> </w:t>
      </w:r>
      <w:r w:rsidR="00654F1D">
        <w:t xml:space="preserve">sulfate </w:t>
      </w:r>
      <w:r w:rsidR="008F127F">
        <w:t>or</w:t>
      </w:r>
      <w:r w:rsidR="00FB35B2">
        <w:t xml:space="preserve"> hydroxyl radical</w:t>
      </w:r>
      <w:r w:rsidR="009960EA">
        <w:t>s</w:t>
      </w:r>
      <w:r w:rsidR="00FB35B2">
        <w:t>.</w:t>
      </w:r>
      <w:r w:rsidR="00097E67">
        <w:t xml:space="preserve"> </w:t>
      </w:r>
      <w:r w:rsidR="00E5660C">
        <w:t>The</w:t>
      </w:r>
      <w:r w:rsidR="00902657">
        <w:t>y</w:t>
      </w:r>
      <w:r w:rsidR="00D13178">
        <w:t xml:space="preserve"> </w:t>
      </w:r>
      <w:r w:rsidR="00F66523">
        <w:t xml:space="preserve">are strong oxidants </w:t>
      </w:r>
      <w:r w:rsidR="006E7C03">
        <w:t>that</w:t>
      </w:r>
      <w:r w:rsidR="00F66523">
        <w:t xml:space="preserve"> can rapidly </w:t>
      </w:r>
      <w:r w:rsidR="006E3962">
        <w:t xml:space="preserve">react with </w:t>
      </w:r>
      <w:r w:rsidR="00AA3C72">
        <w:t>organic pollutants</w:t>
      </w:r>
      <w:r w:rsidR="00902657">
        <w:t xml:space="preserve"> </w:t>
      </w:r>
      <w:r w:rsidR="00D06D05">
        <w:fldChar w:fldCharType="begin"/>
      </w:r>
      <w:r w:rsidR="00D06D05">
        <w:instrText xml:space="preserve"> ADDIN ZOTERO_ITEM CSL_CITATION {"citationID":"qbrDBXQ6","properties":{"formattedCitation":"(Arvaniti et al., 2022)","plainCitation":"(Arvaniti et al., 2022)","noteIndex":0},"citationItems":[{"id":142,"uris":["http://zotero.org/users/local/h6YJVYLe/items/7NZFW7NZ"],"itemData":{"id":142,"type":"article-journal","container-title":"Frontiers of Environmental Science &amp; Engineering","DOI":"10.1007/s11783-022-1583-y","ISSN":"2095-2201, 2095-221X","issue":"11","journalAbbreviation":"Front. Environ. Sci. Eng.","language":"en","page":"148","source":"DOI.org (Crossref)","title":"Effectiveness of tertiary treatment processes in removing different classes of emerging contaminants from domestic wastewater","volume":"16","author":[{"family":"Arvaniti","given":"Olga S."},{"family":"Dasenaki","given":"Marilena E."},{"family":"Asimakopoulos","given":"Alexandros G."},{"family":"Maragou","given":"Niki C."},{"family":"Samaras","given":"Vasilios G."},{"family":"Antoniou","given":"Korina"},{"family":"Gatidou","given":"Georgia"},{"family":"Mamais","given":"Daniel"},{"family":"Noutsopoulos","given":"Constantinos"},{"family":"Frontistis","given":"Zacharias"},{"family":"Thomaidis","given":"Nikolaos S."},{"family":"Stasinakis","given":"Athanasios S."}],"issued":{"date-parts":[["2022",11]]}}}],"schema":"https://github.com/citation-style-language/schema/raw/master/csl-citation.json"} </w:instrText>
      </w:r>
      <w:r w:rsidR="00D06D05">
        <w:fldChar w:fldCharType="separate"/>
      </w:r>
      <w:r w:rsidR="00D06D05" w:rsidRPr="00D06D05">
        <w:rPr>
          <w:rFonts w:cs="Arial"/>
        </w:rPr>
        <w:t>(Arvaniti et al., 2022)</w:t>
      </w:r>
      <w:r w:rsidR="00D06D05">
        <w:fldChar w:fldCharType="end"/>
      </w:r>
      <w:r w:rsidR="00DA0205">
        <w:t>.</w:t>
      </w:r>
      <w:r w:rsidR="006E3962">
        <w:t xml:space="preserve"> The pollutant</w:t>
      </w:r>
      <w:r w:rsidR="00D573D6">
        <w:t xml:space="preserve"> is transformed into smaller and more biodegradable compounds</w:t>
      </w:r>
      <w:r w:rsidR="00FE597B">
        <w:t>, that</w:t>
      </w:r>
      <w:r w:rsidR="00591247">
        <w:t xml:space="preserve"> </w:t>
      </w:r>
      <w:r w:rsidR="007618AD">
        <w:t xml:space="preserve">possibly can react again with oxidative </w:t>
      </w:r>
      <w:r w:rsidR="00053E37">
        <w:t xml:space="preserve">species so mineralization </w:t>
      </w:r>
      <w:r w:rsidR="000D5A40">
        <w:t>can take place.</w:t>
      </w:r>
      <w:r w:rsidR="00B13EA1">
        <w:t xml:space="preserve"> The working of AOPs is schematically shown in </w:t>
      </w:r>
      <w:r w:rsidR="00BF1EAC" w:rsidRPr="00BF1EAC">
        <w:rPr>
          <w:b/>
          <w:bCs/>
        </w:rPr>
        <w:fldChar w:fldCharType="begin"/>
      </w:r>
      <w:r w:rsidR="00BF1EAC" w:rsidRPr="00BF1EAC">
        <w:rPr>
          <w:b/>
          <w:bCs/>
        </w:rPr>
        <w:instrText xml:space="preserve"> REF _Ref163201680 \h  \* MERGEFORMAT </w:instrText>
      </w:r>
      <w:r w:rsidR="00BF1EAC" w:rsidRPr="00BF1EAC">
        <w:rPr>
          <w:b/>
          <w:bCs/>
        </w:rPr>
      </w:r>
      <w:r w:rsidR="00BF1EAC" w:rsidRPr="00BF1EAC">
        <w:rPr>
          <w:b/>
          <w:bCs/>
        </w:rPr>
        <w:fldChar w:fldCharType="separate"/>
      </w:r>
      <w:r w:rsidR="00843CB6" w:rsidRPr="00F73942">
        <w:rPr>
          <w:b/>
          <w:bCs/>
        </w:rPr>
        <w:t xml:space="preserve">Figure </w:t>
      </w:r>
      <w:r w:rsidR="00843CB6" w:rsidRPr="00843CB6">
        <w:rPr>
          <w:b/>
          <w:bCs/>
          <w:noProof/>
        </w:rPr>
        <w:t>5</w:t>
      </w:r>
      <w:r w:rsidR="00BF1EAC" w:rsidRPr="00BF1EAC">
        <w:rPr>
          <w:b/>
          <w:bCs/>
        </w:rPr>
        <w:fldChar w:fldCharType="end"/>
      </w:r>
      <w:r w:rsidR="00BF1EAC">
        <w:t>.</w:t>
      </w:r>
      <w:r w:rsidR="00053E37">
        <w:t xml:space="preserve"> </w:t>
      </w:r>
      <w:r w:rsidR="00FA0208">
        <w:t>M</w:t>
      </w:r>
      <w:r w:rsidR="002A0BC5">
        <w:t xml:space="preserve">ost </w:t>
      </w:r>
      <w:r w:rsidR="002E1AF6">
        <w:t xml:space="preserve">common examples of AOPs are given in </w:t>
      </w:r>
      <w:r w:rsidR="002E1AF6" w:rsidRPr="002E1AF6">
        <w:rPr>
          <w:b/>
          <w:bCs/>
        </w:rPr>
        <w:fldChar w:fldCharType="begin"/>
      </w:r>
      <w:r w:rsidR="002E1AF6" w:rsidRPr="002E1AF6">
        <w:rPr>
          <w:b/>
          <w:bCs/>
        </w:rPr>
        <w:instrText xml:space="preserve"> REF _Ref163201761 \h  \* MERGEFORMAT </w:instrText>
      </w:r>
      <w:r w:rsidR="002E1AF6" w:rsidRPr="002E1AF6">
        <w:rPr>
          <w:b/>
          <w:bCs/>
        </w:rPr>
      </w:r>
      <w:r w:rsidR="002E1AF6" w:rsidRPr="002E1AF6">
        <w:rPr>
          <w:b/>
          <w:bCs/>
        </w:rPr>
        <w:fldChar w:fldCharType="separate"/>
      </w:r>
      <w:r w:rsidR="00843CB6" w:rsidRPr="00DB6FD3">
        <w:rPr>
          <w:b/>
          <w:bCs/>
        </w:rPr>
        <w:t xml:space="preserve">Figure </w:t>
      </w:r>
      <w:r w:rsidR="00843CB6" w:rsidRPr="00843CB6">
        <w:rPr>
          <w:b/>
          <w:bCs/>
          <w:noProof/>
        </w:rPr>
        <w:t>6</w:t>
      </w:r>
      <w:r w:rsidR="002E1AF6" w:rsidRPr="002E1AF6">
        <w:rPr>
          <w:b/>
          <w:bCs/>
        </w:rPr>
        <w:fldChar w:fldCharType="end"/>
      </w:r>
      <w:r w:rsidR="00375263">
        <w:t>.</w:t>
      </w:r>
      <w:r w:rsidR="00F0481B">
        <w:fldChar w:fldCharType="begin"/>
      </w:r>
      <w:r w:rsidR="00F0481B">
        <w:instrText xml:space="preserve"> ADDIN ZOTERO_ITEM CSL_CITATION {"citationID":"7mtzyk4L","properties":{"formattedCitation":"(Trojanowicz, 2020)","plainCitation":"(Trojanowicz, 2020)","noteIndex":0},"citationItems":[{"id":152,"uris":["http://zotero.org/users/local/h6YJVYLe/items/MFC884WW"],"itemData":{"id":152,"type":"article-journal","abstract":"The most important advantages of the use of ionizing radiation over other AOPs are exceptionally efﬁcient in situ generation of very reactive oxidizing free radicals \u0015OH from water radiolysis and very unique simultaneous generation of strongly reducing hydrated electrons. They allow to carry out Advanced Oxidation and Reduction Processes (AO/RPs) simultaneously. Carrying out only oxidative or reductive processes is also possible by the use of appropriate scavengers of free radicals in irradiated solutions. For the application of these processes for environmental protection purposes gamma-rays from radioisotope sources or beams of accelerated electrons are most commonly used. In the case of particularly resistant POPs some chemical additives to the irradiated solutions may enhance the yield of decomposition. This review based on 125 references reported so far presents the applications of the discussed technology in removing POPs from waters and wastewaters, including pesticides listed among POPs, dioxins, polychlorinated biphenyls, polycyclic aromatic hydrocarbons and selected perﬂuorinated surfactants.","container-title":"Science of The Total Environment","DOI":"10.1016/j.scitotenv.2019.134425","ISSN":"00489697","journalAbbreviation":"Science of The Total Environment","language":"en","page":"134425","source":"DOI.org (Crossref)","title":"Removal of persistent organic pollutants (POPs) from waters and wastewaters by the use of ionizing radiation","volume":"718","author":[{"family":"Trojanowicz","given":"Marek"}],"issued":{"date-parts":[["2020",5]]}}}],"schema":"https://github.com/citation-style-language/schema/raw/master/csl-citation.json"} </w:instrText>
      </w:r>
      <w:r w:rsidR="00F0481B">
        <w:fldChar w:fldCharType="separate"/>
      </w:r>
      <w:r w:rsidR="00F0481B" w:rsidRPr="00F0481B">
        <w:rPr>
          <w:rFonts w:cs="Arial"/>
        </w:rPr>
        <w:t>(Trojanowicz, 2020)</w:t>
      </w:r>
      <w:r w:rsidR="00F0481B">
        <w:fldChar w:fldCharType="end"/>
      </w:r>
      <w:r w:rsidR="004342BE">
        <w:t>.</w:t>
      </w:r>
      <w:r w:rsidR="00957982">
        <w:t xml:space="preserve"> </w:t>
      </w:r>
      <w:r w:rsidR="00FA0208">
        <w:t>Some of them are discussed in the context of</w:t>
      </w:r>
      <w:r w:rsidR="003259CE">
        <w:t xml:space="preserve"> OMPs management.</w:t>
      </w:r>
    </w:p>
    <w:p w14:paraId="361779FC" w14:textId="77777777" w:rsidR="00AD111F" w:rsidRDefault="00AD111F" w:rsidP="00DF3E0B">
      <w:pPr>
        <w:jc w:val="both"/>
      </w:pPr>
    </w:p>
    <w:p w14:paraId="5491DF57" w14:textId="4689AFD7" w:rsidR="00126080" w:rsidRDefault="00BB7DFE" w:rsidP="00F73942">
      <w:pPr>
        <w:keepNext/>
        <w:jc w:val="center"/>
      </w:pPr>
      <w:r w:rsidRPr="00BB7DFE">
        <w:rPr>
          <w:noProof/>
        </w:rPr>
        <w:drawing>
          <wp:inline distT="0" distB="0" distL="0" distR="0" wp14:anchorId="26B945A0" wp14:editId="3C5FE966">
            <wp:extent cx="5727700" cy="1843430"/>
            <wp:effectExtent l="0" t="0" r="6350" b="4445"/>
            <wp:docPr id="1487913524" name="Picture 1" descr="A diagram of a biodegradable comp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7913524" name="Picture 1" descr="A diagram of a biodegradable compound&#10;&#10;Description automatically generated"/>
                    <pic:cNvPicPr/>
                  </pic:nvPicPr>
                  <pic:blipFill rotWithShape="1">
                    <a:blip r:embed="rId12"/>
                    <a:srcRect b="33401"/>
                    <a:stretch/>
                  </pic:blipFill>
                  <pic:spPr bwMode="auto">
                    <a:xfrm>
                      <a:off x="0" y="0"/>
                      <a:ext cx="5727700" cy="1843430"/>
                    </a:xfrm>
                    <a:prstGeom prst="rect">
                      <a:avLst/>
                    </a:prstGeom>
                    <a:ln>
                      <a:noFill/>
                    </a:ln>
                    <a:extLst>
                      <a:ext uri="{53640926-AAD7-44D8-BBD7-CCE9431645EC}">
                        <a14:shadowObscured xmlns:a14="http://schemas.microsoft.com/office/drawing/2010/main"/>
                      </a:ext>
                    </a:extLst>
                  </pic:spPr>
                </pic:pic>
              </a:graphicData>
            </a:graphic>
          </wp:inline>
        </w:drawing>
      </w:r>
      <w:r w:rsidR="00AD111F">
        <w:br/>
      </w:r>
    </w:p>
    <w:p w14:paraId="4C3F447B" w14:textId="1384490F" w:rsidR="007A0C75" w:rsidRPr="004342BE" w:rsidRDefault="00126080" w:rsidP="004342BE">
      <w:pPr>
        <w:pStyle w:val="Caption"/>
        <w:jc w:val="center"/>
        <w:rPr>
          <w:b/>
          <w:bCs/>
          <w:i w:val="0"/>
          <w:iCs w:val="0"/>
        </w:rPr>
      </w:pPr>
      <w:bookmarkStart w:id="28" w:name="_Ref163201680"/>
      <w:r w:rsidRPr="00F73942">
        <w:rPr>
          <w:b/>
          <w:bCs/>
          <w:i w:val="0"/>
          <w:iCs w:val="0"/>
        </w:rPr>
        <w:t xml:space="preserve">Figure </w:t>
      </w:r>
      <w:r w:rsidRPr="00F73942">
        <w:rPr>
          <w:b/>
          <w:bCs/>
          <w:i w:val="0"/>
          <w:iCs w:val="0"/>
        </w:rPr>
        <w:fldChar w:fldCharType="begin"/>
      </w:r>
      <w:r w:rsidRPr="00F73942">
        <w:rPr>
          <w:b/>
          <w:bCs/>
          <w:i w:val="0"/>
          <w:iCs w:val="0"/>
        </w:rPr>
        <w:instrText xml:space="preserve"> SEQ Figure \* ARABIC </w:instrText>
      </w:r>
      <w:r w:rsidRPr="00F73942">
        <w:rPr>
          <w:b/>
          <w:bCs/>
          <w:i w:val="0"/>
          <w:iCs w:val="0"/>
        </w:rPr>
        <w:fldChar w:fldCharType="separate"/>
      </w:r>
      <w:r w:rsidR="00843CB6">
        <w:rPr>
          <w:b/>
          <w:bCs/>
          <w:i w:val="0"/>
          <w:iCs w:val="0"/>
          <w:noProof/>
        </w:rPr>
        <w:t>5</w:t>
      </w:r>
      <w:r w:rsidRPr="00F73942">
        <w:rPr>
          <w:b/>
          <w:bCs/>
          <w:i w:val="0"/>
          <w:iCs w:val="0"/>
        </w:rPr>
        <w:fldChar w:fldCharType="end"/>
      </w:r>
      <w:bookmarkEnd w:id="28"/>
      <w:r w:rsidRPr="00F73942">
        <w:rPr>
          <w:b/>
          <w:bCs/>
          <w:i w:val="0"/>
          <w:iCs w:val="0"/>
        </w:rPr>
        <w:t xml:space="preserve"> Working mechanisms</w:t>
      </w:r>
      <w:r w:rsidR="006C7F36" w:rsidRPr="00F73942">
        <w:rPr>
          <w:b/>
          <w:bCs/>
          <w:i w:val="0"/>
          <w:iCs w:val="0"/>
        </w:rPr>
        <w:t xml:space="preserve"> of the advanced oxidation process, AOP </w:t>
      </w:r>
      <w:r w:rsidR="00F2355C" w:rsidRPr="00F73942">
        <w:rPr>
          <w:b/>
          <w:bCs/>
          <w:i w:val="0"/>
          <w:iCs w:val="0"/>
        </w:rPr>
        <w:fldChar w:fldCharType="begin"/>
      </w:r>
      <w:r w:rsidR="00F2355C" w:rsidRPr="00F73942">
        <w:rPr>
          <w:b/>
          <w:bCs/>
          <w:i w:val="0"/>
          <w:iCs w:val="0"/>
        </w:rPr>
        <w:instrText xml:space="preserve"> ADDIN ZOTERO_ITEM CSL_CITATION {"citationID":"GLd29qPW","properties":{"formattedCitation":"(Kumari &amp; Kumar, 2023)","plainCitation":"(Kumari &amp; Kumar, 2023)","noteIndex":0},"citationItems":[{"id":136,"uris":["http://zotero.org/users/local/h6YJVYLe/items/TT9P9LFE"],"itemData":{"id":136,"type":"article-journal","abstract":"Pollutants are big threat for the environment. Their imperil nature have disturbed the balance in the ecosystem and have also endangered the existence of the life on the earth. Advanced oxidation process is one of the emerging approach for the treatment of recalcitrant pollutants in nature. The process mainly involves the generation of a strong oxidant, which can easily degrade the pollutants produced from different sources. This review manifests the need of advanced oxidation process, and gives an outline of the different types of advanced oxidation process. It discusses the mechanism, advantages and disadvantages of the various forms of advanced oxidation process. Parameters for a sustainable technology such as technical and economical feasibility of the process, toxicity level and degradation effectiveness of the medium have also been discussed in detail to profess the sustainability of the process. It has potential and efficacy in removal of organic, toxic and non-biodegradable pollutants with minimum harmful effects. The future perspectives provide the room for modification and development and motivates us to overcome the present challenges and achieve better outcomes in future.","container-title":"Results in Surfaces and Interfaces","DOI":"10.1016/j.rsurfi.2023.100122","ISSN":"26668459","journalAbbreviation":"Results in Surfaces and Interfaces","language":"en","page":"100122","source":"DOI.org (Crossref)","title":"ADVANCED OXIDATION PROCESS: A remediation technique for organic and non-biodegradable pollutant","title-short":"ADVANCED OXIDATION PROCESS","volume":"11","author":[{"family":"Kumari","given":"Preeti"},{"family":"Kumar","given":"Aditya"}],"issued":{"date-parts":[["2023",5]]}}}],"schema":"https://github.com/citation-style-language/schema/raw/master/csl-citation.json"} </w:instrText>
      </w:r>
      <w:r w:rsidR="00F2355C" w:rsidRPr="00F73942">
        <w:rPr>
          <w:b/>
          <w:bCs/>
          <w:i w:val="0"/>
          <w:iCs w:val="0"/>
        </w:rPr>
        <w:fldChar w:fldCharType="separate"/>
      </w:r>
      <w:r w:rsidR="00F2355C" w:rsidRPr="00F73942">
        <w:rPr>
          <w:rFonts w:cs="Arial"/>
          <w:b/>
          <w:bCs/>
          <w:i w:val="0"/>
          <w:iCs w:val="0"/>
        </w:rPr>
        <w:t>(Kumari &amp; Kumar, 2023)</w:t>
      </w:r>
      <w:r w:rsidR="00F2355C" w:rsidRPr="00F73942">
        <w:rPr>
          <w:b/>
          <w:bCs/>
          <w:i w:val="0"/>
          <w:iCs w:val="0"/>
        </w:rPr>
        <w:fldChar w:fldCharType="end"/>
      </w:r>
      <w:r w:rsidR="00AD111F">
        <w:rPr>
          <w:b/>
          <w:bCs/>
          <w:i w:val="0"/>
          <w:iCs w:val="0"/>
        </w:rPr>
        <w:br/>
      </w:r>
    </w:p>
    <w:p w14:paraId="492EB913" w14:textId="2909EF50" w:rsidR="00F73942" w:rsidRDefault="001010A6" w:rsidP="00F73942">
      <w:pPr>
        <w:keepNext/>
        <w:jc w:val="center"/>
      </w:pPr>
      <w:r w:rsidRPr="001010A6">
        <w:rPr>
          <w:noProof/>
        </w:rPr>
        <w:drawing>
          <wp:inline distT="0" distB="0" distL="0" distR="0" wp14:anchorId="29953579" wp14:editId="15AFF736">
            <wp:extent cx="5530082" cy="1177748"/>
            <wp:effectExtent l="0" t="0" r="0" b="3810"/>
            <wp:docPr id="29" name="Picture 28" descr="A close-up of a computer screen&#10;&#10;Description automatically generated">
              <a:extLst xmlns:a="http://schemas.openxmlformats.org/drawingml/2006/main">
                <a:ext uri="{FF2B5EF4-FFF2-40B4-BE49-F238E27FC236}">
                  <a16:creationId xmlns:a16="http://schemas.microsoft.com/office/drawing/2014/main" id="{55C42996-69B8-7001-3E8C-7DBCD2238FC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8" descr="A close-up of a computer screen&#10;&#10;Description automatically generated">
                      <a:extLst>
                        <a:ext uri="{FF2B5EF4-FFF2-40B4-BE49-F238E27FC236}">
                          <a16:creationId xmlns:a16="http://schemas.microsoft.com/office/drawing/2014/main" id="{55C42996-69B8-7001-3E8C-7DBCD2238FC1}"/>
                        </a:ext>
                      </a:extLst>
                    </pic:cNvPr>
                    <pic:cNvPicPr>
                      <a:picLocks noChangeAspect="1"/>
                    </pic:cNvPicPr>
                  </pic:nvPicPr>
                  <pic:blipFill>
                    <a:blip r:embed="rId13"/>
                    <a:stretch>
                      <a:fillRect/>
                    </a:stretch>
                  </pic:blipFill>
                  <pic:spPr>
                    <a:xfrm>
                      <a:off x="0" y="0"/>
                      <a:ext cx="5580132" cy="1188407"/>
                    </a:xfrm>
                    <a:prstGeom prst="rect">
                      <a:avLst/>
                    </a:prstGeom>
                  </pic:spPr>
                </pic:pic>
              </a:graphicData>
            </a:graphic>
          </wp:inline>
        </w:drawing>
      </w:r>
      <w:r w:rsidR="004342BE">
        <w:br/>
      </w:r>
    </w:p>
    <w:p w14:paraId="4570760A" w14:textId="24FE917D" w:rsidR="00BB7DFE" w:rsidRPr="00DB6FD3" w:rsidRDefault="00F73942" w:rsidP="00F73942">
      <w:pPr>
        <w:pStyle w:val="Caption"/>
        <w:jc w:val="center"/>
        <w:rPr>
          <w:b/>
          <w:bCs/>
          <w:i w:val="0"/>
          <w:iCs w:val="0"/>
        </w:rPr>
      </w:pPr>
      <w:bookmarkStart w:id="29" w:name="_Ref163201761"/>
      <w:r w:rsidRPr="00DB6FD3">
        <w:rPr>
          <w:b/>
          <w:bCs/>
          <w:i w:val="0"/>
          <w:iCs w:val="0"/>
        </w:rPr>
        <w:t xml:space="preserve">Figure </w:t>
      </w:r>
      <w:r w:rsidRPr="00DB6FD3">
        <w:rPr>
          <w:b/>
          <w:bCs/>
          <w:i w:val="0"/>
          <w:iCs w:val="0"/>
        </w:rPr>
        <w:fldChar w:fldCharType="begin"/>
      </w:r>
      <w:r w:rsidRPr="00DB6FD3">
        <w:rPr>
          <w:b/>
          <w:bCs/>
          <w:i w:val="0"/>
          <w:iCs w:val="0"/>
        </w:rPr>
        <w:instrText xml:space="preserve"> SEQ Figure \* ARABIC </w:instrText>
      </w:r>
      <w:r w:rsidRPr="00DB6FD3">
        <w:rPr>
          <w:b/>
          <w:bCs/>
          <w:i w:val="0"/>
          <w:iCs w:val="0"/>
        </w:rPr>
        <w:fldChar w:fldCharType="separate"/>
      </w:r>
      <w:r w:rsidR="00843CB6">
        <w:rPr>
          <w:b/>
          <w:bCs/>
          <w:i w:val="0"/>
          <w:iCs w:val="0"/>
          <w:noProof/>
        </w:rPr>
        <w:t>6</w:t>
      </w:r>
      <w:r w:rsidRPr="00DB6FD3">
        <w:rPr>
          <w:b/>
          <w:bCs/>
          <w:i w:val="0"/>
          <w:iCs w:val="0"/>
        </w:rPr>
        <w:fldChar w:fldCharType="end"/>
      </w:r>
      <w:bookmarkEnd w:id="29"/>
      <w:r w:rsidRPr="00DB6FD3">
        <w:rPr>
          <w:b/>
          <w:bCs/>
          <w:i w:val="0"/>
          <w:iCs w:val="0"/>
        </w:rPr>
        <w:t xml:space="preserve"> Examples of </w:t>
      </w:r>
      <w:r w:rsidR="00DB6FD3" w:rsidRPr="00DB6FD3">
        <w:rPr>
          <w:b/>
          <w:bCs/>
          <w:i w:val="0"/>
          <w:iCs w:val="0"/>
        </w:rPr>
        <w:t xml:space="preserve">AOPs subdivided </w:t>
      </w:r>
      <w:r w:rsidR="007A0C75">
        <w:rPr>
          <w:b/>
          <w:bCs/>
          <w:i w:val="0"/>
          <w:iCs w:val="0"/>
        </w:rPr>
        <w:t>into</w:t>
      </w:r>
      <w:r w:rsidR="00DB6FD3" w:rsidRPr="00DB6FD3">
        <w:rPr>
          <w:b/>
          <w:bCs/>
          <w:i w:val="0"/>
          <w:iCs w:val="0"/>
        </w:rPr>
        <w:t xml:space="preserve"> photochemical and chemical</w:t>
      </w:r>
      <w:r w:rsidR="007A0C75">
        <w:rPr>
          <w:b/>
          <w:bCs/>
          <w:i w:val="0"/>
          <w:iCs w:val="0"/>
        </w:rPr>
        <w:t xml:space="preserve"> processes</w:t>
      </w:r>
    </w:p>
    <w:p w14:paraId="0B66A3F0" w14:textId="77777777" w:rsidR="00E70EC5" w:rsidRDefault="00E70EC5" w:rsidP="00DF3E0B">
      <w:pPr>
        <w:jc w:val="both"/>
      </w:pPr>
    </w:p>
    <w:p w14:paraId="609D33BA" w14:textId="48CD69F4" w:rsidR="00960582" w:rsidRDefault="002B65C4" w:rsidP="00DF3E0B">
      <w:pPr>
        <w:jc w:val="both"/>
        <w:rPr>
          <w:lang w:val="nl-BE"/>
        </w:rPr>
      </w:pPr>
      <w:r>
        <w:t xml:space="preserve">UV-radiation uses UV-light </w:t>
      </w:r>
      <w:r w:rsidR="0041509B">
        <w:t>to produce</w:t>
      </w:r>
      <w:r w:rsidR="00CD16E8">
        <w:t xml:space="preserve"> </w:t>
      </w:r>
      <w:r w:rsidR="0054706A">
        <w:t xml:space="preserve">highly reactive </w:t>
      </w:r>
      <w:r w:rsidR="00CD16E8">
        <w:t>hydroxyl radicals (</w:t>
      </w:r>
      <w:r w:rsidR="00CD16E8" w:rsidRPr="00B4603D">
        <w:rPr>
          <w:rFonts w:ascii="Cambria Math" w:hAnsi="Cambria Math" w:cs="Cambria Math"/>
        </w:rPr>
        <w:t>⋅</w:t>
      </w:r>
      <w:r w:rsidR="00CD16E8" w:rsidRPr="00B4603D">
        <w:t>OH</w:t>
      </w:r>
      <w:r w:rsidR="00CD16E8">
        <w:t>)</w:t>
      </w:r>
      <w:r w:rsidR="0041509B">
        <w:t xml:space="preserve">, by which </w:t>
      </w:r>
      <w:r w:rsidR="00CC579D">
        <w:t xml:space="preserve">the OMPs </w:t>
      </w:r>
      <w:r w:rsidR="0010666B">
        <w:t>are then</w:t>
      </w:r>
      <w:r w:rsidR="00CC579D">
        <w:t xml:space="preserve"> </w:t>
      </w:r>
      <w:r w:rsidR="00750295">
        <w:t xml:space="preserve">oxidized. </w:t>
      </w:r>
      <w:r w:rsidR="00FC0E17">
        <w:t xml:space="preserve">Chlorination uses </w:t>
      </w:r>
      <w:r w:rsidR="00472540">
        <w:t>chlorine</w:t>
      </w:r>
      <w:r w:rsidR="00FC0E17">
        <w:t xml:space="preserve">, which is </w:t>
      </w:r>
      <w:r w:rsidR="00472540">
        <w:t>converted</w:t>
      </w:r>
      <w:r w:rsidR="003D4033">
        <w:t xml:space="preserve"> into</w:t>
      </w:r>
      <w:r w:rsidR="00472540">
        <w:t xml:space="preserve"> </w:t>
      </w:r>
      <w:r w:rsidR="009A372A">
        <w:t>oxidative species</w:t>
      </w:r>
      <w:r w:rsidR="003D4033">
        <w:t xml:space="preserve"> (</w:t>
      </w:r>
      <w:r w:rsidR="00FE3FE2" w:rsidRPr="00B4603D">
        <w:rPr>
          <w:rFonts w:ascii="Cambria Math" w:hAnsi="Cambria Math" w:cs="Cambria Math"/>
        </w:rPr>
        <w:t>⋅</w:t>
      </w:r>
      <w:r w:rsidR="00FE3FE2" w:rsidRPr="00B4603D">
        <w:t>OH</w:t>
      </w:r>
      <w:r w:rsidR="00831C43">
        <w:t xml:space="preserve">, </w:t>
      </w:r>
      <w:r w:rsidR="00831C43" w:rsidRPr="004D138C">
        <w:t>Cl</w:t>
      </w:r>
      <w:r w:rsidR="00831C43" w:rsidRPr="00FE3FE2">
        <w:rPr>
          <w:rFonts w:ascii="Cambria Math" w:hAnsi="Cambria Math" w:cs="Cambria Math"/>
        </w:rPr>
        <w:t>⋅</w:t>
      </w:r>
      <w:r w:rsidR="00831C43">
        <w:t xml:space="preserve">, </w:t>
      </w:r>
      <w:r w:rsidR="00831C43" w:rsidRPr="004D138C">
        <w:t>ClO</w:t>
      </w:r>
      <w:r w:rsidR="00831C43" w:rsidRPr="00FE3FE2">
        <w:rPr>
          <w:rFonts w:ascii="Cambria Math" w:hAnsi="Cambria Math" w:cs="Cambria Math"/>
        </w:rPr>
        <w:t>⋅</w:t>
      </w:r>
      <w:r w:rsidR="003D4033">
        <w:t>)</w:t>
      </w:r>
      <w:r w:rsidR="00FC0E17">
        <w:t xml:space="preserve"> that</w:t>
      </w:r>
      <w:r w:rsidR="009A372A">
        <w:t xml:space="preserve"> creat</w:t>
      </w:r>
      <w:r w:rsidR="00324EA3">
        <w:t>es the</w:t>
      </w:r>
      <w:r w:rsidR="006E1A1C">
        <w:t xml:space="preserve"> </w:t>
      </w:r>
      <w:r w:rsidR="00566C45">
        <w:t>ability for organic destruction</w:t>
      </w:r>
      <w:r w:rsidR="009A6605">
        <w:t xml:space="preserve"> of OMPs</w:t>
      </w:r>
      <w:r w:rsidR="00566C45">
        <w:t>.</w:t>
      </w:r>
      <w:r w:rsidR="00AA02D1">
        <w:t xml:space="preserve"> Chlorination is not an AOP as it does not use oxidation to create </w:t>
      </w:r>
      <w:r w:rsidR="0079063A">
        <w:t>ROS.</w:t>
      </w:r>
      <w:r w:rsidR="00566C45">
        <w:t xml:space="preserve"> </w:t>
      </w:r>
      <w:r w:rsidR="002A1D27">
        <w:t>UV-radiation and chlorination</w:t>
      </w:r>
      <w:r w:rsidR="007744BF">
        <w:t xml:space="preserve"> are not very efficient when used stand-alone (</w:t>
      </w:r>
      <w:r w:rsidR="001D5550">
        <w:t>up to 65% reported)</w:t>
      </w:r>
      <w:r w:rsidR="007744BF">
        <w:t>, unless high doses are used.</w:t>
      </w:r>
      <w:r w:rsidR="00933FDE">
        <w:t xml:space="preserve"> However, that would be too </w:t>
      </w:r>
      <w:r w:rsidR="00B00BA0">
        <w:t>costly for the scope of municipal wastewater treatment.</w:t>
      </w:r>
      <w:r w:rsidR="007744BF">
        <w:t xml:space="preserve"> The combination UV-chlorine is typically more efficient for removing micropollutants, and lowers the chemical and energy demand</w:t>
      </w:r>
      <w:r w:rsidR="00FC0E17">
        <w:t xml:space="preserve"> </w:t>
      </w:r>
      <w:r w:rsidR="00FC0E17">
        <w:fldChar w:fldCharType="begin"/>
      </w:r>
      <w:r w:rsidR="00FC0E17">
        <w:instrText xml:space="preserve"> ADDIN ZOTERO_ITEM CSL_CITATION {"citationID":"E4C0ug28","properties":{"formattedCitation":"(Yin &amp; Shang, 2020)","plainCitation":"(Yin &amp; Shang, 2020)","noteIndex":0},"citationItems":[{"id":138,"uris":["http://zotero.org/users/local/h6YJVYLe/items/YU8C6GRB"],"itemData":{"id":138,"type":"article-journal","container-title":"Water Research","DOI":"10.1016/j.watres.2020.116297","ISSN":"00431354","journalAbbreviation":"Water Research","language":"en","page":"116297","source":"DOI.org (Crossref)","title":"Removal of micropollutants in drinking water using UV-LED/chlorine advanced oxidation process followed by activated carbon adsorption","volume":"185","author":[{"family":"Yin","given":"Ran"},{"family":"Shang","given":"Chii"}],"issued":{"date-parts":[["2020",10]]}}}],"schema":"https://github.com/citation-style-language/schema/raw/master/csl-citation.json"} </w:instrText>
      </w:r>
      <w:r w:rsidR="00FC0E17">
        <w:fldChar w:fldCharType="separate"/>
      </w:r>
      <w:r w:rsidR="00FC0E17" w:rsidRPr="0060544A">
        <w:rPr>
          <w:rFonts w:cs="Arial"/>
        </w:rPr>
        <w:t>(Yin &amp; Shang, 2020)</w:t>
      </w:r>
      <w:r w:rsidR="00FC0E17">
        <w:fldChar w:fldCharType="end"/>
      </w:r>
      <w:r w:rsidR="007744BF">
        <w:t>. However, the formation of toxic degradation by-products is still concerning</w:t>
      </w:r>
      <w:r w:rsidR="007D3FB2">
        <w:t xml:space="preserve"> with the combination UV-chlorine</w:t>
      </w:r>
      <w:r w:rsidR="007744BF">
        <w:t>.</w:t>
      </w:r>
      <w:r w:rsidR="009A6605">
        <w:t xml:space="preserve"> Ozonation uses ozone, which</w:t>
      </w:r>
      <w:r w:rsidR="00562F94">
        <w:t xml:space="preserve"> reacts with water </w:t>
      </w:r>
      <w:r w:rsidR="007744BF">
        <w:t xml:space="preserve">and </w:t>
      </w:r>
      <w:r w:rsidR="00252C44">
        <w:t xml:space="preserve">produces free oxidizing </w:t>
      </w:r>
      <w:r w:rsidR="00CD16E8">
        <w:t xml:space="preserve">hydroxyl </w:t>
      </w:r>
      <w:r w:rsidR="00252C44">
        <w:t>radicals</w:t>
      </w:r>
      <w:r w:rsidR="00CD16E8">
        <w:t xml:space="preserve">. </w:t>
      </w:r>
      <w:r w:rsidR="007C2880">
        <w:t xml:space="preserve">The pollutants are </w:t>
      </w:r>
      <w:r w:rsidR="007F4FA0">
        <w:t xml:space="preserve">then transformed into compounds called ozonation transformation products. </w:t>
      </w:r>
      <w:r w:rsidR="00152DC1">
        <w:t>These degradation products are smaller and more biodegradable.</w:t>
      </w:r>
      <w:r w:rsidR="005C67E8">
        <w:t xml:space="preserve"> Next to disinfection, ozonation is also capable of reducing chemical oxygen dema</w:t>
      </w:r>
      <w:r w:rsidR="006C56BE">
        <w:t>nd (COD)</w:t>
      </w:r>
      <w:r w:rsidR="005C67E8">
        <w:t>.</w:t>
      </w:r>
      <w:r w:rsidR="00252C44">
        <w:t xml:space="preserve"> </w:t>
      </w:r>
      <w:r w:rsidR="006C56BE">
        <w:t>Ozonation</w:t>
      </w:r>
      <w:r w:rsidR="009A6605">
        <w:t xml:space="preserve"> is a very effective</w:t>
      </w:r>
      <w:r w:rsidR="006C56BE">
        <w:t xml:space="preserve"> method</w:t>
      </w:r>
      <w:r w:rsidR="0044201B">
        <w:t xml:space="preserve"> (&gt;90%)</w:t>
      </w:r>
      <w:r w:rsidR="009A6605">
        <w:t xml:space="preserve"> for </w:t>
      </w:r>
      <w:r w:rsidR="009053D7">
        <w:t>destroying OMPs but residual by-products and high operational energy</w:t>
      </w:r>
      <w:r w:rsidR="00BF6EC7">
        <w:t xml:space="preserve"> costs</w:t>
      </w:r>
      <w:r w:rsidR="009053D7">
        <w:t xml:space="preserve"> are still </w:t>
      </w:r>
      <w:r w:rsidR="007C2880">
        <w:t>aspects of concern</w:t>
      </w:r>
      <w:r w:rsidR="006C56BE">
        <w:t xml:space="preserve"> </w:t>
      </w:r>
      <w:r w:rsidR="006C56BE">
        <w:fldChar w:fldCharType="begin"/>
      </w:r>
      <w:r w:rsidR="006C56BE">
        <w:instrText xml:space="preserve"> ADDIN ZOTERO_ITEM CSL_CITATION {"citationID":"LRd7EEnQ","properties":{"formattedCitation":"(Guillossou et al., 2020; Zahmatkesh, Amesho, et al., 2022; Zahmatkesh, Bokhari, et al., 2022)","plainCitation":"(Guillossou et al., 2020; Zahmatkesh, Amesho, et al., 2022; Zahmatkesh, Bokhari, et al., 2022)","noteIndex":0},"citationItems":[{"id":46,"uris":["http://zotero.org/users/local/h6YJVYLe/items/YJNPW24L"],"itemData":{"id":46,"type":"article-journal","abstract":"Advanced processes for the removal of organic micropollutants (OMPs) from wastewater effluents include adsorption onto activated carbon, ozonation, or a combination of both processes. The removal of 28 OMPs present in a real wastewater effluent was studied by ozonation coupled to activated carbon adsorption and compared to a sole adsorption. The influence of the specific ozone dose (0.09–1.29 gO3/gDOC) and the influence of the powdered activated carbon (PAC) dose (2, 5 and 10 mg/L) were first studied separately. OMPs removal increased with both the specific ozone dose (up to 80% for a dose higher than 0.60 gO3/gDOC) and the PAC dose. Ozonation performances decreased in presence of suspended solids, which were converted to dissolved organic carbon. A correction of the specific ozone dose according to the suspended solids levels, in addition to nitrite, should be considered. The influence of ozonation (0.09, 0.22, 0.94 and 1.29 gO3/gDOC) on OMPs adsorption was then assessed. OMPs adsorption didn’t change at low specific ozone doses but increased at higher specific ozone doses due to a decrease in DOM adsorption and competition with OMPs. At low ozone doses followed by adsorption (0.22 gO3/gDOC and 10 mg/L PAC), the two processes appeared complementary as OMPs with a low reactivity toward ozone were well absorbed onto PAC while most OMPs refractory to adsorption were well eliminated by ozone. Improved removals were obtained for all compounds with these selected doses, reaching more than 80% removal for most OMPs while limiting the formation of bromate ion.","container-title":"Chemosphere","DOI":"10.1016/j.chemosphere.2019.125530","ISSN":"0045-6535","journalAbbreviation":"Chemosphere","page":"125530","source":"ScienceDirect","title":"Benefits of ozonation before activated carbon adsorption for the removal of organic micropollutants from wastewater effluents","volume":"245","author":[{"family":"Guillossou","given":"Ronan"},{"family":"Le Roux","given":"Julien"},{"family":"Brosillon","given":"Stéphan"},{"family":"Mailler","given":"Romain"},{"family":"Vulliet","given":"Emmanuelle"},{"family":"Morlay","given":"Catherine"},{"family":"Nauleau","given":"Fabrice"},{"family":"Rocher","given":"Vincent"},{"family":"Gaspéri","given":"Johnny"}],"issued":{"date-parts":[["2020",4,1]]}}},{"id":89,"uris":["http://zotero.org/users/local/h6YJVYLe/items/Z4N4ZFCU"],"itemData":{"id":89,"type":"article-journal","container-title":"Journal of Hazardous Materials Advances","DOI":"10.1016/j.hazadv.2022.100121","ISSN":"27724166","journalAbbreviation":"Journal of Hazardous Materials Advances","language":"en","page":"100121","source":"DOI.org (Crossref)","title":"A critical review on diverse technologies for advanced wastewater treatment during SARS-CoV-2 pandemic: What do we know?","title-short":"A critical review on diverse technologies for advanced wastewater treatment during SARS-CoV-2 pandemic","volume":"7","author":[{"family":"Zahmatkesh","given":"Sasan"},{"family":"Amesho","given":"Kassian T.T."},{"family":"Sillanpää","given":"Mika"}],"issued":{"date-parts":[["2022",8]]}}},{"id":140,"uris":["http://zotero.org/users/local/h6YJVYLe/items/T99PJIA3"],"itemData":{"id":140,"type":"article-journal","abstract":"In the last few decades, environmental contaminants (ECs) have been introduced into the environment at an alarming rate. There is a risk to human health and aquatic ecosystems from trace levels of emerging contaminants, including hospital wastewater (HPWW), cosmetics, personal care products, endocrine system disruptors, and their transformation products. Despite the fact that these pollutants have been introduced or detected relatively recently, information about their characteristics, actions, and impacts is limited, as are the technologies to eliminate them efficiently. A wastewater recycling system is capable of providing irrigation water for crops and municipal sewage treatment, so removing ECs before wastewater reuse is essentia</w:instrText>
      </w:r>
      <w:r w:rsidR="006C56BE" w:rsidRPr="0005487A">
        <w:rPr>
          <w:lang w:val="nl-BE"/>
        </w:rPr>
        <w:instrText xml:space="preserve">l. Water treatment processes containing advanced ions of biotic origin and ECs of biotic origin are highly recommended for contaminants. This study introduces the fundamentals of the treatment of tertiary wastewater, including membranes, filtration, UV (ultraviolet) irradiation, ozonation, chlorination, advanced oxidation processes, activated carbon (AC), and algae. Next, a detailed description of recent developments and innovations in each component of the emerging contaminant removal process is provided.","container-title":"Environmental Monitoring and Assessment","DOI":"10.1007/s10661-022-10503-z","ISSN":"0167-6369, 1573-2959","issue":"12","journalAbbreviation":"Environ Monit Assess","language":"en","page":"884","source":"DOI.org (Crossref)","title":"A comprehensive review of various approaches for treatment of tertiary wastewater with emerging contaminants: what do we know?","title-short":"A comprehensive review of various approaches for treatment of tertiary wastewater with emerging contaminants","volume":"194","author":[{"family":"Zahmatkesh","given":"Sasan"},{"family":"Bokhari","given":"Awais"},{"family":"Karimian","given":"Melika"},{"family":"Zahra","given":"Musaddak Maher Abdul"},{"family":"Sillanpää","given":"Mika"},{"family":"Panchal","given":"Hitesh"},{"family":"Alrubaie","given":"Ali Jawad"},{"family":"Rezakhani","given":"Yousof"}],"issued":{"date-parts":[["2022",12]]}}}],"schema":"https://github.com/citation-style-language/schema/raw/master/csl-citation.json"} </w:instrText>
      </w:r>
      <w:r w:rsidR="006C56BE">
        <w:fldChar w:fldCharType="separate"/>
      </w:r>
      <w:r w:rsidR="006C56BE" w:rsidRPr="0005487A">
        <w:rPr>
          <w:rFonts w:cs="Arial"/>
          <w:lang w:val="nl-BE"/>
        </w:rPr>
        <w:t>(Guillossou et al., 2020; Zahmatkesh, Amesho, et al., 2022; Zahmatkesh, Bokhari, et al., 2022)</w:t>
      </w:r>
      <w:r w:rsidR="006C56BE">
        <w:fldChar w:fldCharType="end"/>
      </w:r>
      <w:r w:rsidR="009053D7" w:rsidRPr="0005487A">
        <w:rPr>
          <w:lang w:val="nl-BE"/>
        </w:rPr>
        <w:t>.</w:t>
      </w:r>
    </w:p>
    <w:p w14:paraId="02DB15DE" w14:textId="1153A5E6" w:rsidR="00BB2E24" w:rsidRDefault="00BB2E24">
      <w:pPr>
        <w:spacing w:after="160" w:line="2" w:lineRule="auto"/>
        <w:rPr>
          <w:lang w:val="nl-BE"/>
        </w:rPr>
      </w:pPr>
      <w:r>
        <w:rPr>
          <w:lang w:val="nl-BE"/>
        </w:rPr>
        <w:br w:type="page"/>
      </w:r>
    </w:p>
    <w:p w14:paraId="6E569581" w14:textId="46FD5A0C" w:rsidR="00C72AB2" w:rsidRDefault="00584E1E" w:rsidP="00D61169">
      <w:pPr>
        <w:jc w:val="both"/>
      </w:pPr>
      <w:r w:rsidRPr="007C69CE">
        <w:lastRenderedPageBreak/>
        <w:t xml:space="preserve">Through </w:t>
      </w:r>
      <w:r w:rsidRPr="007C69CE">
        <w:rPr>
          <w:u w:val="single"/>
        </w:rPr>
        <w:t>membrane filtration</w:t>
      </w:r>
      <w:r w:rsidRPr="007C69CE">
        <w:t xml:space="preserve">, very high removal efficiencies are possible. </w:t>
      </w:r>
      <w:r w:rsidR="00D877B5" w:rsidRPr="007C69CE">
        <w:t>RO</w:t>
      </w:r>
      <w:r w:rsidRPr="007C69CE">
        <w:t xml:space="preserve"> and </w:t>
      </w:r>
      <w:r w:rsidR="00D877B5" w:rsidRPr="007C69CE">
        <w:t>NF</w:t>
      </w:r>
      <w:r w:rsidRPr="007C69CE">
        <w:t xml:space="preserve"> </w:t>
      </w:r>
      <w:r w:rsidR="00D877B5" w:rsidRPr="007C69CE">
        <w:t>a</w:t>
      </w:r>
      <w:r w:rsidR="00A2150C">
        <w:t>r</w:t>
      </w:r>
      <w:r w:rsidR="00D877B5" w:rsidRPr="007C69CE">
        <w:t>e very efficient</w:t>
      </w:r>
      <w:r w:rsidR="00A2150C">
        <w:t xml:space="preserve"> </w:t>
      </w:r>
      <w:r w:rsidR="00D877B5" w:rsidRPr="007C69CE">
        <w:t>and</w:t>
      </w:r>
      <w:r w:rsidRPr="007C69CE">
        <w:t xml:space="preserve"> widely applied for drinking water treatment, while</w:t>
      </w:r>
      <w:r w:rsidR="00D877B5" w:rsidRPr="007C69CE">
        <w:t xml:space="preserve"> UF</w:t>
      </w:r>
      <w:r w:rsidRPr="007C69CE">
        <w:t xml:space="preserve"> is less efficient in the removal of </w:t>
      </w:r>
      <w:r w:rsidR="00D877B5" w:rsidRPr="007C69CE">
        <w:t>MPs</w:t>
      </w:r>
      <w:r w:rsidRPr="007C69CE">
        <w:t>.</w:t>
      </w:r>
      <w:r w:rsidR="00973E1B" w:rsidRPr="007C69CE">
        <w:t xml:space="preserve"> Next to these, </w:t>
      </w:r>
      <w:r w:rsidR="003806CE" w:rsidRPr="007C69CE">
        <w:t>FO and MD</w:t>
      </w:r>
      <w:r w:rsidR="00973E1B" w:rsidRPr="007C69CE">
        <w:t xml:space="preserve"> </w:t>
      </w:r>
      <w:r w:rsidR="00E50FA4" w:rsidRPr="007C69CE">
        <w:t>are promising</w:t>
      </w:r>
      <w:r w:rsidR="00A52EBD">
        <w:t xml:space="preserve"> technologies</w:t>
      </w:r>
      <w:r w:rsidR="00973E1B" w:rsidRPr="007C69CE">
        <w:t xml:space="preserve"> for the removal of OMPs due to their low operating costs and high-quality performance.</w:t>
      </w:r>
      <w:r w:rsidR="00A23DC2" w:rsidRPr="007C69CE">
        <w:t xml:space="preserve"> In terms of efficiency, they might be on the same level as RO and NF, but more research is needed.</w:t>
      </w:r>
      <w:r w:rsidRPr="007C69CE">
        <w:t xml:space="preserve"> </w:t>
      </w:r>
      <w:r w:rsidR="003806CE" w:rsidRPr="007C69CE">
        <w:t>Drawbacks are:</w:t>
      </w:r>
      <w:r w:rsidR="00C72AB2" w:rsidRPr="007C69CE">
        <w:t xml:space="preserve"> fouling and scaling, </w:t>
      </w:r>
      <w:r w:rsidR="0061369B">
        <w:t xml:space="preserve">expensive </w:t>
      </w:r>
      <w:r w:rsidR="00C72AB2" w:rsidRPr="007C69CE">
        <w:t xml:space="preserve">high-tech membranes </w:t>
      </w:r>
      <w:r w:rsidR="000619DA">
        <w:t xml:space="preserve">are </w:t>
      </w:r>
      <w:r w:rsidR="00C72AB2" w:rsidRPr="007C69CE">
        <w:t>required</w:t>
      </w:r>
      <w:r w:rsidR="003E00BA">
        <w:t xml:space="preserve"> and</w:t>
      </w:r>
      <w:r w:rsidR="00C72AB2" w:rsidRPr="007C69CE">
        <w:t xml:space="preserve"> concentrate is a costly secondary pollution</w:t>
      </w:r>
      <w:r w:rsidR="003E00BA">
        <w:t xml:space="preserve"> </w:t>
      </w:r>
      <w:r w:rsidR="00D20072">
        <w:fldChar w:fldCharType="begin"/>
      </w:r>
      <w:r w:rsidR="00D20072">
        <w:instrText xml:space="preserve"> ADDIN ZOTERO_ITEM CSL_CITATION {"citationID":"drd1187N","properties":{"formattedCitation":"(Khanzada et al., 2020; Rizzo et al., 2019)","plainCitation":"(Khanzada et al., 2020; Rizzo et al., 2019)","noteIndex":0},"citationItems":[{"id":90,"uris":["http://zotero.org/users/local/h6YJVYLe/items/39VITZRH"],"itemData":{"id":90,"type":"article-journal","abstract":"The rising consumption of pharmaceuticals, personal care products, and endocrine disruptive compounds for healthcare purposes and improving living standards has resulted in the widespread occurrence of organic micropollutants (MPs) in water and wastewater. Conventional water/wastewater treatment plants are faced with inherent limitations in tackling these compounds, leading to difficulties in the provision of secure and safe water supplies. In this context, membrane technology has been found to be a promising method for resolving this emerging concern. To ensure the suitability of membrane-based treatment processes in full-scale applications, we first need to develop a better understanding of the behavior of MPs and the mechanisms behind their removal using advanced membrane technologies. This review provides a thorough overview of the advanced membrane-based treatment methods available for the effective removal of MPs, including reverse osmosis, nanofiltration, ultrafiltration, forward osmosis, and membrane distillation.","container-title":"Journal of Membrane Science","DOI":"10.1016/j.memsci.2019.117672","ISSN":"0376-7388","journalAbbreviation":"Journal of Membrane Science","page":"117672","source":"ScienceDirect","title":"Removal of organic micropollutants using advanced membrane-based water and wastewater treatment: A review","title-short":"Removal of organic micropollutants using advanced membrane-based water and wastewater treatment","volume":"598","author":[{"family":"Khanzada","given":"Noman Khalid"},{"family":"Farid","given":"Muhammad Usman"},{"family":"Kharraz","given":"Jehad A."},{"family":"Choi","given":"Jungwon"},{"family":"Tang","given":"Chuyang Y."},{"family":"Nghiem","given":"Long D."},{"family":"Jang","given":"Am"},{"family":"An","given":"Alicia Kyoungjin"}],"issued":{"date-parts":[["2020",3,15]]}}},{"id":144,"uris":["http://zotero.org/users/local/h6YJVYLe/items/SHHLVRH3"],"itemData":{"id":144,"type":"article-journal","container-title":"Science of The Total Environment","DOI":"10.1016/j.scitotenv.2018.11.265","ISSN":"00489697","journalAbbreviation":"Science of The Total Environment","language":"en","page":"986-1008","source":"DOI.org (Crossref)","title":"Consolidated vs new advanced treatment methods for the removal of contaminants of emerging concern from urban wastewater","volume":"655","author":[{"family":"Rizzo","given":"Luigi"},{"family":"Malato","given":"Sixto"},{"family":"Antakyali","given":"Demet"},{"family":"Beretsou","given":"Vasiliki G."},{"family":"Đolić","given":"Maja B."},{"family":"Gernjak","given":"Wolfgang"},{"family":"Heath","given":"Ester"},{"family":"Ivancev-Tumbas","given":"Ivana"},{"family":"Karaolia","given":"Popi"},{"family":"Lado Ribeiro","given":"Ana R."},{"family":"Mascolo","given":"Giuseppe"},{"family":"McArdell","given":"Christa S."},{"family":"Schaar","given":"Heidemarie"},{"family":"Silva","given":"Adrián M.T."},{"family":"Fatta-Kassinos","given":"Despo"}],"issued":{"date-parts":[["2019",3]]}}}],"schema":"https://github.com/citation-style-language/schema/raw/master/csl-citation.json"} </w:instrText>
      </w:r>
      <w:r w:rsidR="00D20072">
        <w:fldChar w:fldCharType="separate"/>
      </w:r>
      <w:r w:rsidR="00D20072" w:rsidRPr="00D20072">
        <w:rPr>
          <w:rFonts w:cs="Arial"/>
        </w:rPr>
        <w:t>(Khanzada et al., 2020; Rizzo et al., 2019)</w:t>
      </w:r>
      <w:r w:rsidR="00D20072">
        <w:fldChar w:fldCharType="end"/>
      </w:r>
      <w:r w:rsidR="00C72AB2" w:rsidRPr="007C69CE">
        <w:t>.</w:t>
      </w:r>
    </w:p>
    <w:p w14:paraId="2443A1EA" w14:textId="3194706C" w:rsidR="005B3631" w:rsidRPr="007C69CE" w:rsidRDefault="005B3631" w:rsidP="00DF3E0B">
      <w:pPr>
        <w:jc w:val="both"/>
      </w:pPr>
    </w:p>
    <w:p w14:paraId="2937FC46" w14:textId="05F9DF25" w:rsidR="00EE0AE2" w:rsidRPr="007C69CE" w:rsidRDefault="00B23E6C" w:rsidP="00DF3E0B">
      <w:pPr>
        <w:jc w:val="both"/>
      </w:pPr>
      <w:r w:rsidRPr="007C69CE">
        <w:t xml:space="preserve">The feasibility of </w:t>
      </w:r>
      <w:r w:rsidRPr="007C69CE">
        <w:rPr>
          <w:u w:val="single"/>
        </w:rPr>
        <w:t>biological treatment</w:t>
      </w:r>
      <w:r w:rsidRPr="007C69CE">
        <w:t xml:space="preserve"> </w:t>
      </w:r>
      <w:r w:rsidR="005E6896" w:rsidRPr="007C69CE">
        <w:t>for enhanced degradation of MPs in WWTPs has been recently explored</w:t>
      </w:r>
      <w:r w:rsidR="00574EB5" w:rsidRPr="007C69CE">
        <w:t xml:space="preserve">. </w:t>
      </w:r>
      <w:r w:rsidR="009E4C69" w:rsidRPr="007C69CE">
        <w:t xml:space="preserve">A moving bed biofilm reactor (MBBR) </w:t>
      </w:r>
      <w:r w:rsidR="00DB10AD" w:rsidRPr="007C69CE">
        <w:t>is a reactor where</w:t>
      </w:r>
      <w:r w:rsidR="00322A8D" w:rsidRPr="007C69CE">
        <w:t xml:space="preserve"> a biofilm grows on</w:t>
      </w:r>
      <w:r w:rsidR="00BB34FB" w:rsidRPr="007C69CE">
        <w:t xml:space="preserve"> plastic</w:t>
      </w:r>
      <w:r w:rsidR="00322A8D" w:rsidRPr="007C69CE">
        <w:t xml:space="preserve"> carriers</w:t>
      </w:r>
      <w:r w:rsidR="006403D2" w:rsidRPr="007C69CE">
        <w:t>.</w:t>
      </w:r>
      <w:r w:rsidR="00AE6C2D" w:rsidRPr="007C69CE">
        <w:t xml:space="preserve"> The working principle of and </w:t>
      </w:r>
      <w:r w:rsidR="0009452F">
        <w:t>‘</w:t>
      </w:r>
      <w:r w:rsidR="00AE6C2D" w:rsidRPr="007C69CE">
        <w:t>micropollutants removal</w:t>
      </w:r>
      <w:r w:rsidR="0009452F">
        <w:t>’</w:t>
      </w:r>
      <w:r w:rsidR="00AE6C2D" w:rsidRPr="007C69CE">
        <w:t xml:space="preserve"> by MBBR is depicted in </w:t>
      </w:r>
      <w:r w:rsidR="00AE6C2D" w:rsidRPr="007C69CE">
        <w:rPr>
          <w:b/>
          <w:bCs/>
        </w:rPr>
        <w:fldChar w:fldCharType="begin"/>
      </w:r>
      <w:r w:rsidR="00AE6C2D" w:rsidRPr="007C69CE">
        <w:rPr>
          <w:b/>
          <w:bCs/>
        </w:rPr>
        <w:instrText xml:space="preserve"> REF _Ref152404895 \h  \* MERGEFORMAT </w:instrText>
      </w:r>
      <w:r w:rsidR="00AE6C2D" w:rsidRPr="007C69CE">
        <w:rPr>
          <w:b/>
          <w:bCs/>
        </w:rPr>
      </w:r>
      <w:r w:rsidR="00AE6C2D" w:rsidRPr="007C69CE">
        <w:rPr>
          <w:b/>
          <w:bCs/>
        </w:rPr>
        <w:fldChar w:fldCharType="separate"/>
      </w:r>
      <w:r w:rsidR="00843CB6" w:rsidRPr="007C69CE">
        <w:rPr>
          <w:b/>
          <w:bCs/>
        </w:rPr>
        <w:t xml:space="preserve">Figure </w:t>
      </w:r>
      <w:r w:rsidR="00843CB6" w:rsidRPr="00843CB6">
        <w:rPr>
          <w:b/>
          <w:bCs/>
          <w:noProof/>
        </w:rPr>
        <w:t>7</w:t>
      </w:r>
      <w:r w:rsidR="00AE6C2D" w:rsidRPr="007C69CE">
        <w:rPr>
          <w:b/>
          <w:bCs/>
        </w:rPr>
        <w:fldChar w:fldCharType="end"/>
      </w:r>
      <w:r w:rsidR="00AE6C2D" w:rsidRPr="007C69CE">
        <w:t xml:space="preserve">. </w:t>
      </w:r>
      <w:r w:rsidR="00391DB9" w:rsidRPr="007C69CE">
        <w:t>T</w:t>
      </w:r>
      <w:r w:rsidR="006C2E9B" w:rsidRPr="007C69CE">
        <w:t>he different processes</w:t>
      </w:r>
      <w:r w:rsidR="0048077F">
        <w:t>, i.e</w:t>
      </w:r>
      <w:r w:rsidR="005A309C" w:rsidRPr="007C69CE">
        <w:t>., nitrification/denitrification and organic carbon (OC) removal</w:t>
      </w:r>
      <w:r w:rsidR="0048077F">
        <w:t>,</w:t>
      </w:r>
      <w:r w:rsidR="005A309C" w:rsidRPr="007C69CE">
        <w:t xml:space="preserve"> occur </w:t>
      </w:r>
      <w:r w:rsidR="00391DB9" w:rsidRPr="007C69CE">
        <w:t xml:space="preserve">all together </w:t>
      </w:r>
      <w:r w:rsidR="00C96534" w:rsidRPr="007C69CE">
        <w:t>with</w:t>
      </w:r>
      <w:r w:rsidR="00391DB9" w:rsidRPr="007C69CE">
        <w:t>in the biofilm</w:t>
      </w:r>
      <w:r w:rsidR="001B7D13" w:rsidRPr="007C69CE">
        <w:t>.</w:t>
      </w:r>
      <w:r w:rsidR="00AE332E" w:rsidRPr="007C69CE">
        <w:t xml:space="preserve"> </w:t>
      </w:r>
      <w:r w:rsidR="00797B85" w:rsidRPr="007C69CE">
        <w:t>Because these processes occur simultaneous in one reactor, it is also called a ‘hybrid’ reactor</w:t>
      </w:r>
      <w:r w:rsidR="00052840" w:rsidRPr="007C69CE">
        <w:t xml:space="preserve"> </w:t>
      </w:r>
      <w:r w:rsidR="005C6729" w:rsidRPr="007C69CE">
        <w:fldChar w:fldCharType="begin"/>
      </w:r>
      <w:r w:rsidR="005C6729" w:rsidRPr="007C69CE">
        <w:instrText xml:space="preserve"> ADDIN ZOTERO_ITEM CSL_CITATION {"citationID":"L7nnBZhM","properties":{"formattedCitation":"(Mohammadi et al., 2022)","plainCitation":"(Mohammadi et al., 2022)","noteIndex":0},"citationItems":[{"id":74,"uris":["http://zotero.org/users/local/h6YJVYLe/items/WS9KCUYC"],"itemData":{"id":74,"type":"article-journal","abstract":"Modelling the fate of micropollutants in different wastewater treatment processes is of present concern. Moreover, during the last few years, there has been an increasing interest in the development of hybrid reactors which contain both suspended biomass and biofilm. Here, a new model developed which tries to determine the fate of micropollutants in hybrid reactors such as moving bed biofilm reactor (MBBR) and called the ASM-biofilm-MPs model considered the main mechanisms leading to the micropollutant removal (sorption/desorption, biodegradation, cometabolism) in hybrid reactors. This dynamic model describes the fate of micropollutants in a hybrid reactor using first-order kinetics for biotransformation and sorption/desorption equations. Also, it considered the reactions for carbon oxidation, nitrification, and denitrification in attached and suspended biomass under aerobic conditions. The mathematical model consists of three connected models for the simulation of micropollutants, suspended biomass, and biofilm. Biochemical conversions are evaluated according to the Activated Sludge Model No. 1 (ASM1) for both attached and suspended biomass. The model is applied for a laboratory MBBR, which fed with synthetic wastewater containing 4-nonylphenol (4-NP) as micropollutant, and accurately describes the experimental concentrations of COD, attached and suspended biomass, nitrogen, and 4-NP micropollutant obtained during 180 days working at different loadings. The differences between simulations and experiments in all operational periods for sCOD, NH4–N, NO3–N, and attached and suspended biomass concentrations were less than 15%, 10%, 10%, 5% and 5%, respectively. Finally, the contribution of adsorption and biodegradation mechanisms in the fate of 4-NP was calculated, when 4-NP concentration is set to 1 µg/L (biodegradation = 86.5%, sorption = 5%) and 50 µg/L (biodegradation = 55.9%, sorption = 34.7%).","container-title":"Environmental Science and Pollution Research","DOI":"10.1007/s11356-022-20668-2","journalAbbreviation":"Environmental Science and Pollution Research","source":"ResearchGate","title":"Modelling of micropollutant fate in hybrid growth systems: model concepts, Peterson matrix, and application to a lab-scale pilot plant","title-short":"Modelling of micropollutant fate in hybrid growth systems","volume":"29","author":[{"family":"Mohammadi","given":"Farzaneh"},{"family":"Bina","given":"Bijan"},{"family":"Rahimi","given":"Somayeh"},{"family":"Janati","given":"Mahsa"}],"issued":{"date-parts":[["2022",5,12]]}}}],"schema":"https://github.com/citation-style-language/schema/raw/master/csl-citation.json"} </w:instrText>
      </w:r>
      <w:r w:rsidR="005C6729" w:rsidRPr="007C69CE">
        <w:fldChar w:fldCharType="separate"/>
      </w:r>
      <w:r w:rsidR="005C6729" w:rsidRPr="007C69CE">
        <w:rPr>
          <w:rFonts w:cs="Arial"/>
        </w:rPr>
        <w:t>(Mohammadi et al., 2022)</w:t>
      </w:r>
      <w:r w:rsidR="005C6729" w:rsidRPr="007C69CE">
        <w:fldChar w:fldCharType="end"/>
      </w:r>
      <w:r w:rsidR="005C6729" w:rsidRPr="007C69CE">
        <w:t>.</w:t>
      </w:r>
      <w:r w:rsidR="001B7D13" w:rsidRPr="007C69CE">
        <w:t xml:space="preserve"> </w:t>
      </w:r>
      <w:r w:rsidR="002F2121" w:rsidRPr="007C69CE">
        <w:t>Compared to CAS,</w:t>
      </w:r>
      <w:r w:rsidR="001928CF" w:rsidRPr="007C69CE">
        <w:t xml:space="preserve"> higher</w:t>
      </w:r>
      <w:r w:rsidR="00A76F45" w:rsidRPr="007C69CE">
        <w:t xml:space="preserve"> MP</w:t>
      </w:r>
      <w:r w:rsidR="001928CF" w:rsidRPr="007C69CE">
        <w:t xml:space="preserve"> removal rates are possible </w:t>
      </w:r>
      <w:r w:rsidR="002F2121" w:rsidRPr="007C69CE">
        <w:t>thanks to the</w:t>
      </w:r>
      <w:r w:rsidR="009C2D85" w:rsidRPr="007C69CE">
        <w:t xml:space="preserve"> high diversity of microorganisms on the carriers</w:t>
      </w:r>
      <w:r w:rsidR="0058233E" w:rsidRPr="007C69CE">
        <w:t xml:space="preserve"> </w:t>
      </w:r>
      <w:r w:rsidR="0058233E" w:rsidRPr="007C69CE">
        <w:fldChar w:fldCharType="begin"/>
      </w:r>
      <w:r w:rsidR="0058233E" w:rsidRPr="007C69CE">
        <w:instrText xml:space="preserve"> ADDIN ZOTERO_ITEM CSL_CITATION {"citationID":"SJjW2CSh","properties":{"formattedCitation":"(Ahmadi et al., 2023)","plainCitation":"(Ahmadi et al., 2023)","noteIndex":0},"citationItems":[{"id":96,"uris":["http://zotero.org/users/local/h6YJVYLe/items/4JNDBQRW"],"itemData":{"id":96,"type":"article-journal","abstract":"We investigated the transformation of four pharmaceuticals (Diclofenac, Naproxen, Ibuprofen and Carbamazepine) in a moving bed biofilm reactor subjected to different COD/N ratios in four experimental phases. The shift from medium to high range COD/N ratio (i.e., 5:1 to 100:1) intensified the competition between heterotrophs and nitrifying communities, leading to a transition from co-existence of heterotrophic and autotrophic conditions with high COD removal and nitrification rate in phase I to dominant heterotrophic conditions in phase II. At lower range COD/N ratios (i.e., 1:2 and 1:8) in phase III and IV, autotrophic conditions prevailed, resulting in increased nitrification rates and high abundance of amoA gene in the biofilm. Such shifts in the operating condition were accompanied by notable changes in the biofilm concentrations, composition and abundance of microbial populations as well as biodiversity in the biofilms, which collectively affected the degradation rates of the pharmaceuticals. We observed higher kinetic rates per unit of biofilm concentration under autotrophic conditions compared to heterotrophic conditions for all compounds except Naproxen, indicating the importance of nitrification in the transformation of such compounds. The results also revealed a positive relationship between biodiversity and biomass-normalized kinetic rates of most compounds.","container-title":"Journal of Hazardous Materials","DOI":"10.1016/j.jhazmat.2023.132232","ISSN":"0304-3894","journalAbbreviation":"Journal of Hazardous Materials","page":"132232","source":"ScienceDirect","title":"Biotransformation of micropollutants in moving bed biofilm reactors under heterotrophic and autotrophic conditions","volume":"460","author":[{"family":"Ahmadi","given":"Navid"},{"family":"Abbasi","given":"Mona"},{"family":"Torabian","given":"Ali"},{"family":"Loosdrecht","given":"Mark C. M.","non-dropping-particle":"van"},{"family":"Ducoste","given":"Joel"}],"issued":{"date-parts":[["2023",10,15]]}}}],"schema":"https://github.com/citation-style-language/schema/raw/master/csl-citation.json"} </w:instrText>
      </w:r>
      <w:r w:rsidR="0058233E" w:rsidRPr="007C69CE">
        <w:fldChar w:fldCharType="separate"/>
      </w:r>
      <w:r w:rsidR="0058233E" w:rsidRPr="007C69CE">
        <w:rPr>
          <w:rFonts w:cs="Arial"/>
        </w:rPr>
        <w:t>(Ahmadi et al., 2023)</w:t>
      </w:r>
      <w:r w:rsidR="0058233E" w:rsidRPr="007C69CE">
        <w:fldChar w:fldCharType="end"/>
      </w:r>
      <w:r w:rsidR="001928CF" w:rsidRPr="007C69CE">
        <w:t>.</w:t>
      </w:r>
      <w:r w:rsidR="00CF24A3" w:rsidRPr="007C69CE">
        <w:t xml:space="preserve"> </w:t>
      </w:r>
      <w:r w:rsidR="009E4C69" w:rsidRPr="007C69CE">
        <w:t>M</w:t>
      </w:r>
      <w:r w:rsidR="00CB37CB">
        <w:t>B</w:t>
      </w:r>
      <w:r w:rsidR="009E4C69" w:rsidRPr="007C69CE">
        <w:t xml:space="preserve">BR is usually not a tertiary treatment but an optimization of </w:t>
      </w:r>
      <w:r w:rsidR="00F85365" w:rsidRPr="007C69CE">
        <w:t>the CAS</w:t>
      </w:r>
      <w:r w:rsidR="009E4C69" w:rsidRPr="007C69CE">
        <w:t xml:space="preserve"> system. </w:t>
      </w:r>
      <w:r w:rsidR="00B4249B" w:rsidRPr="007C69CE">
        <w:t>M</w:t>
      </w:r>
      <w:r w:rsidR="00CB37CB">
        <w:t>B</w:t>
      </w:r>
      <w:r w:rsidR="00B4249B" w:rsidRPr="007C69CE">
        <w:t xml:space="preserve">BR </w:t>
      </w:r>
      <w:r w:rsidR="00327B51" w:rsidRPr="007C69CE">
        <w:t>can be recommended</w:t>
      </w:r>
      <w:r w:rsidR="00B4249B" w:rsidRPr="007C69CE">
        <w:t xml:space="preserve"> when</w:t>
      </w:r>
      <w:r w:rsidR="00192DD8">
        <w:t xml:space="preserve"> </w:t>
      </w:r>
      <w:r w:rsidR="007E13B3">
        <w:t>current WWTP need to be improved or</w:t>
      </w:r>
      <w:r w:rsidR="00E046D6">
        <w:t xml:space="preserve"> when designing new installations for wastewater treatment.</w:t>
      </w:r>
      <w:r w:rsidR="00B4249B" w:rsidRPr="007C69CE">
        <w:t xml:space="preserve"> </w:t>
      </w:r>
      <w:r w:rsidR="00621F9C">
        <w:t>This technology is more recent and more advanced for secondary treatment</w:t>
      </w:r>
      <w:r w:rsidR="00A04163" w:rsidRPr="007C69CE">
        <w:t>.</w:t>
      </w:r>
      <w:r w:rsidR="00C92182" w:rsidRPr="007C69CE">
        <w:t xml:space="preserve"> MBBR has</w:t>
      </w:r>
      <w:r w:rsidR="00EF6B23" w:rsidRPr="007C69CE">
        <w:t xml:space="preserve"> also</w:t>
      </w:r>
      <w:r w:rsidR="00C92182" w:rsidRPr="007C69CE">
        <w:t xml:space="preserve"> been investigated as a </w:t>
      </w:r>
      <w:r w:rsidR="00E30F76" w:rsidRPr="007C69CE">
        <w:t xml:space="preserve">tertiary </w:t>
      </w:r>
      <w:r w:rsidR="00C92182" w:rsidRPr="007C69CE">
        <w:t xml:space="preserve">treatment </w:t>
      </w:r>
      <w:r w:rsidR="00337964" w:rsidRPr="007C69CE">
        <w:t xml:space="preserve">after </w:t>
      </w:r>
      <w:r w:rsidR="00F04E72" w:rsidRPr="007C69CE">
        <w:t>CAS</w:t>
      </w:r>
      <w:r w:rsidR="00A01D4E">
        <w:t>. In this case it is</w:t>
      </w:r>
      <w:r w:rsidR="00C92182" w:rsidRPr="007C69CE">
        <w:t xml:space="preserve"> called ‘tertiary MMBR’</w:t>
      </w:r>
      <w:r w:rsidR="00A01D4E">
        <w:t xml:space="preserve"> and</w:t>
      </w:r>
      <w:r w:rsidR="00F313DA">
        <w:t xml:space="preserve"> it showed to be an improved addition to the</w:t>
      </w:r>
      <w:r w:rsidR="00D305AB">
        <w:t xml:space="preserve"> system in the context of CEC </w:t>
      </w:r>
      <w:r w:rsidR="008C4D76">
        <w:t>removal and degradation</w:t>
      </w:r>
      <w:r w:rsidR="00C92182" w:rsidRPr="007C69CE">
        <w:t xml:space="preserve"> </w:t>
      </w:r>
      <w:r w:rsidR="003E4073" w:rsidRPr="007C69CE">
        <w:fldChar w:fldCharType="begin"/>
      </w:r>
      <w:r w:rsidR="003E4073" w:rsidRPr="007C69CE">
        <w:instrText xml:space="preserve"> ADDIN ZOTERO_ITEM CSL_CITATION {"citationID":"O4Fm2Ru2","properties":{"formattedCitation":"(Edefell et al., 2021)","plainCitation":"(Edefell et al., 2021)","noteIndex":0},"citationItems":[{"id":100,"uris":["http://zotero.org/users/local/h6YJVYLe/items/QZZPTNV4"],"itemData":{"id":100,"type":"article-journal","abstract":"A novel process configuration was designed to increase biofilm growth in tertiary moving bed biofilm reactors (MBBRs) by providing additional substrate from primary treated wastewater in a sidestream reactor under different redox conditions in order to improve micropollutant removal in MBBRs with low substrate availability. This novel recirculating MBBR was operated on pilot scale for 13 months, and a systematic increase was seen in the biomass concentration and the micropollutant degradation rates, compared to a tertiary MBBR without additional substrate. The degradation rates per unit carrier surface area increased in the order of ten times, and for certain micropollutants, such as atenolol, metoprolol, trimethoprim and roxithromycin, the degradation rates increased 20–60 times. Aerobic conditions were critical for maintaining high micropollutant degradation rates. With innovative MBBR configurations it may be possible to improve the biological degradation of organic micropollutants in wastewater. It is suggested that degradation rates be normalized to the carrier surface area, in favor of the biomass concentration, as this reflects the diffusion limitations of oxygen, and will facilitate the comparison of different biofilm systems.","container-title":"Journal of Hazardous Materials","DOI":"10.1016/j.jhazmat.2021.125535","ISSN":"0304-3894","journalAbbreviation":"Journal of Hazardous Materials","page":"125535","source":"ScienceDirect","title":"Promoting the degradation of organic micropollutants in tertiary moving bed biofilm reactors by controlling growth and redox conditions","volume":"414","author":[{"family":"Edefell","given":"Ellen"},{"family":"Falås","given":"Per"},{"family":"Torresi","given":"Elena"},{"family":"Hagman","given":"Marinette"},{"family":"Cimbritz","given":"Michael"},{"family":"Bester","given":"Kai"},{"family":"Christensson","given":"Magnus"}],"issued":{"date-parts":[["2021",7,15]]}}}],"schema":"https://github.com/citation-style-language/schema/raw/master/csl-citation.json"} </w:instrText>
      </w:r>
      <w:r w:rsidR="003E4073" w:rsidRPr="007C69CE">
        <w:fldChar w:fldCharType="separate"/>
      </w:r>
      <w:r w:rsidR="003E4073" w:rsidRPr="007C69CE">
        <w:rPr>
          <w:rFonts w:cs="Arial"/>
        </w:rPr>
        <w:t>(Edefell et al., 2021)</w:t>
      </w:r>
      <w:r w:rsidR="003E4073" w:rsidRPr="007C69CE">
        <w:fldChar w:fldCharType="end"/>
      </w:r>
      <w:r w:rsidR="006227AD" w:rsidRPr="007C69CE">
        <w:t>.</w:t>
      </w:r>
    </w:p>
    <w:p w14:paraId="0E31746E" w14:textId="77777777" w:rsidR="008C4D76" w:rsidRPr="007C69CE" w:rsidRDefault="008C4D76" w:rsidP="008C4D76">
      <w:pPr>
        <w:jc w:val="both"/>
      </w:pPr>
    </w:p>
    <w:p w14:paraId="1A4C65A6" w14:textId="61419C12" w:rsidR="008C4D76" w:rsidRDefault="008C4D76" w:rsidP="008C4D76">
      <w:pPr>
        <w:jc w:val="both"/>
      </w:pPr>
      <w:r w:rsidRPr="007C69CE">
        <w:rPr>
          <w:u w:val="single"/>
        </w:rPr>
        <w:t>Coagulation and flocculation</w:t>
      </w:r>
      <w:r w:rsidRPr="007C69CE">
        <w:t xml:space="preserve"> are processes that are more part of the primary treatment. This group received less interest as MPs adsorbed to the solid sludge are a secondary waste.</w:t>
      </w:r>
      <w:r w:rsidR="00FF5048">
        <w:t xml:space="preserve"> </w:t>
      </w:r>
      <w:r w:rsidR="00676A36">
        <w:t>The sediment</w:t>
      </w:r>
      <w:r w:rsidR="005830C9">
        <w:t xml:space="preserve"> </w:t>
      </w:r>
      <w:r w:rsidR="00AF6E3E">
        <w:t xml:space="preserve">is then </w:t>
      </w:r>
      <w:r w:rsidR="00391F2B">
        <w:t>the</w:t>
      </w:r>
      <w:r w:rsidR="00AF6E3E">
        <w:t xml:space="preserve"> pollution problem unless MPs could be purified</w:t>
      </w:r>
      <w:r w:rsidR="00F5173C">
        <w:t>, which again would be a challenging task</w:t>
      </w:r>
      <w:r w:rsidR="00AF6E3E">
        <w:t xml:space="preserve"> </w:t>
      </w:r>
      <w:r w:rsidR="00AB3704">
        <w:fldChar w:fldCharType="begin"/>
      </w:r>
      <w:r w:rsidR="00AB3704">
        <w:instrText xml:space="preserve"> ADDIN ZOTERO_ITEM CSL_CITATION {"citationID":"NPqQOg2f","properties":{"formattedCitation":"(Zahmatkesh, Amesho, et al., 2022)","plainCitation":"(Zahmatkesh, Amesho, et al., 2022)","noteIndex":0},"citationItems":[{"id":89,"uris":["http://zotero.org/users/local/h6YJVYLe/items/Z4N4ZFCU"],"itemData":{"id":89,"type":"article-journal","container-title":"Journal of Hazardous Materials Advances","DOI":"10.1016/j.hazadv.2022.100121","ISSN":"27724166","journalAbbreviation":"Journal of Hazardous Materials Advances","language":"en","page":"100121","source":"DOI.org (Crossref)","title":"A critical review on diverse technologies for advanced wastewater treatment during SARS-CoV-2 pandemic: What do we know?","title-short":"A critical review on diverse technologies for advanced wastewater treatment during SARS-CoV-2 pandemic","volume":"7","author":[{"family":"Zahmatkesh","given":"Sasan"},{"family":"Amesho","given":"Kassian T.T."},{"family":"Sillanpää","given":"Mika"}],"issued":{"date-parts":[["2022",8]]}}}],"schema":"https://github.com/citation-style-language/schema/raw/master/csl-citation.json"} </w:instrText>
      </w:r>
      <w:r w:rsidR="00AB3704">
        <w:fldChar w:fldCharType="separate"/>
      </w:r>
      <w:r w:rsidR="00AB3704" w:rsidRPr="00AB3704">
        <w:rPr>
          <w:rFonts w:cs="Arial"/>
        </w:rPr>
        <w:t>(Zahmatkesh, Amesho, et al., 2022)</w:t>
      </w:r>
      <w:r w:rsidR="00AB3704">
        <w:fldChar w:fldCharType="end"/>
      </w:r>
      <w:r w:rsidR="00AF6E3E">
        <w:t>.</w:t>
      </w:r>
    </w:p>
    <w:p w14:paraId="24FCB827" w14:textId="77777777" w:rsidR="008C4D76" w:rsidRDefault="008C4D76" w:rsidP="00DF3E0B">
      <w:pPr>
        <w:jc w:val="both"/>
      </w:pPr>
    </w:p>
    <w:p w14:paraId="4090AEA0" w14:textId="77777777" w:rsidR="00BB2E24" w:rsidRPr="007C69CE" w:rsidRDefault="00BB2E24" w:rsidP="00DF3E0B">
      <w:pPr>
        <w:jc w:val="both"/>
      </w:pPr>
    </w:p>
    <w:p w14:paraId="4293B7DB" w14:textId="77777777" w:rsidR="00F438FD" w:rsidRDefault="000B170B" w:rsidP="00EF6B23">
      <w:pPr>
        <w:keepNext/>
        <w:jc w:val="center"/>
      </w:pPr>
      <w:r w:rsidRPr="007C69CE">
        <w:rPr>
          <w:noProof/>
        </w:rPr>
        <w:drawing>
          <wp:inline distT="0" distB="0" distL="0" distR="0" wp14:anchorId="37314752" wp14:editId="282BE004">
            <wp:extent cx="5727700" cy="2803525"/>
            <wp:effectExtent l="0" t="0" r="6350" b="0"/>
            <wp:docPr id="1493926030" name="Picture 1" descr="A diagram of a biosynthesi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3926030" name="Picture 1" descr="A diagram of a biosynthesis&#10;&#10;Description automatically generated"/>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27700" cy="2803525"/>
                    </a:xfrm>
                    <a:prstGeom prst="rect">
                      <a:avLst/>
                    </a:prstGeom>
                    <a:noFill/>
                    <a:ln>
                      <a:noFill/>
                    </a:ln>
                  </pic:spPr>
                </pic:pic>
              </a:graphicData>
            </a:graphic>
          </wp:inline>
        </w:drawing>
      </w:r>
    </w:p>
    <w:p w14:paraId="72520F37" w14:textId="77777777" w:rsidR="00F5173C" w:rsidRPr="007C69CE" w:rsidRDefault="00F5173C" w:rsidP="00EF6B23">
      <w:pPr>
        <w:keepNext/>
        <w:jc w:val="center"/>
      </w:pPr>
    </w:p>
    <w:p w14:paraId="78970F62" w14:textId="756904EC" w:rsidR="000B170B" w:rsidRPr="007C69CE" w:rsidRDefault="00F438FD" w:rsidP="00EF6B23">
      <w:pPr>
        <w:pStyle w:val="Caption"/>
        <w:jc w:val="center"/>
        <w:rPr>
          <w:b/>
          <w:bCs/>
          <w:i w:val="0"/>
          <w:iCs w:val="0"/>
        </w:rPr>
      </w:pPr>
      <w:bookmarkStart w:id="30" w:name="_Ref152404895"/>
      <w:r w:rsidRPr="007C69CE">
        <w:rPr>
          <w:b/>
          <w:bCs/>
          <w:i w:val="0"/>
          <w:iCs w:val="0"/>
        </w:rPr>
        <w:t xml:space="preserve">Figure </w:t>
      </w:r>
      <w:r w:rsidR="007D58D3">
        <w:rPr>
          <w:b/>
          <w:bCs/>
          <w:i w:val="0"/>
          <w:iCs w:val="0"/>
        </w:rPr>
        <w:fldChar w:fldCharType="begin"/>
      </w:r>
      <w:r w:rsidR="007D58D3">
        <w:rPr>
          <w:b/>
          <w:bCs/>
          <w:i w:val="0"/>
          <w:iCs w:val="0"/>
        </w:rPr>
        <w:instrText xml:space="preserve"> SEQ Figure \* ARABIC </w:instrText>
      </w:r>
      <w:r w:rsidR="007D58D3">
        <w:rPr>
          <w:b/>
          <w:bCs/>
          <w:i w:val="0"/>
          <w:iCs w:val="0"/>
        </w:rPr>
        <w:fldChar w:fldCharType="separate"/>
      </w:r>
      <w:r w:rsidR="00843CB6">
        <w:rPr>
          <w:b/>
          <w:bCs/>
          <w:i w:val="0"/>
          <w:iCs w:val="0"/>
          <w:noProof/>
        </w:rPr>
        <w:t>7</w:t>
      </w:r>
      <w:r w:rsidR="007D58D3">
        <w:rPr>
          <w:b/>
          <w:bCs/>
          <w:i w:val="0"/>
          <w:iCs w:val="0"/>
        </w:rPr>
        <w:fldChar w:fldCharType="end"/>
      </w:r>
      <w:bookmarkEnd w:id="30"/>
      <w:r w:rsidRPr="007C69CE">
        <w:rPr>
          <w:b/>
          <w:bCs/>
          <w:i w:val="0"/>
          <w:iCs w:val="0"/>
        </w:rPr>
        <w:t xml:space="preserve"> Working</w:t>
      </w:r>
      <w:r w:rsidR="00AE6C2D" w:rsidRPr="007C69CE">
        <w:rPr>
          <w:b/>
          <w:bCs/>
          <w:i w:val="0"/>
          <w:iCs w:val="0"/>
        </w:rPr>
        <w:t xml:space="preserve"> principle</w:t>
      </w:r>
      <w:r w:rsidRPr="007C69CE">
        <w:rPr>
          <w:b/>
          <w:bCs/>
          <w:i w:val="0"/>
          <w:iCs w:val="0"/>
        </w:rPr>
        <w:t xml:space="preserve"> of a moving bed biofilm reactor</w:t>
      </w:r>
      <w:r w:rsidR="004820D1">
        <w:rPr>
          <w:b/>
          <w:bCs/>
          <w:i w:val="0"/>
          <w:iCs w:val="0"/>
        </w:rPr>
        <w:t xml:space="preserve">, </w:t>
      </w:r>
      <w:r w:rsidRPr="007C69CE">
        <w:rPr>
          <w:b/>
          <w:bCs/>
          <w:i w:val="0"/>
          <w:iCs w:val="0"/>
        </w:rPr>
        <w:t>MBBR</w:t>
      </w:r>
      <w:r w:rsidR="00CF24A3" w:rsidRPr="007C69CE">
        <w:rPr>
          <w:b/>
          <w:bCs/>
          <w:i w:val="0"/>
          <w:iCs w:val="0"/>
        </w:rPr>
        <w:t xml:space="preserve"> </w:t>
      </w:r>
      <w:r w:rsidR="007A255E" w:rsidRPr="007C69CE">
        <w:rPr>
          <w:b/>
          <w:bCs/>
          <w:i w:val="0"/>
          <w:iCs w:val="0"/>
        </w:rPr>
        <w:fldChar w:fldCharType="begin"/>
      </w:r>
      <w:r w:rsidR="007A255E" w:rsidRPr="007C69CE">
        <w:rPr>
          <w:b/>
          <w:bCs/>
          <w:i w:val="0"/>
          <w:iCs w:val="0"/>
        </w:rPr>
        <w:instrText xml:space="preserve"> ADDIN ZOTERO_ITEM CSL_CITATION {"citationID":"cfTMOYU0","properties":{"formattedCitation":"(Saidulu et al., 2021)","plainCitation":"(Saidulu et al., 2021)","noteIndex":0},"citationItems":[{"id":103,"uris":["http://zotero.org/users/local/h6YJVYLe/items/QX8ZVZ2U"],"itemData":{"id":103,"type":"article-journal","abstract":"The various detrimental effects of wastewater generated from different anthropogenic activities are among the biggest challenges to sustainable development. Among various technologies developed to tackle wastewater, biological treatment methods, such as moving bed biofilm reactor (MBBR) and membrane bioreactor (MBR), have been extensively used in the past few decades due to their cost-effectiveness, wide applications, technical feasibility, etc. However, certain limitations of MBR and MBBR have led to the hybridization of these two technologies. In this context, a thorough bibliometric assay of MBBR, MBR, and hybrid moving bed membrane bioreactor (MBMBR) has been performed to analyze the current trends in publication, contributing authors and countries, major research hotspots, etc. It was observed that for both MBBR and MBR, China had the maximum contribution, i.e., 30.4% and 30.5%, respectively, in terms of the number of publications. The future trend of the selected treatment methods was assessed with the help of S-curve simulation. In both cases, greater than 70% of research articles were published in the last decade, which may be due to the increasingly stringent regulations on effluent quality. Subsequently, this study investigated the performance and responsible mechanisms for these systems. MBMBR was found to be more effective than MBR in terms of pollutant removal, followed by MBBR. The nutrient removal efficiency of MBMBR systems was significantly higher (73.5%) as compared to MBBR (50%) and MBR (62.5%). Life cycle assessment (LCA) has been discussed for the selected treatment methods to evaluate sustainability aspects.","container-title":"Journal of Environmental Chemical Engineering","DOI":"10.1016/j.jece.2021.106112","ISSN":"2213-3437","issue":"5","journalAbbreviation":"Journal of Environmental Chemical Engineering","page":"106112","source":"ScienceDirect","title":"A systematic review of moving bed biofilm reactor, membrane bioreactor, and moving bed membrane bioreactor for wastewater treatment: Comparison of research trends, removal mechanisms, and performance","title-short":"A systematic review of moving bed biofilm reactor, membrane bioreactor, and moving bed membrane bioreactor for wastewater treatment","volume":"9","author":[{"family":"Saidulu","given":"Duduku"},{"family":"Majumder","given":"Abhradeep"},{"family":"Gupta","given":"Ashok Kumar"}],"issued":{"date-parts":[["2021",10,1]]}}}],"schema":"https://github.com/citation-style-language/schema/raw/master/csl-citation.json"} </w:instrText>
      </w:r>
      <w:r w:rsidR="007A255E" w:rsidRPr="007C69CE">
        <w:rPr>
          <w:b/>
          <w:bCs/>
          <w:i w:val="0"/>
          <w:iCs w:val="0"/>
        </w:rPr>
        <w:fldChar w:fldCharType="separate"/>
      </w:r>
      <w:r w:rsidR="007A255E" w:rsidRPr="007C69CE">
        <w:rPr>
          <w:rFonts w:cs="Arial"/>
          <w:b/>
          <w:bCs/>
          <w:i w:val="0"/>
          <w:iCs w:val="0"/>
        </w:rPr>
        <w:t>(Saidulu et al., 2021)</w:t>
      </w:r>
      <w:r w:rsidR="007A255E" w:rsidRPr="007C69CE">
        <w:rPr>
          <w:b/>
          <w:bCs/>
          <w:i w:val="0"/>
          <w:iCs w:val="0"/>
        </w:rPr>
        <w:fldChar w:fldCharType="end"/>
      </w:r>
    </w:p>
    <w:p w14:paraId="12DFB4ED" w14:textId="0987FFA1" w:rsidR="00BB2E24" w:rsidRDefault="00BB2E24">
      <w:pPr>
        <w:spacing w:after="160" w:line="2" w:lineRule="auto"/>
      </w:pPr>
      <w:r>
        <w:br w:type="page"/>
      </w:r>
    </w:p>
    <w:p w14:paraId="2B2C9DBF" w14:textId="3A6FDDA9" w:rsidR="00E50BB0" w:rsidRDefault="00E50BB0" w:rsidP="00E50BB0">
      <w:pPr>
        <w:jc w:val="both"/>
      </w:pPr>
      <w:r w:rsidRPr="007C69CE">
        <w:rPr>
          <w:u w:val="single"/>
        </w:rPr>
        <w:lastRenderedPageBreak/>
        <w:t>Adsorption</w:t>
      </w:r>
      <w:r w:rsidRPr="007C69CE">
        <w:t xml:space="preserve"> is one of the most positively depicted treatment groups in </w:t>
      </w:r>
      <w:r w:rsidRPr="007C69CE">
        <w:fldChar w:fldCharType="begin"/>
      </w:r>
      <w:r w:rsidRPr="007C69CE">
        <w:instrText xml:space="preserve"> REF _Ref152228340 \h </w:instrText>
      </w:r>
      <w:r w:rsidR="0076001A">
        <w:instrText xml:space="preserve"> \* MERGEFORMAT </w:instrText>
      </w:r>
      <w:r w:rsidRPr="007C69CE">
        <w:fldChar w:fldCharType="separate"/>
      </w:r>
      <w:r w:rsidR="00843CB6" w:rsidRPr="007C69CE">
        <w:rPr>
          <w:b/>
          <w:bCs/>
        </w:rPr>
        <w:t xml:space="preserve">Table </w:t>
      </w:r>
      <w:r w:rsidR="00843CB6" w:rsidRPr="00843CB6">
        <w:rPr>
          <w:b/>
          <w:bCs/>
          <w:noProof/>
        </w:rPr>
        <w:t>2</w:t>
      </w:r>
      <w:r w:rsidRPr="007C69CE">
        <w:fldChar w:fldCharType="end"/>
      </w:r>
      <w:r w:rsidRPr="007C69CE">
        <w:t>. It features very high efficiencies, with low energy and chemical demands</w:t>
      </w:r>
      <w:r w:rsidR="00D3764A">
        <w:t>,</w:t>
      </w:r>
      <w:r w:rsidRPr="007C69CE">
        <w:t xml:space="preserve"> and is easy to install.</w:t>
      </w:r>
      <w:r w:rsidR="00D3764A">
        <w:t xml:space="preserve"> Economically, the adsorption method is attracting as installation (CAPEX) and operation (OPEX) costs are rather low.</w:t>
      </w:r>
      <w:r w:rsidRPr="007C69CE">
        <w:t xml:space="preserve"> </w:t>
      </w:r>
      <w:r w:rsidR="000F556C">
        <w:t>Another benefit is the</w:t>
      </w:r>
      <w:r w:rsidR="00D3764A">
        <w:t xml:space="preserve"> effective</w:t>
      </w:r>
      <w:r w:rsidR="000F556C">
        <w:t>, additional removal of</w:t>
      </w:r>
      <w:r w:rsidRPr="007C69CE">
        <w:t xml:space="preserve"> heavy metals</w:t>
      </w:r>
      <w:r w:rsidR="000F556C">
        <w:t xml:space="preserve"> (HM) and som</w:t>
      </w:r>
      <w:r w:rsidR="00D3764A">
        <w:t xml:space="preserve">e dissolved organic matter (DOC). </w:t>
      </w:r>
      <w:r w:rsidR="000F556C">
        <w:t>Further, f</w:t>
      </w:r>
      <w:r w:rsidR="00D3764A">
        <w:t>ull-scale installations can</w:t>
      </w:r>
      <w:r w:rsidR="000F556C">
        <w:t xml:space="preserve"> already</w:t>
      </w:r>
      <w:r w:rsidR="00D3764A">
        <w:t xml:space="preserve"> be observed at drinking water facilities </w:t>
      </w:r>
      <w:r w:rsidR="000F556C">
        <w:t>be transferred to wastewater facilities.</w:t>
      </w:r>
      <w:r w:rsidRPr="007C69CE">
        <w:t xml:space="preserve"> Compared to membrane treatment, adsorption has several advantages. First, sorbents can be very abundant when agricultural, food, or industrial wastes are used </w:t>
      </w:r>
      <w:r w:rsidRPr="007C69CE">
        <w:fldChar w:fldCharType="begin"/>
      </w:r>
      <w:r w:rsidRPr="007C69CE">
        <w:instrText xml:space="preserve"> ADDIN ZOTERO_ITEM CSL_CITATION {"citationID":"NXvCGfll","properties":{"formattedCitation":"(Issabayeva et al., 2017)","plainCitation":"(Issabayeva et al., 2017)","noteIndex":0},"citationItems":[{"id":12,"uris":["http://zotero.org/users/local/h6YJVYLe/items/387T8K5Z"],"itemData":{"id":12,"type":"article-journal","abstract":"Phenol and its derivatives are used in numerous industrial processes; these compounds are highly toxic and corrosive, classified as priority pollutants. One of the effective processes for the removal of phenols is adsorption. Numerous and various adsorbents in nature have been researched for this purpose in the past decade. Their adsorption capacities vary from 1 to &gt;1000 mg/g, and are influenced by such factors as the adsorbent’s surface area, pH, temperature, concentration of phenol and surface functional groups, contact time, etc. In this review, adsorbents tested for the removal of phenol and phenol compounds have been classified into four groups: carbonaceous adsorbents, clay and natural mineral adsorbents, polymer-based adsorbents, and novel adsorbents. The highest adsorption capacities were attained by polymer-based adsorbents (&gt;1000 mg/g), whereas natural clays and novel adsorbents showed adsorption capacities of the lower range as compared to the carbonaceous adsorbents. The major advantage of phenol adsorption over other applicable processes is the high potential for phenol recovery and reuse.","container-title":"Reviews in Chemical Engineering","DOI":"10.1515/revce-2017-0007","journalAbbreviation":"Reviews in Chemical Engineering","source":"ResearchGate","title":"A review on the adsorption of phenols from wastewater onto diverse groups of adsorbents","volume":"34","author":[{"family":"Issabayeva","given":"Gulnaziya"},{"family":"Hang","given":"Shu"},{"family":"Wong","given":"Mee"},{"family":"Aroua","given":"Mohamed"}],"issued":{"date-parts":[["2017",1,23]]}}}],"schema":"https://github.com/citation-style-language/schema/raw/master/csl-citation.json"} </w:instrText>
      </w:r>
      <w:r w:rsidRPr="007C69CE">
        <w:fldChar w:fldCharType="separate"/>
      </w:r>
      <w:r w:rsidRPr="007C69CE">
        <w:rPr>
          <w:rFonts w:cs="Arial"/>
        </w:rPr>
        <w:t>(Issabayeva et al., 2017)</w:t>
      </w:r>
      <w:r w:rsidRPr="007C69CE">
        <w:fldChar w:fldCharType="end"/>
      </w:r>
      <w:r w:rsidRPr="007C69CE">
        <w:t>, while membranes are products manufactured by complex processes. Another advantage is that activated caron (AC) has perfect adsorption ability for relatively low molecular mass organic pollutants</w:t>
      </w:r>
      <w:r w:rsidR="000F556C">
        <w:t>, making it ideal for tackling micro pollution</w:t>
      </w:r>
      <w:r w:rsidRPr="007C69CE">
        <w:t xml:space="preserve"> </w:t>
      </w:r>
      <w:r w:rsidRPr="007C69CE">
        <w:fldChar w:fldCharType="begin"/>
      </w:r>
      <w:r w:rsidRPr="007C69CE">
        <w:instrText xml:space="preserve"> ADDIN ZOTERO_ITEM CSL_CITATION {"citationID":"OlfTDTCC","properties":{"formattedCitation":"(Aliakbarian et al., 2015)","plainCitation":"(Aliakbarian et al., 2015)","noteIndex":0},"citationItems":[{"id":24,"uris":["http://zotero.org/users/local/h6YJVYLe/items/P3X6J4N3"],"itemData":{"id":24,"type":"article-journal","abstract":"The adsorption of phenolic compounds from olive oil wastewater by commercial activated carbon was studied as a function of adsorbent quantity and temperature. The sorption kinetics and the equilibrium isotherms were evaluated. Under optimum conditions (8 g of activated carbon per 100 mL), the maximum sorption capacity of activated carbon expressed as mg of caffeic acid equivalent per g of activated carbon was 35.8 at 10 degrees C, 35.4 at 25 degrees C and 36.1 at 40 degrees C. The pseudo-second-order model was considered as the most suitable for kinetic results, and Langmuir isotherm was chosen to better describe the sorption system. The results confirmed the efficiency of activated carbon to remove almost all phenolic compound fractions from olive mill effluent. The preliminary results obtained will be used in future studies. The carbohydrate fraction of this upgraded residue could be employed to produce bioethanol, and adsorbed phenolic compounds can be recovered and used in different industries.","container-title":"Food Technology and Biotechnology","journalAbbreviation":"Food Technology and Biotechnology","page":"207-214","source":"ResearchGate","title":"Kinetic and Isotherm Modelling of the Adsorption of Phenolic Compounds from Olive Mill Wastewater onto Activated Carbon","volume":"53","author":[{"family":"Aliakbarian","given":"Bahar"},{"family":"Casazza","given":"Alessandro"},{"family":"Perego","given":"Patrizia"}],"issued":{"date-parts":[["2015",4,1]]}}}],"schema":"https://github.com/citation-style-language/schema/raw/master/csl-citation.json"} </w:instrText>
      </w:r>
      <w:r w:rsidRPr="007C69CE">
        <w:fldChar w:fldCharType="separate"/>
      </w:r>
      <w:r w:rsidRPr="007C69CE">
        <w:rPr>
          <w:rFonts w:cs="Arial"/>
        </w:rPr>
        <w:t>(Aliakbarian et al., 2015)</w:t>
      </w:r>
      <w:r w:rsidRPr="007C69CE">
        <w:fldChar w:fldCharType="end"/>
      </w:r>
      <w:r w:rsidRPr="007C69CE">
        <w:t xml:space="preserve">. A downside of adsorption </w:t>
      </w:r>
      <w:r w:rsidR="000F556C">
        <w:t>regards the regeneration process. Through regeneration, the concentrated stream of MPs can be removed, but not always recovered. These waste streams are most frequently managed as hazardous waste</w:t>
      </w:r>
      <w:r w:rsidR="006D43B5">
        <w:t xml:space="preserve"> and then the problem is rather ‘relocated’ than solved. </w:t>
      </w:r>
      <w:r w:rsidR="00966AB1">
        <w:t>Further being critical</w:t>
      </w:r>
      <w:r w:rsidR="006D43B5">
        <w:t xml:space="preserve">, regeneration can sometimes be associated with high energy demands </w:t>
      </w:r>
      <w:r w:rsidR="006D43B5">
        <w:fldChar w:fldCharType="begin"/>
      </w:r>
      <w:r w:rsidR="006D43B5">
        <w:instrText xml:space="preserve"> ADDIN ZOTERO_ITEM CSL_CITATION {"citationID":"mOUpLsiV","properties":{"formattedCitation":"(Ma et al., 2021; Rizzo et al., 2019)","plainCitation":"(Ma et al., 2021; Rizzo et al., 2019)","noteIndex":0},"citationItems":[{"id":17,"uris":["http://zotero.org/users/local/h6YJVYLe/items/EF4VB34K"],"itemData":{"id":17,"type":"article-journal","abstract":"Activated carbon is widely employed as an adsorbent in environmental protection, food, medicine, chemical industry, energy and other fields due to its good physical and chemical properties and low price. However, the resulting large amount of saturated activated carbon is easy to release harmful substances in the high temperature environment. Even if the saturated activated carbon is treated with harmless regeneration technology, it may lead to secondary pollution owing to improper disposal. Therefore, on the basis of summarizing the traditional methods of activated carbon regeneration, combined with the research progress in the laboratory, frontier progress of new activated carbon regeneration technology are elaborated in recent years in this paper, and the development direction of activated carbon regeneration technology are also presented in the end of the paper.","container-title":"IOP Conference Series: Earth and Environmental Science","DOI":"10.1088/1755-1315/769/2/022047","ISSN":"1755-1307, 1755-1315","issue":"2","journalAbbreviation":"IOP Conf. Ser.: Earth Environ. Sci.","language":"en","source":"DOI.org (Crossref)","title":"Study on the Harm of Waste Activated Carbon and Novel Regeneration Technology of it","URL":"https://iopscience.iop.org/article/10.1088/1755-1315/769/2/022047","volume":"769","author":[{"family":"Ma","given":"Yuanze"},{"family":"Zhang","given":"Xiuxia"},{"family":"Wen","given":"Jingyang"}],"accessed":{"date-parts":[["2023",10,6]]},"issued":{"date-parts":[["2021",5,1]]}}},{"id":144,"uris":["http://zotero.org/users/local/h6YJVYLe/items/SHHLVRH3"],"itemData":{"id":144,"type":"article-journal","container-title":"Science of The Total Environment","DOI":"10.1016/j.scitotenv.2018.11.265","ISSN":"00489697","journalAbbreviation":"Science of The Total Environment","language":"en","page":"986-1008","source":"DOI.org (Crossref)","title":"Consolidated vs new advanced treatment methods for the removal of contaminants of emerging concern from urban wastewater","volume":"655","author":[{"family":"Rizzo","given":"Luigi"},{"family":"Malato","given":"Sixto"},{"family":"Antakyali","given":"Demet"},{"family":"Beretsou","given":"Vasiliki G."},{"family":"Đolić","given":"Maja B."},{"family":"Gernjak","given":"Wolfgang"},{"family":"Heath","given":"Ester"},{"family":"Ivancev-Tumbas","given":"Ivana"},{"family":"Karaolia","given":"Popi"},{"family":"Lado Ribeiro","given":"Ana R."},{"family":"Mascolo","given":"Giuseppe"},{"family":"McArdell","given":"Christa S."},{"family":"Schaar","given":"Heidemarie"},{"family":"Silva","given":"Adrián M.T."},{"family":"Fatta-Kassinos","given":"Despo"}],"issued":{"date-parts":[["2019",3]]}}}],"schema":"https://github.com/citation-style-language/schema/raw/master/csl-citation.json"} </w:instrText>
      </w:r>
      <w:r w:rsidR="006D43B5">
        <w:fldChar w:fldCharType="separate"/>
      </w:r>
      <w:r w:rsidR="006D43B5" w:rsidRPr="006D43B5">
        <w:rPr>
          <w:rFonts w:cs="Arial"/>
        </w:rPr>
        <w:t>(Ma et al., 2021; Rizzo et al., 2019)</w:t>
      </w:r>
      <w:r w:rsidR="006D43B5">
        <w:fldChar w:fldCharType="end"/>
      </w:r>
      <w:r w:rsidR="006D43B5">
        <w:t>.</w:t>
      </w:r>
    </w:p>
    <w:p w14:paraId="2AAB1DB1" w14:textId="77777777" w:rsidR="0055332F" w:rsidRDefault="0055332F" w:rsidP="00E50BB0">
      <w:pPr>
        <w:jc w:val="both"/>
      </w:pPr>
    </w:p>
    <w:p w14:paraId="1F98B6F7" w14:textId="3EFEB433" w:rsidR="0055332F" w:rsidRDefault="0055332F" w:rsidP="00E50BB0">
      <w:pPr>
        <w:jc w:val="both"/>
      </w:pPr>
      <w:r>
        <w:t>Abatement (%) by several single unit tertiary techniques are listed</w:t>
      </w:r>
      <w:r w:rsidR="007D322C">
        <w:t xml:space="preserve"> for 6 CEC</w:t>
      </w:r>
      <w:r>
        <w:t xml:space="preserve"> in </w:t>
      </w:r>
      <w:r>
        <w:fldChar w:fldCharType="begin"/>
      </w:r>
      <w:r>
        <w:instrText xml:space="preserve"> ADDIN ZOTERO_ITEM CSL_CITATION {"citationID":"GwDbeJCD","properties":{"formattedCitation":"(Rizzo et al., 2019)","plainCitation":"(Rizzo et al., 2019)","noteIndex":0},"citationItems":[{"id":144,"uris":["http://zotero.org/users/local/h6YJVYLe/items/SHHLVRH3"],"itemData":{"id":144,"type":"article-journal","container-title":"Science of The Total Environment","DOI":"10.1016/j.scitotenv.2018.11.265","ISSN":"00489697","journalAbbreviation":"Science of The Total Environment","language":"en","page":"986-1008","source":"DOI.org (Crossref)","title":"Consolidated vs new advanced treatment methods for the removal of contaminants of emerging concern from urban wastewater","volume":"655","author":[{"family":"Rizzo","given":"Luigi"},{"family":"Malato","given":"Sixto"},{"family":"Antakyali","given":"Demet"},{"family":"Beretsou","given":"Vasiliki G."},{"family":"Đolić","given":"Maja B."},{"family":"Gernjak","given":"Wolfgang"},{"family":"Heath","given":"Ester"},{"family":"Ivancev-Tumbas","given":"Ivana"},{"family":"Karaolia","given":"Popi"},{"family":"Lado Ribeiro","given":"Ana R."},{"family":"Mascolo","given":"Giuseppe"},{"family":"McArdell","given":"Christa S."},{"family":"Schaar","given":"Heidemarie"},{"family":"Silva","given":"Adrián M.T."},{"family":"Fatta-Kassinos","given":"Despo"}],"issued":{"date-parts":[["2019",3]]}}}],"schema":"https://github.com/citation-style-language/schema/raw/master/csl-citation.json"} </w:instrText>
      </w:r>
      <w:r>
        <w:fldChar w:fldCharType="separate"/>
      </w:r>
      <w:r w:rsidR="0041591F" w:rsidRPr="0041591F">
        <w:rPr>
          <w:rFonts w:cs="Arial"/>
        </w:rPr>
        <w:t>(Rizzo et al., 2019)</w:t>
      </w:r>
      <w:r>
        <w:fldChar w:fldCharType="end"/>
      </w:r>
      <w:r w:rsidR="00921059">
        <w:t>,</w:t>
      </w:r>
      <w:r w:rsidR="009661D3">
        <w:t xml:space="preserve"> but is not </w:t>
      </w:r>
      <w:r w:rsidR="00A466E1">
        <w:t xml:space="preserve">written out in this paper as abatement </w:t>
      </w:r>
      <w:r w:rsidR="00BD6467">
        <w:t>strongly depends on the CEC and conditions.</w:t>
      </w:r>
      <w:r w:rsidR="009661D3">
        <w:t xml:space="preserve"> </w:t>
      </w:r>
      <w:r w:rsidR="00BD6467" w:rsidRPr="002C4A41">
        <w:t>Combining</w:t>
      </w:r>
      <w:r w:rsidR="00BD6467" w:rsidRPr="007C69CE">
        <w:t xml:space="preserve"> some of the above treatment groups can offer many benefits</w:t>
      </w:r>
      <w:r w:rsidR="00AD5D65">
        <w:t xml:space="preserve"> and often results in</w:t>
      </w:r>
      <w:r w:rsidR="00BD6467">
        <w:t xml:space="preserve"> highest </w:t>
      </w:r>
      <w:r w:rsidR="006D1CEB">
        <w:t>abatement</w:t>
      </w:r>
      <w:r w:rsidR="00AD5D65">
        <w:t>s</w:t>
      </w:r>
      <w:r w:rsidR="00BC0631">
        <w:t xml:space="preserve">. Examples of how treatment groups </w:t>
      </w:r>
      <w:r w:rsidR="00AD5D65">
        <w:t xml:space="preserve">from </w:t>
      </w:r>
      <w:r w:rsidR="00AD5D65">
        <w:fldChar w:fldCharType="begin"/>
      </w:r>
      <w:r w:rsidR="00AD5D65">
        <w:instrText xml:space="preserve"> REF _Ref152228340 \h </w:instrText>
      </w:r>
      <w:r w:rsidR="00744CE6">
        <w:instrText xml:space="preserve"> \* MERGEFORMAT </w:instrText>
      </w:r>
      <w:r w:rsidR="00AD5D65">
        <w:fldChar w:fldCharType="separate"/>
      </w:r>
      <w:r w:rsidR="00843CB6" w:rsidRPr="007C69CE">
        <w:rPr>
          <w:b/>
          <w:bCs/>
        </w:rPr>
        <w:t xml:space="preserve">Table </w:t>
      </w:r>
      <w:r w:rsidR="00843CB6" w:rsidRPr="00843CB6">
        <w:rPr>
          <w:b/>
          <w:bCs/>
          <w:noProof/>
        </w:rPr>
        <w:t>2</w:t>
      </w:r>
      <w:r w:rsidR="00AD5D65">
        <w:fldChar w:fldCharType="end"/>
      </w:r>
      <w:r w:rsidR="00BC0631">
        <w:t xml:space="preserve"> can be combined are discussed in the next section.</w:t>
      </w:r>
    </w:p>
    <w:p w14:paraId="7B0BFE7F" w14:textId="77777777" w:rsidR="00F65024" w:rsidRDefault="00F65024" w:rsidP="00E50BB0">
      <w:pPr>
        <w:jc w:val="both"/>
      </w:pPr>
    </w:p>
    <w:p w14:paraId="70E15D2F" w14:textId="381E9C78" w:rsidR="006373B7" w:rsidRDefault="00284BF9" w:rsidP="00284BF9">
      <w:pPr>
        <w:pStyle w:val="Heading3"/>
      </w:pPr>
      <w:r>
        <w:t>Combined technologies for tertiary treatment</w:t>
      </w:r>
    </w:p>
    <w:p w14:paraId="2B43C220" w14:textId="5573EE96" w:rsidR="00064C02" w:rsidRPr="007C69CE" w:rsidRDefault="00385B37" w:rsidP="00DC42E5">
      <w:pPr>
        <w:jc w:val="both"/>
      </w:pPr>
      <w:r w:rsidRPr="007C69CE">
        <w:t xml:space="preserve">A </w:t>
      </w:r>
      <w:r w:rsidRPr="002C4A41">
        <w:rPr>
          <w:u w:val="single"/>
        </w:rPr>
        <w:t>membrane bioreactor (MBR)</w:t>
      </w:r>
      <w:r w:rsidRPr="007C69CE">
        <w:t xml:space="preserve"> is an advanced and alternative technology for </w:t>
      </w:r>
      <w:r w:rsidR="00F84ADA" w:rsidRPr="007C69CE">
        <w:t>CAS</w:t>
      </w:r>
      <w:r w:rsidR="00A41AB7" w:rsidRPr="007C69CE">
        <w:t xml:space="preserve"> systems</w:t>
      </w:r>
      <w:r w:rsidRPr="007C69CE">
        <w:t>. The combination of biological and membrane treatment provides better-quality effluent with low micropollutant concentrations. It is already widely implemented for water reuse applications.</w:t>
      </w:r>
      <w:r w:rsidR="00F75387" w:rsidRPr="007C69CE">
        <w:t xml:space="preserve"> The working</w:t>
      </w:r>
      <w:r w:rsidR="00470E59" w:rsidRPr="007C69CE">
        <w:t xml:space="preserve"> principle</w:t>
      </w:r>
      <w:r w:rsidR="00F75387" w:rsidRPr="007C69CE">
        <w:t xml:space="preserve"> is shown in </w:t>
      </w:r>
      <w:r w:rsidR="00E45530" w:rsidRPr="007C69CE">
        <w:rPr>
          <w:b/>
          <w:bCs/>
        </w:rPr>
        <w:fldChar w:fldCharType="begin"/>
      </w:r>
      <w:r w:rsidR="00E45530" w:rsidRPr="007C69CE">
        <w:rPr>
          <w:b/>
          <w:bCs/>
        </w:rPr>
        <w:instrText xml:space="preserve"> REF _Ref152405502 \h  \* MERGEFORMAT </w:instrText>
      </w:r>
      <w:r w:rsidR="00E45530" w:rsidRPr="007C69CE">
        <w:rPr>
          <w:b/>
          <w:bCs/>
        </w:rPr>
      </w:r>
      <w:r w:rsidR="00E45530" w:rsidRPr="007C69CE">
        <w:rPr>
          <w:b/>
          <w:bCs/>
        </w:rPr>
        <w:fldChar w:fldCharType="separate"/>
      </w:r>
      <w:r w:rsidR="00843CB6" w:rsidRPr="007C69CE">
        <w:rPr>
          <w:b/>
          <w:bCs/>
        </w:rPr>
        <w:t xml:space="preserve">Figure </w:t>
      </w:r>
      <w:r w:rsidR="00843CB6" w:rsidRPr="00843CB6">
        <w:rPr>
          <w:b/>
          <w:bCs/>
          <w:noProof/>
        </w:rPr>
        <w:t>8</w:t>
      </w:r>
      <w:r w:rsidR="00E45530" w:rsidRPr="007C69CE">
        <w:rPr>
          <w:b/>
          <w:bCs/>
        </w:rPr>
        <w:fldChar w:fldCharType="end"/>
      </w:r>
      <w:r w:rsidR="00A23991" w:rsidRPr="007C69CE">
        <w:t xml:space="preserve">, where OMPs are represented </w:t>
      </w:r>
      <w:r w:rsidR="00E71081" w:rsidRPr="007C69CE">
        <w:t>under the name</w:t>
      </w:r>
      <w:r w:rsidR="00A23991" w:rsidRPr="007C69CE">
        <w:t xml:space="preserve"> ‘POPs’</w:t>
      </w:r>
      <w:r w:rsidR="00A41AB7" w:rsidRPr="007C69CE">
        <w:t xml:space="preserve"> or persistent organic pollutants.</w:t>
      </w:r>
      <w:r w:rsidRPr="007C69CE">
        <w:t xml:space="preserve"> Fouling is still an issue for this method </w:t>
      </w:r>
      <w:r w:rsidRPr="007C69CE">
        <w:fldChar w:fldCharType="begin"/>
      </w:r>
      <w:r w:rsidR="004D74D4">
        <w:instrText xml:space="preserve"> ADDIN ZOTERO_ITEM CSL_CITATION {"citationID":"agBeYBuO","properties":{"formattedCitation":"(Zahmatkesh, Amesho, et al., 2022)","plainCitation":"(Zahmatkesh, Amesho, et al., 2022)","noteIndex":0},"citationItems":[{"id":89,"uris":["http://zotero.org/users/local/h6YJVYLe/items/Z4N4ZFCU"],"itemData":{"id":89,"type":"article-journal","container-title":"Journal of Hazardous Materials Advances","DOI":"10.1016/j.hazadv.2022.100121","ISSN":"27724166","journalAbbreviation":"Journal of Hazardous Materials Advances","language":"en","page":"100121","source":"DOI.org (Crossref)","title":"A critical review on diverse technologies for advanced wastewater treatment during SARS-CoV-2 pandemic: What do we know?","title-short":"A critical review on diverse technologies for advanced wastewater treatment during SARS-CoV-2 pandemic","volume":"7","author":[{"family":"Zahmatkesh","given":"Sasan"},{"family":"Amesho","given":"Kassian T.T."},{"family":"Sillanpää","given":"Mika"}],"issued":{"date-parts":[["2022",8]]}}}],"schema":"https://github.com/citation-style-language/schema/raw/master/csl-citation.json"} </w:instrText>
      </w:r>
      <w:r w:rsidRPr="007C69CE">
        <w:fldChar w:fldCharType="separate"/>
      </w:r>
      <w:r w:rsidR="004D74D4" w:rsidRPr="004D74D4">
        <w:rPr>
          <w:rFonts w:cs="Arial"/>
        </w:rPr>
        <w:t>(Zahmatkesh, Amesho, et al., 2022)</w:t>
      </w:r>
      <w:r w:rsidRPr="007C69CE">
        <w:fldChar w:fldCharType="end"/>
      </w:r>
      <w:r w:rsidRPr="007C69CE">
        <w:t>.</w:t>
      </w:r>
      <w:r w:rsidR="00DC42E5" w:rsidRPr="007C69CE">
        <w:t xml:space="preserve"> </w:t>
      </w:r>
      <w:r w:rsidR="00F75387" w:rsidRPr="007C69CE">
        <w:t xml:space="preserve">Also, </w:t>
      </w:r>
      <w:r w:rsidR="006D7ADD" w:rsidRPr="007C69CE">
        <w:t xml:space="preserve">a </w:t>
      </w:r>
      <w:r w:rsidR="00F75387" w:rsidRPr="007C69CE">
        <w:t xml:space="preserve">MBR is not a tertiary treatment but rather a </w:t>
      </w:r>
      <w:r w:rsidR="00ED07A9" w:rsidRPr="007C69CE">
        <w:t>more e</w:t>
      </w:r>
      <w:r w:rsidR="00F83BBA">
        <w:t>ffective</w:t>
      </w:r>
      <w:r w:rsidR="00ED07A9" w:rsidRPr="007C69CE">
        <w:t xml:space="preserve"> </w:t>
      </w:r>
      <w:r w:rsidR="00F75387" w:rsidRPr="007C69CE">
        <w:t>substitution for the current WWTPs.</w:t>
      </w:r>
      <w:r w:rsidR="00363FD7" w:rsidRPr="007C69CE">
        <w:t xml:space="preserve"> MBR is recommended </w:t>
      </w:r>
      <w:r w:rsidR="00224CA4">
        <w:t>for new installations.</w:t>
      </w:r>
    </w:p>
    <w:p w14:paraId="69B6298B" w14:textId="77777777" w:rsidR="003C6124" w:rsidRPr="007C69CE" w:rsidRDefault="003C6124" w:rsidP="00B64FD8">
      <w:pPr>
        <w:keepNext/>
        <w:jc w:val="center"/>
      </w:pPr>
      <w:r w:rsidRPr="007C69CE">
        <w:rPr>
          <w:noProof/>
        </w:rPr>
        <w:drawing>
          <wp:inline distT="0" distB="0" distL="0" distR="0" wp14:anchorId="7D8BBBC4" wp14:editId="1E97D3FE">
            <wp:extent cx="5727700" cy="2343785"/>
            <wp:effectExtent l="0" t="0" r="6350" b="0"/>
            <wp:docPr id="2100761332" name="Picture 2" descr="Diagram of 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0761332" name="Picture 2" descr="Diagram of a diagram of a diagram&#10;&#10;Description automatically generated"/>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27700" cy="2343785"/>
                    </a:xfrm>
                    <a:prstGeom prst="rect">
                      <a:avLst/>
                    </a:prstGeom>
                    <a:noFill/>
                    <a:ln>
                      <a:noFill/>
                    </a:ln>
                  </pic:spPr>
                </pic:pic>
              </a:graphicData>
            </a:graphic>
          </wp:inline>
        </w:drawing>
      </w:r>
    </w:p>
    <w:p w14:paraId="01111837" w14:textId="18AEB304" w:rsidR="00EF6B23" w:rsidRPr="007C69CE" w:rsidRDefault="003C6124" w:rsidP="00B64FD8">
      <w:pPr>
        <w:pStyle w:val="Caption"/>
        <w:jc w:val="center"/>
        <w:rPr>
          <w:b/>
          <w:bCs/>
          <w:i w:val="0"/>
          <w:iCs w:val="0"/>
        </w:rPr>
      </w:pPr>
      <w:bookmarkStart w:id="31" w:name="_Ref152405502"/>
      <w:r w:rsidRPr="007C69CE">
        <w:rPr>
          <w:b/>
          <w:bCs/>
          <w:i w:val="0"/>
          <w:iCs w:val="0"/>
        </w:rPr>
        <w:t xml:space="preserve">Figure </w:t>
      </w:r>
      <w:r w:rsidR="007D58D3">
        <w:rPr>
          <w:b/>
          <w:bCs/>
          <w:i w:val="0"/>
          <w:iCs w:val="0"/>
        </w:rPr>
        <w:fldChar w:fldCharType="begin"/>
      </w:r>
      <w:r w:rsidR="007D58D3">
        <w:rPr>
          <w:b/>
          <w:bCs/>
          <w:i w:val="0"/>
          <w:iCs w:val="0"/>
        </w:rPr>
        <w:instrText xml:space="preserve"> SEQ Figure \* ARABIC </w:instrText>
      </w:r>
      <w:r w:rsidR="007D58D3">
        <w:rPr>
          <w:b/>
          <w:bCs/>
          <w:i w:val="0"/>
          <w:iCs w:val="0"/>
        </w:rPr>
        <w:fldChar w:fldCharType="separate"/>
      </w:r>
      <w:r w:rsidR="00843CB6">
        <w:rPr>
          <w:b/>
          <w:bCs/>
          <w:i w:val="0"/>
          <w:iCs w:val="0"/>
          <w:noProof/>
        </w:rPr>
        <w:t>8</w:t>
      </w:r>
      <w:r w:rsidR="007D58D3">
        <w:rPr>
          <w:b/>
          <w:bCs/>
          <w:i w:val="0"/>
          <w:iCs w:val="0"/>
        </w:rPr>
        <w:fldChar w:fldCharType="end"/>
      </w:r>
      <w:bookmarkEnd w:id="31"/>
      <w:r w:rsidRPr="007C69CE">
        <w:rPr>
          <w:b/>
          <w:bCs/>
          <w:i w:val="0"/>
          <w:iCs w:val="0"/>
        </w:rPr>
        <w:t xml:space="preserve"> Working principle of a </w:t>
      </w:r>
      <w:r w:rsidR="00B64FD8" w:rsidRPr="007C69CE">
        <w:rPr>
          <w:b/>
          <w:bCs/>
          <w:i w:val="0"/>
          <w:iCs w:val="0"/>
        </w:rPr>
        <w:t>membrane bioreactor</w:t>
      </w:r>
      <w:r w:rsidR="004820D1">
        <w:rPr>
          <w:b/>
          <w:bCs/>
          <w:i w:val="0"/>
          <w:iCs w:val="0"/>
        </w:rPr>
        <w:t xml:space="preserve">, </w:t>
      </w:r>
      <w:r w:rsidR="00B64FD8" w:rsidRPr="007C69CE">
        <w:rPr>
          <w:b/>
          <w:bCs/>
          <w:i w:val="0"/>
          <w:iCs w:val="0"/>
        </w:rPr>
        <w:t xml:space="preserve">MBR </w:t>
      </w:r>
      <w:r w:rsidR="00B64FD8" w:rsidRPr="007C69CE">
        <w:rPr>
          <w:b/>
          <w:bCs/>
          <w:i w:val="0"/>
          <w:iCs w:val="0"/>
        </w:rPr>
        <w:fldChar w:fldCharType="begin"/>
      </w:r>
      <w:r w:rsidR="00B64FD8" w:rsidRPr="007C69CE">
        <w:rPr>
          <w:b/>
          <w:bCs/>
          <w:i w:val="0"/>
          <w:iCs w:val="0"/>
        </w:rPr>
        <w:instrText xml:space="preserve"> ADDIN ZOTERO_ITEM CSL_CITATION {"citationID":"C43uKXXW","properties":{"formattedCitation":"(Saidulu et al., 2021)","plainCitation":"(Saidulu et al., 2021)","noteIndex":0},"citationItems":[{"id":103,"uris":["http://zotero.org/users/local/h6YJVYLe/items/QX8ZVZ2U"],"itemData":{"id":103,"type":"article-journal","abstract":"The various detrimental effects of wastewater generated from different anthropogenic activities are among the biggest challenges to sustainable development. Among various technologies developed to tackle wastewater, biological treatment methods, such as moving bed biofilm reactor (MBBR) and membrane bioreactor (MBR), have been extensively used in the past few decades due to their cost-effectiveness, wide applications, technical feasibility, etc. However, certain limitations of MBR and MBBR have led to the hybridization of these two technologies. In this context, a thorough bibliometric assay of MBBR, MBR, and hybrid moving bed membrane bioreactor (MBMBR) has been performed to analyze the current trends in publication, contributing authors and countries, major research hotspots, etc. It was observed that for both MBBR and MBR, China had the maximum contribution, i.e., 30.4% and 30.5%, respectively, in terms of the number of publications. The future trend of the selected treatment methods was assessed with the help of S-curve simulation. In both cases, greater than 70% of research articles were published in the last decade, which may be due to the increasingly stringent regulations on effluent quality. Subsequently, this study investigated the performance and responsible mechanisms for these systems. MBMBR was found to be more effective than MBR in terms of pollutant removal, followed by MBBR. The nutrient removal efficiency of MBMBR systems was significantly higher (73.5%) as compared to MBBR (50%) and MBR (62.5%). Life cycle assessment (LCA) has been discussed for the selected treatment methods to evaluate sustainability aspects.","container-title":"Journal of Environmental Chemical Engineering","DOI":"10.1016/j.jece.2021.106112","ISSN":"2213-3437","issue":"5","journalAbbreviation":"Journal of Environmental Chemical Engineering","page":"106112","source":"ScienceDirect","title":"A systematic review of moving bed biofilm reactor, membrane bioreactor, and moving bed membrane bioreactor for wastewater treatment: Comparison of research trends, removal mechanisms, and performance","title-short":"A systematic review of moving bed biofilm reactor, membrane bioreactor, and moving bed membrane bioreactor for wastewater treatment","volume":"9","author":[{"family":"Saidulu","given":"Duduku"},{"family":"Majumder","given":"Abhradeep"},{"family":"Gupta","given":"Ashok Kumar"}],"issued":{"date-parts":[["2021",10,1]]}}}],"schema":"https://github.com/citation-style-language/schema/raw/master/csl-citation.json"} </w:instrText>
      </w:r>
      <w:r w:rsidR="00B64FD8" w:rsidRPr="007C69CE">
        <w:rPr>
          <w:b/>
          <w:bCs/>
          <w:i w:val="0"/>
          <w:iCs w:val="0"/>
        </w:rPr>
        <w:fldChar w:fldCharType="separate"/>
      </w:r>
      <w:r w:rsidR="00B64FD8" w:rsidRPr="007C69CE">
        <w:rPr>
          <w:rFonts w:cs="Arial"/>
          <w:b/>
          <w:bCs/>
          <w:i w:val="0"/>
          <w:iCs w:val="0"/>
        </w:rPr>
        <w:t>(Saidulu et al., 2021)</w:t>
      </w:r>
      <w:r w:rsidR="00B64FD8" w:rsidRPr="007C69CE">
        <w:rPr>
          <w:b/>
          <w:bCs/>
          <w:i w:val="0"/>
          <w:iCs w:val="0"/>
        </w:rPr>
        <w:fldChar w:fldCharType="end"/>
      </w:r>
    </w:p>
    <w:p w14:paraId="590FF421" w14:textId="3F5F88B7" w:rsidR="00AE2E0E" w:rsidRDefault="00DC42E5" w:rsidP="00125353">
      <w:pPr>
        <w:jc w:val="both"/>
      </w:pPr>
      <w:r w:rsidRPr="007C69CE">
        <w:t xml:space="preserve">Yet another, interesting point is the addition of </w:t>
      </w:r>
      <w:r w:rsidRPr="002C4A41">
        <w:rPr>
          <w:u w:val="single"/>
        </w:rPr>
        <w:t>AC to MBRs</w:t>
      </w:r>
      <w:r w:rsidRPr="007C69CE">
        <w:t xml:space="preserve">. Research has been done to test the addition of powdered activated carbon (PAC) inside the MBR, or GAC as a post-treatment to the MBR. It showed that in either of the technologies, AC effectively enhances the removal of many MPs and at the same time improves the MBR performance </w:t>
      </w:r>
      <w:r w:rsidRPr="007C69CE">
        <w:fldChar w:fldCharType="begin"/>
      </w:r>
      <w:r w:rsidRPr="007C69CE">
        <w:instrText xml:space="preserve"> ADDIN ZOTERO_ITEM CSL_CITATION {"citationID":"nCqkJxn6","properties":{"formattedCitation":"(Guti\\uc0\\u233{}rrez et al., 2021)","plainCitation":"(Gutiérrez et al., 2021)","noteIndex":0},"citationItems":[{"id":99,"uris":["http://zotero.org/users/local/h6YJVYLe/items/668M2KTR"],"itemData":{"id":99,"type":"article-journal","abstract":"This study consists of a review on the removal efﬁciencies of a wide spectrum of micropollutants (MPs) in biological treatment (mainly membrane bioreactor) coupled with activated carbon (AC) (AC added in the bioreactor or followed by an AC unit, acting as a post treatment). It focuses on how the presence of AC may promote the removal of MPs and the effects of dissolved organic matter (DOM) in wastewater. Removal data collected of MPs are analysed versus AC dose if powdered AC is added in the bioreactor, and as a function of the empty bed contact time in the case of a granular activated carbon (GAC) column acting as a post treatment. Moreover, the enhancement in macropollutant (organic matter, nitrogen and phosphorus compounds) removal is analysed as well as the AC mitigation effect towards membrane fouling and, ﬁnally, how sludge properties may change in the presence of AC. To sum up, it was found that AC improves the removal of most MPs, favouring their sorption on the AC surface, promoted by the presence of different functional groups and then enhancing their degradation processes. DOM is a strong competitor in sorption on the AC surface, but it may promote the transformation of GAC in a biologically activated carbon thus enhancing all the degradation processes. Finally, AC in the bioreactor increases sludge ﬂoc strength and improves its settling characteristics and sorption potential.","container-title":"Science of The Total Environment","DOI":"10.1016/j.scitotenv.2021.148050","ISSN":"00489697","journalAbbreviation":"Science of The Total Environment","language":"en","page":"148050","source":"DOI.org (Crossref)","title":"Activated carbon coupled with advanced biological wastewater treatment: A review of the enhancement in micropollutant removal","title-short":"Activated carbon coupled with advanced biological wastewater treatment","volume":"790","author":[{"family":"Gutiérrez","given":"Marina"},{"family":"Grillini","given":"Vittoria"},{"family":"Mutavdžić Pavlović","given":"Dragana"},{"family":"Verlicchi","given":"Paola"}],"issued":{"date-parts":[["2021",10]]}}}],"schema":"https://github.com/citation-style-language/schema/raw/master/csl-citation.json"} </w:instrText>
      </w:r>
      <w:r w:rsidRPr="007C69CE">
        <w:fldChar w:fldCharType="separate"/>
      </w:r>
      <w:r w:rsidRPr="007C69CE">
        <w:rPr>
          <w:rFonts w:cs="Arial"/>
          <w:szCs w:val="24"/>
        </w:rPr>
        <w:t>(Gutiérrez et al., 2021)</w:t>
      </w:r>
      <w:r w:rsidRPr="007C69CE">
        <w:fldChar w:fldCharType="end"/>
      </w:r>
      <w:r w:rsidRPr="007C69CE">
        <w:t xml:space="preserve">. </w:t>
      </w:r>
      <w:r w:rsidR="00AE2E0E">
        <w:br w:type="page"/>
      </w:r>
    </w:p>
    <w:p w14:paraId="7E183107" w14:textId="29C58F86" w:rsidR="003B4723" w:rsidRPr="007C69CE" w:rsidRDefault="001E1A8F" w:rsidP="00DF3E0B">
      <w:pPr>
        <w:jc w:val="both"/>
      </w:pPr>
      <w:r w:rsidRPr="007C69CE">
        <w:lastRenderedPageBreak/>
        <w:t xml:space="preserve">When </w:t>
      </w:r>
      <w:r w:rsidR="00820364" w:rsidRPr="007C69CE">
        <w:t xml:space="preserve">biological treatment is </w:t>
      </w:r>
      <w:r w:rsidRPr="007C69CE">
        <w:t xml:space="preserve">combined with adsorption, it is called </w:t>
      </w:r>
      <w:r w:rsidRPr="002C4A41">
        <w:rPr>
          <w:u w:val="single"/>
        </w:rPr>
        <w:t>biological activated carbon (</w:t>
      </w:r>
      <w:r w:rsidR="00DD637B" w:rsidRPr="002C4A41">
        <w:rPr>
          <w:u w:val="single"/>
        </w:rPr>
        <w:t>BAC</w:t>
      </w:r>
      <w:r w:rsidRPr="002C4A41">
        <w:rPr>
          <w:u w:val="single"/>
        </w:rPr>
        <w:t>)</w:t>
      </w:r>
      <w:r w:rsidRPr="002C4A41">
        <w:t>.</w:t>
      </w:r>
      <w:r w:rsidRPr="007C69CE">
        <w:t xml:space="preserve"> A thin biofilm forms on top of the surface of the activated carbon and allows for the MPs</w:t>
      </w:r>
      <w:r w:rsidR="007D72C2" w:rsidRPr="007C69CE">
        <w:t xml:space="preserve"> to</w:t>
      </w:r>
      <w:r w:rsidR="00A85ADA" w:rsidRPr="007C69CE">
        <w:t xml:space="preserve"> be</w:t>
      </w:r>
      <w:r w:rsidR="00FB07C4" w:rsidRPr="007C69CE">
        <w:t xml:space="preserve">, besides </w:t>
      </w:r>
      <w:r w:rsidR="00A85ADA" w:rsidRPr="007C69CE">
        <w:t>adsorbed</w:t>
      </w:r>
      <w:r w:rsidR="007D72C2" w:rsidRPr="007C69CE">
        <w:t>,</w:t>
      </w:r>
      <w:r w:rsidRPr="007C69CE">
        <w:t xml:space="preserve"> </w:t>
      </w:r>
      <w:r w:rsidR="007D72C2" w:rsidRPr="007C69CE">
        <w:t>also</w:t>
      </w:r>
      <w:r w:rsidRPr="007C69CE">
        <w:t xml:space="preserve"> biodegraded.</w:t>
      </w:r>
      <w:r w:rsidR="00CD6528" w:rsidRPr="007C69CE">
        <w:t xml:space="preserve"> </w:t>
      </w:r>
      <w:r w:rsidR="005C48BA" w:rsidRPr="007C69CE">
        <w:t>This way</w:t>
      </w:r>
      <w:r w:rsidR="007556B1" w:rsidRPr="007C69CE">
        <w:t xml:space="preserve">, </w:t>
      </w:r>
      <w:r w:rsidR="00BC30E9" w:rsidRPr="007C69CE">
        <w:t>activated carbon can be partially regenerated by the microorganisms</w:t>
      </w:r>
      <w:r w:rsidR="00D35716" w:rsidRPr="007C69CE">
        <w:t xml:space="preserve"> while the carbon bed is in operation </w:t>
      </w:r>
      <w:r w:rsidR="00A315CF" w:rsidRPr="007C69CE">
        <w:fldChar w:fldCharType="begin"/>
      </w:r>
      <w:r w:rsidR="00A315CF" w:rsidRPr="007C69CE">
        <w:instrText xml:space="preserve"> ADDIN ZOTERO_ITEM CSL_CITATION {"citationID":"5TZkK097","properties":{"formattedCitation":"(Xiaojian et al., 1991)","plainCitation":"(Xiaojian et al., 1991)","noteIndex":0},"citationItems":[{"id":106,"uris":["http://zotero.org/users/local/h6YJVYLe/items/FC95Y958"],"itemData":{"id":106,"type":"article-journal","abstract":"This paper focuses on the mechanisms of the biological activated carbon (BAC) process. It is found that the bioregeneration hypothesis of desorption by exoenzymatic reactions is the common basis for some previous mechanisms. But by considering properties of the enzymes involved in the biodegradation pathway of phenols and aromatic hydrocarbons and distribution of exoenzymes in carbon pores, it is suggested that the hypothesis is not valid in most circumstances. A series of tests has been made in which phenol was used as the testing pollutant. The BAC column test was performed to investigate the changes in carbon adsorption capacity during operation. Properties of biological activity in BAC were measured by a Warburg respirometer. A comparative test between the BAC bed reactor and biological aerated filters was also made. All test results were contradictory to the mechanisms based on the bioregeneration hypothesis and supported the authors' suggestion that the mechanism of the BAC process is basically a simple combination of biodegradation and carbon adsorption. It is suggested that some specially designed biological aerated filter (BAF), instead of a BAC bed reactor, may be used in advanced wastewater treatment.","container-title":"Water Research","DOI":"10.1016/0043-1354(91)90025-L","ISSN":"0043-1354","issue":"2","journalAbbreviation":"Water Research","page":"165-172","source":"ScienceDirect","title":"Simple combination of biodegradation and carbon adsorption—the mechanism of the biological activated carbon process","volume":"25","author":[{"family":"Xiaojian","given":"Zhang"},{"family":"Zhansheng","given":"Wang"},{"family":"Xiasheng","given":"Gu"}],"issued":{"date-parts":[["1991",2,1]]}}}],"schema":"https://github.com/citation-style-language/schema/raw/master/csl-citation.json"} </w:instrText>
      </w:r>
      <w:r w:rsidR="00A315CF" w:rsidRPr="007C69CE">
        <w:fldChar w:fldCharType="separate"/>
      </w:r>
      <w:r w:rsidR="00A315CF" w:rsidRPr="007C69CE">
        <w:rPr>
          <w:rFonts w:cs="Arial"/>
        </w:rPr>
        <w:t>(Xiaojian et al., 1991)</w:t>
      </w:r>
      <w:r w:rsidR="00A315CF" w:rsidRPr="007C69CE">
        <w:fldChar w:fldCharType="end"/>
      </w:r>
      <w:r w:rsidR="00A85ADA" w:rsidRPr="007C69CE">
        <w:t xml:space="preserve">. </w:t>
      </w:r>
      <w:r w:rsidR="00CD6528" w:rsidRPr="007C69CE">
        <w:t>There is no controllable distinction between non-biological and biological AC.</w:t>
      </w:r>
      <w:r w:rsidR="00595FA1" w:rsidRPr="007C69CE">
        <w:t xml:space="preserve"> However, it is found that </w:t>
      </w:r>
      <w:r w:rsidR="00B70E38" w:rsidRPr="007C69CE">
        <w:t>pre-ozonation</w:t>
      </w:r>
      <w:r w:rsidR="00664E07" w:rsidRPr="007C69CE">
        <w:t xml:space="preserve"> significantly enhances the biological activity on GAC</w:t>
      </w:r>
      <w:r w:rsidR="00B47A4D" w:rsidRPr="007C69CE">
        <w:t xml:space="preserve"> </w:t>
      </w:r>
      <w:r w:rsidR="00B47A4D" w:rsidRPr="007C69CE">
        <w:fldChar w:fldCharType="begin"/>
      </w:r>
      <w:r w:rsidR="00B47A4D" w:rsidRPr="007C69CE">
        <w:instrText xml:space="preserve"> ADDIN ZOTERO_ITEM CSL_CITATION {"citationID":"v6EZgxKc","properties":{"formattedCitation":"({\\i{}The BAC Process for Water Purification}, 2000)","plainCitation":"(The BAC Process for Water Purification, 2000)","noteIndex":0},"citationItems":[{"id":108,"uris":["http://zotero.org/users/local/h6YJVYLe/items/2UPYRBQ2"],"itemData":{"id":108,"type":"webpage","abstract":"About the author: Bertrand W. Dussert is a technology specialist with Calgon Carbon Corporation. Gary R. Van Stone is business director with the same company, which is located...","container-title":"Wastewater Digest","title":"The BAC Process for Water Purification","URL":"https://www.wwdmag.com/wastewater-treatment/article/10917010/the-biological-activated-carbon-process-for-water-purification","accessed":{"date-parts":[["2023",12,2]]},"issued":{"date-parts":[["2000",12]]}}}],"schema":"https://github.com/citation-style-language/schema/raw/master/csl-citation.json"} </w:instrText>
      </w:r>
      <w:r w:rsidR="00B47A4D" w:rsidRPr="007C69CE">
        <w:fldChar w:fldCharType="separate"/>
      </w:r>
      <w:r w:rsidR="00B47A4D" w:rsidRPr="007C69CE">
        <w:rPr>
          <w:rFonts w:cs="Arial"/>
          <w:szCs w:val="24"/>
        </w:rPr>
        <w:t>(The BAC Process for Water Purification, 2000)</w:t>
      </w:r>
      <w:r w:rsidR="00B47A4D" w:rsidRPr="007C69CE">
        <w:fldChar w:fldCharType="end"/>
      </w:r>
      <w:r w:rsidR="00664E07" w:rsidRPr="007C69CE">
        <w:t>.</w:t>
      </w:r>
      <w:r w:rsidR="00073D7B" w:rsidRPr="007C69CE">
        <w:t xml:space="preserve"> GAC and BAC are shown in </w:t>
      </w:r>
      <w:r w:rsidR="003F0709" w:rsidRPr="007C69CE">
        <w:fldChar w:fldCharType="begin"/>
      </w:r>
      <w:r w:rsidR="003F0709" w:rsidRPr="007C69CE">
        <w:instrText xml:space="preserve"> REF _Ref152430481 \h </w:instrText>
      </w:r>
      <w:r w:rsidR="003F0709" w:rsidRPr="007C69CE">
        <w:fldChar w:fldCharType="separate"/>
      </w:r>
      <w:r w:rsidR="00843CB6" w:rsidRPr="007C69CE">
        <w:rPr>
          <w:b/>
          <w:bCs/>
        </w:rPr>
        <w:t xml:space="preserve">Figure </w:t>
      </w:r>
      <w:r w:rsidR="00843CB6">
        <w:rPr>
          <w:b/>
          <w:bCs/>
          <w:i/>
          <w:iCs/>
          <w:noProof/>
        </w:rPr>
        <w:t>9</w:t>
      </w:r>
      <w:r w:rsidR="003F0709" w:rsidRPr="007C69CE">
        <w:fldChar w:fldCharType="end"/>
      </w:r>
      <w:r w:rsidR="003F0709" w:rsidRPr="007C69CE">
        <w:t>.</w:t>
      </w:r>
    </w:p>
    <w:p w14:paraId="249A2E37" w14:textId="77777777" w:rsidR="00073D7B" w:rsidRPr="007C69CE" w:rsidRDefault="00A832AC" w:rsidP="00073D7B">
      <w:pPr>
        <w:keepNext/>
        <w:jc w:val="center"/>
      </w:pPr>
      <w:r w:rsidRPr="007C69CE">
        <w:rPr>
          <w:noProof/>
        </w:rPr>
        <w:drawing>
          <wp:inline distT="0" distB="0" distL="0" distR="0" wp14:anchorId="3E16280F" wp14:editId="40FBA0CA">
            <wp:extent cx="5742552" cy="1383030"/>
            <wp:effectExtent l="0" t="0" r="0" b="7620"/>
            <wp:docPr id="10" name="Picture 9" descr="A black and white image of different shapes&#10;&#10;Description automatically generated with medium confidence">
              <a:extLst xmlns:a="http://schemas.openxmlformats.org/drawingml/2006/main">
                <a:ext uri="{FF2B5EF4-FFF2-40B4-BE49-F238E27FC236}">
                  <a16:creationId xmlns:a16="http://schemas.microsoft.com/office/drawing/2014/main" id="{41FA0B85-E479-558E-B8FD-C87EEAD1B02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descr="A black and white image of different shapes&#10;&#10;Description automatically generated with medium confidence">
                      <a:extLst>
                        <a:ext uri="{FF2B5EF4-FFF2-40B4-BE49-F238E27FC236}">
                          <a16:creationId xmlns:a16="http://schemas.microsoft.com/office/drawing/2014/main" id="{41FA0B85-E479-558E-B8FD-C87EEAD1B02B}"/>
                        </a:ext>
                      </a:extLst>
                    </pic:cNvPr>
                    <pic:cNvPicPr>
                      <a:picLocks noChangeAspect="1"/>
                    </pic:cNvPicPr>
                  </pic:nvPicPr>
                  <pic:blipFill rotWithShape="1">
                    <a:blip r:embed="rId16"/>
                    <a:srcRect r="5909"/>
                    <a:stretch/>
                  </pic:blipFill>
                  <pic:spPr bwMode="auto">
                    <a:xfrm>
                      <a:off x="0" y="0"/>
                      <a:ext cx="5749820" cy="1384780"/>
                    </a:xfrm>
                    <a:prstGeom prst="rect">
                      <a:avLst/>
                    </a:prstGeom>
                    <a:ln>
                      <a:noFill/>
                    </a:ln>
                    <a:extLst>
                      <a:ext uri="{53640926-AAD7-44D8-BBD7-CCE9431645EC}">
                        <a14:shadowObscured xmlns:a14="http://schemas.microsoft.com/office/drawing/2010/main"/>
                      </a:ext>
                    </a:extLst>
                  </pic:spPr>
                </pic:pic>
              </a:graphicData>
            </a:graphic>
          </wp:inline>
        </w:drawing>
      </w:r>
    </w:p>
    <w:p w14:paraId="49EBA80E" w14:textId="05CB3511" w:rsidR="00073D7B" w:rsidRPr="007C69CE" w:rsidRDefault="00073D7B" w:rsidP="00073D7B">
      <w:pPr>
        <w:pStyle w:val="Caption"/>
        <w:jc w:val="center"/>
        <w:rPr>
          <w:b/>
          <w:bCs/>
          <w:i w:val="0"/>
          <w:iCs w:val="0"/>
        </w:rPr>
      </w:pPr>
      <w:bookmarkStart w:id="32" w:name="_Ref152430481"/>
      <w:r w:rsidRPr="007C69CE">
        <w:rPr>
          <w:b/>
          <w:bCs/>
          <w:i w:val="0"/>
          <w:iCs w:val="0"/>
        </w:rPr>
        <w:t xml:space="preserve">Figure </w:t>
      </w:r>
      <w:r w:rsidR="007D58D3">
        <w:rPr>
          <w:b/>
          <w:bCs/>
          <w:i w:val="0"/>
          <w:iCs w:val="0"/>
        </w:rPr>
        <w:fldChar w:fldCharType="begin"/>
      </w:r>
      <w:r w:rsidR="007D58D3">
        <w:rPr>
          <w:b/>
          <w:bCs/>
          <w:i w:val="0"/>
          <w:iCs w:val="0"/>
        </w:rPr>
        <w:instrText xml:space="preserve"> SEQ Figure \* ARABIC </w:instrText>
      </w:r>
      <w:r w:rsidR="007D58D3">
        <w:rPr>
          <w:b/>
          <w:bCs/>
          <w:i w:val="0"/>
          <w:iCs w:val="0"/>
        </w:rPr>
        <w:fldChar w:fldCharType="separate"/>
      </w:r>
      <w:r w:rsidR="00843CB6">
        <w:rPr>
          <w:b/>
          <w:bCs/>
          <w:i w:val="0"/>
          <w:iCs w:val="0"/>
          <w:noProof/>
        </w:rPr>
        <w:t>9</w:t>
      </w:r>
      <w:r w:rsidR="007D58D3">
        <w:rPr>
          <w:b/>
          <w:bCs/>
          <w:i w:val="0"/>
          <w:iCs w:val="0"/>
        </w:rPr>
        <w:fldChar w:fldCharType="end"/>
      </w:r>
      <w:bookmarkEnd w:id="32"/>
      <w:r w:rsidR="00DE60A5" w:rsidRPr="007C69CE">
        <w:rPr>
          <w:b/>
          <w:bCs/>
          <w:i w:val="0"/>
          <w:iCs w:val="0"/>
        </w:rPr>
        <w:t xml:space="preserve"> </w:t>
      </w:r>
      <w:r w:rsidR="0052753C" w:rsidRPr="007C69CE">
        <w:rPr>
          <w:b/>
          <w:bCs/>
          <w:i w:val="0"/>
          <w:iCs w:val="0"/>
        </w:rPr>
        <w:t>Schematic representation of</w:t>
      </w:r>
      <w:r w:rsidRPr="007C69CE">
        <w:rPr>
          <w:b/>
          <w:bCs/>
          <w:i w:val="0"/>
          <w:iCs w:val="0"/>
        </w:rPr>
        <w:t xml:space="preserve"> A</w:t>
      </w:r>
      <w:r w:rsidR="00BF7912" w:rsidRPr="007C69CE">
        <w:rPr>
          <w:b/>
          <w:bCs/>
          <w:i w:val="0"/>
          <w:iCs w:val="0"/>
        </w:rPr>
        <w:t>: structure</w:t>
      </w:r>
      <w:r w:rsidR="008C4168" w:rsidRPr="007C69CE">
        <w:rPr>
          <w:b/>
          <w:bCs/>
          <w:i w:val="0"/>
          <w:iCs w:val="0"/>
        </w:rPr>
        <w:t xml:space="preserve"> of GAC, B: MPs adsorption on GAC,</w:t>
      </w:r>
      <w:r w:rsidR="00DE60A5" w:rsidRPr="007C69CE">
        <w:rPr>
          <w:b/>
          <w:bCs/>
          <w:i w:val="0"/>
          <w:iCs w:val="0"/>
        </w:rPr>
        <w:t xml:space="preserve"> C: BAC</w:t>
      </w:r>
      <w:r w:rsidR="008C4168" w:rsidRPr="007C69CE">
        <w:rPr>
          <w:b/>
          <w:bCs/>
          <w:i w:val="0"/>
          <w:iCs w:val="0"/>
        </w:rPr>
        <w:t xml:space="preserve"> </w:t>
      </w:r>
      <w:r w:rsidR="00312D0A">
        <w:rPr>
          <w:b/>
          <w:bCs/>
          <w:i w:val="0"/>
          <w:iCs w:val="0"/>
        </w:rPr>
        <w:br/>
      </w:r>
      <w:r w:rsidR="008C4168" w:rsidRPr="007C69CE">
        <w:rPr>
          <w:b/>
          <w:bCs/>
          <w:i w:val="0"/>
          <w:iCs w:val="0"/>
        </w:rPr>
        <w:fldChar w:fldCharType="begin"/>
      </w:r>
      <w:r w:rsidR="008C4168" w:rsidRPr="007C69CE">
        <w:rPr>
          <w:b/>
          <w:bCs/>
          <w:i w:val="0"/>
          <w:iCs w:val="0"/>
        </w:rPr>
        <w:instrText xml:space="preserve"> ADDIN ZOTERO_ITEM CSL_CITATION {"citationID":"vFJlteuK","properties":{"formattedCitation":"(Guti\\uc0\\u233{}rrez et al., 2021)","plainCitation":"(Gutiérrez et al., 2021)","noteIndex":0},"citationItems":[{"id":99,"uris":["http://zotero.org/users/local/h6YJVYLe/items/668M2KTR"],"itemData":{"id":99,"type":"article-journal","abstract":"This study consists of a review on the removal efﬁciencies of a wide spectrum of micropollutants (MPs) in biological treatment (mainly membrane bioreactor) coupled with activated carbon (AC) (AC added in the bioreactor or followed by an AC unit, acting as a post treatment). It focuses on how the presence of AC may promote the removal of MPs and the effects of dissolved organic matter (DOM) in wastewater. Removal data collected of MPs are analysed versus AC dose if powdered AC is added in the bioreactor, and as a function of the empty bed contact time in the case of a granular activated carbon (GAC) column acting as a post treatment. Moreover, the enhancement in macropollutant (organic matter, nitrogen and phosphorus compounds) removal is analysed as well as the AC mitigation effect towards membrane fouling and, ﬁnally, how sludge properties may change in the presence of AC. To sum up, it was found that AC improves the removal of most MPs, favouring their sorption on the AC surface, promoted by the presence of different functional groups and then enhancing their degradation processes. DOM is a strong competitor in sorption on the AC surface, but it may promote the transformation of GAC in a biologically activated carbon thus enhancing all the degradation processes. Finally, AC in the bioreactor increases sludge ﬂoc strength and improves its settling characteristics and sorption potential.","container-title":"Science of The Total Environment","DOI":"10.1016/j.scitotenv.2021.148050","ISSN":"00489697","journalAbbreviation":"Science of The Total Environment","language":"en","page":"148050","source":"DOI.org (Crossref)","title":"Activated carbon coupled with advanced biological wastewater treatment: A review of the enhancement in micropollutant removal","title-short":"Activated carbon coupled with advanced biological wastewater treatment","volume":"790","author":[{"family":"Gutiérrez","given":"Marina"},{"family":"Grillini","given":"Vittoria"},{"family":"Mutavdžić Pavlović","given":"Dragana"},{"family":"Verlicchi","given":"Paola"}],"issued":{"date-parts":[["2021",10]]}}}],"schema":"https://github.com/citation-style-language/schema/raw/master/csl-citation.json"} </w:instrText>
      </w:r>
      <w:r w:rsidR="008C4168" w:rsidRPr="007C69CE">
        <w:rPr>
          <w:b/>
          <w:bCs/>
          <w:i w:val="0"/>
          <w:iCs w:val="0"/>
        </w:rPr>
        <w:fldChar w:fldCharType="separate"/>
      </w:r>
      <w:r w:rsidR="008C4168" w:rsidRPr="007C69CE">
        <w:rPr>
          <w:rFonts w:cs="Arial"/>
          <w:b/>
          <w:bCs/>
          <w:i w:val="0"/>
          <w:iCs w:val="0"/>
          <w:szCs w:val="24"/>
        </w:rPr>
        <w:t>(Gutiérrez et al., 2021)</w:t>
      </w:r>
      <w:r w:rsidR="008C4168" w:rsidRPr="007C69CE">
        <w:rPr>
          <w:b/>
          <w:bCs/>
          <w:i w:val="0"/>
          <w:iCs w:val="0"/>
        </w:rPr>
        <w:fldChar w:fldCharType="end"/>
      </w:r>
    </w:p>
    <w:p w14:paraId="6BF41177" w14:textId="425792B7" w:rsidR="003C6DE5" w:rsidRDefault="003C6DE5" w:rsidP="00A67638">
      <w:pPr>
        <w:jc w:val="both"/>
      </w:pPr>
      <w:r>
        <w:t xml:space="preserve">Also combinations between advanced oxidation processes and </w:t>
      </w:r>
      <w:r w:rsidR="008C328C">
        <w:t xml:space="preserve">activated carbon have been investigated, like </w:t>
      </w:r>
      <w:r w:rsidR="008C328C" w:rsidRPr="002C4A41">
        <w:rPr>
          <w:u w:val="single"/>
        </w:rPr>
        <w:t xml:space="preserve">UV/chlorine – </w:t>
      </w:r>
      <w:r w:rsidR="002C4A41" w:rsidRPr="002C4A41">
        <w:rPr>
          <w:u w:val="single"/>
        </w:rPr>
        <w:t>G</w:t>
      </w:r>
      <w:r w:rsidR="008C328C" w:rsidRPr="002C4A41">
        <w:rPr>
          <w:u w:val="single"/>
        </w:rPr>
        <w:t>AC</w:t>
      </w:r>
      <w:r w:rsidR="008C328C">
        <w:t xml:space="preserve">. </w:t>
      </w:r>
      <w:r w:rsidR="00C2042E">
        <w:t>Degradation by-products were eliminated by the post-adsorption</w:t>
      </w:r>
      <w:r w:rsidR="002C4A41">
        <w:t xml:space="preserve">. </w:t>
      </w:r>
      <w:r w:rsidR="00722306">
        <w:t>MPs a</w:t>
      </w:r>
      <w:r w:rsidR="002C4A41">
        <w:t xml:space="preserve">dsorption rates </w:t>
      </w:r>
      <w:r w:rsidR="00F520C8">
        <w:t>increased with a factor of 2-3</w:t>
      </w:r>
      <w:r w:rsidR="00722306">
        <w:t xml:space="preserve"> thanks to the UV/chlorine </w:t>
      </w:r>
      <w:r w:rsidR="009B764D">
        <w:fldChar w:fldCharType="begin"/>
      </w:r>
      <w:r w:rsidR="009B764D">
        <w:instrText xml:space="preserve"> ADDIN ZOTERO_ITEM CSL_CITATION {"citationID":"zcqgQIiZ","properties":{"formattedCitation":"(Yin &amp; Shang, 2020)","plainCitation":"(Yin &amp; Shang, 2020)","noteIndex":0},"citationItems":[{"id":138,"uris":["http://zotero.org/users/local/h6YJVYLe/items/YU8C6GRB"],"itemData":{"id":138,"type":"article-journal","container-title":"Water Research","DOI":"10.1016/j.watres.2020.116297","ISSN":"00431354","journalAbbreviation":"Water Research","language":"en","page":"116297","source":"DOI.org (Crossref)","title":"Removal of micropollutants in drinking water using UV-LED/chlorine advanced oxidation process followed by activated carbon adsorption","volume":"185","author":[{"family":"Yin","given":"Ran"},{"family":"Shang","given":"Chii"}],"issued":{"date-parts":[["2020",10]]}}}],"schema":"https://github.com/citation-style-language/schema/raw/master/csl-citation.json"} </w:instrText>
      </w:r>
      <w:r w:rsidR="009B764D">
        <w:fldChar w:fldCharType="separate"/>
      </w:r>
      <w:r w:rsidR="009B764D" w:rsidRPr="009B764D">
        <w:rPr>
          <w:rFonts w:cs="Arial"/>
        </w:rPr>
        <w:t>(Yin &amp; Shang, 2020)</w:t>
      </w:r>
      <w:r w:rsidR="009B764D">
        <w:fldChar w:fldCharType="end"/>
      </w:r>
      <w:r w:rsidR="009B764D">
        <w:t>.</w:t>
      </w:r>
    </w:p>
    <w:p w14:paraId="2A81F50E" w14:textId="77777777" w:rsidR="003C6DE5" w:rsidRDefault="003C6DE5" w:rsidP="00A67638">
      <w:pPr>
        <w:jc w:val="both"/>
      </w:pPr>
    </w:p>
    <w:p w14:paraId="73DC5231" w14:textId="206B2172" w:rsidR="00AF352F" w:rsidRDefault="00361252" w:rsidP="00817FBD">
      <w:pPr>
        <w:jc w:val="both"/>
      </w:pPr>
      <w:r w:rsidRPr="007C69CE">
        <w:rPr>
          <w:noProof/>
        </w:rPr>
        <mc:AlternateContent>
          <mc:Choice Requires="wps">
            <w:drawing>
              <wp:anchor distT="0" distB="0" distL="114300" distR="114300" simplePos="0" relativeHeight="251658240" behindDoc="0" locked="0" layoutInCell="1" allowOverlap="1" wp14:anchorId="79A5030E" wp14:editId="0B17CA66">
                <wp:simplePos x="0" y="0"/>
                <wp:positionH relativeFrom="column">
                  <wp:posOffset>14409420</wp:posOffset>
                </wp:positionH>
                <wp:positionV relativeFrom="paragraph">
                  <wp:posOffset>267970</wp:posOffset>
                </wp:positionV>
                <wp:extent cx="2858932" cy="461217"/>
                <wp:effectExtent l="0" t="0" r="0" b="0"/>
                <wp:wrapNone/>
                <wp:docPr id="1104315456" name="TextBox 6"/>
                <wp:cNvGraphicFramePr/>
                <a:graphic xmlns:a="http://schemas.openxmlformats.org/drawingml/2006/main">
                  <a:graphicData uri="http://schemas.microsoft.com/office/word/2010/wordprocessingShape">
                    <wps:wsp>
                      <wps:cNvSpPr txBox="1"/>
                      <wps:spPr>
                        <a:xfrm>
                          <a:off x="0" y="0"/>
                          <a:ext cx="2858932" cy="461217"/>
                        </a:xfrm>
                        <a:prstGeom prst="rect">
                          <a:avLst/>
                        </a:prstGeom>
                        <a:noFill/>
                      </wps:spPr>
                      <wps:txbx>
                        <w:txbxContent>
                          <w:p w14:paraId="2C41FBF2" w14:textId="77777777" w:rsidR="00361252" w:rsidRDefault="00361252" w:rsidP="00361252">
                            <w:pPr>
                              <w:spacing w:line="288" w:lineRule="auto"/>
                              <w:rPr>
                                <w:rFonts w:asciiTheme="minorHAnsi" w:hAnsi="Calibri"/>
                                <w:i/>
                                <w:iCs/>
                                <w:color w:val="000000" w:themeColor="text1"/>
                                <w:kern w:val="24"/>
                                <w:sz w:val="44"/>
                                <w:szCs w:val="44"/>
                              </w:rPr>
                            </w:pPr>
                            <w:r>
                              <w:rPr>
                                <w:rFonts w:asciiTheme="minorHAnsi" w:hAnsi="Calibri"/>
                                <w:i/>
                                <w:iCs/>
                                <w:color w:val="000000" w:themeColor="text1"/>
                                <w:kern w:val="24"/>
                                <w:sz w:val="44"/>
                                <w:szCs w:val="44"/>
                              </w:rPr>
                              <w:t>Degradation</w:t>
                            </w:r>
                          </w:p>
                        </w:txbxContent>
                      </wps:txbx>
                      <wps:bodyPr wrap="square" rtlCol="0">
                        <a:spAutoFit/>
                      </wps:bodyPr>
                    </wps:wsp>
                  </a:graphicData>
                </a:graphic>
              </wp:anchor>
            </w:drawing>
          </mc:Choice>
          <mc:Fallback>
            <w:pict>
              <v:shapetype w14:anchorId="79A5030E" id="_x0000_t202" coordsize="21600,21600" o:spt="202" path="m,l,21600r21600,l21600,xe">
                <v:stroke joinstyle="miter"/>
                <v:path gradientshapeok="t" o:connecttype="rect"/>
              </v:shapetype>
              <v:shape id="TextBox 6" o:spid="_x0000_s1026" type="#_x0000_t202" style="position:absolute;left:0;text-align:left;margin-left:1134.6pt;margin-top:21.1pt;width:225.1pt;height:36.3pt;z-index:2516582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" filled="f" stroked="f">
                <v:textbox style="mso-fit-shape-to-text:t">
                  <w:txbxContent>
                    <w:p w14:paraId="2C41FBF2" w14:textId="77777777" w:rsidR="00361252" w:rsidRDefault="00361252" w:rsidP="00361252">
                      <w:pPr>
                        <w:spacing w:line="288" w:lineRule="auto"/>
                        <w:rPr>
                          <w:rFonts w:asciiTheme="minorHAnsi" w:hAnsi="Calibri"/>
                          <w:i/>
                          <w:iCs/>
                          <w:color w:val="000000" w:themeColor="text1"/>
                          <w:kern w:val="24"/>
                          <w:sz w:val="44"/>
                          <w:szCs w:val="44"/>
                        </w:rPr>
                      </w:pPr>
                      <w:r>
                        <w:rPr>
                          <w:rFonts w:asciiTheme="minorHAnsi" w:hAnsi="Calibri"/>
                          <w:i/>
                          <w:iCs/>
                          <w:color w:val="000000" w:themeColor="text1"/>
                          <w:kern w:val="24"/>
                          <w:sz w:val="44"/>
                          <w:szCs w:val="44"/>
                        </w:rPr>
                        <w:t>Degradation</w:t>
                      </w:r>
                    </w:p>
                  </w:txbxContent>
                </v:textbox>
              </v:shape>
            </w:pict>
          </mc:Fallback>
        </mc:AlternateContent>
      </w:r>
      <w:r w:rsidR="006F0602">
        <w:t xml:space="preserve">The full-scale project of </w:t>
      </w:r>
      <w:r w:rsidR="006F0602">
        <w:fldChar w:fldCharType="begin"/>
      </w:r>
      <w:r w:rsidR="006F0602">
        <w:instrText xml:space="preserve"> ADDIN ZOTERO_ITEM CSL_CITATION {"citationID":"8kpZUrmh","properties":{"formattedCitation":"(Aquafin, 2023)","plainCitation":"(Aquafin, 2023)","noteIndex":0},"citationItems":[{"id":81,"uris":["http://zotero.org/users/local/h6YJVYLe/items/86LZQZLE"],"itemData":{"id":81,"type":"webpage","language":"en","title":"Full-scale set-up for removal micropollutants","URL":"https://www.aquafin.be/en/full-scale-set-up-for-removal-micropollutants, https://www.aquafin.be/en/full-scale-set-up-for-removal-micropollutants","author":[{"family":"Aquafin","given":""}],"accessed":{"date-parts":[["2023",11,26]]},"issued":{"date-parts":[["2023"]]}}}],"schema":"https://github.com/citation-style-language/schema/raw/master/csl-citation.json"} </w:instrText>
      </w:r>
      <w:r w:rsidR="006F0602">
        <w:fldChar w:fldCharType="separate"/>
      </w:r>
      <w:r w:rsidR="0041591F" w:rsidRPr="0041591F">
        <w:rPr>
          <w:rFonts w:cs="Arial"/>
        </w:rPr>
        <w:t>(Aquafin, 2023)</w:t>
      </w:r>
      <w:r w:rsidR="006F0602">
        <w:fldChar w:fldCharType="end"/>
      </w:r>
      <w:r w:rsidR="00926AB7">
        <w:t>,</w:t>
      </w:r>
      <w:r w:rsidR="003C6DE5">
        <w:t xml:space="preserve"> involves a combination of</w:t>
      </w:r>
      <w:r w:rsidR="00A64FFB" w:rsidRPr="007C69CE">
        <w:t xml:space="preserve"> </w:t>
      </w:r>
      <w:r w:rsidR="00A64FFB" w:rsidRPr="009B764D">
        <w:rPr>
          <w:u w:val="single"/>
        </w:rPr>
        <w:t xml:space="preserve">ozonation and </w:t>
      </w:r>
      <w:r w:rsidR="00A06E83" w:rsidRPr="009B764D">
        <w:rPr>
          <w:u w:val="single"/>
        </w:rPr>
        <w:t>G</w:t>
      </w:r>
      <w:r w:rsidR="00A64FFB" w:rsidRPr="009B764D">
        <w:rPr>
          <w:u w:val="single"/>
        </w:rPr>
        <w:t>AC</w:t>
      </w:r>
      <w:r w:rsidR="005112F2" w:rsidRPr="007C69CE">
        <w:t xml:space="preserve"> </w:t>
      </w:r>
      <w:r w:rsidR="00C767EF" w:rsidRPr="007C69CE">
        <w:t>as shown in</w:t>
      </w:r>
      <w:r w:rsidR="003377F9">
        <w:t xml:space="preserve"> </w:t>
      </w:r>
      <w:r w:rsidR="003377F9">
        <w:br/>
      </w:r>
      <w:r w:rsidR="003377F9">
        <w:fldChar w:fldCharType="begin"/>
      </w:r>
      <w:r w:rsidR="003377F9">
        <w:instrText xml:space="preserve"> REF _Ref162608214 \h </w:instrText>
      </w:r>
      <w:r w:rsidR="00403D0C">
        <w:instrText xml:space="preserve"> \* MERGEFORMAT </w:instrText>
      </w:r>
      <w:r w:rsidR="003377F9">
        <w:fldChar w:fldCharType="separate"/>
      </w:r>
      <w:r w:rsidR="00843CB6" w:rsidRPr="00BD47D0">
        <w:rPr>
          <w:b/>
          <w:bCs/>
        </w:rPr>
        <w:t xml:space="preserve">Figure </w:t>
      </w:r>
      <w:r w:rsidR="00843CB6" w:rsidRPr="00843CB6">
        <w:rPr>
          <w:b/>
          <w:bCs/>
          <w:noProof/>
        </w:rPr>
        <w:t>2</w:t>
      </w:r>
      <w:r w:rsidR="003377F9">
        <w:fldChar w:fldCharType="end"/>
      </w:r>
      <w:r w:rsidR="00A64FFB" w:rsidRPr="007C69CE">
        <w:t xml:space="preserve">. </w:t>
      </w:r>
      <w:r w:rsidR="00EE5AF7" w:rsidRPr="007C69CE">
        <w:t>Among all tertiary processes discussed, this combination is one of the most interesting</w:t>
      </w:r>
      <w:ins w:id="33" w:author="simon duchi" w:date="2023-12-22T11:19:00Z">
        <w:r w:rsidR="003E3813">
          <w:t xml:space="preserve"> and promising. </w:t>
        </w:r>
      </w:ins>
      <w:del w:id="34" w:author="simon duchi" w:date="2023-12-22T11:19:00Z">
        <w:r w:rsidR="00542491" w:rsidRPr="007C69CE" w:rsidDel="003E3813">
          <w:delText xml:space="preserve"> and</w:delText>
        </w:r>
      </w:del>
      <w:ins w:id="35" w:author="simon duchi" w:date="2023-12-22T11:19:00Z">
        <w:r w:rsidR="003E3813">
          <w:t>Hence, it</w:t>
        </w:r>
      </w:ins>
      <w:r w:rsidR="00542491" w:rsidRPr="007C69CE">
        <w:t xml:space="preserve"> is under the loop for implementation in Belgiu</w:t>
      </w:r>
      <w:r w:rsidR="00CF5FFE" w:rsidRPr="007C69CE">
        <w:t>m</w:t>
      </w:r>
      <w:r w:rsidR="003377F9">
        <w:t xml:space="preserve">. </w:t>
      </w:r>
      <w:r w:rsidR="00CF5FFE" w:rsidRPr="007C69CE">
        <w:t>I</w:t>
      </w:r>
      <w:r w:rsidR="00A06E83" w:rsidRPr="007C69CE">
        <w:t>t can be easily implemented at the end of the conventional chain without</w:t>
      </w:r>
      <w:r w:rsidR="00CF5FFE" w:rsidRPr="007C69CE">
        <w:t xml:space="preserve"> redesign</w:t>
      </w:r>
      <w:r w:rsidR="00542491" w:rsidRPr="007C69CE">
        <w:t xml:space="preserve">. </w:t>
      </w:r>
      <w:r w:rsidR="004C30B0" w:rsidRPr="007C69CE">
        <w:t xml:space="preserve">Ozonation </w:t>
      </w:r>
      <w:r w:rsidR="009A5C40" w:rsidRPr="007C69CE">
        <w:t xml:space="preserve">is beneficial in degrading </w:t>
      </w:r>
      <w:r w:rsidR="009B6D80" w:rsidRPr="007C69CE">
        <w:t>and</w:t>
      </w:r>
      <w:r w:rsidR="009A5C40" w:rsidRPr="007C69CE">
        <w:t xml:space="preserve"> transforming micropollutants.</w:t>
      </w:r>
      <w:r w:rsidR="00062FD8" w:rsidRPr="007C69CE">
        <w:t xml:space="preserve"> It</w:t>
      </w:r>
      <w:r w:rsidR="00C767EF" w:rsidRPr="007C69CE">
        <w:t xml:space="preserve"> also</w:t>
      </w:r>
      <w:r w:rsidR="00062FD8" w:rsidRPr="007C69CE">
        <w:t xml:space="preserve"> </w:t>
      </w:r>
      <w:r w:rsidR="00C767EF" w:rsidRPr="007C69CE">
        <w:t>removes compounds that are refractory to adsorption.</w:t>
      </w:r>
      <w:r w:rsidR="00F0113A" w:rsidRPr="007C69CE">
        <w:t xml:space="preserve"> </w:t>
      </w:r>
      <w:r w:rsidR="00AC3466">
        <w:t>However, a single o</w:t>
      </w:r>
      <w:r w:rsidR="00F0113A" w:rsidRPr="007C69CE">
        <w:t>zonation</w:t>
      </w:r>
      <w:r w:rsidR="00AC3466">
        <w:t xml:space="preserve"> unit</w:t>
      </w:r>
      <w:r w:rsidR="0087700D" w:rsidRPr="007C69CE">
        <w:t xml:space="preserve"> </w:t>
      </w:r>
      <w:r w:rsidR="00AC3466">
        <w:t>demands</w:t>
      </w:r>
      <w:r w:rsidR="00F0113A" w:rsidRPr="007C69CE">
        <w:t xml:space="preserve"> high energy and</w:t>
      </w:r>
      <w:r w:rsidR="00AC3466">
        <w:t xml:space="preserve"> can produce</w:t>
      </w:r>
      <w:r w:rsidR="00F0113A" w:rsidRPr="007C69CE">
        <w:t xml:space="preserve"> toxic by</w:t>
      </w:r>
      <w:r w:rsidR="00277C9C" w:rsidRPr="007C69CE">
        <w:t>-</w:t>
      </w:r>
      <w:r w:rsidR="00F0113A" w:rsidRPr="007C69CE">
        <w:t>products</w:t>
      </w:r>
      <w:r w:rsidR="00AC3466">
        <w:t xml:space="preserve">. </w:t>
      </w:r>
      <w:r w:rsidR="00201E22">
        <w:t>Bromate (BrO</w:t>
      </w:r>
      <w:r w:rsidR="00201E22" w:rsidRPr="00201E22">
        <w:rPr>
          <w:vertAlign w:val="subscript"/>
        </w:rPr>
        <w:t>3</w:t>
      </w:r>
      <w:r w:rsidR="00201E22" w:rsidRPr="00201E22">
        <w:rPr>
          <w:vertAlign w:val="superscript"/>
        </w:rPr>
        <w:t>-</w:t>
      </w:r>
      <w:r w:rsidR="00201E22">
        <w:t>) and NDMA</w:t>
      </w:r>
      <w:r w:rsidR="000617D1">
        <w:t xml:space="preserve"> are typical by-products created by ozonation. </w:t>
      </w:r>
      <w:r w:rsidR="001C3312">
        <w:t>These are potentially carci</w:t>
      </w:r>
      <w:r w:rsidR="0013481B">
        <w:t>nogenic, although this is not proven yet.</w:t>
      </w:r>
      <w:r w:rsidR="00F43E19" w:rsidRPr="007C69CE">
        <w:t xml:space="preserve"> </w:t>
      </w:r>
      <w:r w:rsidR="00907C08">
        <w:t>Post-</w:t>
      </w:r>
      <w:r w:rsidR="00FA52F9">
        <w:t xml:space="preserve">adsorption by </w:t>
      </w:r>
      <w:r w:rsidR="008F1217" w:rsidRPr="007C69CE">
        <w:t xml:space="preserve">GAC allows </w:t>
      </w:r>
      <w:r w:rsidR="00FA52F9">
        <w:t xml:space="preserve">using </w:t>
      </w:r>
      <w:r w:rsidR="008F1217" w:rsidRPr="007C69CE">
        <w:t>a lower dose of ozone</w:t>
      </w:r>
      <w:r w:rsidR="00FA52F9">
        <w:t xml:space="preserve"> because </w:t>
      </w:r>
      <w:r w:rsidR="0099257A">
        <w:t>not all the work needs to be done by this process. This lowers the energy consumption for ozone generation</w:t>
      </w:r>
      <w:r w:rsidR="009565C3">
        <w:t xml:space="preserve"> and lowers the by-products formed</w:t>
      </w:r>
      <w:r w:rsidR="0099257A">
        <w:t xml:space="preserve">. </w:t>
      </w:r>
      <w:r w:rsidR="009565C3">
        <w:t>Left-over b</w:t>
      </w:r>
      <w:r w:rsidR="008F4107">
        <w:t>y-products are adsorbed onto the carbon</w:t>
      </w:r>
      <w:r w:rsidR="0078137E" w:rsidRPr="007C69CE">
        <w:t>.</w:t>
      </w:r>
      <w:r w:rsidR="00321D56" w:rsidRPr="007C69CE">
        <w:t xml:space="preserve"> </w:t>
      </w:r>
      <w:r w:rsidR="00DF4F66">
        <w:t>Another advantage is that competition for adsorption reduces. Namely, d</w:t>
      </w:r>
      <w:r w:rsidR="0087700D" w:rsidRPr="007C69CE">
        <w:t xml:space="preserve">issolved organic carbon (DOC) normally </w:t>
      </w:r>
      <w:r w:rsidR="00F07199" w:rsidRPr="007C69CE">
        <w:t>competes with OMPs</w:t>
      </w:r>
      <w:r w:rsidR="008728D1" w:rsidRPr="007C69CE">
        <w:t xml:space="preserve"> for the adsorption sites and also causes pore blockage. Ozonation </w:t>
      </w:r>
      <w:r w:rsidR="003C6960" w:rsidRPr="007C69CE">
        <w:t>already oxidizes</w:t>
      </w:r>
      <w:r w:rsidR="00505802">
        <w:t xml:space="preserve"> part of the</w:t>
      </w:r>
      <w:r w:rsidR="003C6960" w:rsidRPr="007C69CE">
        <w:t xml:space="preserve"> DOM</w:t>
      </w:r>
      <w:r w:rsidR="00505802">
        <w:t>,</w:t>
      </w:r>
      <w:r w:rsidR="003C6960" w:rsidRPr="007C69CE">
        <w:t xml:space="preserve"> </w:t>
      </w:r>
      <w:r w:rsidR="0087700D" w:rsidRPr="007C69CE">
        <w:t>resulting in</w:t>
      </w:r>
      <w:r w:rsidR="00FC1ACB" w:rsidRPr="007C69CE">
        <w:t xml:space="preserve"> less competition</w:t>
      </w:r>
      <w:r w:rsidR="00A9333B" w:rsidRPr="007C69CE">
        <w:t xml:space="preserve">. </w:t>
      </w:r>
      <w:r w:rsidR="00DF4F66">
        <w:t>Finally</w:t>
      </w:r>
      <w:r w:rsidR="00A9333B" w:rsidRPr="007C69CE">
        <w:t>, pre-ozonation enhances</w:t>
      </w:r>
      <w:r w:rsidR="00C361A9" w:rsidRPr="007C69CE">
        <w:t xml:space="preserve"> BAC formation,</w:t>
      </w:r>
      <w:r w:rsidR="00426894" w:rsidRPr="007C69CE">
        <w:t xml:space="preserve"> stimulating </w:t>
      </w:r>
      <w:r w:rsidR="00D255F9" w:rsidRPr="007C69CE">
        <w:t>biodegradation onto</w:t>
      </w:r>
      <w:r w:rsidR="00505802">
        <w:t xml:space="preserve"> the</w:t>
      </w:r>
      <w:r w:rsidR="00D255F9" w:rsidRPr="007C69CE">
        <w:t xml:space="preserve"> </w:t>
      </w:r>
      <w:r w:rsidR="00505802">
        <w:t>G</w:t>
      </w:r>
      <w:r w:rsidR="00D255F9" w:rsidRPr="007C69CE">
        <w:t>AC. Regeneration will be needed less frequently</w:t>
      </w:r>
      <w:r w:rsidR="0036788D" w:rsidRPr="007C69CE">
        <w:t xml:space="preserve"> </w:t>
      </w:r>
      <w:r w:rsidR="0036788D" w:rsidRPr="007C69CE">
        <w:fldChar w:fldCharType="begin"/>
      </w:r>
      <w:r w:rsidR="00372AFB">
        <w:instrText xml:space="preserve"> ADDIN ZOTERO_ITEM CSL_CITATION {"citationID":"BXHLTx7O","properties":{"formattedCitation":"(Aquafin, 2023; Guillossou et al., 2020)","plainCitation":"(Aquafin, 2023; Guillossou et al., 2020)","noteIndex":0},"citationItems":[{"id":81,"uris":["http://zotero.org/users/local/h6YJVYLe/items/86LZQZLE"],"itemData":{"id":81,"type":"webpage","language":"en","title":"Full-scale set-up for removal micropollutants","URL":"https://www.aquafin.be/en/full-scale-set-up-for-removal-micropollutants, https://www.aquafin.be/en/full-scale-set-up-for-removal-micropollutants","author":[{"family":"Aquafin","given":""}],"accessed":{"date-parts":[["2023",11,26]]},"issued":{"date-parts":[["2023"]]}}},{"id":46,"uris":["http://zotero.org/users/local/h6YJVYLe/items/YJNPW24L"],"itemData":{"id":46,"type":"article-journal","abstract":"Advanced processes for the removal of organic micropollutants (OMPs) from wastewater effluents include adsorption onto activated carbon, ozonation, or a combination of both processes. The removal of 28 OMPs present in a real wastewater effluent was studied by ozonation coupled to activated carbon adsorption and compared to a sole adsorption. The influence of the specific ozone dose (0.09–1.29 gO3/gDOC) and the influence of the powdered activated carbon (PAC) dose (2, 5 and 10 mg/L) were first studied separately. OMPs removal increased with both the specific ozone dose (up to 80% for a dose higher than 0.60 gO3/gDOC) and the PAC dose. Ozonation performances decreased in presence of suspended solids, which were converted to dissolved organic carbon. A correction of the specific ozone dose according to the suspended solids levels, in addition to nitrite, should be considered. The influence of ozonation (0.09, 0.22, 0.94 and 1.29 gO3/gDOC) on OMPs adsorption was then assessed. OMPs adsorption didn’t change at low specific ozone doses but increased at higher specific ozone doses due to a decrease in DOM adsorption and competition with OMPs. At low ozone doses followed by adsorption (0.22 gO3/gDOC and 10 mg/L PAC), the two processes appeared complementary as OMPs with a low reactivity toward ozone were well absorbed onto PAC while most OMPs refractory to adsorption were well eliminated by ozone. Improved removals were obtained for all compounds with these selected doses, reaching more than 80% removal for most OMPs while limiting the formation of bromate ion.","container-title":"Chemosphere","DOI":"10.1016/j.chemosphere.2019.125530","ISSN":"0045-6535","journalAbbreviation":"Chemosphere","page":"125530","source":"ScienceDirect","title":"Benefits of ozonation before activated carbon adsorption for the removal of organic micropollutants from wastewater effluents","volume":"245","author":[{"family":"Guillossou","given":"Ronan"},{"family":"Le Roux","given":"Julien"},{"family":"Brosillon","given":"Stéphan"},{"family":"Mailler","given":"Romain"},{"family":"Vulliet","given":"Emmanuelle"},{"family":"Morlay","given":"Catherine"},{"family":"Nauleau","given":"Fabrice"},{"family":"Rocher","given":"Vincent"},{"family":"Gaspéri","given":"Johnny"}],"issued":{"date-parts":[["2020",4,1]]}}}],"schema":"https://github.com/citation-style-language/schema/raw/master/csl-citation.json"} </w:instrText>
      </w:r>
      <w:r w:rsidR="0036788D" w:rsidRPr="007C69CE">
        <w:fldChar w:fldCharType="separate"/>
      </w:r>
      <w:r w:rsidR="00372AFB" w:rsidRPr="00372AFB">
        <w:rPr>
          <w:rFonts w:cs="Arial"/>
        </w:rPr>
        <w:t>(Aquafin, 2023; Guillossou et al., 2020)</w:t>
      </w:r>
      <w:r w:rsidR="0036788D" w:rsidRPr="007C69CE">
        <w:fldChar w:fldCharType="end"/>
      </w:r>
      <w:r w:rsidR="00FC1ACB" w:rsidRPr="007C69CE">
        <w:t>.</w:t>
      </w:r>
      <w:r w:rsidR="0085237F">
        <w:t xml:space="preserve"> On top of these combination benefits, </w:t>
      </w:r>
      <w:r w:rsidR="00F10AA9">
        <w:t>it is true that the range of removed MPs widens</w:t>
      </w:r>
      <w:r w:rsidR="001F5880">
        <w:t xml:space="preserve"> thanks to</w:t>
      </w:r>
      <w:r w:rsidR="00CB42D2">
        <w:t xml:space="preserve"> the two treatment mechanisms together. </w:t>
      </w:r>
      <w:r w:rsidR="00C4140A">
        <w:t xml:space="preserve">This can be </w:t>
      </w:r>
      <w:r w:rsidR="006335ED">
        <w:t xml:space="preserve">nuanced with partitioning coefficients </w:t>
      </w:r>
      <w:r w:rsidR="00AD4B6F">
        <w:t>L</w:t>
      </w:r>
      <w:r w:rsidR="006335ED">
        <w:t>ogK</w:t>
      </w:r>
      <w:r w:rsidR="006335ED" w:rsidRPr="006335ED">
        <w:rPr>
          <w:vertAlign w:val="subscript"/>
        </w:rPr>
        <w:t>OW</w:t>
      </w:r>
      <w:r w:rsidR="006335ED">
        <w:t xml:space="preserve"> and </w:t>
      </w:r>
      <w:r w:rsidR="00AD4B6F">
        <w:t>L</w:t>
      </w:r>
      <w:r w:rsidR="006335ED">
        <w:t>ogK</w:t>
      </w:r>
      <w:r w:rsidR="006335ED" w:rsidRPr="006335ED">
        <w:rPr>
          <w:vertAlign w:val="subscript"/>
        </w:rPr>
        <w:t>O3</w:t>
      </w:r>
      <w:r w:rsidR="006335ED">
        <w:t xml:space="preserve">. </w:t>
      </w:r>
      <w:r w:rsidR="00AD4B6F">
        <w:t>LogK</w:t>
      </w:r>
      <w:r w:rsidR="00AD4B6F" w:rsidRPr="006335ED">
        <w:rPr>
          <w:vertAlign w:val="subscript"/>
        </w:rPr>
        <w:t>OW</w:t>
      </w:r>
      <w:r w:rsidR="00AD4B6F">
        <w:t xml:space="preserve"> indicates the hydrophobicity</w:t>
      </w:r>
      <w:r w:rsidR="009437D8">
        <w:t xml:space="preserve"> </w:t>
      </w:r>
      <w:r w:rsidR="00AD4B6F">
        <w:t xml:space="preserve">and therefore affinity </w:t>
      </w:r>
      <w:r w:rsidR="009437D8">
        <w:t xml:space="preserve">of the compound </w:t>
      </w:r>
      <w:r w:rsidR="00D32200">
        <w:t>towards</w:t>
      </w:r>
      <w:r w:rsidR="00AD4B6F">
        <w:t xml:space="preserve"> AC. LogK</w:t>
      </w:r>
      <w:r w:rsidR="00AD4B6F" w:rsidRPr="006335ED">
        <w:rPr>
          <w:vertAlign w:val="subscript"/>
        </w:rPr>
        <w:t>O3</w:t>
      </w:r>
      <w:r w:rsidR="00A51872">
        <w:t xml:space="preserve"> indicates its </w:t>
      </w:r>
      <w:r w:rsidR="001606BE">
        <w:t>reactivity with ozone. Values for compound-specific coefficients are shown in</w:t>
      </w:r>
      <w:r w:rsidR="00926AB7">
        <w:t xml:space="preserve"> </w:t>
      </w:r>
      <w:r w:rsidR="00926AB7" w:rsidRPr="00926AB7">
        <w:fldChar w:fldCharType="begin"/>
      </w:r>
      <w:r w:rsidR="00926AB7" w:rsidRPr="00926AB7">
        <w:instrText xml:space="preserve"> REF _Ref163210659 \h  \* MERGEFORMAT </w:instrText>
      </w:r>
      <w:r w:rsidR="00926AB7" w:rsidRPr="00926AB7">
        <w:fldChar w:fldCharType="separate"/>
      </w:r>
      <w:r w:rsidR="00843CB6" w:rsidRPr="001A3C22">
        <w:rPr>
          <w:b/>
          <w:bCs/>
        </w:rPr>
        <w:t xml:space="preserve">Table </w:t>
      </w:r>
      <w:r w:rsidR="00843CB6" w:rsidRPr="00843CB6">
        <w:rPr>
          <w:b/>
          <w:bCs/>
          <w:noProof/>
        </w:rPr>
        <w:t>3</w:t>
      </w:r>
      <w:r w:rsidR="00926AB7" w:rsidRPr="00926AB7">
        <w:fldChar w:fldCharType="end"/>
      </w:r>
      <w:r w:rsidR="00926AB7">
        <w:t>.</w:t>
      </w:r>
      <w:r w:rsidR="007E5992">
        <w:t xml:space="preserve"> Highest removals are observed for compounds with high LogK</w:t>
      </w:r>
      <w:r w:rsidR="007E5992" w:rsidRPr="006335ED">
        <w:rPr>
          <w:vertAlign w:val="subscript"/>
        </w:rPr>
        <w:t>OW</w:t>
      </w:r>
      <w:r w:rsidR="007E5992">
        <w:t xml:space="preserve"> and</w:t>
      </w:r>
      <w:r w:rsidR="00AF352F">
        <w:t>/or</w:t>
      </w:r>
      <w:r w:rsidR="007E5992">
        <w:t xml:space="preserve"> high LogK</w:t>
      </w:r>
      <w:r w:rsidR="00F87D5F" w:rsidRPr="006335ED">
        <w:rPr>
          <w:vertAlign w:val="subscript"/>
        </w:rPr>
        <w:t>O3</w:t>
      </w:r>
      <w:r w:rsidR="007E5992">
        <w:t xml:space="preserve"> </w:t>
      </w:r>
      <w:r w:rsidR="00C22717">
        <w:fldChar w:fldCharType="begin"/>
      </w:r>
      <w:r w:rsidR="00C22717">
        <w:instrText xml:space="preserve"> ADDIN ZOTERO_ITEM CSL_CITATION {"citationID":"6x3wpHCK","properties":{"formattedCitation":"(Cantoni et al., 2024)","plainCitation":"(Cantoni et al., 2024)","noteIndex":0},"citationItems":[{"id":154,"uris":["http://zotero.org/users/local/h6YJVYLe/items/AND2PMYQ"],"itemData":{"id":154,"type":"article-journal","abstract":"The presence of Contaminants of Emerging Concern (CECs) in drinking water is raising concern for potential negative effects on human health. Ozonation and adsorption on activated carbon are the most suitable processes for CECs removal in drinking water treatment plants (DWTPs). This study aims at evaluating the performance of ozonation and adsorption as in-series processes compared to those of the stand-alone processes, focusing on 18 compounds representative of various CECs families. No CECs spike was performed to evaluate the effectiveness of these processes towards CECs at their environmental concentrations. Adsorption isotherms were performed on water samples collected before and after the full-scale ozonation in a DWTP, testing different combinations of ozone and activated carbon doses. Generally, the combination of the two processes was beneficial (83% average removal) compared to adsorption and ozonation alone (71% and 34% average removal respectively). The effect of ozonation on adsorption depends on CECs reactivity with ozone, since ozonation improves the adsorption performance of poorly-oxidizable CECs, but worsens that of well-oxidizable compounds. The removal of organic matter, investigated by absorbance at 254 nm and fluorescence, by ozonation reduces competition for the subsequent CECs removal by adsorption (up to 20% increase of total CECs adsorption). Finally, the removal of both absorbance and fluorescence seems to be a good proxy variables for total CECs adsorption, with different relationships depending on the presence of ozonation. Conversely, it is not effective for ozonation, since the relationship depends on the reactivity of the specific CEC with ozone.","container-title":"Journal of Environmental Management","DOI":"10.1016/j.jenvman.2023.119537","ISSN":"03014797","journalAbbreviation":"Journal of Environmental Management","language":"en","page":"119537","source":"DOI.org (Crossref)","title":"Adsorption on activated carbon combined with ozonation for the removal of contaminants of emerging concern in drinking water","volume":"350","author":[{"family":"Cantoni","given":"Beatrice"},{"family":"Ianes","given":"Jessica"},{"family":"Bertolo","given":"Beatrice"},{"family":"Ziccardi","given":"Selena"},{"family":"Maffini","given":"Francesco"},{"family":"Antonelli","given":"Manuela"}],"issued":{"date-parts":[["2024",1]]}}}],"schema":"https://github.com/citation-style-language/schema/raw/master/csl-citation.json"} </w:instrText>
      </w:r>
      <w:r w:rsidR="00C22717">
        <w:fldChar w:fldCharType="separate"/>
      </w:r>
      <w:r w:rsidR="00C22717" w:rsidRPr="00C22717">
        <w:rPr>
          <w:rFonts w:cs="Arial"/>
        </w:rPr>
        <w:t>(Cantoni et al., 2024)</w:t>
      </w:r>
      <w:r w:rsidR="00C22717">
        <w:fldChar w:fldCharType="end"/>
      </w:r>
      <w:r w:rsidR="00D824AF">
        <w:t xml:space="preserve">. This is an interesting way to </w:t>
      </w:r>
      <w:r w:rsidR="00772210">
        <w:t>quantify</w:t>
      </w:r>
      <w:r w:rsidR="00D824AF">
        <w:t xml:space="preserve"> affinity</w:t>
      </w:r>
      <w:r w:rsidR="00FB5098">
        <w:t xml:space="preserve"> towards one of the two processes.</w:t>
      </w:r>
    </w:p>
    <w:p w14:paraId="0BDC2DE9" w14:textId="77777777" w:rsidR="00F87D5F" w:rsidRDefault="00F87D5F" w:rsidP="00817FBD">
      <w:pPr>
        <w:jc w:val="both"/>
      </w:pPr>
    </w:p>
    <w:p w14:paraId="30AFCC6C" w14:textId="081539C2" w:rsidR="001A3C22" w:rsidRPr="007F47BE" w:rsidRDefault="001A3C22" w:rsidP="005C565C">
      <w:pPr>
        <w:pStyle w:val="Caption"/>
        <w:keepNext/>
        <w:jc w:val="center"/>
        <w:rPr>
          <w:b/>
          <w:bCs/>
          <w:i w:val="0"/>
          <w:iCs w:val="0"/>
        </w:rPr>
      </w:pPr>
      <w:bookmarkStart w:id="36" w:name="_Ref163210659"/>
      <w:r w:rsidRPr="001A3C22">
        <w:rPr>
          <w:b/>
          <w:bCs/>
          <w:i w:val="0"/>
          <w:iCs w:val="0"/>
        </w:rPr>
        <w:t xml:space="preserve">Table </w:t>
      </w:r>
      <w:r w:rsidRPr="001A3C22">
        <w:rPr>
          <w:b/>
          <w:bCs/>
          <w:i w:val="0"/>
          <w:iCs w:val="0"/>
        </w:rPr>
        <w:fldChar w:fldCharType="begin"/>
      </w:r>
      <w:r w:rsidRPr="001A3C22">
        <w:rPr>
          <w:b/>
          <w:bCs/>
          <w:i w:val="0"/>
          <w:iCs w:val="0"/>
        </w:rPr>
        <w:instrText xml:space="preserve"> SEQ Table \* ARABIC </w:instrText>
      </w:r>
      <w:r w:rsidRPr="001A3C22">
        <w:rPr>
          <w:b/>
          <w:bCs/>
          <w:i w:val="0"/>
          <w:iCs w:val="0"/>
        </w:rPr>
        <w:fldChar w:fldCharType="separate"/>
      </w:r>
      <w:r w:rsidR="00843CB6">
        <w:rPr>
          <w:b/>
          <w:bCs/>
          <w:i w:val="0"/>
          <w:iCs w:val="0"/>
          <w:noProof/>
        </w:rPr>
        <w:t>3</w:t>
      </w:r>
      <w:r w:rsidRPr="001A3C22">
        <w:rPr>
          <w:b/>
          <w:bCs/>
          <w:i w:val="0"/>
          <w:iCs w:val="0"/>
        </w:rPr>
        <w:fldChar w:fldCharType="end"/>
      </w:r>
      <w:bookmarkEnd w:id="36"/>
      <w:r w:rsidR="00E014E9">
        <w:rPr>
          <w:b/>
          <w:bCs/>
          <w:i w:val="0"/>
          <w:iCs w:val="0"/>
        </w:rPr>
        <w:t xml:space="preserve"> CEC characteristics</w:t>
      </w:r>
      <w:r w:rsidR="00926AB7">
        <w:rPr>
          <w:b/>
          <w:bCs/>
          <w:i w:val="0"/>
          <w:iCs w:val="0"/>
        </w:rPr>
        <w:t xml:space="preserve"> for affinity</w:t>
      </w:r>
      <w:r w:rsidR="00DB2E2F">
        <w:rPr>
          <w:b/>
          <w:bCs/>
          <w:i w:val="0"/>
          <w:iCs w:val="0"/>
        </w:rPr>
        <w:t xml:space="preserve"> </w:t>
      </w:r>
      <w:r w:rsidR="00926AB7">
        <w:rPr>
          <w:b/>
          <w:bCs/>
          <w:i w:val="0"/>
          <w:iCs w:val="0"/>
        </w:rPr>
        <w:t>towards</w:t>
      </w:r>
      <w:r w:rsidR="00DB2E2F">
        <w:rPr>
          <w:b/>
          <w:bCs/>
          <w:i w:val="0"/>
          <w:iCs w:val="0"/>
        </w:rPr>
        <w:t xml:space="preserve"> </w:t>
      </w:r>
      <w:r w:rsidR="00A94207">
        <w:rPr>
          <w:b/>
          <w:bCs/>
          <w:i w:val="0"/>
          <w:iCs w:val="0"/>
        </w:rPr>
        <w:t>AC and ozon</w:t>
      </w:r>
      <w:r w:rsidR="00926AB7">
        <w:rPr>
          <w:b/>
          <w:bCs/>
          <w:i w:val="0"/>
          <w:iCs w:val="0"/>
        </w:rPr>
        <w:t>e</w:t>
      </w:r>
      <w:r w:rsidR="00A94207">
        <w:rPr>
          <w:b/>
          <w:bCs/>
          <w:i w:val="0"/>
          <w:iCs w:val="0"/>
        </w:rPr>
        <w:t xml:space="preserve"> </w:t>
      </w:r>
      <w:r w:rsidR="0083124F" w:rsidRPr="007F47BE">
        <w:rPr>
          <w:b/>
          <w:bCs/>
          <w:i w:val="0"/>
          <w:iCs w:val="0"/>
        </w:rPr>
        <w:fldChar w:fldCharType="begin"/>
      </w:r>
      <w:r w:rsidR="0083124F" w:rsidRPr="007F47BE">
        <w:rPr>
          <w:b/>
          <w:bCs/>
          <w:i w:val="0"/>
          <w:iCs w:val="0"/>
        </w:rPr>
        <w:instrText xml:space="preserve"> ADDIN ZOTERO_ITEM CSL_CITATION {"citationID":"P3P5B5GP","properties":{"formattedCitation":"(Cantoni et al., 2024)","plainCitation":"(Cantoni et al., 2024)","noteIndex":0},"citationItems":[{"id":154,"uris":["http://zotero.org/users/local/h6YJVYLe/items/AND2PMYQ"],"itemData":{"id":154,"type":"article-journal","abstract":"The presence of Contaminants of Emerging Concern (CECs) in drinking water is raising concern for potential negative effects on human health. Ozonation and adsorption on activated carbon are the most suitable processes for CECs removal in drinking water treatment plants (DWTPs). This study aims at evaluating the performance of ozonation and adsorption as in-series processes compared to those of the stand-alone processes, focusing on 18 compounds representative of various CECs families. No CECs spike was performed to evaluate the effectiveness of these processes towards CECs at their environmental concentrations. Adsorption isotherms were performed on water samples collected before and after the full-scale ozonation in a DWTP, testing different combinations of ozone and activated carbon doses. Generally, the combination of the two processes was beneficial (83% average removal) compared to adsorption and ozonation alone (71% and 34% average removal respectively). The effect of ozonation on adsorption depends on CECs reactivity with ozone, since ozonation improves the adsorption performance of poorly-oxidizable CECs, but worsens that of well-oxidizable compounds. The removal of organic matter, investigated by absorbance at 254 nm and fluorescence, by ozonation reduces competition for the subsequent CECs removal by adsorption (up to 20% increase of total CECs adsorption). Finally, the removal of both absorbance and fluorescence seems to be a good proxy variables for total CECs adsorption, with different relationships depending on the presence of ozonation. Conversely, it is not effective for ozonation, since the relationship depends on the reactivity of the specific CEC with ozone.","container-title":"Journal of Environmental Management","DOI":"10.1016/j.jenvman.2023.119537","ISSN":"03014797","journalAbbreviation":"Journal of Environmental Management","language":"en","page":"119537","source":"DOI.org (Crossref)","title":"Adsorption on activated carbon combined with ozonation for the removal of contaminants of emerging concern in drinking water","volume":"350","author":[{"family":"Cantoni","given":"Beatrice"},{"family":"Ianes","given":"Jessica"},{"family":"Bertolo","given":"Beatrice"},{"family":"Ziccardi","given":"Selena"},{"family":"Maffini","given":"Francesco"},{"family":"Antonelli","given":"Manuela"}],"issued":{"date-parts":[["2024",1]]}}}],"schema":"https://github.com/citation-style-language/schema/raw/master/csl-citation.json"} </w:instrText>
      </w:r>
      <w:r w:rsidR="0083124F" w:rsidRPr="007F47BE">
        <w:rPr>
          <w:b/>
          <w:bCs/>
          <w:i w:val="0"/>
          <w:iCs w:val="0"/>
        </w:rPr>
        <w:fldChar w:fldCharType="separate"/>
      </w:r>
      <w:r w:rsidR="0083124F" w:rsidRPr="007F47BE">
        <w:rPr>
          <w:rFonts w:cs="Arial"/>
          <w:b/>
          <w:bCs/>
          <w:i w:val="0"/>
          <w:iCs w:val="0"/>
        </w:rPr>
        <w:t>(Cantoni et al., 2024)</w:t>
      </w:r>
      <w:r w:rsidR="0083124F" w:rsidRPr="007F47BE">
        <w:rPr>
          <w:b/>
          <w:bCs/>
          <w:i w:val="0"/>
          <w:iCs w:val="0"/>
        </w:rPr>
        <w:fldChar w:fldCharType="end"/>
      </w:r>
    </w:p>
    <w:tbl>
      <w:tblPr>
        <w:tblStyle w:val="TableGrid"/>
        <w:tblW w:w="0" w:type="auto"/>
        <w:tblLook w:val="04A0" w:firstRow="1" w:lastRow="0" w:firstColumn="1" w:lastColumn="0" w:noHBand="0" w:noVBand="1"/>
      </w:tblPr>
      <w:tblGrid>
        <w:gridCol w:w="2835"/>
        <w:gridCol w:w="1843"/>
        <w:gridCol w:w="1701"/>
        <w:gridCol w:w="2641"/>
      </w:tblGrid>
      <w:tr w:rsidR="001876B8" w:rsidRPr="009C6E1A" w14:paraId="5BA002BD" w14:textId="3387F916" w:rsidTr="001876B8">
        <w:tc>
          <w:tcPr>
            <w:tcW w:w="2835" w:type="dxa"/>
            <w:tcBorders>
              <w:top w:val="single" w:sz="4" w:space="0" w:color="auto"/>
              <w:left w:val="nil"/>
              <w:bottom w:val="single" w:sz="4" w:space="0" w:color="auto"/>
              <w:right w:val="nil"/>
            </w:tcBorders>
            <w:shd w:val="clear" w:color="auto" w:fill="B4C6E7" w:themeFill="accent5" w:themeFillTint="66"/>
            <w:vAlign w:val="center"/>
          </w:tcPr>
          <w:p w14:paraId="54F1B06F" w14:textId="7E40F0F5" w:rsidR="001876B8" w:rsidRPr="009C6E1A" w:rsidRDefault="001876B8" w:rsidP="00FF50C0">
            <w:pPr>
              <w:rPr>
                <w:sz w:val="18"/>
                <w:szCs w:val="20"/>
              </w:rPr>
            </w:pPr>
            <w:bookmarkStart w:id="37" w:name="_Hlk163986924"/>
            <w:r>
              <w:rPr>
                <w:sz w:val="18"/>
                <w:szCs w:val="20"/>
              </w:rPr>
              <w:t>CEC</w:t>
            </w:r>
          </w:p>
        </w:tc>
        <w:tc>
          <w:tcPr>
            <w:tcW w:w="1843" w:type="dxa"/>
            <w:tcBorders>
              <w:top w:val="single" w:sz="4" w:space="0" w:color="auto"/>
              <w:left w:val="nil"/>
              <w:bottom w:val="single" w:sz="4" w:space="0" w:color="auto"/>
              <w:right w:val="nil"/>
            </w:tcBorders>
            <w:shd w:val="clear" w:color="auto" w:fill="B4C6E7" w:themeFill="accent5" w:themeFillTint="66"/>
            <w:vAlign w:val="center"/>
          </w:tcPr>
          <w:p w14:paraId="570A8856" w14:textId="14481F7F" w:rsidR="001876B8" w:rsidRPr="009C6E1A" w:rsidRDefault="001876B8" w:rsidP="00FF50C0">
            <w:pPr>
              <w:rPr>
                <w:sz w:val="18"/>
                <w:szCs w:val="20"/>
              </w:rPr>
            </w:pPr>
            <w:r>
              <w:t>LogK</w:t>
            </w:r>
            <w:r w:rsidRPr="006335ED">
              <w:rPr>
                <w:vertAlign w:val="subscript"/>
              </w:rPr>
              <w:t>OW</w:t>
            </w:r>
          </w:p>
        </w:tc>
        <w:tc>
          <w:tcPr>
            <w:tcW w:w="1701" w:type="dxa"/>
            <w:tcBorders>
              <w:top w:val="single" w:sz="4" w:space="0" w:color="auto"/>
              <w:left w:val="nil"/>
              <w:bottom w:val="single" w:sz="4" w:space="0" w:color="auto"/>
              <w:right w:val="nil"/>
            </w:tcBorders>
            <w:shd w:val="clear" w:color="auto" w:fill="B4C6E7" w:themeFill="accent5" w:themeFillTint="66"/>
            <w:vAlign w:val="center"/>
          </w:tcPr>
          <w:p w14:paraId="4A1D284E" w14:textId="2A31C548" w:rsidR="001876B8" w:rsidRPr="009C6E1A" w:rsidRDefault="001876B8" w:rsidP="00FF50C0">
            <w:pPr>
              <w:rPr>
                <w:sz w:val="18"/>
                <w:szCs w:val="20"/>
              </w:rPr>
            </w:pPr>
            <w:r>
              <w:t>LogK</w:t>
            </w:r>
            <w:r w:rsidRPr="006335ED">
              <w:rPr>
                <w:vertAlign w:val="subscript"/>
              </w:rPr>
              <w:t>O3</w:t>
            </w:r>
          </w:p>
        </w:tc>
        <w:tc>
          <w:tcPr>
            <w:tcW w:w="2641" w:type="dxa"/>
            <w:tcBorders>
              <w:top w:val="single" w:sz="4" w:space="0" w:color="auto"/>
              <w:left w:val="nil"/>
              <w:bottom w:val="single" w:sz="4" w:space="0" w:color="auto"/>
              <w:right w:val="nil"/>
            </w:tcBorders>
            <w:shd w:val="clear" w:color="auto" w:fill="B4C6E7" w:themeFill="accent5" w:themeFillTint="66"/>
          </w:tcPr>
          <w:p w14:paraId="026B8A34" w14:textId="66DB4FAD" w:rsidR="001876B8" w:rsidRDefault="000D75AF" w:rsidP="00FF50C0">
            <w:r>
              <w:t>Function</w:t>
            </w:r>
            <w:r w:rsidR="00A94207">
              <w:t xml:space="preserve"> CEC</w:t>
            </w:r>
          </w:p>
        </w:tc>
      </w:tr>
      <w:tr w:rsidR="001876B8" w:rsidRPr="00B243CE" w14:paraId="6CAE9B8D" w14:textId="309F33C0" w:rsidTr="005C565C">
        <w:tc>
          <w:tcPr>
            <w:tcW w:w="2835" w:type="dxa"/>
            <w:tcBorders>
              <w:top w:val="single" w:sz="4" w:space="0" w:color="auto"/>
              <w:left w:val="nil"/>
              <w:bottom w:val="single" w:sz="4" w:space="0" w:color="auto"/>
              <w:right w:val="nil"/>
            </w:tcBorders>
          </w:tcPr>
          <w:p w14:paraId="2495F4AA" w14:textId="447839F4" w:rsidR="001876B8" w:rsidRPr="00844E9A" w:rsidRDefault="001876B8" w:rsidP="00FF50C0">
            <w:pPr>
              <w:rPr>
                <w:b/>
                <w:bCs/>
                <w:sz w:val="16"/>
                <w:szCs w:val="18"/>
              </w:rPr>
            </w:pPr>
            <w:r>
              <w:rPr>
                <w:b/>
                <w:bCs/>
                <w:sz w:val="16"/>
                <w:szCs w:val="18"/>
              </w:rPr>
              <w:t>Acesulfame (ACS)</w:t>
            </w:r>
          </w:p>
        </w:tc>
        <w:tc>
          <w:tcPr>
            <w:tcW w:w="1843" w:type="dxa"/>
            <w:tcBorders>
              <w:top w:val="single" w:sz="4" w:space="0" w:color="auto"/>
              <w:left w:val="nil"/>
              <w:bottom w:val="single" w:sz="4" w:space="0" w:color="auto"/>
              <w:right w:val="nil"/>
            </w:tcBorders>
          </w:tcPr>
          <w:p w14:paraId="6FE7BED2" w14:textId="0052A08D" w:rsidR="001876B8" w:rsidRPr="007C69CE" w:rsidRDefault="001876B8" w:rsidP="00FF50C0">
            <w:pPr>
              <w:rPr>
                <w:sz w:val="16"/>
                <w:szCs w:val="18"/>
              </w:rPr>
            </w:pPr>
            <w:r>
              <w:rPr>
                <w:sz w:val="16"/>
                <w:szCs w:val="18"/>
              </w:rPr>
              <w:t>-0.55</w:t>
            </w:r>
          </w:p>
        </w:tc>
        <w:tc>
          <w:tcPr>
            <w:tcW w:w="1701" w:type="dxa"/>
            <w:tcBorders>
              <w:top w:val="single" w:sz="4" w:space="0" w:color="auto"/>
              <w:left w:val="nil"/>
              <w:bottom w:val="single" w:sz="4" w:space="0" w:color="auto"/>
              <w:right w:val="nil"/>
            </w:tcBorders>
          </w:tcPr>
          <w:p w14:paraId="7B6BABE6" w14:textId="665A4CD2" w:rsidR="001876B8" w:rsidRPr="00B243CE" w:rsidRDefault="001876B8" w:rsidP="00FF50C0">
            <w:pPr>
              <w:rPr>
                <w:rFonts w:cs="Arial"/>
                <w:sz w:val="16"/>
                <w:szCs w:val="18"/>
              </w:rPr>
            </w:pPr>
            <w:r>
              <w:rPr>
                <w:rFonts w:cs="Arial"/>
                <w:sz w:val="16"/>
                <w:szCs w:val="18"/>
              </w:rPr>
              <w:t>1.94</w:t>
            </w:r>
          </w:p>
        </w:tc>
        <w:tc>
          <w:tcPr>
            <w:tcW w:w="2641" w:type="dxa"/>
            <w:tcBorders>
              <w:top w:val="single" w:sz="4" w:space="0" w:color="auto"/>
              <w:left w:val="nil"/>
              <w:bottom w:val="single" w:sz="4" w:space="0" w:color="auto"/>
              <w:right w:val="nil"/>
            </w:tcBorders>
          </w:tcPr>
          <w:p w14:paraId="66911DF8" w14:textId="0BA7394F" w:rsidR="001876B8" w:rsidRDefault="001876B8" w:rsidP="00FF50C0">
            <w:pPr>
              <w:rPr>
                <w:rFonts w:cs="Arial"/>
                <w:sz w:val="16"/>
                <w:szCs w:val="18"/>
              </w:rPr>
            </w:pPr>
            <w:r>
              <w:rPr>
                <w:rFonts w:cs="Arial"/>
                <w:sz w:val="16"/>
                <w:szCs w:val="18"/>
              </w:rPr>
              <w:t>Sweetener</w:t>
            </w:r>
          </w:p>
        </w:tc>
      </w:tr>
      <w:tr w:rsidR="005C565C" w:rsidRPr="00B243CE" w14:paraId="230825E9" w14:textId="77777777" w:rsidTr="005C565C">
        <w:tc>
          <w:tcPr>
            <w:tcW w:w="2835" w:type="dxa"/>
            <w:tcBorders>
              <w:top w:val="single" w:sz="4" w:space="0" w:color="auto"/>
              <w:left w:val="nil"/>
              <w:bottom w:val="single" w:sz="4" w:space="0" w:color="auto"/>
              <w:right w:val="nil"/>
            </w:tcBorders>
          </w:tcPr>
          <w:p w14:paraId="46F88E71" w14:textId="32987337" w:rsidR="005C565C" w:rsidRDefault="005A7D58" w:rsidP="00FF50C0">
            <w:pPr>
              <w:rPr>
                <w:b/>
                <w:bCs/>
                <w:sz w:val="16"/>
                <w:szCs w:val="18"/>
              </w:rPr>
            </w:pPr>
            <w:r>
              <w:rPr>
                <w:b/>
                <w:bCs/>
                <w:sz w:val="16"/>
                <w:szCs w:val="18"/>
              </w:rPr>
              <w:t>Benzotriazole (BNZ)</w:t>
            </w:r>
          </w:p>
        </w:tc>
        <w:tc>
          <w:tcPr>
            <w:tcW w:w="1843" w:type="dxa"/>
            <w:tcBorders>
              <w:top w:val="single" w:sz="4" w:space="0" w:color="auto"/>
              <w:left w:val="nil"/>
              <w:bottom w:val="single" w:sz="4" w:space="0" w:color="auto"/>
              <w:right w:val="nil"/>
            </w:tcBorders>
          </w:tcPr>
          <w:p w14:paraId="487D7093" w14:textId="4F13AAF7" w:rsidR="005C565C" w:rsidRDefault="0039151A" w:rsidP="00FF50C0">
            <w:pPr>
              <w:rPr>
                <w:sz w:val="16"/>
                <w:szCs w:val="18"/>
              </w:rPr>
            </w:pPr>
            <w:r>
              <w:rPr>
                <w:sz w:val="16"/>
                <w:szCs w:val="18"/>
              </w:rPr>
              <w:t>1.3</w:t>
            </w:r>
          </w:p>
        </w:tc>
        <w:tc>
          <w:tcPr>
            <w:tcW w:w="1701" w:type="dxa"/>
            <w:tcBorders>
              <w:top w:val="single" w:sz="4" w:space="0" w:color="auto"/>
              <w:left w:val="nil"/>
              <w:bottom w:val="single" w:sz="4" w:space="0" w:color="auto"/>
              <w:right w:val="nil"/>
            </w:tcBorders>
          </w:tcPr>
          <w:p w14:paraId="0F5483FB" w14:textId="3C30F40D" w:rsidR="005C565C" w:rsidRDefault="0039151A" w:rsidP="00FF50C0">
            <w:pPr>
              <w:rPr>
                <w:rFonts w:cs="Arial"/>
                <w:sz w:val="16"/>
                <w:szCs w:val="18"/>
              </w:rPr>
            </w:pPr>
            <w:r>
              <w:rPr>
                <w:rFonts w:cs="Arial"/>
                <w:sz w:val="16"/>
                <w:szCs w:val="18"/>
              </w:rPr>
              <w:t>2.38</w:t>
            </w:r>
          </w:p>
        </w:tc>
        <w:tc>
          <w:tcPr>
            <w:tcW w:w="2641" w:type="dxa"/>
            <w:tcBorders>
              <w:top w:val="single" w:sz="4" w:space="0" w:color="auto"/>
              <w:left w:val="nil"/>
              <w:bottom w:val="single" w:sz="4" w:space="0" w:color="auto"/>
              <w:right w:val="nil"/>
            </w:tcBorders>
          </w:tcPr>
          <w:p w14:paraId="38580016" w14:textId="7905A245" w:rsidR="005C565C" w:rsidRDefault="0039151A" w:rsidP="00FF50C0">
            <w:pPr>
              <w:rPr>
                <w:rFonts w:cs="Arial"/>
                <w:sz w:val="16"/>
                <w:szCs w:val="18"/>
              </w:rPr>
            </w:pPr>
            <w:r>
              <w:rPr>
                <w:rFonts w:cs="Arial"/>
                <w:sz w:val="16"/>
                <w:szCs w:val="18"/>
              </w:rPr>
              <w:t>UV-filter</w:t>
            </w:r>
          </w:p>
        </w:tc>
      </w:tr>
      <w:tr w:rsidR="005C565C" w:rsidRPr="00B243CE" w14:paraId="30521228" w14:textId="77777777" w:rsidTr="001876B8">
        <w:tc>
          <w:tcPr>
            <w:tcW w:w="2835" w:type="dxa"/>
            <w:tcBorders>
              <w:top w:val="single" w:sz="4" w:space="0" w:color="auto"/>
              <w:left w:val="nil"/>
              <w:right w:val="nil"/>
            </w:tcBorders>
          </w:tcPr>
          <w:p w14:paraId="5BDBAA1A" w14:textId="48C02175" w:rsidR="005C565C" w:rsidRDefault="000D6D85" w:rsidP="00FF50C0">
            <w:pPr>
              <w:rPr>
                <w:b/>
                <w:bCs/>
                <w:sz w:val="16"/>
                <w:szCs w:val="18"/>
              </w:rPr>
            </w:pPr>
            <w:r>
              <w:rPr>
                <w:b/>
                <w:bCs/>
                <w:sz w:val="16"/>
                <w:szCs w:val="18"/>
              </w:rPr>
              <w:t>Diclofenac (DCF)</w:t>
            </w:r>
          </w:p>
        </w:tc>
        <w:tc>
          <w:tcPr>
            <w:tcW w:w="1843" w:type="dxa"/>
            <w:tcBorders>
              <w:top w:val="single" w:sz="4" w:space="0" w:color="auto"/>
              <w:left w:val="nil"/>
              <w:right w:val="nil"/>
            </w:tcBorders>
          </w:tcPr>
          <w:p w14:paraId="15198A34" w14:textId="08E59F96" w:rsidR="005C565C" w:rsidRDefault="000D6D85" w:rsidP="00FF50C0">
            <w:pPr>
              <w:rPr>
                <w:sz w:val="16"/>
                <w:szCs w:val="18"/>
              </w:rPr>
            </w:pPr>
            <w:r>
              <w:rPr>
                <w:sz w:val="16"/>
                <w:szCs w:val="18"/>
              </w:rPr>
              <w:t>4.51</w:t>
            </w:r>
          </w:p>
        </w:tc>
        <w:tc>
          <w:tcPr>
            <w:tcW w:w="1701" w:type="dxa"/>
            <w:tcBorders>
              <w:top w:val="single" w:sz="4" w:space="0" w:color="auto"/>
              <w:left w:val="nil"/>
              <w:right w:val="nil"/>
            </w:tcBorders>
          </w:tcPr>
          <w:p w14:paraId="0FD7AFCE" w14:textId="47FBBF01" w:rsidR="005C565C" w:rsidRDefault="000D6D85" w:rsidP="00FF50C0">
            <w:pPr>
              <w:rPr>
                <w:rFonts w:cs="Arial"/>
                <w:sz w:val="16"/>
                <w:szCs w:val="18"/>
              </w:rPr>
            </w:pPr>
            <w:r>
              <w:rPr>
                <w:rFonts w:cs="Arial"/>
                <w:sz w:val="16"/>
                <w:szCs w:val="18"/>
              </w:rPr>
              <w:t>6.20</w:t>
            </w:r>
          </w:p>
        </w:tc>
        <w:tc>
          <w:tcPr>
            <w:tcW w:w="2641" w:type="dxa"/>
            <w:tcBorders>
              <w:top w:val="single" w:sz="4" w:space="0" w:color="auto"/>
              <w:left w:val="nil"/>
              <w:right w:val="nil"/>
            </w:tcBorders>
          </w:tcPr>
          <w:p w14:paraId="60802D2D" w14:textId="25B6E551" w:rsidR="005C565C" w:rsidRDefault="000D6D85" w:rsidP="00FF50C0">
            <w:pPr>
              <w:rPr>
                <w:rFonts w:cs="Arial"/>
                <w:sz w:val="16"/>
                <w:szCs w:val="18"/>
              </w:rPr>
            </w:pPr>
            <w:r>
              <w:rPr>
                <w:rFonts w:cs="Arial"/>
                <w:sz w:val="16"/>
                <w:szCs w:val="18"/>
              </w:rPr>
              <w:t>Anti-inflammatory</w:t>
            </w:r>
          </w:p>
        </w:tc>
      </w:tr>
    </w:tbl>
    <w:p w14:paraId="40654D34" w14:textId="690F524A" w:rsidR="00FA2ADD" w:rsidRPr="007C69CE" w:rsidRDefault="00FA2ADD" w:rsidP="009F7074">
      <w:pPr>
        <w:pStyle w:val="Heading2"/>
      </w:pPr>
      <w:bookmarkStart w:id="38" w:name="_Ref163378438"/>
      <w:bookmarkStart w:id="39" w:name="_Toc165464863"/>
      <w:bookmarkEnd w:id="37"/>
      <w:r w:rsidRPr="007C69CE">
        <w:lastRenderedPageBreak/>
        <w:t>The adsorption process</w:t>
      </w:r>
      <w:bookmarkEnd w:id="38"/>
      <w:bookmarkEnd w:id="39"/>
    </w:p>
    <w:p w14:paraId="23635247" w14:textId="2930D930" w:rsidR="004C2FF0" w:rsidRPr="007C69CE" w:rsidRDefault="00F959FA" w:rsidP="00C47C6C">
      <w:pPr>
        <w:jc w:val="both"/>
      </w:pPr>
      <w:r w:rsidRPr="007C69CE">
        <w:t xml:space="preserve">Adsorption is a physiochemical interface mass-transfer phenomenon </w:t>
      </w:r>
      <w:r w:rsidRPr="007C69CE">
        <w:fldChar w:fldCharType="begin"/>
      </w:r>
      <w:r w:rsidRPr="007C69CE">
        <w:instrText xml:space="preserve"> ADDIN ZOTERO_ITEM CSL_CITATION {"citationID":"DiTSPpUw","properties":{"formattedCitation":"(Ngeno et al., 2022)","plainCitation":"(Ngeno et al., 2022)","noteIndex":0},"citationItems":[{"id":84,"uris":["http://zotero.org/users/local/h6YJVYLe/items/XP3LJVZS"],"itemData":{"id":84,"type":"article-journal","abstract":"Access to clean water is a fundamental human right. However, due to the rapid urbanization and industrialization in many African countries, the emergence of a plethora of new classes of water contaminants coupled with aging wastewater treatment infrastructure and technologies, access to clean water has remained elusive especially to rural communities. Additionally, most countries in Africa cannot afford the capital investment associated with advanced and specialized treatment technologies. The solution seems to be the valorization of locally-sourced waste materials and their use as adsorbents, flocculants/coagulants, or photocatalysts, to be included in current and future wastewater treatment facilities. The present review presents a concise and comprehensive compilation, and critique of recent research water purification studies in Africa using waste-based adsorbents. While the abundance of industrial and agricultural wastes presents opportunity for sustainable exploitation for water treatment, several gaps warrant further research. Specifically, future research should include life cycle assessment (LCA) of the wastewater treatment plants (WWTPs) and proposed technologies, in-depth cost analysis, use of environmentally relevant concentrations in simulated studies or real wastewaters and examination of removal efficiencies for biological contaminants such as viruses, bacteria among others. Waste materials are shown to be suitable candidates for delivery of effective and techno-economic adsorbents for water purification in African countries.","container-title":"Environmental Advances","DOI":"10.1016/j.envadv.2022.100282","ISSN":"2666-7657","journalAbbreviation":"Environmental Advances","page":"100282","source":"ScienceDirect","title":"Sustainable re-utilization of waste materials as adsorbents for water and wastewater treatment in Africa: Recent studies, research gaps, and way forward for emerging economies","title-short":"Sustainable re-utilization of waste materials as adsorbents for water and wastewater treatment in Africa","volume":"9","author":[{"family":"Ngeno","given":"Emily Chelangat"},{"family":"Mbuci","given":"Kinyua E."},{"family":"Necibi","given":"Mohamed Chaker"},{"family":"Shikuku","given":"Victor Odhiambo"},{"family":"Olisah","given":"Chijioke"},{"family":"Ongulu","given":"Roselyn"},{"family":"Matovu","given":"Henry"},{"family":"Ssebugere","given":"Patrick"},{"family":"Abushaban","given":"Almotasembellah"},{"family":"Sillanpää","given":"Mika"}],"issued":{"date-parts":[["2022",10,1]]}}}],"schema":"https://github.com/citation-style-language/schema/raw/master/csl-citation.json"} </w:instrText>
      </w:r>
      <w:r w:rsidRPr="007C69CE">
        <w:fldChar w:fldCharType="separate"/>
      </w:r>
      <w:r w:rsidRPr="007C69CE">
        <w:rPr>
          <w:rFonts w:cs="Arial"/>
        </w:rPr>
        <w:t>(Ngeno et al., 2022)</w:t>
      </w:r>
      <w:r w:rsidRPr="007C69CE">
        <w:fldChar w:fldCharType="end"/>
      </w:r>
      <w:r w:rsidR="00C47C6C" w:rsidRPr="007C69CE">
        <w:t xml:space="preserve">. </w:t>
      </w:r>
      <w:r w:rsidR="00256DF8" w:rsidRPr="007C69CE">
        <w:t xml:space="preserve">This definition already gives a hint of its complexity for modelling. </w:t>
      </w:r>
      <w:r w:rsidR="000507A3" w:rsidRPr="007C69CE">
        <w:t xml:space="preserve">Namely, it can be a physical process, a chemical process, or both. </w:t>
      </w:r>
      <w:r w:rsidR="008406B1" w:rsidRPr="007C69CE">
        <w:t>The pollutant</w:t>
      </w:r>
      <w:r w:rsidR="00966450" w:rsidRPr="007C69CE">
        <w:t>,</w:t>
      </w:r>
      <w:r w:rsidR="00076BAB">
        <w:t xml:space="preserve"> also</w:t>
      </w:r>
      <w:r w:rsidR="00966450" w:rsidRPr="007C69CE">
        <w:t xml:space="preserve"> called the adsorbate</w:t>
      </w:r>
      <w:r w:rsidR="00F30862">
        <w:t xml:space="preserve"> or solute</w:t>
      </w:r>
      <w:r w:rsidR="00966450" w:rsidRPr="007C69CE">
        <w:t>,</w:t>
      </w:r>
      <w:r w:rsidR="008406B1" w:rsidRPr="007C69CE">
        <w:t xml:space="preserve"> is</w:t>
      </w:r>
      <w:r w:rsidR="008D1CBC" w:rsidRPr="007C69CE">
        <w:t xml:space="preserve"> accumulated between two phases. It needs to be clear that the pollutant itself does</w:t>
      </w:r>
      <w:r w:rsidR="00200ACC" w:rsidRPr="007C69CE">
        <w:t>n’t change phases</w:t>
      </w:r>
      <w:r w:rsidR="005520B4" w:rsidRPr="007C69CE">
        <w:t xml:space="preserve">, but there are two phases involved in the sorption process. In the </w:t>
      </w:r>
      <w:r w:rsidR="005520B4" w:rsidRPr="00A91CB9">
        <w:rPr>
          <w:u w:val="single"/>
        </w:rPr>
        <w:t>liquid phase</w:t>
      </w:r>
      <w:r w:rsidR="005520B4" w:rsidRPr="007C69CE">
        <w:t>,</w:t>
      </w:r>
      <w:r w:rsidR="00190C9C" w:rsidRPr="007C69CE">
        <w:t xml:space="preserve"> the pollutant is dissolved. When the pollutant is in the </w:t>
      </w:r>
      <w:r w:rsidR="00190C9C" w:rsidRPr="00A91CB9">
        <w:rPr>
          <w:u w:val="single"/>
        </w:rPr>
        <w:t>solid</w:t>
      </w:r>
      <w:r w:rsidR="001B19A0" w:rsidRPr="00A91CB9">
        <w:rPr>
          <w:u w:val="single"/>
        </w:rPr>
        <w:t xml:space="preserve"> phase</w:t>
      </w:r>
      <w:r w:rsidR="001B19A0" w:rsidRPr="007C69CE">
        <w:t>,</w:t>
      </w:r>
      <w:r w:rsidR="00190C9C" w:rsidRPr="007C69CE">
        <w:t xml:space="preserve"> </w:t>
      </w:r>
      <w:r w:rsidR="00464002" w:rsidRPr="007C69CE">
        <w:t>also known as the</w:t>
      </w:r>
      <w:r w:rsidR="00190C9C" w:rsidRPr="007C69CE">
        <w:t xml:space="preserve"> sludge phase,</w:t>
      </w:r>
      <w:r w:rsidR="004C454C" w:rsidRPr="007C69CE">
        <w:t xml:space="preserve"> </w:t>
      </w:r>
      <w:r w:rsidR="00464002" w:rsidRPr="007C69CE">
        <w:t>it means</w:t>
      </w:r>
      <w:r w:rsidR="004C454C" w:rsidRPr="007C69CE">
        <w:t xml:space="preserve"> that</w:t>
      </w:r>
      <w:r w:rsidR="00190C9C" w:rsidRPr="007C69CE">
        <w:t xml:space="preserve"> </w:t>
      </w:r>
      <w:r w:rsidR="004C454C" w:rsidRPr="007C69CE">
        <w:t>the pollutant is adsorbed onto the solid</w:t>
      </w:r>
      <w:r w:rsidR="007F61F3" w:rsidRPr="007C69CE">
        <w:t xml:space="preserve"> </w:t>
      </w:r>
      <w:r w:rsidR="007F61F3" w:rsidRPr="007C69CE">
        <w:fldChar w:fldCharType="begin"/>
      </w:r>
      <w:r w:rsidR="007F61F3" w:rsidRPr="007C69CE">
        <w:instrText xml:space="preserve"> ADDIN ZOTERO_ITEM CSL_CITATION {"citationID":"KW3rm5uU","properties":{"formattedCitation":"(Mohammadi et al., 2022)","plainCitation":"(Mohammadi et al., 2022)","noteIndex":0},"citationItems":[{"id":74,"uris":["http://zotero.org/users/local/h6YJVYLe/items/WS9KCUYC"],"itemData":{"id":74,"type":"article-journal","abstract":"Modelling the fate of micropollutants in different wastewater treatment processes is of present concern. Moreover, during the last few years, there has been an increasing interest in the development of hybrid reactors which contain both suspended biomass and biofilm. Here, a new model developed which tries to determine the fate of micropollutants in hybrid reactors such as moving bed biofilm reactor (MBBR) and called the ASM-biofilm-MPs model considered the main mechanisms leading to the micropollutant removal (sorption/desorption, biodegradation, cometabolism) in hybrid reactors. This dynamic model describes the fate of micropollutants in a hybrid reactor using first-order kinetics for biotransformation and sorption/desorption equations. Also, it considered the reactions for carbon oxidation, nitrification, and denitrification in attached and suspended biomass under aerobic conditions. The mathematical model consists of three connected models for the simulation of micropollutants, suspended biomass, and biofilm. Biochemical conversions are evaluated according to the Activated Sludge Model No. 1 (ASM1) for both attached and suspended biomass. The model is applied for a laboratory MBBR, which fed with synthetic wastewater containing 4-nonylphenol (4-NP) as micropollutant, and accurately describes the experimental concentrations of COD, attached and suspended biomass, nitrogen, and 4-NP micropollutant obtained during 180 days working at different loadings. The differences between simulations and experiments in all operational periods for sCOD, NH4–N, NO3–N, and attached and suspended biomass concentrations were less than 15%, 10%, 10%, 5% and 5%, respectively. Finally, the contribution of adsorption and biodegradation mechanisms in the fate of 4-NP was calculated, when 4-NP concentration is set to 1 µg/L (biodegradation = 86.5%, sorption = 5%) and 50 µg/L (biodegradation = 55.9%, sorption = 34.7%).","container-title":"Environmental Science and Pollution Research","DOI":"10.1007/s11356-022-20668-2","journalAbbreviation":"Environmental Science and Pollution Research","source":"ResearchGate","title":"Modelling of micropollutant fate in hybrid growth systems: model concepts, Peterson matrix, and application to a lab-scale pilot plant","title-short":"Modelling of micropollutant fate in hybrid growth systems","volume":"29","author":[{"family":"Mohammadi","given":"Farzaneh"},{"family":"Bina","given":"Bijan"},{"family":"Rahimi","given":"Somayeh"},{"family":"Janati","given":"Mahsa"}],"issued":{"date-parts":[["2022",5,12]]}}}],"schema":"https://github.com/citation-style-language/schema/raw/master/csl-citation.json"} </w:instrText>
      </w:r>
      <w:r w:rsidR="007F61F3" w:rsidRPr="007C69CE">
        <w:fldChar w:fldCharType="separate"/>
      </w:r>
      <w:r w:rsidR="007F61F3" w:rsidRPr="007C69CE">
        <w:rPr>
          <w:rFonts w:cs="Arial"/>
        </w:rPr>
        <w:t>(Mohammadi et al., 2022)</w:t>
      </w:r>
      <w:r w:rsidR="007F61F3" w:rsidRPr="007C69CE">
        <w:fldChar w:fldCharType="end"/>
      </w:r>
      <w:r w:rsidR="004C454C" w:rsidRPr="007C69CE">
        <w:t>.</w:t>
      </w:r>
      <w:r w:rsidR="00913B4E" w:rsidRPr="007C69CE">
        <w:t xml:space="preserve"> </w:t>
      </w:r>
      <w:r w:rsidR="00E25CED" w:rsidRPr="007C69CE">
        <w:t>The adsorbent, e.g. activated carbon, is</w:t>
      </w:r>
      <w:r w:rsidR="00595051" w:rsidRPr="007C69CE">
        <w:t xml:space="preserve"> a porous material with </w:t>
      </w:r>
      <w:r w:rsidR="00250569" w:rsidRPr="007C69CE">
        <w:t xml:space="preserve">both outer and inner surface that </w:t>
      </w:r>
      <w:r w:rsidR="00225548" w:rsidRPr="007C69CE">
        <w:t>is</w:t>
      </w:r>
      <w:r w:rsidR="008B435A" w:rsidRPr="007C69CE">
        <w:t xml:space="preserve"> exposed to the adsorbates. </w:t>
      </w:r>
      <w:r w:rsidR="00210C88" w:rsidRPr="007C69CE">
        <w:t xml:space="preserve">On the surface, the active sites are the places where </w:t>
      </w:r>
      <w:r w:rsidR="00261300" w:rsidRPr="007C69CE">
        <w:t xml:space="preserve">the </w:t>
      </w:r>
      <w:r w:rsidR="00B73F21">
        <w:t>solute</w:t>
      </w:r>
      <w:r w:rsidR="00261300" w:rsidRPr="007C69CE">
        <w:t xml:space="preserve"> can directly adsorb ont</w:t>
      </w:r>
      <w:r w:rsidR="000B3826" w:rsidRPr="007C69CE">
        <w:t>o</w:t>
      </w:r>
      <w:r w:rsidR="00261300" w:rsidRPr="007C69CE">
        <w:t xml:space="preserve">. </w:t>
      </w:r>
      <w:r w:rsidR="000340FA" w:rsidRPr="007C69CE">
        <w:t>However, the pollutant first needs to travel a pathway from the aqueous media (liquid phase) to the active sites (solid phase). In this pathway,</w:t>
      </w:r>
      <w:r w:rsidR="009E71F7" w:rsidRPr="007C69CE">
        <w:t xml:space="preserve"> different</w:t>
      </w:r>
      <w:r w:rsidR="000340FA" w:rsidRPr="007C69CE">
        <w:t xml:space="preserve"> mass transfer and diffusion </w:t>
      </w:r>
      <w:r w:rsidR="001F6E34" w:rsidRPr="007C69CE">
        <w:t>mechanisms</w:t>
      </w:r>
      <w:r w:rsidR="000340FA" w:rsidRPr="007C69CE">
        <w:t xml:space="preserve"> take place.</w:t>
      </w:r>
      <w:r w:rsidR="00F352EF" w:rsidRPr="007C69CE">
        <w:t xml:space="preserve"> </w:t>
      </w:r>
      <w:r w:rsidR="00626CB1" w:rsidRPr="007C69CE">
        <w:rPr>
          <w:u w:val="single"/>
        </w:rPr>
        <w:t>Diffusion</w:t>
      </w:r>
      <w:r w:rsidR="00626CB1" w:rsidRPr="007C69CE">
        <w:t xml:space="preserve"> is defined by the movement of particles</w:t>
      </w:r>
      <w:r w:rsidR="00C5573E" w:rsidRPr="007C69CE">
        <w:t xml:space="preserve"> due to a concentration gradient.</w:t>
      </w:r>
      <w:r w:rsidR="000340FA" w:rsidRPr="007C69CE">
        <w:t xml:space="preserve"> Once</w:t>
      </w:r>
      <w:r w:rsidR="00D4782E" w:rsidRPr="007C69CE">
        <w:t xml:space="preserve"> the active site is reached, different </w:t>
      </w:r>
      <w:r w:rsidR="00C61E2D" w:rsidRPr="007C69CE">
        <w:t>adsorption mechanisms are possible</w:t>
      </w:r>
      <w:r w:rsidR="00FF09FC" w:rsidRPr="007C69CE">
        <w:t>:</w:t>
      </w:r>
      <w:r w:rsidR="009E71F7" w:rsidRPr="007C69CE">
        <w:t xml:space="preserve"> chemisorption</w:t>
      </w:r>
      <w:r w:rsidR="0077305A" w:rsidRPr="007C69CE">
        <w:t>, physisorption or both.</w:t>
      </w:r>
      <w:r w:rsidR="00FF09FC" w:rsidRPr="007C69CE">
        <w:t xml:space="preserve"> Chemisorption</w:t>
      </w:r>
      <w:r w:rsidR="00F70941" w:rsidRPr="007C69CE">
        <w:t xml:space="preserve"> include </w:t>
      </w:r>
      <w:r w:rsidR="00F653A0" w:rsidRPr="007C69CE">
        <w:t xml:space="preserve">ionic interactions or the formation of </w:t>
      </w:r>
      <w:r w:rsidR="00355B85" w:rsidRPr="007C69CE">
        <w:t>chemical</w:t>
      </w:r>
      <w:r w:rsidR="00F653A0" w:rsidRPr="007C69CE">
        <w:t xml:space="preserve"> bonds</w:t>
      </w:r>
      <w:r w:rsidR="00355B85" w:rsidRPr="007C69CE">
        <w:t xml:space="preserve"> between </w:t>
      </w:r>
      <w:r w:rsidR="00502733" w:rsidRPr="007C69CE">
        <w:t xml:space="preserve">the </w:t>
      </w:r>
      <w:r w:rsidR="00355B85" w:rsidRPr="007C69CE">
        <w:t>sorbate and sorbent</w:t>
      </w:r>
      <w:r w:rsidR="00502733" w:rsidRPr="007C69CE">
        <w:t xml:space="preserve"> molecules</w:t>
      </w:r>
      <w:r w:rsidR="00F653A0" w:rsidRPr="007C69CE">
        <w:t xml:space="preserve">. </w:t>
      </w:r>
      <w:r w:rsidR="00F653A0" w:rsidRPr="007C69CE">
        <w:rPr>
          <w:u w:val="single"/>
        </w:rPr>
        <w:t>Physisorption</w:t>
      </w:r>
      <w:r w:rsidR="00F653A0" w:rsidRPr="007C69CE">
        <w:t xml:space="preserve"> include Van der Waals</w:t>
      </w:r>
      <w:r w:rsidR="000E4B17" w:rsidRPr="007C69CE">
        <w:t xml:space="preserve"> </w:t>
      </w:r>
      <w:r w:rsidR="008500C5" w:rsidRPr="007C69CE">
        <w:t xml:space="preserve">or </w:t>
      </w:r>
      <w:r w:rsidR="008500C5" w:rsidRPr="007C69CE">
        <w:rPr>
          <w:rFonts w:cs="Arial"/>
        </w:rPr>
        <w:t>π</w:t>
      </w:r>
      <w:r w:rsidR="008500C5" w:rsidRPr="007C69CE">
        <w:t>-</w:t>
      </w:r>
      <w:r w:rsidR="008500C5" w:rsidRPr="007C69CE">
        <w:rPr>
          <w:rFonts w:cs="Arial"/>
        </w:rPr>
        <w:t>π</w:t>
      </w:r>
      <w:r w:rsidR="008500C5" w:rsidRPr="007C69CE">
        <w:t xml:space="preserve"> interactions</w:t>
      </w:r>
      <w:r w:rsidR="00E56347" w:rsidRPr="007C69CE">
        <w:t xml:space="preserve">. These adsorption mechanisms influence the </w:t>
      </w:r>
      <w:r w:rsidR="0041220E" w:rsidRPr="007C69CE">
        <w:t>way the pollutants are structured onto the surface: monolayered or multilayered.</w:t>
      </w:r>
      <w:r w:rsidR="004D4A6F" w:rsidRPr="007C69CE">
        <w:t xml:space="preserve"> P</w:t>
      </w:r>
      <w:r w:rsidR="005E30F3" w:rsidRPr="007C69CE">
        <w:t>hysisorption</w:t>
      </w:r>
      <w:r w:rsidR="000D688C" w:rsidRPr="007C69CE">
        <w:t>,</w:t>
      </w:r>
      <w:r w:rsidR="005E30F3" w:rsidRPr="007C69CE">
        <w:t xml:space="preserve"> such as Van der Waals interaction</w:t>
      </w:r>
      <w:r w:rsidR="000D688C" w:rsidRPr="007C69CE">
        <w:t>,</w:t>
      </w:r>
      <w:r w:rsidR="005E30F3" w:rsidRPr="007C69CE">
        <w:t xml:space="preserve"> mainly </w:t>
      </w:r>
      <w:r w:rsidR="000E4235" w:rsidRPr="007C69CE">
        <w:t>contributes</w:t>
      </w:r>
      <w:r w:rsidR="005E30F3" w:rsidRPr="007C69CE">
        <w:t xml:space="preserve"> to </w:t>
      </w:r>
      <w:r w:rsidR="005E30F3" w:rsidRPr="007C69CE">
        <w:rPr>
          <w:u w:val="single"/>
        </w:rPr>
        <w:t>multilayer</w:t>
      </w:r>
      <w:r w:rsidR="005E30F3" w:rsidRPr="007C69CE">
        <w:t xml:space="preserve"> adsorption. </w:t>
      </w:r>
      <w:r w:rsidR="00B63CCB" w:rsidRPr="007C69CE">
        <w:rPr>
          <w:u w:val="single"/>
        </w:rPr>
        <w:t>Chemisorption</w:t>
      </w:r>
      <w:r w:rsidR="000E4235" w:rsidRPr="007C69CE">
        <w:t>,</w:t>
      </w:r>
      <w:r w:rsidR="00B63CCB" w:rsidRPr="007C69CE">
        <w:t xml:space="preserve"> such as</w:t>
      </w:r>
      <w:r w:rsidR="009F5A15" w:rsidRPr="007C69CE">
        <w:t xml:space="preserve"> hydrogen bonding or the formation of strong bonds</w:t>
      </w:r>
      <w:r w:rsidR="000E4235" w:rsidRPr="007C69CE">
        <w:t>,</w:t>
      </w:r>
      <w:r w:rsidR="009F5A15" w:rsidRPr="007C69CE">
        <w:t xml:space="preserve"> mainly </w:t>
      </w:r>
      <w:r w:rsidR="000E4235" w:rsidRPr="007C69CE">
        <w:t>contributes</w:t>
      </w:r>
      <w:r w:rsidR="009F5A15" w:rsidRPr="007C69CE">
        <w:t xml:space="preserve"> to </w:t>
      </w:r>
      <w:r w:rsidR="009F5A15" w:rsidRPr="007C69CE">
        <w:rPr>
          <w:u w:val="single"/>
        </w:rPr>
        <w:t>m</w:t>
      </w:r>
      <w:r w:rsidR="0064073B" w:rsidRPr="007C69CE">
        <w:rPr>
          <w:u w:val="single"/>
        </w:rPr>
        <w:t>onolayer</w:t>
      </w:r>
      <w:r w:rsidR="0064073B" w:rsidRPr="007C69CE">
        <w:t xml:space="preserve"> adsorption</w:t>
      </w:r>
      <w:r w:rsidR="00BF1D6C" w:rsidRPr="007C69CE">
        <w:t xml:space="preserve">. </w:t>
      </w:r>
      <w:r w:rsidR="00CF11E3" w:rsidRPr="007C69CE">
        <w:t>It</w:t>
      </w:r>
      <w:r w:rsidR="00BF1D6C" w:rsidRPr="007C69CE">
        <w:t xml:space="preserve"> is the result of interaction </w:t>
      </w:r>
      <w:r w:rsidR="00C042CB" w:rsidRPr="007C69CE">
        <w:t>between</w:t>
      </w:r>
      <w:r w:rsidR="00BF1D6C" w:rsidRPr="007C69CE">
        <w:t xml:space="preserve"> the adsorbate </w:t>
      </w:r>
      <w:r w:rsidR="00C042CB" w:rsidRPr="007C69CE">
        <w:t>and</w:t>
      </w:r>
      <w:r w:rsidR="00BF1D6C" w:rsidRPr="007C69CE">
        <w:t xml:space="preserve"> functional groups</w:t>
      </w:r>
      <w:r w:rsidR="008A6268" w:rsidRPr="007C69CE">
        <w:t xml:space="preserve"> on the adsorbent surface</w:t>
      </w:r>
      <w:r w:rsidR="001B2C0B" w:rsidRPr="007C69CE">
        <w:t xml:space="preserve"> </w:t>
      </w:r>
      <w:r w:rsidR="001B2C0B" w:rsidRPr="007C69CE">
        <w:fldChar w:fldCharType="begin"/>
      </w:r>
      <w:r w:rsidR="001B2C0B" w:rsidRPr="007C69CE">
        <w:instrText xml:space="preserve"> ADDIN ZOTERO_ITEM CSL_CITATION {"citationID":"0OK074xd","properties":{"formattedCitation":"(Aliakbarian et al., 2015; Ngeno et al., 2022; Wang &amp; Guo, 2023)","plainCitation":"(Aliakbarian et al., 2015; Ngeno et al., 2022; Wang &amp; Guo, 2023)","noteIndex":0},"citationItems":[{"id":24,"uris":["http://zotero.org/users/local/h6YJVYLe/items/P3X6J4N3"],"itemData":{"id":24,"type":"article-journal","abstract":"The adsorption of phenolic compounds from olive oil wastewater by commercial activated carbon was studied as a function of adsorbent quantity and temperature. The sorption kinetics and the equilibrium isotherms were evaluated. Under optimum conditions (8 g of activated carbon per 100 mL), the maximum sorption capacity of activated carbon expressed as mg of caffeic acid equivalent per g of activated carbon was 35.8 at 10 degrees C, 35.4 at 25 degrees C and 36.1 at 40 degrees C. The pseudo-second-order model was considered as the most suitable for kinetic results, and Langmuir isotherm was chosen to better describe the sorption system. The results confirmed the efficiency of activated carbon to remove almost all phenolic compound fractions from olive mill effluent. The preliminary results obtained will be used in future studies. The carbohydrate fraction of this upgraded residue could be employed to produce bioethanol, and adsorbed phenolic compounds can be recovered and used in different industries.","container-title":"Food Technology and Biotechnology","journalAbbreviation":"Food Technology and Biotechnology","page":"207-214","source":"ResearchGate","title":"Kinetic and Isotherm Modelling of the Adsorption of Phenolic Compounds from Olive Mill Wastewater onto Activated Carbon","volume":"53","author":[{"family":"Aliakbarian","given":"Bahar"},{"family":"Casazza","given":"Alessandro"},{"family":"Perego","given":"Patrizia"}],"issued":{"date-parts":[["2015",4,1]]}}},{"id":84,"uris":["http://zotero.org/users/local/h6YJVYLe/items/XP3LJVZS"],"itemData":{"id":84,"type":"article-journal","abstract":"Access to clean water is a fundamental human right. However, due to the rapid urbanization and industrialization in many African countries, the emergence of a plethora of new classes of water contaminants coupled with aging wastewater treatment infrastructure and technologies, access to clean water has remained elusive especially to rural communities. Additionally, most countries in Africa cannot afford the capital investment associated with advanced and specialized treatment technologies. The solution seems to be the valorization of locally-sourced waste materials and their use as adsorbents, flocculants/coagulants, or photocatalysts, to be included in current and future wastewater treatment facilities. The present review presents a concise and comprehensive compilation, and critique of recent research water purification studies in Africa using waste-based adsorbents. While the abundance of industrial and agricultural wastes presents opportunity for sustainable exploitation for water treatment, several gaps warrant further research. Specifically, future research should include life cycle assessment (LCA) of the wastewater treatment plants (WWTPs) and proposed technologies, in-depth cost analysis, use of environmentally relevant concentrations in simulated studies or real wastewaters and examination of removal efficiencies for biological contaminants such as viruses, bacteria among others. Waste materials are shown to be suitable candidates for delivery of effective and techno-economic adsorbents for water purification in African countries.","container-title":"Environmental Advances","DOI":"10.1016/j.envadv.2022.100282","ISSN":"2666-7657","journalAbbreviation":"Environmental Advances","page":"100282","source":"ScienceDirect","title":"Sustainable re-utilization of waste materials as adsorbents for water and wastewater treatment in Africa: Recent studies, research gaps, and way forward for emerging economies","title-short":"Sustainable re-utilization of waste materials as adsorbents for water and wastewater treatment in Africa","volume":"9","author":[{"family":"Ngeno","given":"Emily Chelangat"},{"family":"Mbuci","given":"Kinyua E."},{"family":"Necibi","given":"Mohamed Chaker"},{"family":"Shikuku","given":"Victor Odhiambo"},{"family":"Olisah","given":"Chijioke"},{"family":"Ongulu","given":"Roselyn"},{"family":"Matovu","given":"Henry"},{"family":"Ssebugere","given":"Patrick"},{"family":"Abushaban","given":"Almotasembellah"},{"family":"Sillanpää","given":"Mika"}],"issued":{"date-parts":[["2022",10,1]]}}},{"id":34,"uris":["http://zotero.org/users/local/h6YJVYLe/items/FMBRR3UY"],"itemData":{"id":34,"type":"article-journal","abstract":"Heavy metal pollution has become one of the most severe environmental issues. Adsorption is an effective method for removing heavy metals from aquatic environments. The adsorption isotherm and kinetics models can provide information on the adsorption process, maximal adsorption capacity, and mass transfer steps, which are essential to evaluate the performance of an adsorbent and to design an adsorption system. In this review, the adsorption kinetics and isotherms of heavy metals by various adsorbents were summarized and discussed in depth. First, the sources of heavy metal pollution and the adsorption technology to remove heavy metals were reviewed. The adsorption capacity of Cu, Cd, Zn, Ni, Cr, As, Fe, Hg, Co, Sr, and Cs by biosorbents (e.g. algae, agriculture waste biochar/activated carbon, and bacteria) and by abiotic adsorbents (e.g. metal–organic frameworks (MOFs), microtubes, polymers, clays, minerals, and coal) were systematically summarized. Second, the origins, basic assumptions, importance, physical meanings, and applications of the adsorption kinetics and isotherm models were discussed in depth. Third, the methods for selecting adsorption models in different conditions were explained, and the statistical parameters which can be applied to evaluate the performance of the models were illustrated. Finally, two Excel sheets are provided for solving the adsorption models, which are available in Supplementary Information. This review article will deepen the understanding of the interaction between heavy metals and adsorbents and facilitate the development of adsorptive technology for heavy metal removal from water and wastewater.","container-title":"Critical Reviews in Environmental Science and Technology","DOI":"10.1080/10643389.2023.2221157","ISSN":"1064-3389","issue":"21","note":"publisher: Taylor &amp; Francis\n_eprint: https://doi.org/10.1080/10643389.2023.2221157","page":"1837-1865","source":"Taylor and Francis+NEJM","title":"Adsorption kinetics and isotherm models of heavy metals by various adsorbents: An overview","title-short":"Adsorption kinetics and isotherm models of heavy metals by various adsorbents","volume":"53","author":[{"family":"Wang","given":"Jianlong"},{"family":"Guo","given":"Xuan"}],"issued":{"date-parts":[["2023",11,2]]}}}],"schema":"https://github.com/citation-style-language/schema/raw/master/csl-citation.json"} </w:instrText>
      </w:r>
      <w:r w:rsidR="001B2C0B" w:rsidRPr="007C69CE">
        <w:fldChar w:fldCharType="separate"/>
      </w:r>
      <w:r w:rsidR="001B2C0B" w:rsidRPr="007C69CE">
        <w:rPr>
          <w:rFonts w:cs="Arial"/>
        </w:rPr>
        <w:t>(Aliakbarian et al., 2015; Ngeno et al., 2022; Wang &amp; Guo, 2023)</w:t>
      </w:r>
      <w:r w:rsidR="001B2C0B" w:rsidRPr="007C69CE">
        <w:fldChar w:fldCharType="end"/>
      </w:r>
      <w:r w:rsidR="0064073B" w:rsidRPr="007C69CE">
        <w:t>.</w:t>
      </w:r>
      <w:r w:rsidR="004C2FF0" w:rsidRPr="007C69CE">
        <w:t xml:space="preserve"> </w:t>
      </w:r>
      <w:r w:rsidR="0064073B" w:rsidRPr="007C69CE">
        <w:t>An illustration of the adsorption process is shown in</w:t>
      </w:r>
      <w:r w:rsidR="009D5936" w:rsidRPr="007C69CE">
        <w:t xml:space="preserve"> </w:t>
      </w:r>
      <w:r w:rsidR="009D5936" w:rsidRPr="00C72EBB">
        <w:fldChar w:fldCharType="begin"/>
      </w:r>
      <w:r w:rsidR="009D5936" w:rsidRPr="00C72EBB">
        <w:instrText xml:space="preserve"> REF _Ref152158376 \h </w:instrText>
      </w:r>
      <w:r w:rsidR="00C72EBB" w:rsidRPr="00C72EBB">
        <w:instrText xml:space="preserve"> \* MERGEFORMAT </w:instrText>
      </w:r>
      <w:r w:rsidR="009D5936" w:rsidRPr="00C72EBB">
        <w:fldChar w:fldCharType="separate"/>
      </w:r>
      <w:r w:rsidR="00843CB6" w:rsidRPr="007C69CE">
        <w:rPr>
          <w:b/>
          <w:bCs/>
        </w:rPr>
        <w:t xml:space="preserve">Figure </w:t>
      </w:r>
      <w:r w:rsidR="00843CB6" w:rsidRPr="00843CB6">
        <w:rPr>
          <w:b/>
          <w:bCs/>
          <w:noProof/>
        </w:rPr>
        <w:t>10</w:t>
      </w:r>
      <w:r w:rsidR="009D5936" w:rsidRPr="00C72EBB">
        <w:fldChar w:fldCharType="end"/>
      </w:r>
      <w:r w:rsidR="009D5936" w:rsidRPr="00C72EBB">
        <w:t>.</w:t>
      </w:r>
    </w:p>
    <w:p w14:paraId="005D04E5" w14:textId="77777777" w:rsidR="00031ED0" w:rsidRPr="007C69CE" w:rsidRDefault="00031ED0" w:rsidP="00031ED0">
      <w:pPr>
        <w:keepNext/>
        <w:jc w:val="center"/>
      </w:pPr>
      <w:r w:rsidRPr="007C69CE">
        <w:rPr>
          <w:noProof/>
        </w:rPr>
        <w:drawing>
          <wp:inline distT="0" distB="0" distL="0" distR="0" wp14:anchorId="248A9602" wp14:editId="64277166">
            <wp:extent cx="5727700" cy="3131820"/>
            <wp:effectExtent l="0" t="0" r="6350" b="0"/>
            <wp:docPr id="1196827910" name="Picture 1" descr="A diagram of adsorbent and adsorb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6827910" name="Picture 1" descr="A diagram of adsorbent and adsorbent&#10;&#10;Description automatically generated"/>
                    <pic:cNvPicPr/>
                  </pic:nvPicPr>
                  <pic:blipFill>
                    <a:blip r:embed="rId17"/>
                    <a:stretch>
                      <a:fillRect/>
                    </a:stretch>
                  </pic:blipFill>
                  <pic:spPr>
                    <a:xfrm>
                      <a:off x="0" y="0"/>
                      <a:ext cx="5727700" cy="3131820"/>
                    </a:xfrm>
                    <a:prstGeom prst="rect">
                      <a:avLst/>
                    </a:prstGeom>
                  </pic:spPr>
                </pic:pic>
              </a:graphicData>
            </a:graphic>
          </wp:inline>
        </w:drawing>
      </w:r>
    </w:p>
    <w:p w14:paraId="38D24E42" w14:textId="1A23A19A" w:rsidR="009D5936" w:rsidRPr="007C69CE" w:rsidRDefault="00031ED0" w:rsidP="00031ED0">
      <w:pPr>
        <w:pStyle w:val="Caption"/>
        <w:jc w:val="center"/>
        <w:rPr>
          <w:b/>
          <w:bCs/>
          <w:i w:val="0"/>
          <w:iCs w:val="0"/>
        </w:rPr>
      </w:pPr>
      <w:bookmarkStart w:id="40" w:name="_Ref152158376"/>
      <w:r w:rsidRPr="007C69CE">
        <w:rPr>
          <w:b/>
          <w:bCs/>
          <w:i w:val="0"/>
          <w:iCs w:val="0"/>
        </w:rPr>
        <w:t xml:space="preserve">Figure </w:t>
      </w:r>
      <w:r w:rsidR="007D58D3">
        <w:rPr>
          <w:b/>
          <w:bCs/>
          <w:i w:val="0"/>
          <w:iCs w:val="0"/>
        </w:rPr>
        <w:fldChar w:fldCharType="begin"/>
      </w:r>
      <w:r w:rsidR="007D58D3">
        <w:rPr>
          <w:b/>
          <w:bCs/>
          <w:i w:val="0"/>
          <w:iCs w:val="0"/>
        </w:rPr>
        <w:instrText xml:space="preserve"> SEQ Figure \* ARABIC </w:instrText>
      </w:r>
      <w:r w:rsidR="007D58D3">
        <w:rPr>
          <w:b/>
          <w:bCs/>
          <w:i w:val="0"/>
          <w:iCs w:val="0"/>
        </w:rPr>
        <w:fldChar w:fldCharType="separate"/>
      </w:r>
      <w:r w:rsidR="00843CB6">
        <w:rPr>
          <w:b/>
          <w:bCs/>
          <w:i w:val="0"/>
          <w:iCs w:val="0"/>
          <w:noProof/>
        </w:rPr>
        <w:t>10</w:t>
      </w:r>
      <w:r w:rsidR="007D58D3">
        <w:rPr>
          <w:b/>
          <w:bCs/>
          <w:i w:val="0"/>
          <w:iCs w:val="0"/>
        </w:rPr>
        <w:fldChar w:fldCharType="end"/>
      </w:r>
      <w:bookmarkEnd w:id="40"/>
      <w:r w:rsidRPr="007C69CE">
        <w:rPr>
          <w:b/>
          <w:bCs/>
          <w:i w:val="0"/>
          <w:iCs w:val="0"/>
        </w:rPr>
        <w:t xml:space="preserve"> Illustration of the adsorption process</w:t>
      </w:r>
      <w:r w:rsidR="00A07D62" w:rsidRPr="007C69CE">
        <w:rPr>
          <w:b/>
          <w:bCs/>
          <w:i w:val="0"/>
          <w:iCs w:val="0"/>
        </w:rPr>
        <w:t xml:space="preserve"> </w:t>
      </w:r>
      <w:r w:rsidR="00A07D62" w:rsidRPr="007C69CE">
        <w:rPr>
          <w:b/>
          <w:bCs/>
          <w:i w:val="0"/>
          <w:iCs w:val="0"/>
        </w:rPr>
        <w:fldChar w:fldCharType="begin"/>
      </w:r>
      <w:r w:rsidR="00A07D62" w:rsidRPr="007C69CE">
        <w:rPr>
          <w:b/>
          <w:bCs/>
          <w:i w:val="0"/>
          <w:iCs w:val="0"/>
        </w:rPr>
        <w:instrText xml:space="preserve"> ADDIN ZOTERO_ITEM CSL_CITATION {"citationID":"mplvIq4A","properties":{"formattedCitation":"(Ngeno et al., 2022)","plainCitation":"(Ngeno et al., 2022)","noteIndex":0},"citationItems":[{"id":84,"uris":["http://zotero.org/users/local/h6YJVYLe/items/XP3LJVZS"],"itemData":{"id":84,"type":"article-journal","abstract":"Access to clean water is a fundamental human right. However, due to the rapid urbanization and industrialization in many African countries, the emergence of a plethora of new classes of water contaminants coupled with aging wastewater treatment infrastructure and technologies, access to clean water has remained elusive especially to rural communities. Additionally, most countries in Africa cannot afford the capital investment associated with advanced and specialized treatment technologies. The solution seems to be the valorization of locally-sourced waste materials and their use as adsorbents, flocculants/coagulants, or photocatalysts, to be included in current and future wastewater treatment facilities. The present review presents a concise and comprehensive compilation, and critique of recent research water purification studies in Africa using waste-based adsorbents. While the abundance of industrial and agricultural wastes presents opportunity for sustainable exploitation for water treatment, several gaps warrant further research. Specifically, future research should include life cycle assessment (LCA) of the wastewater treatment plants (WWTPs) and proposed technologies, in-depth cost analysis, use of environmentally relevant concentrations in simulated studies or real wastewaters and examination of removal efficiencies for biological contaminants such as viruses, bacteria among others. Waste materials are shown to be suitable candidates for delivery of effective and techno-economic adsorbents for water purification in African countries.","container-title":"Environmental Advances","DOI":"10.1016/j.envadv.2022.100282","ISSN":"2666-7657","journalAbbreviation":"Environmental Advances","page":"100282","source":"ScienceDirect","title":"Sustainable re-utilization of waste materials as adsorbents for water and wastewater treatment in Africa: Recent studies, research gaps, and way forward for emerging economies","title-short":"Sustainable re-utilization of waste materials as adsorbents for water and wastewater treatment in Africa","volume":"9","author":[{"family":"Ngeno","given":"Emily Chelangat"},{"family":"Mbuci","given":"Kinyua E."},{"family":"Necibi","given":"Mohamed Chaker"},{"family":"Shikuku","given":"Victor Odhiambo"},{"family":"Olisah","given":"Chijioke"},{"family":"Ongulu","given":"Roselyn"},{"family":"Matovu","given":"Henry"},{"family":"Ssebugere","given":"Patrick"},{"family":"Abushaban","given":"Almotasembellah"},{"family":"Sillanpää","given":"Mika"}],"issued":{"date-parts":[["2022",10,1]]}}}],"schema":"https://github.com/citation-style-language/schema/raw/master/csl-citation.json"} </w:instrText>
      </w:r>
      <w:r w:rsidR="00A07D62" w:rsidRPr="007C69CE">
        <w:rPr>
          <w:b/>
          <w:bCs/>
          <w:i w:val="0"/>
          <w:iCs w:val="0"/>
        </w:rPr>
        <w:fldChar w:fldCharType="separate"/>
      </w:r>
      <w:r w:rsidR="00A07D62" w:rsidRPr="007C69CE">
        <w:rPr>
          <w:rFonts w:cs="Arial"/>
          <w:b/>
          <w:bCs/>
          <w:i w:val="0"/>
          <w:iCs w:val="0"/>
        </w:rPr>
        <w:t>(Ngeno et al., 2022)</w:t>
      </w:r>
      <w:r w:rsidR="00A07D62" w:rsidRPr="007C69CE">
        <w:rPr>
          <w:b/>
          <w:bCs/>
          <w:i w:val="0"/>
          <w:iCs w:val="0"/>
        </w:rPr>
        <w:fldChar w:fldCharType="end"/>
      </w:r>
    </w:p>
    <w:p w14:paraId="4CD6ECC1" w14:textId="495D1CC4" w:rsidR="00A67638" w:rsidRPr="007C69CE" w:rsidRDefault="000B1EE2" w:rsidP="00A67638">
      <w:pPr>
        <w:jc w:val="both"/>
      </w:pPr>
      <w:r w:rsidRPr="007C69CE">
        <w:t xml:space="preserve">When modelling the adsorption process, </w:t>
      </w:r>
      <w:r w:rsidR="00DE0A1F" w:rsidRPr="007C69CE">
        <w:t>it is important</w:t>
      </w:r>
      <w:r w:rsidR="00F80B2E" w:rsidRPr="007C69CE">
        <w:t xml:space="preserve"> that </w:t>
      </w:r>
      <w:r w:rsidR="00AC41A0" w:rsidRPr="007C69CE">
        <w:t xml:space="preserve">the </w:t>
      </w:r>
      <w:r w:rsidR="009255C4" w:rsidRPr="007C69CE">
        <w:t xml:space="preserve">diffusion </w:t>
      </w:r>
      <w:r w:rsidR="001F6E34" w:rsidRPr="007C69CE">
        <w:t>mechanisms</w:t>
      </w:r>
      <w:r w:rsidR="00AC41A0" w:rsidRPr="007C69CE">
        <w:t xml:space="preserve"> and </w:t>
      </w:r>
      <w:r w:rsidR="001F6E34" w:rsidRPr="007C69CE">
        <w:t>adsorption</w:t>
      </w:r>
      <w:r w:rsidR="00AC41A0" w:rsidRPr="007C69CE">
        <w:t xml:space="preserve"> mechanisms</w:t>
      </w:r>
      <w:r w:rsidR="00E76A65" w:rsidRPr="007C69CE">
        <w:t xml:space="preserve"> </w:t>
      </w:r>
      <w:r w:rsidR="00DE0A1F" w:rsidRPr="007C69CE">
        <w:t xml:space="preserve">are taken into consideration as </w:t>
      </w:r>
      <w:r w:rsidR="00F91A87">
        <w:t>good</w:t>
      </w:r>
      <w:r w:rsidR="00DE0A1F" w:rsidRPr="007C69CE">
        <w:t xml:space="preserve"> as possible</w:t>
      </w:r>
      <w:r w:rsidR="00F71458" w:rsidRPr="007C69CE">
        <w:t xml:space="preserve">. Although this is </w:t>
      </w:r>
      <w:r w:rsidR="00F40209" w:rsidRPr="007C69CE">
        <w:t>very complex</w:t>
      </w:r>
      <w:del w:id="41" w:author="simon duchi" w:date="2023-12-22T12:11:00Z">
        <w:r w:rsidR="00F40209" w:rsidRPr="007C69CE" w:rsidDel="00692A1B">
          <w:delText>, when taken into consideration,</w:delText>
        </w:r>
      </w:del>
      <w:ins w:id="42" w:author="simon duchi" w:date="2023-12-22T12:12:00Z">
        <w:r w:rsidR="00692A1B">
          <w:t xml:space="preserve"> and</w:t>
        </w:r>
      </w:ins>
      <w:del w:id="43" w:author="simon duchi" w:date="2023-12-22T12:12:00Z">
        <w:r w:rsidR="00DE0A1F" w:rsidRPr="007C69CE" w:rsidDel="00692A1B">
          <w:delText xml:space="preserve"> </w:delText>
        </w:r>
        <w:r w:rsidR="001B2C0B" w:rsidRPr="007C69CE" w:rsidDel="00692A1B">
          <w:delText>this</w:delText>
        </w:r>
      </w:del>
      <w:r w:rsidR="001B2C0B" w:rsidRPr="007C69CE">
        <w:t xml:space="preserve"> results in more theoretically grounded and thus more reliable models.</w:t>
      </w:r>
      <w:r w:rsidR="00B60824">
        <w:t xml:space="preserve"> In the past, models </w:t>
      </w:r>
      <w:r w:rsidR="00BB6130">
        <w:t>not always included these theoretical basis</w:t>
      </w:r>
      <w:r w:rsidR="00B60824">
        <w:t xml:space="preserve"> as they were built for</w:t>
      </w:r>
      <w:r w:rsidR="00BD1EB5" w:rsidRPr="007C69CE">
        <w:t xml:space="preserve"> specific </w:t>
      </w:r>
      <w:r w:rsidR="00B60824">
        <w:t>purposes</w:t>
      </w:r>
      <w:r w:rsidR="00F11E4D" w:rsidRPr="007C69CE">
        <w:t>,</w:t>
      </w:r>
      <w:r w:rsidR="006D3721" w:rsidRPr="007C69CE">
        <w:t xml:space="preserve"> </w:t>
      </w:r>
      <w:r w:rsidR="0028123A" w:rsidRPr="007C69CE">
        <w:t>for example</w:t>
      </w:r>
      <w:r w:rsidR="00F11E4D" w:rsidRPr="007C69CE">
        <w:t xml:space="preserve"> the removal of </w:t>
      </w:r>
      <w:r w:rsidR="00164A49" w:rsidRPr="007C69CE">
        <w:t>phenolic compounds from</w:t>
      </w:r>
      <w:r w:rsidR="006D3721" w:rsidRPr="007C69CE">
        <w:t xml:space="preserve"> </w:t>
      </w:r>
      <w:r w:rsidR="00725626" w:rsidRPr="007C69CE">
        <w:t>olive mill wastewater</w:t>
      </w:r>
      <w:r w:rsidR="002B309D" w:rsidRPr="007C69CE">
        <w:t xml:space="preserve"> </w:t>
      </w:r>
      <w:r w:rsidR="002B309D" w:rsidRPr="007C69CE">
        <w:fldChar w:fldCharType="begin"/>
      </w:r>
      <w:r w:rsidR="002B309D" w:rsidRPr="007C69CE">
        <w:instrText xml:space="preserve"> ADDIN ZOTERO_ITEM CSL_CITATION {"citationID":"pfegHmGL","properties":{"formattedCitation":"(Aliakbarian et al., 2015)","plainCitation":"(Aliakbarian et al., 2015)","noteIndex":0},"citationItems":[{"id":24,"uris":["http://zotero.org/users/local/h6YJVYLe/items/P3X6J4N3"],"itemData":{"id":24,"type":"article-journal","abstract":"The adsorption of phenolic compounds from olive oil wastewater by commercial activated carbon was studied as a function of adsorbent quantity and temperature. The sorption kinetics and the equilibrium isotherms were evaluated. Under optimum conditions (8 g of activated carbon per 100 mL), the maximum sorption capacity of activated carbon expressed as mg of caffeic acid equivalent per g of activated carbon was 35.8 at 10 degrees C, 35.4 at 25 degrees C and 36.1 at 40 degrees C. The pseudo-second-order model was considered as the most suitable for kinetic results, and Langmuir isotherm was chosen to better describe the sorption system. The results confirmed the efficiency of activated carbon to remove almost all phenolic compound fractions from olive mill effluent. The preliminary results obtained will be used in future studies. The carbohydrate fraction of this upgraded residue could be employed to produce bioethanol, and adsorbed phenolic compounds can be recovered and used in different industries.","container-title":"Food Technology and Biotechnology","journalAbbreviation":"Food Technology and Biotechnology","page":"207-214","source":"ResearchGate","title":"Kinetic and Isotherm Modelling of the Adsorption of Phenolic Compounds from Olive Mill Wastewater onto Activated Carbon","volume":"53","author":[{"family":"Aliakbarian","given":"Bahar"},{"family":"Casazza","given":"Alessandro"},{"family":"Perego","given":"Patrizia"}],"issued":{"date-parts":[["2015",4,1]]}}}],"schema":"https://github.com/citation-style-language/schema/raw/master/csl-citation.json"} </w:instrText>
      </w:r>
      <w:r w:rsidR="002B309D" w:rsidRPr="007C69CE">
        <w:fldChar w:fldCharType="separate"/>
      </w:r>
      <w:r w:rsidR="002B309D" w:rsidRPr="007C69CE">
        <w:rPr>
          <w:rFonts w:cs="Arial"/>
        </w:rPr>
        <w:t>(Aliakbarian et al., 2015)</w:t>
      </w:r>
      <w:r w:rsidR="002B309D" w:rsidRPr="007C69CE">
        <w:fldChar w:fldCharType="end"/>
      </w:r>
      <w:r w:rsidR="00164A49" w:rsidRPr="007C69CE">
        <w:t>.</w:t>
      </w:r>
      <w:r w:rsidR="00D53AC7" w:rsidRPr="007C69CE">
        <w:t xml:space="preserve"> </w:t>
      </w:r>
      <w:r w:rsidR="002B309D" w:rsidRPr="007C69CE">
        <w:t>However, since the focus is on municipal waste</w:t>
      </w:r>
      <w:r w:rsidR="00CB22B7" w:rsidRPr="007C69CE">
        <w:t>water</w:t>
      </w:r>
      <w:r w:rsidR="003251AA" w:rsidRPr="007C69CE">
        <w:t>,</w:t>
      </w:r>
      <w:r w:rsidR="00A04CC2" w:rsidRPr="007C69CE">
        <w:t xml:space="preserve"> various pollutants with various diffusion and adsorption mechanisms exist. </w:t>
      </w:r>
      <w:r w:rsidR="00694103">
        <w:t>Thus, f</w:t>
      </w:r>
      <w:r w:rsidR="00D155EE">
        <w:t>or the application in th</w:t>
      </w:r>
      <w:r w:rsidR="001F3E0F">
        <w:t>is</w:t>
      </w:r>
      <w:r w:rsidR="00D155EE">
        <w:t xml:space="preserve"> thesis</w:t>
      </w:r>
      <w:r w:rsidR="003251AA" w:rsidRPr="007C69CE">
        <w:t xml:space="preserve"> a more comprehensive model will be required</w:t>
      </w:r>
      <w:r w:rsidR="00A04CC2" w:rsidRPr="007C69CE">
        <w:t>.</w:t>
      </w:r>
      <w:r w:rsidR="00A67638" w:rsidRPr="007C69CE">
        <w:br w:type="page"/>
      </w:r>
    </w:p>
    <w:p w14:paraId="558CEA73" w14:textId="524C5CA0" w:rsidR="00400A0D" w:rsidRPr="00862554" w:rsidRDefault="00966E38" w:rsidP="009F7074">
      <w:pPr>
        <w:pStyle w:val="Heading2"/>
      </w:pPr>
      <w:bookmarkStart w:id="44" w:name="_Toc165464864"/>
      <w:r w:rsidRPr="00862554">
        <w:lastRenderedPageBreak/>
        <w:t>Types</w:t>
      </w:r>
      <w:r w:rsidR="00310462" w:rsidRPr="00862554">
        <w:t xml:space="preserve"> of adsorbents</w:t>
      </w:r>
      <w:bookmarkEnd w:id="44"/>
    </w:p>
    <w:p w14:paraId="282896CF" w14:textId="35814D52" w:rsidR="00AC0D02" w:rsidRDefault="00AC0D02" w:rsidP="00AC0D02">
      <w:pPr>
        <w:jc w:val="both"/>
      </w:pPr>
      <w:r w:rsidRPr="007C69CE">
        <w:t xml:space="preserve">An overview of different adsorbent groups, distinguished based on their origin or nature, is shown in </w:t>
      </w:r>
      <w:r w:rsidRPr="007C69CE">
        <w:rPr>
          <w:b/>
          <w:bCs/>
        </w:rPr>
        <w:fldChar w:fldCharType="begin"/>
      </w:r>
      <w:r w:rsidRPr="007C69CE">
        <w:rPr>
          <w:b/>
          <w:bCs/>
        </w:rPr>
        <w:instrText xml:space="preserve"> REF _Ref152580995 \h  \* MERGEFORMAT </w:instrText>
      </w:r>
      <w:r w:rsidRPr="007C69CE">
        <w:rPr>
          <w:b/>
          <w:bCs/>
        </w:rPr>
      </w:r>
      <w:r w:rsidRPr="007C69CE">
        <w:rPr>
          <w:b/>
          <w:bCs/>
        </w:rPr>
        <w:fldChar w:fldCharType="separate"/>
      </w:r>
      <w:r w:rsidR="00843CB6" w:rsidRPr="007C69CE">
        <w:rPr>
          <w:b/>
          <w:bCs/>
        </w:rPr>
        <w:t xml:space="preserve">Figure </w:t>
      </w:r>
      <w:r w:rsidR="00843CB6" w:rsidRPr="00843CB6">
        <w:rPr>
          <w:b/>
          <w:bCs/>
          <w:noProof/>
        </w:rPr>
        <w:t>11</w:t>
      </w:r>
      <w:r w:rsidRPr="007C69CE">
        <w:rPr>
          <w:b/>
          <w:bCs/>
        </w:rPr>
        <w:fldChar w:fldCharType="end"/>
      </w:r>
      <w:r w:rsidRPr="007C69CE">
        <w:t>.</w:t>
      </w:r>
      <w:r w:rsidRPr="007C69CE">
        <w:rPr>
          <w:b/>
          <w:bCs/>
        </w:rPr>
        <w:t xml:space="preserve"> </w:t>
      </w:r>
      <w:r w:rsidRPr="007C69CE">
        <w:t xml:space="preserve">Each group is provided with some of the most important adsorbents and their adsorption capacity for phenol. Phenol was taken as the standard compound to be able to compare the different adsorbents. The values for phenol are extracted from the review paper of </w:t>
      </w:r>
      <w:r w:rsidRPr="007C69CE">
        <w:fldChar w:fldCharType="begin"/>
      </w:r>
      <w:r w:rsidRPr="007C69CE">
        <w:instrText xml:space="preserve"> ADDIN ZOTERO_ITEM CSL_CITATION {"citationID":"Y0wRW7XA","properties":{"formattedCitation":"(Issabayeva et al., 2017)","plainCitation":"(Issabayeva et al., 2017)","noteIndex":0},"citationItems":[{"id":12,"uris":["http://zotero.org/users/local/h6YJVYLe/items/387T8K5Z"],"itemData":{"id":12,"type":"article-journal","abstract":"Phenol and its derivatives are used in numerous industrial processes; these compounds are highly toxic and corrosive, classified as priority pollutants. One of the effective processes for the removal of phenols is adsorption. Numerous and various adsorbents in nature have been researched for this purpose in the past decade. Their adsorption capacities vary from 1 to &gt;1000 mg/g, and are influenced by such factors as the adsorbent’s surface area, pH, temperature, concentration of phenol and surface functional groups, contact time, etc. In this review, adsorbents tested for the removal of phenol and phenol compounds have been classified into four groups: carbonaceous adsorbents, clay and natural mineral adsorbents, polymer-based adsorbents, and novel adsorbents. The highest adsorption capacities were attained by polymer-based adsorbents (&gt;1000 mg/g), whereas natural clays and novel adsorbents showed adsorption capacities of the lower range as compared to the carbonaceous adsorbents. The major advantage of phenol adsorption over other applicable processes is the high potential for phenol recovery and reuse.","container-title":"Reviews in Chemical Engineering","DOI":"10.1515/revce-2017-0007","journalAbbreviation":"Reviews in Chemical Engineering","source":"ResearchGate","title":"A review on the adsorption of phenols from wastewater onto diverse groups of adsorbents","volume":"34","author":[{"family":"Issabayeva","given":"Gulnaziya"},{"family":"Hang","given":"Shu"},{"family":"Wong","given":"Mee"},{"family":"Aroua","given":"Mohamed"}],"issued":{"date-parts":[["2017",1,23]]}}}],"schema":"https://github.com/citation-style-language/schema/raw/master/csl-citation.json"} </w:instrText>
      </w:r>
      <w:r w:rsidRPr="007C69CE">
        <w:fldChar w:fldCharType="separate"/>
      </w:r>
      <w:r w:rsidR="00DA097D" w:rsidRPr="00DA097D">
        <w:rPr>
          <w:rFonts w:cs="Arial"/>
        </w:rPr>
        <w:t>(Issabayeva et al., 2017)</w:t>
      </w:r>
      <w:r w:rsidRPr="007C69CE">
        <w:fldChar w:fldCharType="end"/>
      </w:r>
      <w:r w:rsidRPr="007C69CE">
        <w:t xml:space="preserve">. It should be noted that, next to organic micropollutants such as phenols, there are many other OMPs and inorganic </w:t>
      </w:r>
      <w:r>
        <w:t xml:space="preserve">MPs. Examples of inorganic micropollutants are heavy metals, toxic metal ions and inorganic salts such as </w:t>
      </w:r>
      <w:r w:rsidRPr="005B3D7C">
        <w:t>fluorides.</w:t>
      </w:r>
      <w:r w:rsidRPr="0090078C">
        <w:t xml:space="preserve"> </w:t>
      </w:r>
      <w:r w:rsidRPr="005B3D7C">
        <w:t>Also,</w:t>
      </w:r>
      <w:r w:rsidR="002705CE">
        <w:t xml:space="preserve"> </w:t>
      </w:r>
      <w:r w:rsidRPr="007C69CE">
        <w:t>relative values for adsorption capacity can differ</w:t>
      </w:r>
      <w:r>
        <w:t xml:space="preserve"> dependent on the conditions. </w:t>
      </w:r>
      <w:r w:rsidR="002705CE">
        <w:t>The</w:t>
      </w:r>
      <w:r w:rsidR="00325190">
        <w:t xml:space="preserve"> range of</w:t>
      </w:r>
      <w:r w:rsidR="002705CE">
        <w:t xml:space="preserve"> influent concentration is also a factor that</w:t>
      </w:r>
      <w:r w:rsidR="00325190">
        <w:t xml:space="preserve"> determines which adsorbent suits the best </w:t>
      </w:r>
      <w:r w:rsidR="00D92919">
        <w:fldChar w:fldCharType="begin"/>
      </w:r>
      <w:r w:rsidR="00D92919">
        <w:instrText xml:space="preserve"> ADDIN ZOTERO_ITEM CSL_CITATION {"citationID":"TikA4QQA","properties":{"formattedCitation":"(Issabayeva et al., 2017)","plainCitation":"(Issabayeva et al., 2017)","noteIndex":0},"citationItems":[{"id":12,"uris":["http://zotero.org/users/local/h6YJVYLe/items/387T8K5Z"],"itemData":{"id":12,"type":"article-journal","abstract":"Phenol and its derivatives are used in numerous industrial processes; these compounds are highly toxic and corrosive, classified as priority pollutants. One of the effective processes for the removal of phenols is adsorption. Numerous and various adsorbents in nature have been researched for this purpose in the past decade. Their adsorption capacities vary from 1 to &gt;1000 mg/g, and are influenced by such factors as the adsorbent’s surface area, pH, temperature, concentration of phenol and surface functional groups, contact time, etc. In this review, adsorbents tested for the removal of phenol and phenol compounds have been classified into four groups: carbonaceous adsorbents, clay and natural mineral adsorbents, polymer-based adsorbents, and novel adsorbents. The highest adsorption capacities were attained by polymer-based adsorbents (&gt;1000 mg/g), whereas natural clays and novel adsorbents showed adsorption capacities of the lower range as compared to the carbonaceous adsorbents. The major advantage of phenol adsorption over other applicable processes is the high potential for phenol recovery and reuse.","container-title":"Reviews in Chemical Engineering","DOI":"10.1515/revce-2017-0007","journalAbbreviation":"Reviews in Chemical Engineering","source":"ResearchGate","title":"A review on the adsorption of phenols from wastewater onto diverse groups of adsorbents","volume":"34","author":[{"family":"Issabayeva","given":"Gulnaziya"},{"family":"Hang","given":"Shu"},{"family":"Wong","given":"Mee"},{"family":"Aroua","given":"Mohamed"}],"issued":{"date-parts":[["2017",1,23]]}}}],"schema":"https://github.com/citation-style-language/schema/raw/master/csl-citation.json"} </w:instrText>
      </w:r>
      <w:r w:rsidR="00D92919">
        <w:fldChar w:fldCharType="separate"/>
      </w:r>
      <w:r w:rsidR="00D92919" w:rsidRPr="00D92919">
        <w:rPr>
          <w:rFonts w:cs="Arial"/>
        </w:rPr>
        <w:t>(Issabayeva et al., 2017)</w:t>
      </w:r>
      <w:r w:rsidR="00D92919">
        <w:fldChar w:fldCharType="end"/>
      </w:r>
      <w:r w:rsidR="00325190">
        <w:t>.</w:t>
      </w:r>
    </w:p>
    <w:p w14:paraId="06A6C2BE" w14:textId="77777777" w:rsidR="00AC0D02" w:rsidRPr="0090078C" w:rsidRDefault="00AC0D02" w:rsidP="00AC0D02">
      <w:pPr>
        <w:jc w:val="both"/>
      </w:pPr>
    </w:p>
    <w:p w14:paraId="78206C89" w14:textId="14A04D6A" w:rsidR="006C38C6" w:rsidRPr="007C69CE" w:rsidRDefault="00B81B33" w:rsidP="003E321B">
      <w:pPr>
        <w:jc w:val="both"/>
      </w:pPr>
      <w:r w:rsidRPr="007C69CE">
        <w:t xml:space="preserve">Adsorption onto granular activated carbon (GAC) was </w:t>
      </w:r>
      <w:r w:rsidR="00262E95" w:rsidRPr="007C69CE">
        <w:t>chosen by the United States Environmental Protection Agency (US-EPA) as the best available technology for the treatment of many regulated organic pollutants</w:t>
      </w:r>
      <w:r w:rsidR="00DE2FC7" w:rsidRPr="007C69CE">
        <w:t xml:space="preserve"> </w:t>
      </w:r>
      <w:r w:rsidR="00DE2FC7" w:rsidRPr="007C69CE">
        <w:fldChar w:fldCharType="begin"/>
      </w:r>
      <w:r w:rsidR="00DE2FC7" w:rsidRPr="007C69CE">
        <w:instrText xml:space="preserve"> ADDIN ZOTERO_ITEM CSL_CITATION {"citationID":"XlN8hlUV","properties":{"formattedCitation":"(Westerhoff et al., 2005)","plainCitation":"(Westerhoff et al., 2005)","noteIndex":0},"citationItems":[{"id":83,"uris":["http://zotero.org/users/local/h6YJVYLe/items/B2FULMUF"],"itemData":{"id":83,"type":"article-journal","abstract":"The potential occurrence of endocrine-disrupting compounds (EDCs) as well as pharmaceuticals and personal care products (PPCPs) in drinking water supplies raises concern over the removal of these compounds by common drinking water treatment processes. Three drinking water supplies were spiked with 10 to 250 ng/L of 62 different EDC/PPCPs; one model water containing an NOM isolate was spiked with 49 different EDC/PPCPs. Compounds were detected by LC/MS/MS or GC/MS/MS. These test waters were subjected to bench-scale experimentation to simulate individual treatment processes in a water treatment plant (WTP). Aluminum sulfate and ferric chloride coagulants or chemical lime softening removed some polyaromatic hydrocarbons (PAHs) but removed &lt;25% of most other EDC/PPCPs. Addition of 5 mg/L of powder activated carbon (PAC) with a 4-h contact time removed 50% to &gt;98% of GC/MS/MS compounds (more volatile) and 10% to &gt;95% of LC/MS/MS compounds (more polar); higher PAC dosages improved EDC/PPCP removal. EDC/PPCP percentage removal was independent of the initial compound concentration. Octanol−water partition coefficients served as a reasonable indicator of compound removal under controlled PAC test conditions, except for EDC/PPCPs that were protonated or deprotonated at the test pH and some that contained heterocyclic or aromatic nitrogen. Separate chlorine or ozone experiments decreased the EDC/PPCP initial concentration by &lt;10% to &gt;90%; EDC/PPCPs were likely transformed to oxidation byproducts. Ozone oxidized steroids containing phenolic moieties (estradiol, ethynylestradiol, or estrone) more efficiently than those without aromatic or phenolic moieties (androstenedione, progesterone, and testosterone). EDC/PPCP reactivity with oxidants were separated into three general groups:  (1) compounds easily oxidized (&gt;80% reacted) by chlorine are always oxidized at least as efficiently by ozone; (2) 6 of the </w:instrText>
      </w:r>
      <w:r w:rsidR="00DE2FC7" w:rsidRPr="007C69CE">
        <w:rPr>
          <w:rFonts w:ascii="Cambria Math" w:hAnsi="Cambria Math" w:cs="Cambria Math"/>
        </w:rPr>
        <w:instrText>∼</w:instrText>
      </w:r>
      <w:r w:rsidR="00DE2FC7" w:rsidRPr="007C69CE">
        <w:instrText xml:space="preserve">60 compounds (TCEP, BHC, chlordane, dieldrin, heptachlor epoxide, musk ketone) were poorly oxidized (&lt;20% reacted) by chlorine or ozone; (3) compounds (24 of 60) reacting preferentially (higher removals) with ozone rather than chlorine. Conventional treatment (coagulation plus chlorination) would have low removal of many EDC/PPCPs, while addition of PAC and/or ozone could substantially improve their removals. Existing strategies that predict relative removals of herbicides, pesticides, and other organic pollutants by activated carbon or oxidation can be directly applied for the removal of many EDC/PPCPs, but these strategies need to be modified to account for charged (protonated bases or deprotonated acids) and aliphatic species. Some compounds (e.g., DEET, ibuprofen, gemfibrozil) had low removals unless ozonation was used. Other compounds had low removals by all the WTP processes considered (atrazine, iopromide, meprobamate, TCEP), and removal processes capable of removing these types of compounds should be investigated.","container-title":"Environmental Science &amp; Technology","DOI":"10.1021/es0484799","ISSN":"0013-936X","issue":"17","journalAbbreviation":"Environ. Sci. Technol.","note":"publisher: American Chemical Society","page":"6649-6663","source":"ACS Publications","title":"Fate of Endocrine-Disruptor, Pharmaceutical, and Personal Care Product Chemicals during Simulated Drinking Water Treatment Processes","volume":"39","author":[{"family":"Westerhoff","given":"Paul"},{"family":"Yoon","given":"Yeomin"},{"family":"Snyder","given":"Shane"},{"family":"Wert","given":"Eric"}],"issued":{"date-parts":[["2005",9,1]]}}}],"schema":"https://github.com/citation-style-language/schema/raw/master/csl-citation.json"} </w:instrText>
      </w:r>
      <w:r w:rsidR="00DE2FC7" w:rsidRPr="007C69CE">
        <w:fldChar w:fldCharType="separate"/>
      </w:r>
      <w:r w:rsidR="00DE2FC7" w:rsidRPr="007C69CE">
        <w:rPr>
          <w:rFonts w:cs="Arial"/>
        </w:rPr>
        <w:t>(Westerhoff et al., 2005)</w:t>
      </w:r>
      <w:r w:rsidR="00DE2FC7" w:rsidRPr="007C69CE">
        <w:fldChar w:fldCharType="end"/>
      </w:r>
      <w:r w:rsidR="00262E95" w:rsidRPr="007C69CE">
        <w:t>.</w:t>
      </w:r>
      <w:r w:rsidR="00EE746B" w:rsidRPr="007C69CE">
        <w:t xml:space="preserve"> </w:t>
      </w:r>
      <w:r w:rsidR="003E321B" w:rsidRPr="007C69CE">
        <w:t>Thanks to its good properties</w:t>
      </w:r>
      <w:r w:rsidR="00EE746B" w:rsidRPr="007C69CE">
        <w:t xml:space="preserve">, </w:t>
      </w:r>
      <w:r w:rsidR="003E321B" w:rsidRPr="007C69CE">
        <w:t>GAC is still</w:t>
      </w:r>
      <w:r w:rsidR="001055B6" w:rsidRPr="007C69CE">
        <w:t xml:space="preserve"> one of</w:t>
      </w:r>
      <w:r w:rsidR="003E321B" w:rsidRPr="007C69CE">
        <w:t xml:space="preserve"> the most widespread technolog</w:t>
      </w:r>
      <w:r w:rsidR="005C2351" w:rsidRPr="007C69CE">
        <w:t>ies</w:t>
      </w:r>
      <w:r w:rsidR="003E321B" w:rsidRPr="007C69CE">
        <w:t xml:space="preserve"> in drinking water treatment </w:t>
      </w:r>
      <w:r w:rsidR="003E321B" w:rsidRPr="007C69CE">
        <w:fldChar w:fldCharType="begin"/>
      </w:r>
      <w:r w:rsidR="003E321B" w:rsidRPr="007C69CE">
        <w:instrText xml:space="preserve"> ADDIN ZOTERO_ITEM CSL_CITATION {"citationID":"Ligc2TsB","properties":{"formattedCitation":"(Piazzoli &amp; Antonelli, 2018)","plainCitation":"(Piazzoli &amp; Antonelli, 2018)","noteIndex":0},"citationItems":[{"id":69,"uris":["http://zotero.org/users/local/h6YJVYLe/items/Y3XEITVJ"],"itemData":{"id":69,"type":"article-journal","container-title":"Process Safety and Environmental Protection","DOI":"10.1016/j.psep.2018.04.027","ISSN":"09575820","journalAbbreviation":"Process Safety and Environmental Protection","language":"en","page":"286-295","source":"DOI.org (Crossref)","title":"Application of the Homogeneous Surface Diffusion Model for the prediction of the breakthrough in full-scale GAC filters fed on groundwater","volume":"117","author":[{"family":"Piazzoli","given":"Andrea"},{"family":"Antonelli","given":"Manuela"}],"issued":{"date-parts":[["2018",7]]}}}],"schema":"https://github.com/citation-style-language/schema/raw/master/csl-citation.json"} </w:instrText>
      </w:r>
      <w:r w:rsidR="003E321B" w:rsidRPr="007C69CE">
        <w:fldChar w:fldCharType="separate"/>
      </w:r>
      <w:r w:rsidR="003E321B" w:rsidRPr="007C69CE">
        <w:rPr>
          <w:rFonts w:cs="Arial"/>
        </w:rPr>
        <w:t>(Piazzoli &amp; Antonelli, 2018)</w:t>
      </w:r>
      <w:r w:rsidR="003E321B" w:rsidRPr="007C69CE">
        <w:fldChar w:fldCharType="end"/>
      </w:r>
      <w:r w:rsidR="003E321B" w:rsidRPr="007C69CE">
        <w:t xml:space="preserve">. However, </w:t>
      </w:r>
      <w:r w:rsidR="005E22CE">
        <w:t xml:space="preserve">there </w:t>
      </w:r>
      <w:r w:rsidR="00630349">
        <w:t>exist</w:t>
      </w:r>
      <w:r w:rsidR="005E22CE">
        <w:t xml:space="preserve"> many other possibilities next to GAC, </w:t>
      </w:r>
      <w:r w:rsidR="00630349">
        <w:t>each having its own pros and cons.</w:t>
      </w:r>
      <w:r w:rsidR="005E22CE">
        <w:t xml:space="preserve"> </w:t>
      </w:r>
    </w:p>
    <w:p w14:paraId="5024EA6B" w14:textId="77777777" w:rsidR="005C13C4" w:rsidRPr="007C69CE" w:rsidRDefault="005C13C4" w:rsidP="003E321B">
      <w:pPr>
        <w:jc w:val="both"/>
      </w:pPr>
    </w:p>
    <w:p w14:paraId="4DABBBA3" w14:textId="77777777" w:rsidR="00EA49B0" w:rsidRPr="007C69CE" w:rsidRDefault="00703D7A" w:rsidP="00EA49B0">
      <w:pPr>
        <w:keepNext/>
        <w:jc w:val="center"/>
      </w:pPr>
      <w:r w:rsidRPr="007C69CE">
        <w:rPr>
          <w:noProof/>
        </w:rPr>
        <w:drawing>
          <wp:inline distT="0" distB="0" distL="0" distR="0" wp14:anchorId="3C64A310" wp14:editId="65F63CD3">
            <wp:extent cx="5948311" cy="4481380"/>
            <wp:effectExtent l="0" t="0" r="0" b="0"/>
            <wp:docPr id="106183964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973855" cy="4500625"/>
                    </a:xfrm>
                    <a:prstGeom prst="rect">
                      <a:avLst/>
                    </a:prstGeom>
                    <a:noFill/>
                  </pic:spPr>
                </pic:pic>
              </a:graphicData>
            </a:graphic>
          </wp:inline>
        </w:drawing>
      </w:r>
    </w:p>
    <w:p w14:paraId="09395890" w14:textId="29588ECE" w:rsidR="00FA439C" w:rsidRPr="007C69CE" w:rsidRDefault="00EA49B0" w:rsidP="002F1561">
      <w:pPr>
        <w:pStyle w:val="Caption"/>
        <w:jc w:val="center"/>
        <w:rPr>
          <w:b/>
          <w:bCs/>
        </w:rPr>
      </w:pPr>
      <w:bookmarkStart w:id="45" w:name="_Ref152580995"/>
      <w:r w:rsidRPr="007C69CE">
        <w:rPr>
          <w:b/>
          <w:bCs/>
          <w:i w:val="0"/>
          <w:iCs w:val="0"/>
        </w:rPr>
        <w:t xml:space="preserve">Figure </w:t>
      </w:r>
      <w:r w:rsidR="007D58D3">
        <w:rPr>
          <w:b/>
          <w:bCs/>
          <w:i w:val="0"/>
          <w:iCs w:val="0"/>
        </w:rPr>
        <w:fldChar w:fldCharType="begin"/>
      </w:r>
      <w:r w:rsidR="007D58D3">
        <w:rPr>
          <w:b/>
          <w:bCs/>
          <w:i w:val="0"/>
          <w:iCs w:val="0"/>
        </w:rPr>
        <w:instrText xml:space="preserve"> SEQ Figure \* ARABIC </w:instrText>
      </w:r>
      <w:r w:rsidR="007D58D3">
        <w:rPr>
          <w:b/>
          <w:bCs/>
          <w:i w:val="0"/>
          <w:iCs w:val="0"/>
        </w:rPr>
        <w:fldChar w:fldCharType="separate"/>
      </w:r>
      <w:r w:rsidR="00843CB6">
        <w:rPr>
          <w:b/>
          <w:bCs/>
          <w:i w:val="0"/>
          <w:iCs w:val="0"/>
          <w:noProof/>
        </w:rPr>
        <w:t>11</w:t>
      </w:r>
      <w:r w:rsidR="007D58D3">
        <w:rPr>
          <w:b/>
          <w:bCs/>
          <w:i w:val="0"/>
          <w:iCs w:val="0"/>
        </w:rPr>
        <w:fldChar w:fldCharType="end"/>
      </w:r>
      <w:bookmarkEnd w:id="45"/>
      <w:r w:rsidRPr="007C69CE">
        <w:rPr>
          <w:b/>
          <w:bCs/>
          <w:i w:val="0"/>
          <w:iCs w:val="0"/>
        </w:rPr>
        <w:t xml:space="preserve"> </w:t>
      </w:r>
      <w:r w:rsidR="003A4DB9" w:rsidRPr="007C69CE">
        <w:rPr>
          <w:b/>
          <w:bCs/>
          <w:i w:val="0"/>
          <w:iCs w:val="0"/>
        </w:rPr>
        <w:t>Overview of adsor</w:t>
      </w:r>
      <w:r w:rsidR="0055586A" w:rsidRPr="007C69CE">
        <w:rPr>
          <w:b/>
          <w:bCs/>
          <w:i w:val="0"/>
          <w:iCs w:val="0"/>
        </w:rPr>
        <w:t>bent groups</w:t>
      </w:r>
      <w:r w:rsidR="00DA1DBC" w:rsidRPr="007C69CE">
        <w:rPr>
          <w:b/>
          <w:bCs/>
          <w:i w:val="0"/>
          <w:iCs w:val="0"/>
        </w:rPr>
        <w:t xml:space="preserve"> with some of the most important </w:t>
      </w:r>
      <w:r w:rsidR="0032411C">
        <w:rPr>
          <w:b/>
          <w:bCs/>
          <w:i w:val="0"/>
          <w:iCs w:val="0"/>
        </w:rPr>
        <w:t>adsorbents</w:t>
      </w:r>
      <w:r w:rsidR="00DA1DBC" w:rsidRPr="007C69CE">
        <w:rPr>
          <w:b/>
          <w:bCs/>
          <w:i w:val="0"/>
          <w:iCs w:val="0"/>
        </w:rPr>
        <w:t xml:space="preserve"> listed.</w:t>
      </w:r>
      <w:r w:rsidR="00B42368" w:rsidRPr="007C69CE">
        <w:rPr>
          <w:b/>
          <w:bCs/>
          <w:i w:val="0"/>
          <w:iCs w:val="0"/>
        </w:rPr>
        <w:t xml:space="preserve"> </w:t>
      </w:r>
      <w:r w:rsidR="00FA439C" w:rsidRPr="007C69CE">
        <w:rPr>
          <w:b/>
          <w:bCs/>
          <w:i w:val="0"/>
          <w:iCs w:val="0"/>
        </w:rPr>
        <w:br/>
      </w:r>
      <w:r w:rsidR="00D9152B">
        <w:rPr>
          <w:b/>
          <w:bCs/>
          <w:i w:val="0"/>
          <w:iCs w:val="0"/>
        </w:rPr>
        <w:t>The values for adsorption capacity are</w:t>
      </w:r>
      <w:r w:rsidR="00BF3292">
        <w:rPr>
          <w:b/>
          <w:bCs/>
          <w:i w:val="0"/>
          <w:iCs w:val="0"/>
        </w:rPr>
        <w:t xml:space="preserve"> given for phenol as the adsorbate compound</w:t>
      </w:r>
      <w:r w:rsidR="00D92919">
        <w:rPr>
          <w:b/>
          <w:bCs/>
          <w:i w:val="0"/>
          <w:iCs w:val="0"/>
        </w:rPr>
        <w:br/>
      </w:r>
      <w:r w:rsidR="00D92919" w:rsidRPr="00E97444">
        <w:rPr>
          <w:b/>
          <w:bCs/>
          <w:i w:val="0"/>
          <w:iCs w:val="0"/>
        </w:rPr>
        <w:fldChar w:fldCharType="begin"/>
      </w:r>
      <w:r w:rsidR="00D92919" w:rsidRPr="00E97444">
        <w:rPr>
          <w:b/>
          <w:bCs/>
          <w:i w:val="0"/>
          <w:iCs w:val="0"/>
        </w:rPr>
        <w:instrText xml:space="preserve"> ADDIN ZOTERO_ITEM CSL_CITATION {"citationID":"FYBnwyXu","properties":{"formattedCitation":"(Issabayeva et al., 2017)","plainCitation":"(Issabayeva et al., 2017)","noteIndex":0},"citationItems":[{"id":12,"uris":["http://zotero.org/users/local/h6YJVYLe/items/387T8K5Z"],"itemData":{"id":12,"type":"article-journal","abstract":"Phenol and its derivatives are used in numerous industrial processes; these compounds are highly toxic and corrosive, classified as priority pollutants. One of the effective processes for the removal of phenols is adsorption. Numerous and various adsorbents in nature have been researched for this purpose in the past decade. Their adsorption capacities vary from 1 to &gt;1000 mg/g, and are influenced by such factors as the adsorbent’s surface area, pH, temperature, concentration of phenol and surface functional groups, contact time, etc. In this review, adsorbents tested for the removal of phenol and phenol compounds have been classified into four groups: carbonaceous adsorbents, clay and natural mineral adsorbents, polymer-based adsorbents, and novel adsorbents. The highest adsorption capacities were attained by polymer-based adsorbents (&gt;1000 mg/g), whereas natural clays and novel adsorbents showed adsorption capacities of the lower range as compared to the carbonaceous adsorbents. The major advantage of phenol adsorption over other applicable processes is the high potential for phenol recovery and reuse.","container-title":"Reviews in Chemical Engineering","DOI":"10.1515/revce-2017-0007","journalAbbreviation":"Reviews in Chemical Engineering","source":"ResearchGate","title":"A review on the adsorption of phenols from wastewater onto diverse groups of adsorbents","volume":"34","author":[{"family":"Issabayeva","given":"Gulnaziya"},{"family":"Hang","given":"Shu"},{"family":"Wong","given":"Mee"},{"family":"Aroua","given":"Mohamed"}],"issued":{"date-parts":[["2017",1,23]]}}}],"schema":"https://github.com/citation-style-language/schema/raw/master/csl-citation.json"} </w:instrText>
      </w:r>
      <w:r w:rsidR="00D92919" w:rsidRPr="00E97444">
        <w:rPr>
          <w:b/>
          <w:bCs/>
          <w:i w:val="0"/>
          <w:iCs w:val="0"/>
        </w:rPr>
        <w:fldChar w:fldCharType="separate"/>
      </w:r>
      <w:r w:rsidR="00D92919" w:rsidRPr="00E97444">
        <w:rPr>
          <w:rFonts w:cs="Arial"/>
          <w:b/>
          <w:bCs/>
          <w:i w:val="0"/>
          <w:iCs w:val="0"/>
        </w:rPr>
        <w:t>(Issabayeva et al., 2017)</w:t>
      </w:r>
      <w:r w:rsidR="00D92919" w:rsidRPr="00E97444">
        <w:rPr>
          <w:b/>
          <w:bCs/>
          <w:i w:val="0"/>
          <w:iCs w:val="0"/>
        </w:rPr>
        <w:fldChar w:fldCharType="end"/>
      </w:r>
      <w:r w:rsidR="00FA439C" w:rsidRPr="007C69CE">
        <w:rPr>
          <w:b/>
          <w:bCs/>
          <w:i w:val="0"/>
          <w:iCs w:val="0"/>
        </w:rPr>
        <w:br w:type="page"/>
      </w:r>
    </w:p>
    <w:p w14:paraId="22282140" w14:textId="5B7C0E4B" w:rsidR="00BD2825" w:rsidRPr="007C69CE" w:rsidRDefault="000C41C6" w:rsidP="00670B31">
      <w:pPr>
        <w:jc w:val="both"/>
      </w:pPr>
      <w:r>
        <w:lastRenderedPageBreak/>
        <w:t>F</w:t>
      </w:r>
      <w:r w:rsidR="00110C3E" w:rsidRPr="007C69CE">
        <w:t>our groups are separated based on their origin or nature</w:t>
      </w:r>
      <w:r w:rsidR="00A82D49" w:rsidRPr="007C69CE">
        <w:t xml:space="preserve"> and will be shortly discussed. </w:t>
      </w:r>
      <w:r>
        <w:t>It also must be noted that adsorbents can be modified to improve properties</w:t>
      </w:r>
      <w:r w:rsidR="007546C3" w:rsidRPr="007C69CE">
        <w:t>.</w:t>
      </w:r>
      <w:r w:rsidR="00ED0D3A" w:rsidRPr="007C69CE">
        <w:t xml:space="preserve"> The more is modified, the better the adsorption capacity but also the higher the price.</w:t>
      </w:r>
      <w:r w:rsidR="007546C3" w:rsidRPr="007C69CE">
        <w:t xml:space="preserve"> Three groups can be distinguished</w:t>
      </w:r>
      <w:r w:rsidR="00ED0D3A" w:rsidRPr="007C69CE">
        <w:t xml:space="preserve"> </w:t>
      </w:r>
      <w:r w:rsidR="00ED0D3A" w:rsidRPr="007C69CE">
        <w:fldChar w:fldCharType="begin"/>
      </w:r>
      <w:r w:rsidR="00ED0D3A" w:rsidRPr="007C69CE">
        <w:instrText xml:space="preserve"> ADDIN ZOTERO_ITEM CSL_CITATION {"citationID":"0UnQtRBX","properties":{"formattedCitation":"(Patel, 2019)","plainCitation":"(Patel, 2019)","noteIndex":0},"citationItems":[{"id":86,"uris":["http://zotero.org/users/local/h6YJVYLe/items/UIXSM6HM"],"itemData":{"id":86,"type":"article-journal","abstract":"Present paper involved the review of fixed-bed column studies for removal of various contaminants from synthetic wastewater. Basic concept of adsorption, its types (i.e., chemisorption and physisorption) and its mechanism, adsorbents and adsorbates were included. Comparison of batch and column adsorption study is mentioned. Complete study of breakthrough curve for designing adsorptive column is interpreted. This paper explicates the detailed explanation of various process parameters and isotherm models for column study. Fixed-bed adsorption studies using various adsorbates, i.e., metal, ion, dye and other hazardous materials, are reviewed, in which adsorption of chromium metal is most exploitable. Conclusion and some challenges for utilization in real world are also exposed.","container-title":"Applied Water Science","DOI":"10.1007/s13201-019-0927-7","ISSN":"2190-5495","issue":"3","journalAbbreviation":"Appl Water Sci","language":"en","page":"45","source":"Springer Link","title":"Fixed-bed column adsorption study: a comprehensive review","title-short":"Fixed-bed column adsorption study","volume":"9","author":[{"family":"Patel","given":"Himanshu"}],"issued":{"date-parts":[["2019",3,16]]}}}],"schema":"https://github.com/citation-style-language/schema/raw/master/csl-citation.json"} </w:instrText>
      </w:r>
      <w:r w:rsidR="00ED0D3A" w:rsidRPr="007C69CE">
        <w:fldChar w:fldCharType="separate"/>
      </w:r>
      <w:r w:rsidR="00ED0D3A" w:rsidRPr="007C69CE">
        <w:rPr>
          <w:rFonts w:cs="Arial"/>
        </w:rPr>
        <w:t>(Patel, 2019)</w:t>
      </w:r>
      <w:r w:rsidR="00ED0D3A" w:rsidRPr="007C69CE">
        <w:fldChar w:fldCharType="end"/>
      </w:r>
      <w:r w:rsidR="007546C3" w:rsidRPr="007C69CE">
        <w:t>:</w:t>
      </w:r>
    </w:p>
    <w:p w14:paraId="2331A830" w14:textId="77777777" w:rsidR="008629FF" w:rsidRPr="007C69CE" w:rsidRDefault="008629FF" w:rsidP="00670B31">
      <w:pPr>
        <w:jc w:val="both"/>
      </w:pPr>
    </w:p>
    <w:p w14:paraId="2B0E769F" w14:textId="4ED8D3EB" w:rsidR="007546C3" w:rsidRPr="007C69CE" w:rsidRDefault="005F39C2" w:rsidP="007546C3">
      <w:pPr>
        <w:pStyle w:val="ListParagraph"/>
        <w:numPr>
          <w:ilvl w:val="0"/>
          <w:numId w:val="18"/>
        </w:numPr>
        <w:jc w:val="both"/>
      </w:pPr>
      <w:r w:rsidRPr="007C69CE">
        <w:rPr>
          <w:u w:val="single"/>
        </w:rPr>
        <w:t>Semi-synthetic adsorbents</w:t>
      </w:r>
      <w:r w:rsidRPr="007C69CE">
        <w:t>: natural materials undergo chemical and physical activation</w:t>
      </w:r>
      <w:r w:rsidR="00BC3187" w:rsidRPr="007C69CE">
        <w:t xml:space="preserve"> to develop a highly porous structure.</w:t>
      </w:r>
      <w:r w:rsidR="00155B11" w:rsidRPr="007C69CE">
        <w:t xml:space="preserve"> This group includes activated carbon</w:t>
      </w:r>
      <w:r w:rsidR="00AB352F" w:rsidRPr="007C69CE">
        <w:t xml:space="preserve"> and seems to find a </w:t>
      </w:r>
      <w:r w:rsidR="004C6610" w:rsidRPr="007C69CE">
        <w:t xml:space="preserve">very </w:t>
      </w:r>
      <w:r w:rsidR="00AB352F" w:rsidRPr="007C69CE">
        <w:t xml:space="preserve">good balance between costs and </w:t>
      </w:r>
      <w:r w:rsidR="004C6610" w:rsidRPr="007C69CE">
        <w:t>efficiency</w:t>
      </w:r>
    </w:p>
    <w:p w14:paraId="076BFD6A" w14:textId="724B060F" w:rsidR="004C6610" w:rsidRPr="007C69CE" w:rsidRDefault="004C6610" w:rsidP="007546C3">
      <w:pPr>
        <w:pStyle w:val="ListParagraph"/>
        <w:numPr>
          <w:ilvl w:val="0"/>
          <w:numId w:val="18"/>
        </w:numPr>
        <w:jc w:val="both"/>
      </w:pPr>
      <w:r w:rsidRPr="007C69CE">
        <w:rPr>
          <w:u w:val="single"/>
        </w:rPr>
        <w:t>Natural adsorbents</w:t>
      </w:r>
      <w:r w:rsidRPr="007C69CE">
        <w:t xml:space="preserve"> </w:t>
      </w:r>
      <w:r w:rsidR="00B8024C" w:rsidRPr="007C69CE">
        <w:t>such as unmodified clay and mineral-based adsorbents for</w:t>
      </w:r>
      <w:r w:rsidR="008F3A86" w:rsidRPr="007C69CE">
        <w:t>m</w:t>
      </w:r>
      <w:r w:rsidR="00B8024C" w:rsidRPr="007C69CE">
        <w:t xml:space="preserve"> the </w:t>
      </w:r>
      <w:r w:rsidR="008F3A86" w:rsidRPr="007C69CE">
        <w:t xml:space="preserve">second and </w:t>
      </w:r>
      <w:r w:rsidR="00355084">
        <w:t>most economical</w:t>
      </w:r>
      <w:r w:rsidR="00B8024C" w:rsidRPr="007C69CE">
        <w:t xml:space="preserve"> group</w:t>
      </w:r>
      <w:r w:rsidR="00931D6E" w:rsidRPr="007C69CE">
        <w:t xml:space="preserve">. </w:t>
      </w:r>
      <w:r w:rsidR="00C41B0F">
        <w:t xml:space="preserve">It is a sustainable option as no modification is needed and </w:t>
      </w:r>
      <w:r w:rsidR="00E431F7">
        <w:t>there is high abundancy</w:t>
      </w:r>
      <w:r w:rsidR="00931D6E" w:rsidRPr="007C69CE">
        <w:t xml:space="preserve">. However, </w:t>
      </w:r>
      <w:r w:rsidR="00031B43">
        <w:t>they typically come with low</w:t>
      </w:r>
      <w:r w:rsidR="00EB1055" w:rsidRPr="007C69CE">
        <w:t xml:space="preserve"> adsorption capacities</w:t>
      </w:r>
    </w:p>
    <w:p w14:paraId="2151766D" w14:textId="16CA44AA" w:rsidR="00EB1055" w:rsidRPr="007C69CE" w:rsidRDefault="00EB1055" w:rsidP="007546C3">
      <w:pPr>
        <w:pStyle w:val="ListParagraph"/>
        <w:numPr>
          <w:ilvl w:val="0"/>
          <w:numId w:val="18"/>
        </w:numPr>
        <w:jc w:val="both"/>
      </w:pPr>
      <w:r w:rsidRPr="007C69CE">
        <w:rPr>
          <w:u w:val="single"/>
        </w:rPr>
        <w:t>Synthetic adsorbents</w:t>
      </w:r>
      <w:r w:rsidRPr="007C69CE">
        <w:t xml:space="preserve"> undergo </w:t>
      </w:r>
      <w:r w:rsidR="006C0522" w:rsidRPr="007C69CE">
        <w:t xml:space="preserve">advanced laboratory processes </w:t>
      </w:r>
      <w:r w:rsidR="00A13EC3">
        <w:t xml:space="preserve">to </w:t>
      </w:r>
      <w:r w:rsidR="007660D0">
        <w:t>improve</w:t>
      </w:r>
      <w:r w:rsidR="006C0522" w:rsidRPr="007C69CE">
        <w:t xml:space="preserve"> adsorption capacit</w:t>
      </w:r>
      <w:r w:rsidR="007660D0">
        <w:t>y</w:t>
      </w:r>
      <w:r w:rsidR="006C0522" w:rsidRPr="007C69CE">
        <w:t xml:space="preserve">, but the price and sustainability of this group </w:t>
      </w:r>
      <w:r w:rsidR="000068CD">
        <w:t>are</w:t>
      </w:r>
      <w:r w:rsidR="000660C6">
        <w:t xml:space="preserve"> the</w:t>
      </w:r>
      <w:r w:rsidR="000068CD">
        <w:t xml:space="preserve"> main concerns</w:t>
      </w:r>
      <w:r w:rsidR="000660C6">
        <w:t>. Manufacturing is relatively costly</w:t>
      </w:r>
      <w:r w:rsidR="004958D7" w:rsidRPr="007C69CE">
        <w:t>. Polymer-based and novel adsorbents belong to this group</w:t>
      </w:r>
    </w:p>
    <w:p w14:paraId="099CBA28" w14:textId="77777777" w:rsidR="008629FF" w:rsidRPr="007C69CE" w:rsidRDefault="008629FF" w:rsidP="008629FF">
      <w:pPr>
        <w:jc w:val="both"/>
      </w:pPr>
    </w:p>
    <w:p w14:paraId="266A4068" w14:textId="19BFC187" w:rsidR="00CB3D81" w:rsidRDefault="00524B88" w:rsidP="00670B31">
      <w:pPr>
        <w:jc w:val="both"/>
      </w:pPr>
      <w:r w:rsidRPr="007C69CE">
        <w:rPr>
          <w:b/>
          <w:bCs/>
        </w:rPr>
        <w:t>Carbonaceous adsorbents</w:t>
      </w:r>
      <w:r w:rsidRPr="007C69CE">
        <w:t xml:space="preserve"> are carbon-based adsorbents </w:t>
      </w:r>
      <w:r w:rsidR="000270DD" w:rsidRPr="007C69CE">
        <w:t>and include</w:t>
      </w:r>
      <w:r w:rsidR="007C69CE" w:rsidRPr="007C69CE">
        <w:t xml:space="preserve"> a</w:t>
      </w:r>
      <w:r w:rsidR="00C46974" w:rsidRPr="007C69CE">
        <w:t>ctivated carbon</w:t>
      </w:r>
      <w:r w:rsidR="00561566" w:rsidRPr="007C69CE">
        <w:t xml:space="preserve"> (AC</w:t>
      </w:r>
      <w:r w:rsidR="00057FE1" w:rsidRPr="007C69CE">
        <w:t xml:space="preserve"> in </w:t>
      </w:r>
      <w:r w:rsidR="00057FE1" w:rsidRPr="002D4842">
        <w:rPr>
          <w:b/>
          <w:bCs/>
        </w:rPr>
        <w:fldChar w:fldCharType="begin"/>
      </w:r>
      <w:r w:rsidR="00057FE1" w:rsidRPr="002D4842">
        <w:rPr>
          <w:b/>
          <w:bCs/>
        </w:rPr>
        <w:instrText xml:space="preserve"> REF _Ref152580995 \h </w:instrText>
      </w:r>
      <w:r w:rsidR="002D4842" w:rsidRPr="002D4842">
        <w:rPr>
          <w:b/>
          <w:bCs/>
        </w:rPr>
        <w:instrText xml:space="preserve"> \* MERGEFORMAT </w:instrText>
      </w:r>
      <w:r w:rsidR="00057FE1" w:rsidRPr="002D4842">
        <w:rPr>
          <w:b/>
          <w:bCs/>
        </w:rPr>
      </w:r>
      <w:r w:rsidR="00057FE1" w:rsidRPr="002D4842">
        <w:rPr>
          <w:b/>
          <w:bCs/>
        </w:rPr>
        <w:fldChar w:fldCharType="separate"/>
      </w:r>
      <w:r w:rsidR="00843CB6" w:rsidRPr="007C69CE">
        <w:rPr>
          <w:b/>
          <w:bCs/>
        </w:rPr>
        <w:t xml:space="preserve">Figure </w:t>
      </w:r>
      <w:r w:rsidR="00843CB6" w:rsidRPr="00843CB6">
        <w:rPr>
          <w:b/>
          <w:bCs/>
          <w:noProof/>
        </w:rPr>
        <w:t>11</w:t>
      </w:r>
      <w:r w:rsidR="00057FE1" w:rsidRPr="002D4842">
        <w:rPr>
          <w:b/>
          <w:bCs/>
        </w:rPr>
        <w:fldChar w:fldCharType="end"/>
      </w:r>
      <w:r w:rsidR="00561566" w:rsidRPr="007C69CE">
        <w:t>)</w:t>
      </w:r>
      <w:r w:rsidR="007C69CE" w:rsidRPr="007C69CE">
        <w:t>. AC</w:t>
      </w:r>
      <w:r w:rsidR="00DA5968" w:rsidRPr="007C69CE">
        <w:t xml:space="preserve"> is well-known for </w:t>
      </w:r>
      <w:r w:rsidR="00C922AC" w:rsidRPr="007C69CE">
        <w:t>its good adsorption ability for relative low molecular mass organic compounds, its good physical and chemical properties,</w:t>
      </w:r>
      <w:r w:rsidR="009B3061" w:rsidRPr="007C69CE">
        <w:t xml:space="preserve"> porous structure, large specific area and availability of</w:t>
      </w:r>
      <w:r w:rsidR="00775DB4" w:rsidRPr="007C69CE">
        <w:t xml:space="preserve"> surface</w:t>
      </w:r>
      <w:r w:rsidR="009B3061" w:rsidRPr="007C69CE">
        <w:t xml:space="preserve"> functional groups for binding</w:t>
      </w:r>
      <w:r w:rsidR="00670B31" w:rsidRPr="007C69CE">
        <w:t xml:space="preserve"> </w:t>
      </w:r>
      <w:r w:rsidR="008654AF" w:rsidRPr="007C69CE">
        <w:fldChar w:fldCharType="begin"/>
      </w:r>
      <w:r w:rsidR="008654AF" w:rsidRPr="007C69CE">
        <w:instrText xml:space="preserve"> ADDIN ZOTERO_ITEM CSL_CITATION {"citationID":"yXPkmmwM","properties":{"formattedCitation":"(Aliakbarian et al., 2015; Issabayeva et al., 2017; \\uc0\\u536{}erban et al., 2023)","plainCitation":"(Aliakbarian et al., 2015; Issabayeva et al., 2017; Șerban et al., 2023)","noteIndex":0},"citationItems":[{"id":24,"uris":["http://zotero.org/users/local/h6YJVYLe/items/P3X6J4N3"],"itemData":{"id":24,"type":"article-journal","abstract":"The adsorption of phenolic compounds from olive oil wastewater by commercial activated carbon was studied as a function of adsorbent quantity and temperature. The sorption kinetics and the equilibrium isotherms were evaluated. Under optimum conditions (8 g of activated carbon per 100 mL), the maximum sorption capacity of activated carbon expressed as mg of caffeic acid equivalent per g of activated carbon was 35.8 at 10 degrees C, 35.4 at 25 degrees C and 36.1 at 40 degrees C. The pseudo-second-order model was considered as the most suitable for kinetic results, and Langmuir isotherm was chosen to better describe the sorption system. The results confirmed the efficiency of activated carbon to remove almost all phenolic compound fractions from olive mill effluent. The preliminary results obtained will be used in future studies. The carbohydrate fraction of this upgraded residue could be employed to produce bioethanol, and adsorbed phenolic compounds can be recovered and used in different industries.","container-title":"Food Technology and Biotechnology","journalAbbreviation":"Food Technology and Biotechnology","page":"207-214","source":"ResearchGate","title":"Kinetic and Isotherm Modelling of the Adsorption of Phenolic Compounds from Olive Mill Wastewater onto Activated Carbon","volume":"53","author":[{"family":"Aliakbarian","given":"Bahar"},{"family":"Casazza","given":"Alessandro"},{"family":"Perego","given":"Patrizia"}],"issued":{"date-parts":[["2015",4,1]]}}},{"id":12,"uris":["http://zotero.org/users/local/h6YJVYLe/items/387T8K5Z"],"itemData":{"id":12,"type":"article-journal","abstract":"Phenol and its derivatives are used in numerous industrial processes; these compounds are highly toxic and corrosive, classified as priority pollutants. One of the effective processes for the removal of phenols is adsorption. Numerous and various adsorbents in nature have been researched for this purpose in the past decade. Their adsorption capacities vary from 1 to &gt;1000 mg/g, and are influenced by such factors as the adsorbent’s surface area, pH, temperature, concentration of phenol and surface functional groups, contact time, etc. In this review, adsorbents tested for the removal of phenol and phenol compounds have been classified into four groups: carbonaceous adsorbents, clay and natural mineral adsorbents, polymer-based adsorbents, and novel adsorbents. The highest adsorption capacities were attained by polymer-based adsorbents (&gt;1000 mg/g), whereas natural clays and novel adsorbents showed adsorption capacities of the lower range as compared to the carbonaceous adsorbents. The major advantage of phenol adsorption over other applicable processes is the high potential for phenol recovery and reuse.","container-title":"Reviews in Chemical Engineering","DOI":"10.1515/revce-2017-0007","journalAbbreviation":"Reviews in Chemical Engineering","source":"ResearchGate","title":"A review on the adsorption of phenols from wastewater onto diverse groups of adsorbents","volume":"34","author":[{"family":"Issabayeva","given":"Gulnaziya"},{"family":"Hang","given":"Shu"},{"family":"Wong","given":"Mee"},{"family":"Aroua","given":"Mohamed"}],"issued":{"date-parts":[["2017",1,23]]}}},{"id":18,"uris":["http://zotero.org/users/local/h6YJVYLe/items/J7IGCZ73"],"itemData":{"id":18,"type":"article-journal","abstract":"This research investigates commercial activated carbon (AC) potential to remove methyl orange (MO) dye removal from aqueous solution using a batch process. The AC material was characterized using FTIR spectroscopy and SEM analysis. The effect of the main operating parameters, such as the pH, adsorbent dosage, contact time, and initial dye concentration, was studied. MO removal could be accomplished within 30 min at a pH value of 3. The calculated maximum MO adsorption capacity onto activated carbon was 129.3 mg/g, while the removal efficiency was 97.8%.\nAdsorption results were analyzed by studying the Langmuir and Freundlich isotherm models. The MO adsorption data on activated carbon were better explained by the Langmuir isotherm than by the Freundlich isotherm. The pseudo-second-order kinetic model may have had an effect on the MO dye adsorption on AC material. This research showed that the commercial activated carbon can be used as an effective sorbent for MO removal from wastewater sample. Moreover, the AC material has good reusability and practical utilization capacities.","container-title":"Sustainability","DOI":"10.3390/su151712939","journalAbbreviation":"Sustainability","page":"1-17","source":"ResearchGate","title":"Removal Efficiency and Adsorption Kinetics of Methyl Orange from Wastewater by Commercial Activated Carbon","volume":"15","author":[{"family":"Șerban","given":"Gabriel"},{"family":"Iancu","given":"Vasile-Ion"},{"family":"Dinu","given":"Cristina"},{"family":"Tenea","given":"Anda"},{"family":"Vasilache","given":"Nicoleta"},{"family":"Cristea","given":"Ionut"},{"family":"Niculescu","given":"Marcela"},{"family":"Ionescu","given":"Ioana"},{"family":"Chiriac","given":"Florentina Laura"}],"issued":{"date-parts":[["2023",8,28]]}}}],"schema":"https://github.com/citation-style-language/schema/raw/master/csl-citation.json"} </w:instrText>
      </w:r>
      <w:r w:rsidR="008654AF" w:rsidRPr="007C69CE">
        <w:fldChar w:fldCharType="separate"/>
      </w:r>
      <w:r w:rsidR="008654AF" w:rsidRPr="007C69CE">
        <w:rPr>
          <w:rFonts w:cs="Arial"/>
          <w:szCs w:val="24"/>
        </w:rPr>
        <w:t>(Aliakbarian et al., 2015; Issabayeva et al., 2017; Șerban et al., 2023)</w:t>
      </w:r>
      <w:r w:rsidR="008654AF" w:rsidRPr="007C69CE">
        <w:fldChar w:fldCharType="end"/>
      </w:r>
      <w:r w:rsidR="00561566" w:rsidRPr="007C69CE">
        <w:t>.</w:t>
      </w:r>
      <w:r w:rsidR="00FA2594">
        <w:t xml:space="preserve"> The activation process and </w:t>
      </w:r>
      <w:r w:rsidR="006A2501">
        <w:t>different</w:t>
      </w:r>
      <w:r w:rsidR="00FD64FC">
        <w:t xml:space="preserve"> sources </w:t>
      </w:r>
      <w:r w:rsidR="00B9439B">
        <w:t xml:space="preserve">for AC </w:t>
      </w:r>
      <w:r w:rsidR="008B6424">
        <w:t>are</w:t>
      </w:r>
      <w:r w:rsidR="00FD64FC">
        <w:t xml:space="preserve"> further </w:t>
      </w:r>
      <w:r w:rsidR="008B6424">
        <w:t>discussed below</w:t>
      </w:r>
      <w:r w:rsidR="00FD64FC">
        <w:t>.</w:t>
      </w:r>
    </w:p>
    <w:p w14:paraId="03216C2B" w14:textId="77777777" w:rsidR="00CB3D81" w:rsidRDefault="00CB3D81" w:rsidP="00670B31">
      <w:pPr>
        <w:jc w:val="both"/>
      </w:pPr>
    </w:p>
    <w:p w14:paraId="1AE13BEA" w14:textId="135C048A" w:rsidR="00CB3D81" w:rsidRDefault="00CB1210" w:rsidP="00670B31">
      <w:pPr>
        <w:jc w:val="both"/>
      </w:pPr>
      <w:r w:rsidRPr="00597DC7">
        <w:rPr>
          <w:u w:val="single"/>
        </w:rPr>
        <w:t>Activation</w:t>
      </w:r>
      <w:r>
        <w:t xml:space="preserve"> can </w:t>
      </w:r>
      <w:r w:rsidR="00CB3D81">
        <w:t>be done physically or chemically.</w:t>
      </w:r>
      <w:r w:rsidR="006A2501">
        <w:t xml:space="preserve"> </w:t>
      </w:r>
      <w:r w:rsidR="00CB5936">
        <w:t>Activation</w:t>
      </w:r>
      <w:r w:rsidR="006A2501">
        <w:t xml:space="preserve"> is typically </w:t>
      </w:r>
      <w:r w:rsidR="001047F8">
        <w:t>done through pyrolysis. In this process, organic material is decompose</w:t>
      </w:r>
      <w:r w:rsidR="00C415DC">
        <w:t>d by heating</w:t>
      </w:r>
      <w:r w:rsidR="00111860">
        <w:t xml:space="preserve"> in the absence of oxygen. This way, the material is converted to carbon.</w:t>
      </w:r>
      <w:r w:rsidR="004A7E61">
        <w:t xml:space="preserve"> Two important variables in this process are heating rate and duration.</w:t>
      </w:r>
      <w:r w:rsidR="00391C67">
        <w:t xml:space="preserve"> Chemical activation</w:t>
      </w:r>
      <w:r w:rsidR="0011051F">
        <w:t xml:space="preserve"> </w:t>
      </w:r>
      <w:r w:rsidR="00671081">
        <w:t>requires the addition of a chemical to the</w:t>
      </w:r>
      <w:r w:rsidR="00017FEF">
        <w:t xml:space="preserve"> material that will ultimately </w:t>
      </w:r>
      <w:r w:rsidR="00A7140F">
        <w:t xml:space="preserve">modify the surface groups. These surface functional groups </w:t>
      </w:r>
      <w:r w:rsidR="00C06007">
        <w:t xml:space="preserve">will help improve the adsorption </w:t>
      </w:r>
      <w:r w:rsidR="00227A74">
        <w:t>characteristics of the material. Chemical activation requires less energy</w:t>
      </w:r>
      <w:r w:rsidR="001748A1">
        <w:t>. Also, short reaction times</w:t>
      </w:r>
      <w:r w:rsidR="00DB5F5F">
        <w:t xml:space="preserve"> are possible. A drawback is that the used chemicals can be environmentally hazardous</w:t>
      </w:r>
      <w:r w:rsidR="00CB5936">
        <w:t>.</w:t>
      </w:r>
      <w:r w:rsidR="00493C1B">
        <w:t xml:space="preserve"> </w:t>
      </w:r>
      <w:del w:id="46" w:author="simon duchi" w:date="2023-12-22T12:20:00Z">
        <w:r w:rsidR="00CB5936" w:rsidDel="00692A1B">
          <w:delText xml:space="preserve"> </w:delText>
        </w:r>
      </w:del>
      <w:r w:rsidR="00CB5936">
        <w:t>Physical activation</w:t>
      </w:r>
      <w:r w:rsidR="001525CC">
        <w:t xml:space="preserve"> </w:t>
      </w:r>
      <w:r w:rsidR="006101E9">
        <w:t>includes</w:t>
      </w:r>
      <w:r w:rsidR="001525CC">
        <w:t xml:space="preserve"> the addition of oxidizing agents like steam, carbon dioxide (CO</w:t>
      </w:r>
      <w:r w:rsidR="001525CC" w:rsidRPr="001525CC">
        <w:rPr>
          <w:vertAlign w:val="subscript"/>
        </w:rPr>
        <w:t>2</w:t>
      </w:r>
      <w:r w:rsidR="001525CC">
        <w:t>) and air.</w:t>
      </w:r>
      <w:r w:rsidR="00676E90">
        <w:t xml:space="preserve"> </w:t>
      </w:r>
      <w:r w:rsidR="00E85B05">
        <w:t xml:space="preserve">The activator used is more environmentally friendly compared to chemical activation, but the yield </w:t>
      </w:r>
      <w:r w:rsidR="00F535AB">
        <w:t>might be</w:t>
      </w:r>
      <w:r w:rsidR="00E85B05">
        <w:t xml:space="preserve"> lower</w:t>
      </w:r>
      <w:r w:rsidR="00A75B5F">
        <w:t xml:space="preserve"> </w:t>
      </w:r>
      <w:r w:rsidR="00A75B5F">
        <w:fldChar w:fldCharType="begin"/>
      </w:r>
      <w:r w:rsidR="00A75B5F">
        <w:instrText xml:space="preserve"> ADDIN ZOTERO_ITEM CSL_CITATION {"citationID":"7vmlasyE","properties":{"formattedCitation":"(Ngeno et al., 2022)","plainCitation":"(Ngeno et al., 2022)","noteIndex":0},"citationItems":[{"id":84,"uris":["http://zotero.org/users/local/h6YJVYLe/items/XP3LJVZS"],"itemData":{"id":84,"type":"article-journal","abstract":"Access to clean water is a fundamental human right. However, due to the rapid urbanization and industrialization in many African countries, the emergence of a plethora of new classes of water contaminants coupled with aging wastewater treatment infrastructure and technologies, access to clean water has remained elusive especially to rural communities. Additionally, most countries in Africa cannot afford the capital investment associated with advanced and specialized treatment technologies. The solution seems to be the valorization of locally-sourced waste materials and their use as adsorbents, flocculants/coagulants, or photocatalysts, to be included in current and future wastewater treatment facilities. The present review presents a concise and comprehensive compilation, and critique of recent research water purification studies in Africa using waste-based adsorbents. While the abundance of industrial and agricultural wastes presents opportunity for sustainable exploitation for water treatment, several gaps warrant further research. Specifically, future research should include life cycle assessment (LCA) of the wastewater treatment plants (WWTPs) and proposed technologies, in-depth cost analysis, use of environmentally relevant concentrations in simulated studies or real wastewaters and examination of removal efficiencies for biological contaminants such as viruses, bacteria among others. Waste materials are shown to be suitable candidates for delivery of effective and techno-economic adsorbents for water purification in African countries.","container-title":"Environmental Advances","DOI":"10.1016/j.envadv.2022.100282","ISSN":"2666-7657","journalAbbreviation":"Environmental Advances","page":"100282","source":"ScienceDirect","title":"Sustainable re-utilization of waste materials as adsorbents for water and wastewater treatment in Africa: Recent studies, research gaps, and way forward for emerging economies","title-short":"Sustainable re-utilization of waste materials as adsorbents for water and wastewater treatment in Africa","volume":"9","author":[{"family":"Ngeno","given":"Emily Chelangat"},{"family":"Mbuci","given":"Kinyua E."},{"family":"Necibi","given":"Mohamed Chaker"},{"family":"Shikuku","given":"Victor Odhiambo"},{"family":"Olisah","given":"Chijioke"},{"family":"Ongulu","given":"Roselyn"},{"family":"Matovu","given":"Henry"},{"family":"Ssebugere","given":"Patrick"},{"family":"Abushaban","given":"Almotasembellah"},{"family":"Sillanpää","given":"Mika"}],"issued":{"date-parts":[["2022",10,1]]}}}],"schema":"https://github.com/citation-style-language/schema/raw/master/csl-citation.json"} </w:instrText>
      </w:r>
      <w:r w:rsidR="00A75B5F">
        <w:fldChar w:fldCharType="separate"/>
      </w:r>
      <w:r w:rsidR="00A75B5F" w:rsidRPr="00A75B5F">
        <w:rPr>
          <w:rFonts w:cs="Arial"/>
        </w:rPr>
        <w:t>(Ngeno et al., 2022)</w:t>
      </w:r>
      <w:r w:rsidR="00A75B5F">
        <w:fldChar w:fldCharType="end"/>
      </w:r>
      <w:r w:rsidR="0044205A">
        <w:t>.</w:t>
      </w:r>
    </w:p>
    <w:p w14:paraId="7C67DD29" w14:textId="77777777" w:rsidR="00CB3D81" w:rsidRDefault="00CB3D81" w:rsidP="00670B31">
      <w:pPr>
        <w:jc w:val="both"/>
      </w:pPr>
    </w:p>
    <w:p w14:paraId="61C649BB" w14:textId="607D3674" w:rsidR="00057FE1" w:rsidRDefault="008B3EF2" w:rsidP="00670B31">
      <w:pPr>
        <w:jc w:val="both"/>
      </w:pPr>
      <w:r w:rsidRPr="007E6D6E">
        <w:rPr>
          <w:u w:val="single"/>
        </w:rPr>
        <w:t>Commercial AC</w:t>
      </w:r>
      <w:r>
        <w:t xml:space="preserve"> is a term that refers to AC</w:t>
      </w:r>
      <w:r w:rsidR="007E6D6E">
        <w:t xml:space="preserve"> gained from conventional, fossil sources.</w:t>
      </w:r>
      <w:r>
        <w:t xml:space="preserve"> </w:t>
      </w:r>
      <w:r w:rsidR="00A3065D">
        <w:t>By far the oldest adsorbent</w:t>
      </w:r>
      <w:r w:rsidR="00807031">
        <w:t xml:space="preserve"> ever used is charcoal. </w:t>
      </w:r>
      <w:r w:rsidR="00BC1C8E">
        <w:t xml:space="preserve">It has been </w:t>
      </w:r>
      <w:r w:rsidR="006101E9">
        <w:t xml:space="preserve">applied </w:t>
      </w:r>
      <w:r w:rsidR="00D54289">
        <w:t>widely</w:t>
      </w:r>
      <w:r w:rsidR="00300F99">
        <w:t xml:space="preserve"> in drinking water facilities</w:t>
      </w:r>
      <w:r w:rsidR="00DB010F">
        <w:t xml:space="preserve">. </w:t>
      </w:r>
      <w:r w:rsidR="00751EA8">
        <w:t xml:space="preserve">In the past, the aim was to get clean water so more people would have </w:t>
      </w:r>
      <w:r w:rsidR="00DB5852">
        <w:t xml:space="preserve">access to drinking water. There was not yet </w:t>
      </w:r>
      <w:r w:rsidR="00F138CA">
        <w:t>an incentive for sustainable</w:t>
      </w:r>
      <w:r w:rsidR="007259D3">
        <w:t xml:space="preserve"> design.</w:t>
      </w:r>
      <w:r w:rsidR="00F138CA">
        <w:t xml:space="preserve"> </w:t>
      </w:r>
      <w:r w:rsidR="007259D3">
        <w:t>C</w:t>
      </w:r>
      <w:r w:rsidR="00F138CA">
        <w:t>harcoal and later petr</w:t>
      </w:r>
      <w:r w:rsidR="00025B2E">
        <w:t>oleum coke and lignite are products originated from</w:t>
      </w:r>
      <w:r w:rsidR="00FA19A4">
        <w:t xml:space="preserve"> fossil sources</w:t>
      </w:r>
      <w:r w:rsidR="0098319C">
        <w:t xml:space="preserve"> and</w:t>
      </w:r>
      <w:r w:rsidR="006B1326">
        <w:t xml:space="preserve"> are not the most </w:t>
      </w:r>
      <w:r w:rsidR="00546A6B">
        <w:t>eco-friendly</w:t>
      </w:r>
      <w:r w:rsidR="007259D3">
        <w:t>.</w:t>
      </w:r>
      <w:r w:rsidR="000E4696">
        <w:t xml:space="preserve"> Adsorption capacities for phenol on</w:t>
      </w:r>
      <w:r w:rsidR="002A4C83">
        <w:t xml:space="preserve"> commercial</w:t>
      </w:r>
      <w:r w:rsidR="000E4696">
        <w:t xml:space="preserve"> granular and powdered </w:t>
      </w:r>
      <w:r w:rsidR="000B155C">
        <w:t>activated carbon</w:t>
      </w:r>
      <w:r w:rsidR="001C2D0D">
        <w:t xml:space="preserve"> </w:t>
      </w:r>
      <w:r w:rsidR="000E4696">
        <w:t xml:space="preserve">are </w:t>
      </w:r>
      <w:r w:rsidR="0039462D">
        <w:t xml:space="preserve">350 and 303 </w:t>
      </w:r>
      <w:r w:rsidR="001C2D0D">
        <w:t xml:space="preserve">mg/g </w:t>
      </w:r>
      <w:r w:rsidR="0039462D">
        <w:t>respectively</w:t>
      </w:r>
      <w:r w:rsidR="00011BE9">
        <w:t xml:space="preserve"> </w:t>
      </w:r>
      <w:r w:rsidR="00563BE3">
        <w:fldChar w:fldCharType="begin"/>
      </w:r>
      <w:r w:rsidR="00563BE3">
        <w:instrText xml:space="preserve"> ADDIN ZOTERO_ITEM CSL_CITATION {"citationID":"aGUAQFGy","properties":{"formattedCitation":"(Issabayeva et al., 2017)","plainCitation":"(Issabayeva et al., 2017)","noteIndex":0},"citationItems":[{"id":12,"uris":["http://zotero.org/users/local/h6YJVYLe/items/387T8K5Z"],"itemData":{"id":12,"type":"article-journal","abstract":"Phenol and its derivatives are used in numerous industrial processes; these compounds are highly toxic and corrosive, classified as priority pollutants. One of the effective processes for the removal of phenols is adsorption. Numerous and various adsorbents in nature have been researched for this purpose in the past decade. Their adsorption capacities vary from 1 to &gt;1000 mg/g, and are influenced by such factors as the adsorbent’s surface area, pH, temperature, concentration of phenol and surface functional groups, contact time, etc. In this review, adsorbents tested for the removal of phenol and phenol compounds have been classified into four groups: carbonaceous adsorbents, clay and natural mineral adsorbents, polymer-based adsorbents, and novel adsorbents. The highest adsorption capacities were attained by polymer-based adsorbents (&gt;1000 mg/g), whereas natural clays and novel adsorbents showed adsorption capacities of the lower range as compared to the carbonaceous adsorbents. The major advantage of phenol adsorption over other applicable processes is the high potential for phenol recovery and reuse.","container-title":"Reviews in Chemical Engineering","DOI":"10.1515/revce-2017-0007","journalAbbreviation":"Reviews in Chemical Engineering","source":"ResearchGate","title":"A review on the adsorption of phenols from wastewater onto diverse groups of adsorbents","volume":"34","author":[{"family":"Issabayeva","given":"Gulnaziya"},{"family":"Hang","given":"Shu"},{"family":"Wong","given":"Mee"},{"family":"Aroua","given":"Mohamed"}],"issued":{"date-parts":[["2017",1,23]]}}}],"schema":"https://github.com/citation-style-language/schema/raw/master/csl-citation.json"} </w:instrText>
      </w:r>
      <w:r w:rsidR="00563BE3">
        <w:fldChar w:fldCharType="separate"/>
      </w:r>
      <w:r w:rsidR="00563BE3" w:rsidRPr="00563BE3">
        <w:rPr>
          <w:rFonts w:cs="Arial"/>
        </w:rPr>
        <w:t>(Issabayeva et al., 2017)</w:t>
      </w:r>
      <w:r w:rsidR="00563BE3">
        <w:fldChar w:fldCharType="end"/>
      </w:r>
      <w:r w:rsidR="001C2D0D">
        <w:t>.</w:t>
      </w:r>
    </w:p>
    <w:p w14:paraId="5858F7BA" w14:textId="77777777" w:rsidR="006B1326" w:rsidRDefault="006B1326" w:rsidP="00670B31">
      <w:pPr>
        <w:jc w:val="both"/>
      </w:pPr>
    </w:p>
    <w:p w14:paraId="5D17C173" w14:textId="0F2F4EE6" w:rsidR="00627649" w:rsidRDefault="006B1326" w:rsidP="00627649">
      <w:pPr>
        <w:jc w:val="both"/>
      </w:pPr>
      <w:r>
        <w:t xml:space="preserve">The </w:t>
      </w:r>
      <w:r w:rsidR="00C160B1">
        <w:t xml:space="preserve">differentiation between </w:t>
      </w:r>
      <w:r w:rsidR="001E459E" w:rsidRPr="00627649">
        <w:rPr>
          <w:u w:val="single"/>
        </w:rPr>
        <w:t>granular activated carbon (GAC)</w:t>
      </w:r>
      <w:r w:rsidR="001E459E">
        <w:t xml:space="preserve"> and </w:t>
      </w:r>
      <w:r w:rsidR="001E459E" w:rsidRPr="00627649">
        <w:rPr>
          <w:u w:val="single"/>
        </w:rPr>
        <w:t>powdered activated carbon (PAC)</w:t>
      </w:r>
      <w:r w:rsidR="001E459E">
        <w:t xml:space="preserve"> is </w:t>
      </w:r>
      <w:r w:rsidR="00716604">
        <w:t xml:space="preserve">made based on </w:t>
      </w:r>
      <w:r w:rsidR="006F4386">
        <w:t>its</w:t>
      </w:r>
      <w:r w:rsidR="00011BE9">
        <w:t xml:space="preserve"> particle size.</w:t>
      </w:r>
      <w:r w:rsidR="00015FD0">
        <w:t xml:space="preserve"> They are both </w:t>
      </w:r>
      <w:r w:rsidR="000B6CBC">
        <w:t>created from conventional or unconventional carbon-based sources, but PAC</w:t>
      </w:r>
      <w:r w:rsidR="008A1DDA">
        <w:t xml:space="preserve"> </w:t>
      </w:r>
      <w:r w:rsidR="00E52C24">
        <w:t>is the more refined version</w:t>
      </w:r>
      <w:r w:rsidR="009D360C">
        <w:t>.</w:t>
      </w:r>
      <w:r w:rsidR="00011BE9">
        <w:t xml:space="preserve"> GAC has larger particle size</w:t>
      </w:r>
      <w:r w:rsidR="00DE4766">
        <w:t xml:space="preserve"> (granules)</w:t>
      </w:r>
      <w:r w:rsidR="00011BE9">
        <w:t xml:space="preserve"> and smaller externa</w:t>
      </w:r>
      <w:r w:rsidR="00181401">
        <w:t>l surface.</w:t>
      </w:r>
      <w:r w:rsidR="008F57AA">
        <w:t xml:space="preserve"> </w:t>
      </w:r>
      <w:r w:rsidR="006B439B">
        <w:t>However, i</w:t>
      </w:r>
      <w:r w:rsidR="00DE4766">
        <w:t xml:space="preserve">t </w:t>
      </w:r>
      <w:del w:id="47" w:author="simon duchi" w:date="2023-12-22T12:22:00Z">
        <w:r w:rsidR="00DE4766" w:rsidDel="00A569F4">
          <w:delText xml:space="preserve">is </w:delText>
        </w:r>
      </w:del>
      <w:ins w:id="48" w:author="simon duchi" w:date="2023-12-22T12:22:00Z">
        <w:r w:rsidR="00A569F4">
          <w:t xml:space="preserve">can be </w:t>
        </w:r>
      </w:ins>
      <w:r w:rsidR="00DE4766">
        <w:t xml:space="preserve">easily </w:t>
      </w:r>
      <w:del w:id="49" w:author="simon duchi" w:date="2023-12-22T12:22:00Z">
        <w:r w:rsidR="00DE4766" w:rsidDel="00A569F4">
          <w:delText xml:space="preserve">possible to be </w:delText>
        </w:r>
      </w:del>
      <w:r w:rsidR="00DE4766">
        <w:t>reactivated through regeneration.</w:t>
      </w:r>
      <w:r w:rsidR="00776CFD">
        <w:t xml:space="preserve"> </w:t>
      </w:r>
      <w:r w:rsidR="006B439B">
        <w:t>Another</w:t>
      </w:r>
      <w:r w:rsidR="00776CFD">
        <w:t xml:space="preserve"> advantage is the high porosity of the granules, which enhances mass transfer</w:t>
      </w:r>
      <w:r w:rsidR="000C1AE6">
        <w:t xml:space="preserve"> of MPs</w:t>
      </w:r>
      <w:r w:rsidR="00776CFD">
        <w:t xml:space="preserve"> </w:t>
      </w:r>
      <w:r w:rsidR="001A1F49">
        <w:t>significantly.</w:t>
      </w:r>
      <w:r w:rsidR="009B068A">
        <w:t xml:space="preserve"> </w:t>
      </w:r>
      <w:r w:rsidR="001B5993">
        <w:t>PAC has finer particles and</w:t>
      </w:r>
      <w:r w:rsidR="00E133AB">
        <w:t xml:space="preserve"> is mainly used in batch reactors</w:t>
      </w:r>
      <w:r w:rsidR="00E61FB8">
        <w:t>, where it can flexibly be dosed</w:t>
      </w:r>
      <w:r w:rsidR="00B62F9E">
        <w:t>.</w:t>
      </w:r>
      <w:r w:rsidR="006649CC">
        <w:t xml:space="preserve"> </w:t>
      </w:r>
      <w:r w:rsidR="001B5993">
        <w:t>The capital cost of PAC is</w:t>
      </w:r>
      <w:r w:rsidR="004031E9">
        <w:t xml:space="preserve"> two times lower than GAC. However, regeneration is intensive and</w:t>
      </w:r>
      <w:r w:rsidR="00E46955">
        <w:t xml:space="preserve"> usually not done</w:t>
      </w:r>
      <w:r w:rsidR="00B02740">
        <w:t xml:space="preserve">. </w:t>
      </w:r>
      <w:r w:rsidR="00AC20BB">
        <w:t xml:space="preserve">Regularly </w:t>
      </w:r>
      <w:r w:rsidR="00B02740">
        <w:t>replacement will lead to higher operational costs.</w:t>
      </w:r>
      <w:r w:rsidR="004031E9">
        <w:t xml:space="preserve"> </w:t>
      </w:r>
      <w:r w:rsidR="002E73FB">
        <w:t>Another</w:t>
      </w:r>
      <w:r w:rsidR="00305B3E">
        <w:t xml:space="preserve"> disadvantage of </w:t>
      </w:r>
      <w:r w:rsidR="00AA754A">
        <w:t>PAC</w:t>
      </w:r>
      <w:r w:rsidR="00305B3E">
        <w:t xml:space="preserve"> is that </w:t>
      </w:r>
      <w:r w:rsidR="003A73A3">
        <w:t xml:space="preserve">it </w:t>
      </w:r>
      <w:r w:rsidR="00660886">
        <w:t>causes</w:t>
      </w:r>
      <w:r w:rsidR="003A73A3">
        <w:t xml:space="preserve"> sludge to accumulate and leak th</w:t>
      </w:r>
      <w:r w:rsidR="003C0E1D">
        <w:t>rough treatment filters</w:t>
      </w:r>
      <w:r w:rsidR="00BE43E3">
        <w:t xml:space="preserve"> </w:t>
      </w:r>
      <w:r w:rsidR="00A605C6">
        <w:fldChar w:fldCharType="begin"/>
      </w:r>
      <w:r w:rsidR="00A605C6">
        <w:instrText xml:space="preserve"> ADDIN ZOTERO_ITEM CSL_CITATION {"citationID":"G97C2vWP","properties":{"formattedCitation":"(Brandt et al., 2017, p. 10; Issabayeva et al., 2017)","plainCitation":"(Brandt et al., 2017, p. 10; Issabayeva et al., 2017)","noteIndex":0},"citationItems":[{"id":110,"uris":["http://zotero.org/users/local/h6YJVYLe/items/JCTS7EK9"],"itemData":{"id":110,"type":"chapter","abstract":"This chapter describes specialized treatment processes used to address specific contaminants potentially present in raw waters. Process options are given for water softening and complete demineralization, the removal of iron, manganese, aluminium, arsenic, chromium, radionuclides, nitrates and ammonia and of natural organic matter and micropollutants and treatment to add or remove fluoride and to minimize lead pick-up in distribution. Aeration applications are described for the removal of carbon dioxide, tastes and odours and volatile organic compounds. Advanced treatment processes are described including granular activated carbon adsorbers, biological activated carbon reactors, ion exchange advanced oxidation as well as methods of desalination including electrodialysis, reverse osmosis, nanofiltration and thermal processes and remineralization post-desalination. Separate sections discuss corrosion causes and prevention, the costs of desalination and effluent disposal.","container-title":"Twort's Water Supply (Seventh Edition)","event-place":"Boston","ISBN":"978-0-08-100025-0","note":"DOI: 10.1016/B978-0-08-100025-0.00010-7","page":"407-473","publisher":"Butterworth-Heinemann","publisher-place":"Boston","source":"ScienceDirect","title":"Chapter 10 - Specialized and Advanced Water Treatment Processes","URL":"https://www.sciencedirect.com/science/article/pii/B9780081000250000107","author":[{"family":"Brandt","given":"Malcolm J."},{"family":"Johnson","given":"K. Michael"},{"family":"Elphinston","given":"Andrew J."},{"family":"Ratnayaka","given":"Don D."}],"editor":[{"family":"Brandt","given":"Malcolm J."},{"family":"Johnson","given":"K. Michael"},{"family":"Elphinston","given":"Andrew J."},{"family":"Ratnayaka","given":"Don D."}],"accessed":{"date-parts":[["2023",12,6]]},"issued":{"date-parts":[["2017",1,1]]}},"locator":"10"},{"id":12,"uris":["http://zotero.org/users/local/h6YJVYLe/items/387T8K5Z"],"itemData":{"id":12,"type":"article-journal","abstract":"Phenol and its derivatives are used in numerous industrial processes; these compounds are highly toxic and corrosive, classified as priority pollutants. One of the effective processes for the removal of phenols is adsorption. Numerous and various adsorbents in nature have been researched for this purpose in the past decade. Their adsorption capacities vary from 1 to &gt;1000 mg/g, and are influenced by such factors as the adsorbent’s surface area, pH, temperature, concentration of phenol and surface functional groups, contact time, etc. In this review, adsorbents tested for the removal of phenol and phenol compounds have been classified into four groups: carbonaceous adsorbents, clay and natural mineral adsorbents, polymer-based adsorbents, and novel adsorbents. The highest adsorption capacities were attained by polymer-based adsorbents (&gt;1000 mg/g), whereas natural clays and novel adsorbents showed adsorption capacities of the lower range as compared to the carbonaceous adsorbents. The major advantage of phenol adsorption over other applicable processes is the high potential for phenol recovery and reuse.","container-title":"Reviews in Chemical Engineering","DOI":"10.1515/revce-2017-0007","journalAbbreviation":"Reviews in Chemical Engineering","source":"ResearchGate","title":"A review on the adsorption of phenols from wastewater onto diverse groups of adsorbents","volume":"34","author":[{"family":"Issabayeva","given":"Gulnaziya"},{"family":"Hang","given":"Shu"},{"family":"Wong","given":"Mee"},{"family":"Aroua","given":"Mohamed"}],"issued":{"date-parts":[["2017",1,23]]}}}],"schema":"https://github.com/citation-style-language/schema/raw/master/csl-citation.json"} </w:instrText>
      </w:r>
      <w:r w:rsidR="00A605C6">
        <w:fldChar w:fldCharType="separate"/>
      </w:r>
      <w:r w:rsidR="00A605C6" w:rsidRPr="00A605C6">
        <w:rPr>
          <w:rFonts w:cs="Arial"/>
        </w:rPr>
        <w:t>(Brandt et al., 2017, p. 10; Issabayeva et al., 2017)</w:t>
      </w:r>
      <w:r w:rsidR="00A605C6">
        <w:fldChar w:fldCharType="end"/>
      </w:r>
      <w:r w:rsidR="003C0E1D">
        <w:t>.</w:t>
      </w:r>
      <w:r w:rsidR="00627649">
        <w:br w:type="page"/>
      </w:r>
    </w:p>
    <w:p w14:paraId="44EF745C" w14:textId="708CB9B1" w:rsidR="006B1326" w:rsidRDefault="004F108B" w:rsidP="00670B31">
      <w:pPr>
        <w:jc w:val="both"/>
      </w:pPr>
      <w:r>
        <w:lastRenderedPageBreak/>
        <w:t xml:space="preserve">As said, activated carbon can also be </w:t>
      </w:r>
      <w:r w:rsidR="00B763C9">
        <w:t>generated</w:t>
      </w:r>
      <w:r>
        <w:t xml:space="preserve"> from unconventional sources which are more renewable. </w:t>
      </w:r>
      <w:r w:rsidR="00E17F7B" w:rsidRPr="000262E4">
        <w:rPr>
          <w:u w:val="single"/>
        </w:rPr>
        <w:t>Agricultural, food and industrial wastes</w:t>
      </w:r>
      <w:r w:rsidR="00E17F7B">
        <w:t xml:space="preserve"> are </w:t>
      </w:r>
      <w:r w:rsidR="006F536E">
        <w:t xml:space="preserve">very abundant and can be converted into </w:t>
      </w:r>
      <w:r w:rsidR="00773321">
        <w:t xml:space="preserve">effective AC. Adsorption capacities for phenol are listed in </w:t>
      </w:r>
      <w:r w:rsidR="00773321" w:rsidRPr="002D4842">
        <w:rPr>
          <w:b/>
          <w:bCs/>
        </w:rPr>
        <w:fldChar w:fldCharType="begin"/>
      </w:r>
      <w:r w:rsidR="00773321" w:rsidRPr="002D4842">
        <w:rPr>
          <w:b/>
          <w:bCs/>
        </w:rPr>
        <w:instrText xml:space="preserve"> REF _Ref152580995 \h </w:instrText>
      </w:r>
      <w:r w:rsidR="002D4842" w:rsidRPr="002D4842">
        <w:rPr>
          <w:b/>
          <w:bCs/>
        </w:rPr>
        <w:instrText xml:space="preserve"> \* MERGEFORMAT </w:instrText>
      </w:r>
      <w:r w:rsidR="00773321" w:rsidRPr="002D4842">
        <w:rPr>
          <w:b/>
          <w:bCs/>
        </w:rPr>
      </w:r>
      <w:r w:rsidR="00773321" w:rsidRPr="002D4842">
        <w:rPr>
          <w:b/>
          <w:bCs/>
        </w:rPr>
        <w:fldChar w:fldCharType="separate"/>
      </w:r>
      <w:r w:rsidR="00843CB6" w:rsidRPr="007C69CE">
        <w:rPr>
          <w:b/>
          <w:bCs/>
        </w:rPr>
        <w:t xml:space="preserve">Figure </w:t>
      </w:r>
      <w:r w:rsidR="00843CB6" w:rsidRPr="00843CB6">
        <w:rPr>
          <w:b/>
          <w:bCs/>
          <w:noProof/>
        </w:rPr>
        <w:t>11</w:t>
      </w:r>
      <w:r w:rsidR="00773321" w:rsidRPr="002D4842">
        <w:rPr>
          <w:b/>
          <w:bCs/>
        </w:rPr>
        <w:fldChar w:fldCharType="end"/>
      </w:r>
      <w:r w:rsidR="00773321" w:rsidRPr="002D4842">
        <w:rPr>
          <w:b/>
          <w:bCs/>
        </w:rPr>
        <w:t xml:space="preserve"> </w:t>
      </w:r>
      <w:r w:rsidR="00773321">
        <w:t xml:space="preserve">from high to low. Although </w:t>
      </w:r>
      <w:r w:rsidR="000262E4">
        <w:t>their efficiency</w:t>
      </w:r>
      <w:r w:rsidR="00F36CE8">
        <w:t xml:space="preserve"> is not very stable, some can reach almost the same as commercial activated carbon. </w:t>
      </w:r>
      <w:r w:rsidR="00DF171E">
        <w:t>Big advantages compared to commercial AC is their</w:t>
      </w:r>
      <w:r w:rsidR="00637125">
        <w:t xml:space="preserve"> high and local </w:t>
      </w:r>
      <w:r w:rsidR="00DF171E">
        <w:t>abundancy</w:t>
      </w:r>
      <w:r w:rsidR="00637125">
        <w:t xml:space="preserve"> and</w:t>
      </w:r>
      <w:r w:rsidR="005A5D45">
        <w:t xml:space="preserve"> low production costs.</w:t>
      </w:r>
      <w:r w:rsidR="00637125">
        <w:t xml:space="preserve"> </w:t>
      </w:r>
      <w:r w:rsidR="00823E46">
        <w:t>This</w:t>
      </w:r>
      <w:r w:rsidR="005D7741">
        <w:t xml:space="preserve"> can</w:t>
      </w:r>
      <w:r w:rsidR="00823E46">
        <w:t xml:space="preserve"> give the</w:t>
      </w:r>
      <w:r w:rsidR="005D7741">
        <w:t>se</w:t>
      </w:r>
      <w:r w:rsidR="00770F23">
        <w:t xml:space="preserve"> semi-synthetic adsorbents a very good balance between sustainability and efficiency.</w:t>
      </w:r>
      <w:r w:rsidR="005D7741">
        <w:t xml:space="preserve"> </w:t>
      </w:r>
      <w:r w:rsidR="006A1B4C">
        <w:t>Corn, being a</w:t>
      </w:r>
      <w:r w:rsidR="00BC7727">
        <w:t xml:space="preserve"> globally</w:t>
      </w:r>
      <w:r w:rsidR="006A1B4C">
        <w:t xml:space="preserve"> </w:t>
      </w:r>
      <w:r w:rsidR="004E7CC2">
        <w:t xml:space="preserve">produced crop, is a good example of </w:t>
      </w:r>
      <w:r w:rsidR="001E0490">
        <w:t xml:space="preserve">a sustainable precursor. Corn </w:t>
      </w:r>
      <w:r w:rsidR="00FC7243">
        <w:t xml:space="preserve">cob is widely abundant and, when activated, reaches adsorption capacities up to </w:t>
      </w:r>
      <w:r w:rsidR="00EC7B10">
        <w:t>340 mg/g.</w:t>
      </w:r>
      <w:r w:rsidR="00A44D79">
        <w:t xml:space="preserve"> C</w:t>
      </w:r>
      <w:r w:rsidR="00EC7B10">
        <w:t>oconut shell</w:t>
      </w:r>
      <w:r w:rsidR="00C12125">
        <w:t>s</w:t>
      </w:r>
      <w:r w:rsidR="00A44D79">
        <w:t xml:space="preserve"> AC</w:t>
      </w:r>
      <w:r w:rsidR="00C12125">
        <w:t xml:space="preserve"> also </w:t>
      </w:r>
      <w:r w:rsidR="00A44D79">
        <w:t>has</w:t>
      </w:r>
      <w:r w:rsidR="003F1CAB">
        <w:t xml:space="preserve"> significant adsorption capacity, up to 240 mg/g</w:t>
      </w:r>
      <w:r w:rsidR="00A44D79">
        <w:t>,</w:t>
      </w:r>
      <w:r w:rsidR="003F1CAB">
        <w:t xml:space="preserve"> and </w:t>
      </w:r>
      <w:r w:rsidR="00C512D1">
        <w:t xml:space="preserve">can be a sustainable option near these </w:t>
      </w:r>
      <w:r w:rsidR="00ED7758">
        <w:t>agricultur</w:t>
      </w:r>
      <w:r w:rsidR="00A91A76">
        <w:t>al</w:t>
      </w:r>
      <w:r w:rsidR="00ED7758">
        <w:t xml:space="preserve"> areas.</w:t>
      </w:r>
      <w:r w:rsidR="00E050D4">
        <w:t xml:space="preserve"> Also </w:t>
      </w:r>
      <w:r w:rsidR="00564235">
        <w:t xml:space="preserve">industry has carbon-based wastes such as polyethylene </w:t>
      </w:r>
      <w:r w:rsidR="00700B2B" w:rsidRPr="00700B2B">
        <w:t>terephthalate</w:t>
      </w:r>
      <w:r w:rsidR="00564235">
        <w:t xml:space="preserve"> (PET)</w:t>
      </w:r>
      <w:r w:rsidR="00A52E30">
        <w:t xml:space="preserve">. </w:t>
      </w:r>
      <w:r w:rsidR="00700B2B">
        <w:t xml:space="preserve">Plastic waste is clearly a major global environmental problem </w:t>
      </w:r>
      <w:r w:rsidR="002D2176">
        <w:t>and</w:t>
      </w:r>
      <w:r w:rsidR="00700B2B">
        <w:t xml:space="preserve"> </w:t>
      </w:r>
      <w:r w:rsidR="002D2176">
        <w:t>PET</w:t>
      </w:r>
      <w:r w:rsidR="00700B2B">
        <w:t xml:space="preserve"> </w:t>
      </w:r>
      <w:r w:rsidR="00436833">
        <w:t xml:space="preserve">seems to have high carbon </w:t>
      </w:r>
      <w:r w:rsidR="00700B2B">
        <w:t>content</w:t>
      </w:r>
      <w:r w:rsidR="00582974">
        <w:t xml:space="preserve">. </w:t>
      </w:r>
      <w:r w:rsidR="0076520F">
        <w:t>PET waste can be converted into</w:t>
      </w:r>
      <w:r w:rsidR="007C43BD">
        <w:t xml:space="preserve"> activated carbon</w:t>
      </w:r>
      <w:r w:rsidR="000D00C7">
        <w:t xml:space="preserve"> through</w:t>
      </w:r>
      <w:r w:rsidR="00910741">
        <w:t xml:space="preserve"> a</w:t>
      </w:r>
      <w:r w:rsidR="000D00C7">
        <w:t xml:space="preserve"> chemical, physical or other</w:t>
      </w:r>
      <w:r w:rsidR="00EF3117">
        <w:t xml:space="preserve"> combined</w:t>
      </w:r>
      <w:r w:rsidR="000D00C7">
        <w:t xml:space="preserve"> activation processes</w:t>
      </w:r>
      <w:r w:rsidR="001E14CB">
        <w:t>. For the adsorption of phenol, a</w:t>
      </w:r>
      <w:r w:rsidR="001D321C">
        <w:t xml:space="preserve"> maximum</w:t>
      </w:r>
      <w:r w:rsidR="001E14CB">
        <w:t xml:space="preserve"> adsorption capacity of 278 mg/g has been </w:t>
      </w:r>
      <w:r w:rsidR="001D321C">
        <w:t xml:space="preserve">obtained </w:t>
      </w:r>
      <w:r w:rsidR="00BD1425">
        <w:fldChar w:fldCharType="begin"/>
      </w:r>
      <w:r w:rsidR="00BD1425">
        <w:instrText xml:space="preserve"> ADDIN ZOTERO_ITEM CSL_CITATION {"citationID":"NtWpHIBv","properties":{"formattedCitation":"(Issabayeva et al., 2017; Sharifian &amp; Asasian-Kolur, 2022)","plainCitation":"(Issabayeva et al., 2017; Sharifian &amp; Asasian-Kolur, 2022)","noteIndex":0},"citationItems":[{"id":12,"uris":["http://zotero.org/users/local/h6YJVYLe/items/387T8K5Z"],"itemData":{"id":12,"type":"article-journal","abstract":"Phenol and its derivatives are used in numerous industrial processes; these compounds are highly toxic and corrosive, classified as priority pollutants. One of the effective processes for the removal of phenols is adsorption. Numerous and various adsorbents in nature have been researched for this purpose in the past decade. Their adsorption capacities vary from 1 to &gt;1000 mg/g, and are influenced by such factors as the adsorbent’s surface area, pH, temperature, concentration of phenol and surface functional groups, contact time, etc. In this review, adsorbents tested for the removal of phenol and phenol compounds have been classified into four groups: carbonaceous adsorbents, clay and natural mineral adsorbents, polymer-based adsorbents, and novel adsorbents. The highest adsorption capacities were attained by polymer-based adsorbents (&gt;1000 mg/g), whereas natural clays and novel adsorbents showed adsorption capacities of the lower range as compared to the carbonaceous adsorbents. The major advantage of phenol adsorption over other applicable processes is the high potential for phenol recovery and reuse.","container-title":"Reviews in Chemical Engineering","DOI":"10.1515/revce-2017-0007","journalAbbreviation":"Reviews in Chemical Engineering","source":"ResearchGate","title":"A review on the adsorption of phenols from wastewater onto diverse groups of adsorbents","volume":"34","author":[{"family":"Issabayeva","given":"Gulnaziya"},{"family":"Hang","given":"Shu"},{"family":"Wong","given":"Mee"},{"family":"Aroua","given":"Mohamed"}],"issued":{"date-parts":[["2017",1,23]]}}},{"id":112,"uris":["http://zotero.org/users/local/h6YJVYLe/items/HBG353PE"],"itemData":{"id":112,"type":"article-journal","abstract":"Polyethylene terephthalate (PET polymer) is the main ingredient in clear bottles containing water and other liquids such as hand sanitizers. Due to the increasing use of these disposable bottles, especially during the COVID-19 pandemic, the production of PET waste is a significant challenge for the world. PET waste can be considered a suitable raw material for producing activated carbon and other nanoporous carbons due to its 11% fixed carbon content, low ash and impurity content, and oxygen content of about 30%. However, due to limited yield and competing recycling methods, conversion into carbonaceous sorbents by traditional methods appears to be impractical. This article addresses various conventional and novel methods for activating PET to determine the current situation of this technology and the reasons for the low interest in it compared to other polymeric wastes such as scrap tires. A comparison is made between the properties and performance of PET with other polymeric wastes for these purposes. The adsorptive applications of PET-ACs in wastewater treatment, flue gas cleaning, gas storage, and energy storage in supercapacitors are also discussed.","container-title":"Journal of Analytical and Applied Pyrolysis","DOI":"10.1016/j.jaap.2022.105496","ISSN":"0165-2370","journalAbbreviation":"Journal of Analytical and Applied Pyrolysis","page":"105496","source":"ScienceDirect","title":"Polyethylene terephthalate (PET) waste to carbon materials: Theory, methods and applications","title-short":"Polyethylene terephthalate (PET) waste to carbon materials","volume":"163","author":[{"family":"Sharifian","given":"Seyedmehdi"},{"family":"Asasian-Kolur","given":"Neda"}],"issued":{"date-parts":[["2022",5,1]]}}}],"schema":"https://github.com/citation-style-language/schema/raw/master/csl-citation.json"} </w:instrText>
      </w:r>
      <w:r w:rsidR="00BD1425">
        <w:fldChar w:fldCharType="separate"/>
      </w:r>
      <w:r w:rsidR="00BD1425" w:rsidRPr="00BD1425">
        <w:rPr>
          <w:rFonts w:cs="Arial"/>
        </w:rPr>
        <w:t>(Issabayeva et al., 2017; Sharifian &amp; Asasian-Kolur, 2022)</w:t>
      </w:r>
      <w:r w:rsidR="00BD1425">
        <w:fldChar w:fldCharType="end"/>
      </w:r>
      <w:r w:rsidR="00E304D9">
        <w:t>.</w:t>
      </w:r>
    </w:p>
    <w:p w14:paraId="2098FA19" w14:textId="77777777" w:rsidR="009A527C" w:rsidRDefault="009A527C" w:rsidP="00670B31">
      <w:pPr>
        <w:jc w:val="both"/>
      </w:pPr>
    </w:p>
    <w:p w14:paraId="14B5230F" w14:textId="011EEFF2" w:rsidR="00627649" w:rsidRDefault="00144C26" w:rsidP="00670B31">
      <w:pPr>
        <w:jc w:val="both"/>
      </w:pPr>
      <w:r w:rsidRPr="00B64713">
        <w:rPr>
          <w:b/>
          <w:bCs/>
        </w:rPr>
        <w:t>Clay and mineral-based adsorbents</w:t>
      </w:r>
      <w:r>
        <w:t xml:space="preserve"> </w:t>
      </w:r>
      <w:r w:rsidR="003B180B">
        <w:t>form</w:t>
      </w:r>
      <w:r w:rsidR="00D449AB">
        <w:t xml:space="preserve"> the most natural group of adsorbents as they are </w:t>
      </w:r>
      <w:r w:rsidR="006B518E">
        <w:t>direct</w:t>
      </w:r>
      <w:r w:rsidR="00640135">
        <w:t>ly</w:t>
      </w:r>
      <w:r w:rsidR="006B518E">
        <w:t xml:space="preserve"> available in nature. However, these adsorbents can also be modified to improve their adsorption properties</w:t>
      </w:r>
      <w:r w:rsidR="00890B9E">
        <w:t>. These</w:t>
      </w:r>
      <w:r w:rsidR="00640135">
        <w:t xml:space="preserve"> adsorbents are not carbon-based. </w:t>
      </w:r>
      <w:r w:rsidR="007F35F5">
        <w:t xml:space="preserve">Zeolite </w:t>
      </w:r>
      <w:r w:rsidR="004F5F43">
        <w:t>is a mineral with medi</w:t>
      </w:r>
      <w:r w:rsidR="00F66DEF">
        <w:t>um capacity for phenol</w:t>
      </w:r>
      <w:r w:rsidR="00D63F6C">
        <w:t xml:space="preserve">, </w:t>
      </w:r>
      <w:r w:rsidR="00A51349">
        <w:t xml:space="preserve">but is getting more interest thanks to </w:t>
      </w:r>
      <w:r w:rsidR="00DE69DE">
        <w:t xml:space="preserve">its easy regeneration. Regeneration </w:t>
      </w:r>
      <w:r w:rsidR="00041270">
        <w:t xml:space="preserve">also plays a significant role in determining the </w:t>
      </w:r>
      <w:r w:rsidR="00225555">
        <w:t>strengths</w:t>
      </w:r>
      <w:r w:rsidR="00041270">
        <w:t xml:space="preserve"> of an adsorbent</w:t>
      </w:r>
      <w:r w:rsidR="00C551CD">
        <w:t xml:space="preserve"> choice</w:t>
      </w:r>
      <w:r w:rsidR="00041270">
        <w:t>.</w:t>
      </w:r>
      <w:r w:rsidR="0086000D">
        <w:t xml:space="preserve"> Bentonite </w:t>
      </w:r>
      <w:r w:rsidR="00015A39">
        <w:t xml:space="preserve">is a </w:t>
      </w:r>
      <w:r w:rsidR="0086000D">
        <w:t>clay</w:t>
      </w:r>
      <w:r w:rsidR="00C551CD">
        <w:t>-</w:t>
      </w:r>
      <w:r w:rsidR="00921F9F">
        <w:t>containing</w:t>
      </w:r>
      <w:r w:rsidR="00D65E26">
        <w:t xml:space="preserve"> sorbent with</w:t>
      </w:r>
      <w:r w:rsidR="00921F9F">
        <w:t xml:space="preserve"> exchangeable</w:t>
      </w:r>
      <w:r w:rsidR="005710ED">
        <w:t xml:space="preserve"> cation</w:t>
      </w:r>
      <w:r w:rsidR="00D65E26">
        <w:t>s</w:t>
      </w:r>
      <w:r w:rsidR="005710ED">
        <w:t>.</w:t>
      </w:r>
      <w:r w:rsidR="0016383D">
        <w:t xml:space="preserve"> Naturally, its adsorption capacity is low but </w:t>
      </w:r>
      <w:r w:rsidR="00EC5141">
        <w:t xml:space="preserve">if it is treated and activated, </w:t>
      </w:r>
      <w:r w:rsidR="001620B1">
        <w:t>up to 333 mg phenols/g can be adsorbed</w:t>
      </w:r>
      <w:r w:rsidR="00C551CD">
        <w:t>, which is close to the 350 mg/g by GAC</w:t>
      </w:r>
      <w:r w:rsidR="00040EA2">
        <w:t xml:space="preserve"> </w:t>
      </w:r>
      <w:r w:rsidR="00040EA2">
        <w:fldChar w:fldCharType="begin"/>
      </w:r>
      <w:r w:rsidR="00040EA2">
        <w:instrText xml:space="preserve"> ADDIN ZOTERO_ITEM CSL_CITATION {"citationID":"vIQidxOI","properties":{"formattedCitation":"(Issabayeva et al., 2017)","plainCitation":"(Issabayeva et al., 2017)","noteIndex":0},"citationItems":[{"id":12,"uris":["http://zotero.org/users/local/h6YJVYLe/items/387T8K5Z"],"itemData":{"id":12,"type":"article-journal","abstract":"Phenol and its derivatives are used in numerous industrial processes; these compounds are highly toxic and corrosive, classified as priority pollutants. One of the effective processes for the removal of phenols is adsorption. Numerous and various adsorbents in nature have been researched for this purpose in the past decade. Their adsorption capacities vary from 1 to &gt;1000 mg/g, and are influenced by such factors as the adsorbent’s surface area, pH, temperature, concentration of phenol and surface functional groups, contact time, etc. In this review, adsorbents tested for the removal of phenol and phenol compounds have been classified into four groups: carbonaceous adsorbents, clay and natural mineral adsorbents, polymer-based adsorbents, and novel adsorbents. The highest adsorption capacities were attained by polymer-based adsorbents (&gt;1000 mg/g), whereas natural clays and novel adsorbents showed adsorption capacities of the lower range as compared to the carbonaceous adsorbents. The major advantage of phenol adsorption over other applicable processes is the high potential for phenol recovery and reuse.","container-title":"Reviews in Chemical Engineering","DOI":"10.1515/revce-2017-0007","journalAbbreviation":"Reviews in Chemical Engineering","source":"ResearchGate","title":"A review on the adsorption of phenols from wastewater onto diverse groups of adsorbents","volume":"34","author":[{"family":"Issabayeva","given":"Gulnaziya"},{"family":"Hang","given":"Shu"},{"family":"Wong","given":"Mee"},{"family":"Aroua","given":"Mohamed"}],"issued":{"date-parts":[["2017",1,23]]}}}],"schema":"https://github.com/citation-style-language/schema/raw/master/csl-citation.json"} </w:instrText>
      </w:r>
      <w:r w:rsidR="00040EA2">
        <w:fldChar w:fldCharType="separate"/>
      </w:r>
      <w:r w:rsidR="00040EA2" w:rsidRPr="00040EA2">
        <w:rPr>
          <w:rFonts w:cs="Arial"/>
        </w:rPr>
        <w:t>(Issabayeva et al., 2017)</w:t>
      </w:r>
      <w:r w:rsidR="00040EA2">
        <w:fldChar w:fldCharType="end"/>
      </w:r>
      <w:r w:rsidR="001620B1">
        <w:t>.</w:t>
      </w:r>
    </w:p>
    <w:p w14:paraId="15FF1E1D" w14:textId="77777777" w:rsidR="00964C3A" w:rsidRDefault="00964C3A" w:rsidP="00670B31">
      <w:pPr>
        <w:jc w:val="both"/>
      </w:pPr>
    </w:p>
    <w:p w14:paraId="79782361" w14:textId="6C6977A0" w:rsidR="00964C3A" w:rsidRDefault="00964C3A" w:rsidP="00670B31">
      <w:pPr>
        <w:jc w:val="both"/>
      </w:pPr>
      <w:r w:rsidRPr="00B64713">
        <w:rPr>
          <w:b/>
          <w:bCs/>
        </w:rPr>
        <w:t>Polymer-based adsorbents</w:t>
      </w:r>
      <w:r>
        <w:t xml:space="preserve"> </w:t>
      </w:r>
      <w:r w:rsidR="00035761">
        <w:t>are non-carbonaceous</w:t>
      </w:r>
      <w:r w:rsidR="0043647F">
        <w:t>, economically promising adsorbents</w:t>
      </w:r>
      <w:r w:rsidR="00DF3E26">
        <w:t xml:space="preserve"> that show good </w:t>
      </w:r>
      <w:r w:rsidR="009C19CE">
        <w:t xml:space="preserve">properties for the removal of organic micropollutants. </w:t>
      </w:r>
      <w:r w:rsidR="006D577B">
        <w:t>The main concern is the harm of these materials to the environment</w:t>
      </w:r>
      <w:r w:rsidR="008C40C8">
        <w:t xml:space="preserve"> and the harm of the polyme</w:t>
      </w:r>
      <w:r w:rsidR="00690BEA">
        <w:t>rization process</w:t>
      </w:r>
      <w:r w:rsidR="0008282D">
        <w:t xml:space="preserve">, </w:t>
      </w:r>
      <w:r w:rsidR="005E2537">
        <w:t xml:space="preserve">although it can be available as a waste. </w:t>
      </w:r>
      <w:r w:rsidR="00690BEA">
        <w:t xml:space="preserve">The polymers </w:t>
      </w:r>
      <w:r w:rsidR="00E739D5">
        <w:t xml:space="preserve">can </w:t>
      </w:r>
      <w:r w:rsidR="00690BEA">
        <w:t xml:space="preserve">show </w:t>
      </w:r>
      <w:r w:rsidR="00E739D5">
        <w:t>outstanding</w:t>
      </w:r>
      <w:r w:rsidR="00433C4C">
        <w:t xml:space="preserve"> (up to 1000 mg/g)</w:t>
      </w:r>
      <w:r w:rsidR="00E739D5">
        <w:t xml:space="preserve"> adsorption capacit</w:t>
      </w:r>
      <w:r w:rsidR="00433C4C">
        <w:t>y</w:t>
      </w:r>
      <w:r w:rsidR="00E739D5">
        <w:t xml:space="preserve"> for phenol</w:t>
      </w:r>
      <w:r w:rsidR="00A47888">
        <w:t>.</w:t>
      </w:r>
      <w:r w:rsidR="00690BEA">
        <w:t xml:space="preserve"> They have</w:t>
      </w:r>
      <w:r w:rsidR="00E739D5">
        <w:t xml:space="preserve"> a</w:t>
      </w:r>
      <w:r w:rsidR="00690BEA">
        <w:t xml:space="preserve"> specific, small pore</w:t>
      </w:r>
      <w:r w:rsidR="00A47888">
        <w:t xml:space="preserve"> size distribution and can easily be regenerated</w:t>
      </w:r>
      <w:r w:rsidR="00E739D5">
        <w:t xml:space="preserve"> </w:t>
      </w:r>
      <w:r w:rsidR="00E739D5">
        <w:fldChar w:fldCharType="begin"/>
      </w:r>
      <w:r w:rsidR="00E739D5">
        <w:instrText xml:space="preserve"> ADDIN ZOTERO_ITEM CSL_CITATION {"citationID":"6tLdpkpN","properties":{"formattedCitation":"(Issabayeva et al., 2017)","plainCitation":"(Issabayeva et al., 2017)","noteIndex":0},"citationItems":[{"id":12,"uris":["http://zotero.org/users/local/h6YJVYLe/items/387T8K5Z"],"itemData":{"id":12,"type":"article-journal","abstract":"Phenol and its derivatives are used in numerous industrial processes; these compounds are highly toxic and corrosive, classified as priority pollutants. One of the effective processes for the removal of phenols is adsorption. Numerous and various adsorbents in nature have been researched for this purpose in the past decade. Their adsorption capacities vary from 1 to &gt;1000 mg/g, and are influenced by such factors as the adsorbent’s surface area, pH, temperature, concentration of phenol and surface functional groups, contact time, etc. In this review, adsorbents tested for the removal of phenol and phenol compounds have been classified into four groups: carbonaceous adsorbents, clay and natural mineral adsorbents, polymer-based adsorbents, and novel adsorbents. The highest adsorption capacities were attained by polymer-based adsorbents (&gt;1000 mg/g), whereas natural clays and novel adsorbents showed adsorption capacities of the lower range as compared to the carbonaceous adsorbents. The major advantage of phenol adsorption over other applicable processes is the high potential for phenol recovery and reuse.","container-title":"Reviews in Chemical Engineering","DOI":"10.1515/revce-2017-0007","journalAbbreviation":"Reviews in Chemical Engineering","source":"ResearchGate","title":"A review on the adsorption of phenols from wastewater onto diverse groups of adsorbents","volume":"34","author":[{"family":"Issabayeva","given":"Gulnaziya"},{"family":"Hang","given":"Shu"},{"family":"Wong","given":"Mee"},{"family":"Aroua","given":"Mohamed"}],"issued":{"date-parts":[["2017",1,23]]}}}],"schema":"https://github.com/citation-style-language/schema/raw/master/csl-citation.json"} </w:instrText>
      </w:r>
      <w:r w:rsidR="00E739D5">
        <w:fldChar w:fldCharType="separate"/>
      </w:r>
      <w:r w:rsidR="00E739D5" w:rsidRPr="00E739D5">
        <w:rPr>
          <w:rFonts w:cs="Arial"/>
        </w:rPr>
        <w:t>(Issabayeva et al., 2017)</w:t>
      </w:r>
      <w:r w:rsidR="00E739D5">
        <w:fldChar w:fldCharType="end"/>
      </w:r>
      <w:r w:rsidR="00040EA2">
        <w:t>.</w:t>
      </w:r>
    </w:p>
    <w:p w14:paraId="497DD13A" w14:textId="77777777" w:rsidR="00040EA2" w:rsidRDefault="00040EA2" w:rsidP="00670B31">
      <w:pPr>
        <w:jc w:val="both"/>
      </w:pPr>
    </w:p>
    <w:p w14:paraId="29D1801D" w14:textId="191E1C0D" w:rsidR="00040EA2" w:rsidRDefault="00105574" w:rsidP="00670B31">
      <w:pPr>
        <w:jc w:val="both"/>
      </w:pPr>
      <w:r>
        <w:t xml:space="preserve">A fourth group is the group of </w:t>
      </w:r>
      <w:r w:rsidRPr="00B64713">
        <w:rPr>
          <w:b/>
          <w:bCs/>
        </w:rPr>
        <w:t>novel adsorbents</w:t>
      </w:r>
      <w:r>
        <w:t xml:space="preserve">. </w:t>
      </w:r>
      <w:r w:rsidR="00C641FB">
        <w:t xml:space="preserve">Here, novel materials and techniques are used to obtain </w:t>
      </w:r>
      <w:r w:rsidR="00AA43C2">
        <w:t xml:space="preserve">optimal adsorption capacities. </w:t>
      </w:r>
      <w:r w:rsidR="00F44BE8">
        <w:t>They undergo a variety of thermal and chemical modifications and mostly on lab-scale.</w:t>
      </w:r>
      <w:r w:rsidR="001C0A73">
        <w:t xml:space="preserve"> Just as polymer-based,</w:t>
      </w:r>
      <w:r w:rsidR="00B80BA3">
        <w:t xml:space="preserve"> these synthetic adsorbents</w:t>
      </w:r>
      <w:r w:rsidR="00371330">
        <w:t xml:space="preserve"> can have a high</w:t>
      </w:r>
      <w:r w:rsidR="001C0A73">
        <w:t xml:space="preserve"> cost of production, disposal and potential pollution to the environment.</w:t>
      </w:r>
      <w:r w:rsidR="00F44BE8">
        <w:t xml:space="preserve"> An example is the manufacture of nanotubes</w:t>
      </w:r>
      <w:r w:rsidR="002B66F3">
        <w:t xml:space="preserve"> with an adsorption capacity for phenol </w:t>
      </w:r>
      <w:r w:rsidR="009227CC">
        <w:t>around</w:t>
      </w:r>
      <w:r w:rsidR="002B66F3">
        <w:t xml:space="preserve"> 64,6 mg/g</w:t>
      </w:r>
      <w:r w:rsidR="00A11DE4">
        <w:t xml:space="preserve">. This </w:t>
      </w:r>
      <w:r w:rsidR="00946C4D">
        <w:t>can be a</w:t>
      </w:r>
      <w:r w:rsidR="00A11DE4">
        <w:t xml:space="preserve"> novel continuation </w:t>
      </w:r>
      <w:r w:rsidR="00946C4D">
        <w:t xml:space="preserve">of the process where PET waste is activated. </w:t>
      </w:r>
      <w:r w:rsidR="00812F3F">
        <w:t xml:space="preserve">Other novel processes are the synthesis of </w:t>
      </w:r>
      <w:r w:rsidR="00AE5085">
        <w:t>nanoparticles (NPs) and their coating</w:t>
      </w:r>
      <w:r w:rsidR="00DB06B8">
        <w:t xml:space="preserve">, which again leads to outstanding adsorption capacities, </w:t>
      </w:r>
      <w:r w:rsidR="00355C42">
        <w:t xml:space="preserve">up to 950 mg phenol/g of adsorbent </w:t>
      </w:r>
      <w:r w:rsidR="00355C42">
        <w:fldChar w:fldCharType="begin"/>
      </w:r>
      <w:r w:rsidR="00355C42">
        <w:instrText xml:space="preserve"> ADDIN ZOTERO_ITEM CSL_CITATION {"citationID":"4o6uGrC3","properties":{"formattedCitation":"(Issabayeva et al., 2017; Sharifian &amp; Asasian-Kolur, 2022)","plainCitation":"(Issabayeva et al., 2017; Sharifian &amp; Asasian-Kolur, 2022)","noteIndex":0},"citationItems":[{"id":12,"uris":["http://zotero.org/users/local/h6YJVYLe/items/387T8K5Z"],"itemData":{"id":12,"type":"article-journal","abstract":"Phenol and its derivatives are used in numerous industrial processes; these compounds are highly toxic and corrosive, classified as priority pollutants. One of the effective processes for the removal of phenols is adsorption. Numerous and various adsorbents in nature have been researched for this purpose in the past decade. Their adsorption capacities vary from 1 to &gt;1000 mg/g, and are influenced by such factors as the adsorbent’s surface area, pH, temperature, concentration of phenol and surface functional groups, contact time, etc. In this review, adsorbents tested for the removal of phenol and phenol compounds have been classified into four groups: carbonaceous adsorbents, clay and natural mineral adsorbents, polymer-based adsorbents, and novel adsorbents. The highest adsorption capacities were attained by polymer-based adsorbents (&gt;1000 mg/g), whereas natural clays and novel adsorbents showed adsorption capacities of the lower range as compared to the carbonaceous adsorbents. The major advantage of phenol adsorption over other applicable processes is the high potential for phenol recovery and reuse.","container-title":"Reviews in Chemical Engineering","DOI":"10.1515/revce-2017-0007","journalAbbreviation":"Reviews in Chemical Engineering","source":"ResearchGate","title":"A review on the adsorption of phenols from wastewater onto diverse groups of adsorbents","volume":"34","author":[{"family":"Issabayeva","given":"Gulnaziya"},{"family":"Hang","given":"Shu"},{"family":"Wong","given":"Mee"},{"family":"Aroua","given":"Mohamed"}],"issued":{"date-parts":[["2017",1,23]]}}},{"id":112,"uris":["http://zotero.org/users/local/h6YJVYLe/items/HBG353PE"],"itemData":{"id":112,"type":"article-journal","abstract":"Polyethylene terephthalate (PET polymer) is the main ingredient in clear bottles containing water and other liquids such as hand sanitizers. Due to the increasing use of these disposable bottles, especially during the COVID-19 pandemic, the production of PET waste is a significant challenge for the world. PET waste can be considered a suitable raw material for producing activated carbon and other nanoporous carbons due to its 11% fixed carbon content, low ash and impurity content, and oxygen content of about 30%. However, due to limited yield and competing recycling methods, conversion into carbonaceous sorbents by traditional methods appears to be impractical. This article addresses various conventional and novel methods for activating PET to determine the current situation of this technology and the reasons for the low interest in it compared to other polymeric wastes such as scrap tires. A comparison is made between the properties and performance of PET with other polymeric wastes for these purposes. The adsorptive applications of PET-ACs in wastewater treatment, flue gas cleaning, gas storage, and energy storage in supercapacitors are also discussed.","container-title":"Journal of Analytical and Applied Pyrolysis","DOI":"10.1016/j.jaap.2022.105496","ISSN":"0165-2370","journalAbbreviation":"Journal of Analytical and Applied Pyrolysis","page":"105496","source":"ScienceDirect","title":"Polyethylene terephthalate (PET) waste to carbon materials: Theory, methods and applications","title-short":"Polyethylene terephthalate (PET) waste to carbon materials","volume":"163","author":[{"family":"Sharifian","given":"Seyedmehdi"},{"family":"Asasian-Kolur","given":"Neda"}],"issued":{"date-parts":[["2022",5,1]]}}}],"schema":"https://github.com/citation-style-language/schema/raw/master/csl-citation.json"} </w:instrText>
      </w:r>
      <w:r w:rsidR="00355C42">
        <w:fldChar w:fldCharType="separate"/>
      </w:r>
      <w:r w:rsidR="00355C42" w:rsidRPr="00355C42">
        <w:rPr>
          <w:rFonts w:cs="Arial"/>
        </w:rPr>
        <w:t>(Issabayeva et al., 2017; Sharifian &amp; Asasian-Kolur, 2022)</w:t>
      </w:r>
      <w:r w:rsidR="00355C42">
        <w:fldChar w:fldCharType="end"/>
      </w:r>
      <w:r w:rsidR="00846770">
        <w:t>.</w:t>
      </w:r>
    </w:p>
    <w:p w14:paraId="341AF9F6" w14:textId="77777777" w:rsidR="00846770" w:rsidRDefault="00846770" w:rsidP="00670B31">
      <w:pPr>
        <w:jc w:val="both"/>
      </w:pPr>
    </w:p>
    <w:p w14:paraId="73710B8A" w14:textId="5B0A6E45" w:rsidR="00846770" w:rsidRDefault="00990164" w:rsidP="00670B31">
      <w:pPr>
        <w:jc w:val="both"/>
      </w:pPr>
      <w:r>
        <w:t xml:space="preserve">A last </w:t>
      </w:r>
      <w:r w:rsidR="00B43856">
        <w:t xml:space="preserve">division of adsorbents </w:t>
      </w:r>
      <w:r w:rsidR="0017449C">
        <w:t>is based on polarity</w:t>
      </w:r>
      <w:r w:rsidR="00B43856">
        <w:t xml:space="preserve"> </w:t>
      </w:r>
      <w:r w:rsidR="00B43856">
        <w:fldChar w:fldCharType="begin"/>
      </w:r>
      <w:r w:rsidR="00B43856">
        <w:instrText xml:space="preserve"> ADDIN ZOTERO_ITEM CSL_CITATION {"citationID":"hlAIsPYB","properties":{"formattedCitation":"(Ngeno et al., 2022)","plainCitation":"(Ngeno et al., 2022)","noteIndex":0},"citationItems":[{"id":84,"uris":["http://zotero.org/users/local/h6YJVYLe/items/XP3LJVZS"],"itemData":{"id":84,"type":"article-journal","abstract":"Access to clean water is a fundamental human right. However, due to the rapid urbanization and industrialization in many African countries, the emergence of a plethora of new classes of water contaminants coupled with aging wastewater treatment infrastructure and technologies, access to clean water has remained elusive especially to rural communities. Additionally, most countries in Africa cannot afford the capital investment associated with advanced and specialized treatment technologies. The solution seems to be the valorization of locally-sourced waste materials and their use as adsorbents, flocculants/coagulants, or photocatalysts, to be included in current and future wastewater treatment facilities. The present review presents a concise and comprehensive compilation, and critique of recent research water purification studies in Africa using waste-based adsorbents. While the abundance of industrial and agricultural wastes presents opportunity for sustainable exploitation for water treatment, several gaps warrant further research. Specifically, future research should include life cycle assessment (LCA) of the wastewater treatment plants (WWTPs) and proposed technologies, in-depth cost analysis, use of environmentally relevant concentrations in simulated studies or real wastewaters and examination of removal efficiencies for biological contaminants such as viruses, bacteria among others. Waste materials are shown to be suitable candidates for delivery of effective and techno-economic adsorbents for water purification in African countries.","container-title":"Environmental Advances","DOI":"10.1016/j.envadv.2022.100282","ISSN":"2666-7657","journalAbbreviation":"Environmental Advances","page":"100282","source":"ScienceDirect","title":"Sustainable re-utilization of waste materials as adsorbents for water and wastewater treatment in Africa: Recent studies, research gaps, and way forward for emerging economies","title-short":"Sustainable re-utilization of waste materials as adsorbents for water and wastewater treatment in Africa","volume":"9","author":[{"family":"Ngeno","given":"Emily Chelangat"},{"family":"Mbuci","given":"Kinyua E."},{"family":"Necibi","given":"Mohamed Chaker"},{"family":"Shikuku","given":"Victor Odhiambo"},{"family":"Olisah","given":"Chijioke"},{"family":"Ongulu","given":"Roselyn"},{"family":"Matovu","given":"Henry"},{"family":"Ssebugere","given":"Patrick"},{"family":"Abushaban","given":"Almotasembellah"},{"family":"Sillanpää","given":"Mika"}],"issued":{"date-parts":[["2022",10,1]]}}}],"schema":"https://github.com/citation-style-language/schema/raw/master/csl-citation.json"} </w:instrText>
      </w:r>
      <w:r w:rsidR="00B43856">
        <w:fldChar w:fldCharType="separate"/>
      </w:r>
      <w:r w:rsidR="00B43856" w:rsidRPr="00B43856">
        <w:rPr>
          <w:rFonts w:cs="Arial"/>
        </w:rPr>
        <w:t>(Ngeno et al., 2022)</w:t>
      </w:r>
      <w:r w:rsidR="00B43856">
        <w:fldChar w:fldCharType="end"/>
      </w:r>
      <w:r w:rsidR="0017449C">
        <w:t>:</w:t>
      </w:r>
    </w:p>
    <w:p w14:paraId="6141033A" w14:textId="77777777" w:rsidR="004A1369" w:rsidRDefault="004A1369" w:rsidP="00670B31">
      <w:pPr>
        <w:jc w:val="both"/>
      </w:pPr>
    </w:p>
    <w:p w14:paraId="2F0EE4CC" w14:textId="1A012BBB" w:rsidR="008E4AC5" w:rsidRDefault="0017449C" w:rsidP="0017449C">
      <w:pPr>
        <w:pStyle w:val="ListParagraph"/>
        <w:numPr>
          <w:ilvl w:val="0"/>
          <w:numId w:val="19"/>
        </w:numPr>
        <w:jc w:val="both"/>
      </w:pPr>
      <w:r w:rsidRPr="008E4AC5">
        <w:rPr>
          <w:u w:val="single"/>
        </w:rPr>
        <w:t>Polar adsor</w:t>
      </w:r>
      <w:r w:rsidR="00300627" w:rsidRPr="008E4AC5">
        <w:rPr>
          <w:u w:val="single"/>
        </w:rPr>
        <w:t>bents</w:t>
      </w:r>
      <w:r w:rsidR="00300627">
        <w:t xml:space="preserve"> are hydrophilic and typically show a higher affinity to polar substances such as alcohols</w:t>
      </w:r>
      <w:r w:rsidR="008E4AC5">
        <w:t xml:space="preserve">. </w:t>
      </w:r>
      <w:r w:rsidR="004022B3">
        <w:t xml:space="preserve">Clay and mineral-based adsorbents such as </w:t>
      </w:r>
      <w:r w:rsidR="008E4AC5">
        <w:t xml:space="preserve">zeolite </w:t>
      </w:r>
      <w:r w:rsidR="004A1369">
        <w:t>and</w:t>
      </w:r>
      <w:r w:rsidR="004022B3">
        <w:t xml:space="preserve"> bentonite typically are</w:t>
      </w:r>
      <w:r w:rsidR="008E4AC5">
        <w:t xml:space="preserve"> polar adsorbent</w:t>
      </w:r>
      <w:r w:rsidR="004022B3">
        <w:t>s</w:t>
      </w:r>
    </w:p>
    <w:p w14:paraId="281076B1" w14:textId="77777777" w:rsidR="0017449C" w:rsidRDefault="008E4AC5" w:rsidP="0017449C">
      <w:pPr>
        <w:pStyle w:val="ListParagraph"/>
        <w:numPr>
          <w:ilvl w:val="0"/>
          <w:numId w:val="19"/>
        </w:numPr>
        <w:jc w:val="both"/>
      </w:pPr>
      <w:r>
        <w:rPr>
          <w:u w:val="single"/>
        </w:rPr>
        <w:t xml:space="preserve">Non-polar </w:t>
      </w:r>
      <w:r w:rsidR="00BE03CD">
        <w:rPr>
          <w:u w:val="single"/>
        </w:rPr>
        <w:t>adsorbents</w:t>
      </w:r>
      <w:r w:rsidR="00BE03CD">
        <w:t xml:space="preserve"> are hydrophobic and show a higher affinity to non-polar substances such as </w:t>
      </w:r>
      <w:r w:rsidR="0036494E">
        <w:t>oil and hydrocarbons. Carbonaceous and polymer-based adsorbents</w:t>
      </w:r>
      <w:r w:rsidR="00C2645F">
        <w:t xml:space="preserve"> </w:t>
      </w:r>
      <w:r w:rsidR="004022B3">
        <w:t xml:space="preserve">typically </w:t>
      </w:r>
      <w:r w:rsidR="00C2645F">
        <w:t>are non-polar adsorbents</w:t>
      </w:r>
    </w:p>
    <w:p w14:paraId="3C749C52" w14:textId="3D23BE87" w:rsidR="004A1369" w:rsidRDefault="004A1369">
      <w:pPr>
        <w:spacing w:after="160" w:line="2" w:lineRule="auto"/>
      </w:pPr>
      <w:r>
        <w:br w:type="page"/>
      </w:r>
    </w:p>
    <w:p w14:paraId="32483B33" w14:textId="26EB3F0F" w:rsidR="00966E38" w:rsidRDefault="00966E38" w:rsidP="001D6218">
      <w:pPr>
        <w:pStyle w:val="Heading2"/>
      </w:pPr>
      <w:bookmarkStart w:id="50" w:name="_Ref163217764"/>
      <w:bookmarkStart w:id="51" w:name="_Toc165464865"/>
      <w:r w:rsidRPr="007C69CE">
        <w:lastRenderedPageBreak/>
        <w:t xml:space="preserve">Types of </w:t>
      </w:r>
      <w:r w:rsidR="000A7032" w:rsidRPr="007C69CE">
        <w:t>ad</w:t>
      </w:r>
      <w:r w:rsidRPr="007C69CE">
        <w:t xml:space="preserve">sorption </w:t>
      </w:r>
      <w:bookmarkEnd w:id="50"/>
      <w:r w:rsidR="00A959F7">
        <w:t>set-ups</w:t>
      </w:r>
      <w:bookmarkEnd w:id="51"/>
    </w:p>
    <w:p w14:paraId="58461721" w14:textId="1F2DA5D7" w:rsidR="0066745F" w:rsidRDefault="0028252A" w:rsidP="00104E7D">
      <w:pPr>
        <w:jc w:val="both"/>
      </w:pPr>
      <w:r>
        <w:t>Various techniques exist that make use of the adsorption method</w:t>
      </w:r>
      <w:r w:rsidR="00D5673B">
        <w:t xml:space="preserve">. </w:t>
      </w:r>
      <w:r w:rsidR="00233F34">
        <w:t xml:space="preserve">Explanation, </w:t>
      </w:r>
      <w:r w:rsidR="006271F4">
        <w:t>advantages and disadvantages are listed in</w:t>
      </w:r>
      <w:r w:rsidR="006271F4" w:rsidRPr="006271F4">
        <w:t xml:space="preserve"> </w:t>
      </w:r>
      <w:r w:rsidR="006271F4" w:rsidRPr="006271F4">
        <w:fldChar w:fldCharType="begin"/>
      </w:r>
      <w:r w:rsidR="006271F4" w:rsidRPr="006271F4">
        <w:instrText xml:space="preserve"> REF _Ref152836336 \h  \* MERGEFORMAT </w:instrText>
      </w:r>
      <w:r w:rsidR="006271F4" w:rsidRPr="006271F4">
        <w:fldChar w:fldCharType="separate"/>
      </w:r>
      <w:r w:rsidR="00843CB6" w:rsidRPr="004C6889">
        <w:rPr>
          <w:b/>
          <w:bCs/>
        </w:rPr>
        <w:t xml:space="preserve">Table </w:t>
      </w:r>
      <w:r w:rsidR="00843CB6" w:rsidRPr="00843CB6">
        <w:rPr>
          <w:b/>
          <w:bCs/>
          <w:noProof/>
        </w:rPr>
        <w:t>4</w:t>
      </w:r>
      <w:r w:rsidR="006271F4" w:rsidRPr="006271F4">
        <w:fldChar w:fldCharType="end"/>
      </w:r>
      <w:r w:rsidR="00814D94">
        <w:t xml:space="preserve"> that is derived from the study of </w:t>
      </w:r>
      <w:r w:rsidR="00190A0C">
        <w:fldChar w:fldCharType="begin"/>
      </w:r>
      <w:r w:rsidR="00190A0C">
        <w:instrText xml:space="preserve"> ADDIN ZOTERO_ITEM CSL_CITATION {"citationID":"btvAaHYE","properties":{"formattedCitation":"(Patel, 2019)","plainCitation":"(Patel, 2019)","noteIndex":0},"citationItems":[{"id":86,"uris":["http://zotero.org/users/local/h6YJVYLe/items/UIXSM6HM"],"itemData":{"id":86,"type":"article-journal","abstract":"Present paper involved the review of fixed-bed column studies for removal of various contaminants from synthetic wastewater. Basic concept of adsorption, its types (i.e., chemisorption and physisorption) and its mechanism, adsorbents and adsorbates were included. Comparison of batch and column adsorption study is mentioned. Complete study of breakthrough curve for designing adsorptive column is interpreted. This paper explicates the detailed explanation of various process parameters and isotherm models for column study. Fixed-bed adsorption studies using various adsorbates, i.e., metal, ion, dye and other hazardous materials, are reviewed, in which adsorption of chromium metal is most exploitable. Conclusion and some challenges for utilization in real world are also exposed.","container-title":"Applied Water Science","DOI":"10.1007/s13201-019-0927-7","ISSN":"2190-5495","issue":"3","journalAbbreviation":"Appl Water Sci","language":"en","page":"45","source":"Springer Link","title":"Fixed-bed column adsorption study: a comprehensive review","title-short":"Fixed-bed column adsorption study","volume":"9","author":[{"family":"Patel","given":"Himanshu"}],"issued":{"date-parts":[["2019",3,16]]}}}],"schema":"https://github.com/citation-style-language/schema/raw/master/csl-citation.json"} </w:instrText>
      </w:r>
      <w:r w:rsidR="00190A0C">
        <w:fldChar w:fldCharType="separate"/>
      </w:r>
      <w:r w:rsidR="0041591F" w:rsidRPr="0041591F">
        <w:rPr>
          <w:rFonts w:cs="Arial"/>
        </w:rPr>
        <w:t>(Patel, 2019)</w:t>
      </w:r>
      <w:r w:rsidR="00190A0C">
        <w:fldChar w:fldCharType="end"/>
      </w:r>
      <w:r w:rsidR="006271F4">
        <w:t xml:space="preserve">. </w:t>
      </w:r>
      <w:r w:rsidR="001909E8">
        <w:t>The differences are mainly based on the flow of the adsorbent and adsorbate.</w:t>
      </w:r>
      <w:r w:rsidR="00687DC9">
        <w:t xml:space="preserve"> Batch adsorption is</w:t>
      </w:r>
      <w:r w:rsidR="00613090">
        <w:t xml:space="preserve"> a non-continuous process in which </w:t>
      </w:r>
      <w:r w:rsidR="008C4F2E">
        <w:t xml:space="preserve">adsorbent and adsorbate are mixed, and after equilibrium the adsorbent is removed by </w:t>
      </w:r>
      <w:r w:rsidR="005E3503">
        <w:t>drawing off</w:t>
      </w:r>
      <w:del w:id="52" w:author="simon duchi" w:date="2023-12-22T13:24:00Z">
        <w:r w:rsidR="00655809" w:rsidDel="00CE78DD">
          <w:delText xml:space="preserve"> </w:delText>
        </w:r>
      </w:del>
      <w:r w:rsidR="005E3503">
        <w:t xml:space="preserve">. It is only possible </w:t>
      </w:r>
      <w:r w:rsidR="003F1E13">
        <w:t xml:space="preserve">with low amount of adsorbent and low pollution load. Therefore, </w:t>
      </w:r>
      <w:r w:rsidR="000A66AF">
        <w:t xml:space="preserve">this </w:t>
      </w:r>
      <w:r w:rsidR="00647D96">
        <w:t xml:space="preserve">technique refrains from industrial-scale applications. </w:t>
      </w:r>
      <w:r w:rsidR="00A95C11">
        <w:t xml:space="preserve">The same is true for pulsed bed adsorption, in which </w:t>
      </w:r>
      <w:r w:rsidR="00512B1F">
        <w:t>the exhausted adsorbent is periodically removed from the bottom</w:t>
      </w:r>
      <w:r w:rsidR="006F249F">
        <w:t xml:space="preserve"> while new </w:t>
      </w:r>
      <w:r w:rsidR="00C77A25">
        <w:t xml:space="preserve">or </w:t>
      </w:r>
      <w:r w:rsidR="006F249F">
        <w:t>regenerated adsorbent</w:t>
      </w:r>
      <w:r w:rsidR="00C77A25">
        <w:t xml:space="preserve"> is added on top</w:t>
      </w:r>
      <w:r w:rsidR="004C614D">
        <w:t xml:space="preserve"> </w:t>
      </w:r>
      <w:r w:rsidR="004C614D">
        <w:fldChar w:fldCharType="begin"/>
      </w:r>
      <w:r w:rsidR="004C614D">
        <w:instrText xml:space="preserve"> ADDIN ZOTERO_ITEM CSL_CITATION {"citationID":"8mkRwLmZ","properties":{"formattedCitation":"(Sookkumnerd, 2019)","plainCitation":"(Sookkumnerd, 2019)","noteIndex":0},"citationItems":[{"id":116,"uris":["http://zotero.org/users/local/h6YJVYLe/items/KRTP3ER6"],"itemData":{"id":116,"type":"article-journal","abstract":"Because pulsed bed adsorbers are preferred when the high fluid flow rate is expected, pulsed bed adsorbers are used in many industries; for example, waste water treatment and food industries. However, few attempts have been focused on modeling of pulsed bed adsorbers. In this paper, the mathematical model of an industrial-scale pulsed bed adsorber has been developed. By using the data on adsorption equilibrium constant, mass transfer and axial dispersion in a lab-scaled fixed-bed adsorber, the numerical analysis of an industrial-scale pulsed bed adsorber for colorant removal in sugar refining process is performed and the numerical results are analyzed to gain the better understanding of this unit operation. The optimum cycle time depended on the fraction of adsorbent being removed and replaced in each pulse; the optimum cycle time increases from 4 hours at 5 % pulse to 12 hours at 14% pulse. In addition, the fluctuation of feed flow rate would affect the performance of pulsed bed adsorbers; for example, the 10% increase of flow rate would make the colorant in the syrup at the outlet higher than its specification. The finding of this paper would allow engineers to optimize an industrial-scale pulsed bed adsorber more efficiently.","container-title":"IOP Conference Series: Materials Science and Engineering","DOI":"10.1088/1757-899X/559/1/012019","journalAbbreviation":"IOP Conference Series: Materials Science and Engineering","page":"012019","source":"ResearchGate","title":"Numerical Modeling of Industrial-Scale Pulsed Bed Adsorber for Colorant Removal in Sugar Refining","volume":"559","author":[{"family":"Sookkumnerd","given":"Terasut"}],"issued":{"date-parts":[["2019",6,25]]}}}],"schema":"https://github.com/citation-style-language/schema/raw/master/csl-citation.json"} </w:instrText>
      </w:r>
      <w:r w:rsidR="004C614D">
        <w:fldChar w:fldCharType="separate"/>
      </w:r>
      <w:r w:rsidR="004C614D" w:rsidRPr="004C614D">
        <w:rPr>
          <w:rFonts w:cs="Arial"/>
        </w:rPr>
        <w:t>(Sookkumnerd, 2019)</w:t>
      </w:r>
      <w:r w:rsidR="004C614D">
        <w:fldChar w:fldCharType="end"/>
      </w:r>
      <w:r w:rsidR="00C77A25">
        <w:t xml:space="preserve">. </w:t>
      </w:r>
      <w:r w:rsidR="00A53C3F">
        <w:t>The other sorption processes are called continuous because the influent flow can be fed continuously through the bed.</w:t>
      </w:r>
      <w:r w:rsidR="001A7282">
        <w:t xml:space="preserve"> </w:t>
      </w:r>
      <w:r w:rsidR="00146302">
        <w:t xml:space="preserve">The term continuous gives no indication about the regeneration, this can by periodically. </w:t>
      </w:r>
      <w:r w:rsidR="00DE5CBF">
        <w:t xml:space="preserve">Typically, also larger amounts of adsorbent are used here. </w:t>
      </w:r>
      <w:r w:rsidR="00973B7C">
        <w:t>Continuous sorption processes can be used for higher amount of wastewater with higher pollution loads and are therefor</w:t>
      </w:r>
      <w:r w:rsidR="00DC1D07">
        <w:t>e</w:t>
      </w:r>
      <w:r w:rsidR="00973B7C">
        <w:t xml:space="preserve"> more interesting in the application of municipal wastewater.</w:t>
      </w:r>
      <w:r w:rsidR="002D3246">
        <w:t xml:space="preserve"> </w:t>
      </w:r>
      <w:r w:rsidR="00736F27">
        <w:t>Among them, c</w:t>
      </w:r>
      <w:r w:rsidR="005C6AFE">
        <w:t xml:space="preserve">ontinuous fixed-bed adsorption is </w:t>
      </w:r>
      <w:r w:rsidR="00736F27">
        <w:t xml:space="preserve">depicted as </w:t>
      </w:r>
      <w:r w:rsidR="007A7450">
        <w:t>a suitable technique</w:t>
      </w:r>
      <w:r w:rsidR="00797BF4">
        <w:t xml:space="preserve">. </w:t>
      </w:r>
      <w:r w:rsidR="00606C03">
        <w:t>It doesn’t require large investment or large area</w:t>
      </w:r>
      <w:r w:rsidR="00482695">
        <w:t xml:space="preserve"> but can be implemented at large scale</w:t>
      </w:r>
      <w:r w:rsidR="00305D82">
        <w:t xml:space="preserve"> </w:t>
      </w:r>
      <w:r w:rsidR="00305D82">
        <w:fldChar w:fldCharType="begin"/>
      </w:r>
      <w:r w:rsidR="00305D82">
        <w:instrText xml:space="preserve"> ADDIN ZOTERO_ITEM CSL_CITATION {"citationID":"c3ZRQIqz","properties":{"formattedCitation":"(Patel, 2019, 2022)","plainCitation":"(Patel, 2019, 2022)","noteIndex":0},"citationItems":[{"id":86,"uris":["http://zotero.org/users/local/h6YJVYLe/items/UIXSM6HM"],"itemData":{"id":86,"type":"article-journal","abstract":"Present paper involved the review of fixed-bed column studies for removal of various contaminants from synthetic wastewater. Basic concept of adsorption, its types (i.e., chemisorption and physisorption) and its mechanism, adsorbents and adsorbates were included. Comparison of batch and column adsorption study is mentioned. Complete study of breakthrough curve for designing adsorptive column is interpreted. This paper explicates the detailed explanation of various process parameters and isotherm models for column study. Fixed-bed adsorption studies using various adsorbates, i.e., metal, ion, dye and other hazardous materials, are reviewed, in which adsorption of chromium metal is most exploitable. Conclusion and some challenges for utilization in real world are also exposed.","container-title":"Applied Water Science","DOI":"10.1007/s13201-019-0927-7","ISSN":"2190-5495","issue":"3","journalAbbreviation":"Appl Water Sci","language":"en","page":"45","source":"Springer Link","title":"Fixed-bed column adsorption study: a comprehensive review","title-short":"Fixed-bed column adsorption study","volume":"9","author":[{"family":"Patel","given":"Himanshu"}],"issued":{"date-parts":[["2019",3,16]]}}},{"id":114,"uris":["http://zotero.org/users/local/h6YJVYLe/items/2LPR8JYS"],"itemData":{"id":114,"type":"article-journal","abstract":"Recently many researchers concluded that adsorption is widely utilized for removal of pollutants, owning potential dominance like competence, cost-effective, flexibility in design, convenience of low-cost, user-friendly and worldwide available adsorbent, low energy requirement, easy regeneration process of some used adsorbent, etc. Present review paper emphasizes the comparisons of various batch and fixed bed adsorption process. Numerous scientists have been compared these processes using different parameters like adsorption capacity, percentage removal and other parameters. Adsorption capacity using Langmuir and Thomas isotherms for batch and fixed bed adsorption process, respectively, are reviewed. A list of world most pollutants, i.e., metal and dye with their adsorption capacity and the experimental conditions, has been compiled individually, in which maximal adsorption experiments of Chromium(II) and methylene blue were conducted, respectively. Available experimental data on miscellaneous adsorbates like drug, insecticides, pesticides, ions and other chemicals contributing pollutants in the present context are also reviewed and tabulated. This review article concluded that column adsorption is feasible than batch process.","container-title":"International Journal of Environmental Science and Technology","DOI":"10.1007/s13762-021-03492-y","ISSN":"1735-2630","issue":"10","journalAbbreviation":"Int. J. Environ. Sci. Technol.","language":"en","page":"10409-10426","source":"Springer Link","title":"Comparison of batch and fixed bed column adsorption: a critical review","title-short":"Comparison of batch and fixed bed column adsorption","volume":"19","author":[{"family":"Patel","given":"H."}],"issued":{"date-parts":[["2022",10,1]]}}}],"schema":"https://github.com/citation-style-language/schema/raw/master/csl-citation.json"} </w:instrText>
      </w:r>
      <w:r w:rsidR="00305D82">
        <w:fldChar w:fldCharType="separate"/>
      </w:r>
      <w:r w:rsidR="00305D82" w:rsidRPr="00305D82">
        <w:rPr>
          <w:rFonts w:cs="Arial"/>
        </w:rPr>
        <w:t>(Patel, 2019, 2022)</w:t>
      </w:r>
      <w:r w:rsidR="00305D82">
        <w:fldChar w:fldCharType="end"/>
      </w:r>
      <w:r w:rsidR="00482695">
        <w:t>.</w:t>
      </w:r>
    </w:p>
    <w:p w14:paraId="4ABDE50C" w14:textId="77777777" w:rsidR="00104E7D" w:rsidRPr="000B7252" w:rsidRDefault="00104E7D" w:rsidP="00104E7D">
      <w:pPr>
        <w:jc w:val="both"/>
      </w:pPr>
    </w:p>
    <w:p w14:paraId="44102061" w14:textId="7E418BA7" w:rsidR="005C5075" w:rsidRDefault="004C6889" w:rsidP="005C5075">
      <w:pPr>
        <w:pStyle w:val="Caption"/>
        <w:keepNext/>
        <w:jc w:val="center"/>
        <w:rPr>
          <w:b/>
          <w:bCs/>
          <w:i w:val="0"/>
          <w:iCs w:val="0"/>
        </w:rPr>
      </w:pPr>
      <w:bookmarkStart w:id="53" w:name="_Ref152836336"/>
      <w:r w:rsidRPr="004C6889">
        <w:rPr>
          <w:b/>
          <w:bCs/>
          <w:i w:val="0"/>
          <w:iCs w:val="0"/>
        </w:rPr>
        <w:t xml:space="preserve">Table </w:t>
      </w:r>
      <w:r w:rsidRPr="004C6889">
        <w:rPr>
          <w:b/>
          <w:bCs/>
          <w:i w:val="0"/>
          <w:iCs w:val="0"/>
        </w:rPr>
        <w:fldChar w:fldCharType="begin"/>
      </w:r>
      <w:r w:rsidRPr="004C6889">
        <w:rPr>
          <w:b/>
          <w:bCs/>
          <w:i w:val="0"/>
          <w:iCs w:val="0"/>
        </w:rPr>
        <w:instrText xml:space="preserve"> SEQ Table \* ARABIC </w:instrText>
      </w:r>
      <w:r w:rsidRPr="004C6889">
        <w:rPr>
          <w:b/>
          <w:bCs/>
          <w:i w:val="0"/>
          <w:iCs w:val="0"/>
        </w:rPr>
        <w:fldChar w:fldCharType="separate"/>
      </w:r>
      <w:r w:rsidR="00843CB6">
        <w:rPr>
          <w:b/>
          <w:bCs/>
          <w:i w:val="0"/>
          <w:iCs w:val="0"/>
          <w:noProof/>
        </w:rPr>
        <w:t>4</w:t>
      </w:r>
      <w:r w:rsidRPr="004C6889">
        <w:rPr>
          <w:b/>
          <w:bCs/>
          <w:i w:val="0"/>
          <w:iCs w:val="0"/>
        </w:rPr>
        <w:fldChar w:fldCharType="end"/>
      </w:r>
      <w:bookmarkEnd w:id="53"/>
      <w:r>
        <w:rPr>
          <w:b/>
          <w:bCs/>
          <w:i w:val="0"/>
          <w:iCs w:val="0"/>
        </w:rPr>
        <w:t xml:space="preserve"> </w:t>
      </w:r>
      <w:r w:rsidR="00A22BC4">
        <w:rPr>
          <w:b/>
          <w:bCs/>
          <w:i w:val="0"/>
          <w:iCs w:val="0"/>
        </w:rPr>
        <w:t>Introduction</w:t>
      </w:r>
      <w:r w:rsidR="003A67A7">
        <w:rPr>
          <w:b/>
          <w:bCs/>
          <w:i w:val="0"/>
          <w:iCs w:val="0"/>
        </w:rPr>
        <w:t>, pros</w:t>
      </w:r>
      <w:r w:rsidR="00A22BC4">
        <w:rPr>
          <w:b/>
          <w:bCs/>
          <w:i w:val="0"/>
          <w:iCs w:val="0"/>
        </w:rPr>
        <w:t xml:space="preserve"> and </w:t>
      </w:r>
      <w:r w:rsidR="003A67A7">
        <w:rPr>
          <w:b/>
          <w:bCs/>
          <w:i w:val="0"/>
          <w:iCs w:val="0"/>
        </w:rPr>
        <w:t>cons</w:t>
      </w:r>
      <w:r w:rsidR="00A22BC4">
        <w:rPr>
          <w:b/>
          <w:bCs/>
          <w:i w:val="0"/>
          <w:iCs w:val="0"/>
        </w:rPr>
        <w:t xml:space="preserve"> </w:t>
      </w:r>
      <w:r w:rsidR="003A67A7">
        <w:rPr>
          <w:b/>
          <w:bCs/>
          <w:i w:val="0"/>
          <w:iCs w:val="0"/>
        </w:rPr>
        <w:t>for</w:t>
      </w:r>
      <w:r w:rsidR="00A22BC4">
        <w:rPr>
          <w:b/>
          <w:bCs/>
          <w:i w:val="0"/>
          <w:iCs w:val="0"/>
        </w:rPr>
        <w:t xml:space="preserve"> various adsorption </w:t>
      </w:r>
      <w:r w:rsidR="003A67A7">
        <w:rPr>
          <w:b/>
          <w:bCs/>
          <w:i w:val="0"/>
          <w:iCs w:val="0"/>
        </w:rPr>
        <w:t>systems</w:t>
      </w:r>
      <w:r w:rsidR="00A22BC4" w:rsidRPr="000B7252">
        <w:rPr>
          <w:b/>
          <w:bCs/>
          <w:i w:val="0"/>
          <w:iCs w:val="0"/>
        </w:rPr>
        <w:t xml:space="preserve"> </w:t>
      </w:r>
      <w:r w:rsidR="00872CA5" w:rsidRPr="000B7252">
        <w:rPr>
          <w:b/>
          <w:bCs/>
          <w:i w:val="0"/>
          <w:iCs w:val="0"/>
        </w:rPr>
        <w:fldChar w:fldCharType="begin"/>
      </w:r>
      <w:r w:rsidR="00872CA5" w:rsidRPr="000B7252">
        <w:rPr>
          <w:b/>
          <w:bCs/>
          <w:i w:val="0"/>
          <w:iCs w:val="0"/>
        </w:rPr>
        <w:instrText xml:space="preserve"> ADDIN ZOTERO_ITEM CSL_CITATION {"citationID":"AJKQt9fL","properties":{"formattedCitation":"(Patel, 2019)","plainCitation":"(Patel, 2019)","noteIndex":0},"citationItems":[{"id":86,"uris":["http://zotero.org/users/local/h6YJVYLe/items/UIXSM6HM"],"itemData":{"id":86,"type":"article-journal","abstract":"Present paper involved the review of fixed-bed column studies for removal of various contaminants from synthetic wastewater. Basic concept of adsorption, its types (i.e., chemisorption and physisorption) and its mechanism, adsorbents and adsorbates were included. Comparison of batch and column adsorption study is mentioned. Complete study of breakthrough curve for designing adsorptive column is interpreted. This paper explicates the detailed explanation of various process parameters and isotherm models for column study. Fixed-bed adsorption studies using various adsorbates, i.e., metal, ion, dye and other hazardous materials, are reviewed, in which adsorption of chromium metal is most exploitable. Conclusion and some challenges for utilization in real world are also exposed.","container-title":"Applied Water Science","DOI":"10.1007/s13201-019-0927-7","ISSN":"2190-5495","issue":"3","journalAbbreviation":"Appl Water Sci","language":"en","page":"45","source":"Springer Link","title":"Fixed-bed column adsorption study: a comprehensive review","title-short":"Fixed-bed column adsorption study","volume":"9","author":[{"family":"Patel","given":"Himanshu"}],"issued":{"date-parts":[["2019",3,16]]}}}],"schema":"https://github.com/citation-style-language/schema/raw/master/csl-citation.json"} </w:instrText>
      </w:r>
      <w:r w:rsidR="00872CA5" w:rsidRPr="000B7252">
        <w:rPr>
          <w:b/>
          <w:bCs/>
          <w:i w:val="0"/>
          <w:iCs w:val="0"/>
        </w:rPr>
        <w:fldChar w:fldCharType="separate"/>
      </w:r>
      <w:r w:rsidR="00872CA5" w:rsidRPr="000B7252">
        <w:rPr>
          <w:rFonts w:cs="Arial"/>
          <w:b/>
          <w:bCs/>
          <w:i w:val="0"/>
          <w:iCs w:val="0"/>
        </w:rPr>
        <w:t>(Patel, 2019)</w:t>
      </w:r>
      <w:r w:rsidR="00872CA5" w:rsidRPr="000B7252">
        <w:rPr>
          <w:b/>
          <w:bCs/>
          <w:i w:val="0"/>
          <w:iCs w:val="0"/>
        </w:rPr>
        <w:fldChar w:fldCharType="end"/>
      </w:r>
    </w:p>
    <w:tbl>
      <w:tblPr>
        <w:tblStyle w:val="TableGrid"/>
        <w:tblW w:w="0" w:type="auto"/>
        <w:tblCellMar>
          <w:top w:w="113" w:type="dxa"/>
          <w:bottom w:w="113" w:type="dxa"/>
        </w:tblCellMar>
        <w:tblLook w:val="04A0" w:firstRow="1" w:lastRow="0" w:firstColumn="1" w:lastColumn="0" w:noHBand="0" w:noVBand="1"/>
      </w:tblPr>
      <w:tblGrid>
        <w:gridCol w:w="2127"/>
        <w:gridCol w:w="2693"/>
        <w:gridCol w:w="2126"/>
        <w:gridCol w:w="2074"/>
      </w:tblGrid>
      <w:tr w:rsidR="005C5075" w:rsidRPr="009C6E1A" w14:paraId="714006C8" w14:textId="77777777" w:rsidTr="00A42AAA">
        <w:trPr>
          <w:trHeight w:val="515"/>
        </w:trPr>
        <w:tc>
          <w:tcPr>
            <w:tcW w:w="2127" w:type="dxa"/>
            <w:tcBorders>
              <w:top w:val="single" w:sz="4" w:space="0" w:color="auto"/>
              <w:left w:val="nil"/>
              <w:bottom w:val="single" w:sz="4" w:space="0" w:color="auto"/>
              <w:right w:val="nil"/>
            </w:tcBorders>
            <w:shd w:val="clear" w:color="auto" w:fill="B4C6E7" w:themeFill="accent5" w:themeFillTint="66"/>
            <w:vAlign w:val="center"/>
          </w:tcPr>
          <w:p w14:paraId="50D2B7C4" w14:textId="56A1FA8D" w:rsidR="005C5075" w:rsidRPr="00C54FBD" w:rsidRDefault="0073476B" w:rsidP="00390DF7">
            <w:pPr>
              <w:rPr>
                <w:szCs w:val="20"/>
              </w:rPr>
            </w:pPr>
            <w:r w:rsidRPr="00C54FBD">
              <w:rPr>
                <w:szCs w:val="20"/>
              </w:rPr>
              <w:t>Adsorption system</w:t>
            </w:r>
          </w:p>
        </w:tc>
        <w:tc>
          <w:tcPr>
            <w:tcW w:w="2693" w:type="dxa"/>
            <w:tcBorders>
              <w:top w:val="single" w:sz="4" w:space="0" w:color="auto"/>
              <w:left w:val="nil"/>
              <w:bottom w:val="single" w:sz="4" w:space="0" w:color="auto"/>
              <w:right w:val="nil"/>
            </w:tcBorders>
            <w:shd w:val="clear" w:color="auto" w:fill="B4C6E7" w:themeFill="accent5" w:themeFillTint="66"/>
            <w:vAlign w:val="center"/>
          </w:tcPr>
          <w:p w14:paraId="3EE0ADC0" w14:textId="2EFC0B80" w:rsidR="005C5075" w:rsidRPr="009C6E1A" w:rsidRDefault="005C5075" w:rsidP="00390DF7">
            <w:pPr>
              <w:rPr>
                <w:sz w:val="18"/>
                <w:szCs w:val="20"/>
              </w:rPr>
            </w:pPr>
            <w:r>
              <w:t>Introduction</w:t>
            </w:r>
          </w:p>
        </w:tc>
        <w:tc>
          <w:tcPr>
            <w:tcW w:w="2126" w:type="dxa"/>
            <w:tcBorders>
              <w:top w:val="single" w:sz="4" w:space="0" w:color="auto"/>
              <w:left w:val="nil"/>
              <w:bottom w:val="single" w:sz="4" w:space="0" w:color="auto"/>
              <w:right w:val="nil"/>
            </w:tcBorders>
            <w:shd w:val="clear" w:color="auto" w:fill="B4C6E7" w:themeFill="accent5" w:themeFillTint="66"/>
            <w:vAlign w:val="center"/>
          </w:tcPr>
          <w:p w14:paraId="4C766688" w14:textId="01DBE97A" w:rsidR="005C5075" w:rsidRPr="003C053A" w:rsidRDefault="00380BE2" w:rsidP="00390DF7">
            <w:pPr>
              <w:rPr>
                <w:b/>
                <w:bCs/>
                <w:sz w:val="18"/>
                <w:szCs w:val="20"/>
              </w:rPr>
            </w:pPr>
            <w:r w:rsidRPr="003C053A">
              <w:rPr>
                <w:b/>
                <w:bCs/>
                <w:color w:val="00B050"/>
              </w:rPr>
              <w:t>Pros</w:t>
            </w:r>
            <w:r w:rsidR="002A37BD" w:rsidRPr="003C053A">
              <w:rPr>
                <w:b/>
                <w:bCs/>
                <w:color w:val="00B050"/>
              </w:rPr>
              <w:t xml:space="preserve"> +</w:t>
            </w:r>
          </w:p>
        </w:tc>
        <w:tc>
          <w:tcPr>
            <w:tcW w:w="2074" w:type="dxa"/>
            <w:tcBorders>
              <w:top w:val="single" w:sz="4" w:space="0" w:color="auto"/>
              <w:left w:val="nil"/>
              <w:bottom w:val="single" w:sz="4" w:space="0" w:color="auto"/>
              <w:right w:val="nil"/>
            </w:tcBorders>
            <w:shd w:val="clear" w:color="auto" w:fill="B4C6E7" w:themeFill="accent5" w:themeFillTint="66"/>
            <w:vAlign w:val="center"/>
          </w:tcPr>
          <w:p w14:paraId="754849B1" w14:textId="35E7A916" w:rsidR="005C5075" w:rsidRPr="003C053A" w:rsidRDefault="00380BE2" w:rsidP="00390DF7">
            <w:pPr>
              <w:rPr>
                <w:b/>
                <w:bCs/>
                <w:color w:val="C00000"/>
              </w:rPr>
            </w:pPr>
            <w:r w:rsidRPr="003C053A">
              <w:rPr>
                <w:b/>
                <w:bCs/>
                <w:color w:val="C00000"/>
              </w:rPr>
              <w:t>Cons</w:t>
            </w:r>
            <w:r w:rsidR="002A37BD" w:rsidRPr="003C053A">
              <w:rPr>
                <w:b/>
                <w:bCs/>
                <w:color w:val="C00000"/>
              </w:rPr>
              <w:t xml:space="preserve"> -</w:t>
            </w:r>
          </w:p>
        </w:tc>
      </w:tr>
      <w:tr w:rsidR="005C5075" w:rsidRPr="00B243CE" w14:paraId="02E93BFF" w14:textId="77777777" w:rsidTr="0013537D">
        <w:tc>
          <w:tcPr>
            <w:tcW w:w="2127" w:type="dxa"/>
            <w:tcBorders>
              <w:top w:val="single" w:sz="4" w:space="0" w:color="auto"/>
              <w:left w:val="nil"/>
              <w:bottom w:val="single" w:sz="4" w:space="0" w:color="auto"/>
              <w:right w:val="nil"/>
            </w:tcBorders>
          </w:tcPr>
          <w:p w14:paraId="40510DAF" w14:textId="412E2CA2" w:rsidR="005C5075" w:rsidRPr="00844E9A" w:rsidRDefault="0073476B" w:rsidP="00E2314B">
            <w:pPr>
              <w:rPr>
                <w:b/>
                <w:bCs/>
                <w:sz w:val="16"/>
                <w:szCs w:val="18"/>
              </w:rPr>
            </w:pPr>
            <w:r>
              <w:rPr>
                <w:b/>
                <w:bCs/>
                <w:sz w:val="16"/>
                <w:szCs w:val="18"/>
              </w:rPr>
              <w:t>Batch sorption</w:t>
            </w:r>
          </w:p>
        </w:tc>
        <w:tc>
          <w:tcPr>
            <w:tcW w:w="2693" w:type="dxa"/>
            <w:tcBorders>
              <w:top w:val="single" w:sz="4" w:space="0" w:color="auto"/>
              <w:left w:val="nil"/>
              <w:bottom w:val="single" w:sz="4" w:space="0" w:color="auto"/>
              <w:right w:val="nil"/>
            </w:tcBorders>
          </w:tcPr>
          <w:p w14:paraId="3E9C71FB" w14:textId="77777777" w:rsidR="005C5075" w:rsidRDefault="002B5B7F" w:rsidP="00390DF7">
            <w:pPr>
              <w:spacing w:line="276" w:lineRule="auto"/>
              <w:rPr>
                <w:sz w:val="16"/>
                <w:szCs w:val="18"/>
              </w:rPr>
            </w:pPr>
            <w:r w:rsidRPr="002B5B7F">
              <w:rPr>
                <w:sz w:val="16"/>
                <w:szCs w:val="18"/>
              </w:rPr>
              <w:t xml:space="preserve">Adsorbent and adsorbate </w:t>
            </w:r>
            <w:r>
              <w:rPr>
                <w:sz w:val="16"/>
                <w:szCs w:val="18"/>
              </w:rPr>
              <w:t>a</w:t>
            </w:r>
            <w:r w:rsidRPr="002B5B7F">
              <w:rPr>
                <w:sz w:val="16"/>
                <w:szCs w:val="18"/>
              </w:rPr>
              <w:t xml:space="preserve">re mixed in diluted solution at constant </w:t>
            </w:r>
            <w:r w:rsidR="00163DA9">
              <w:rPr>
                <w:sz w:val="16"/>
                <w:szCs w:val="18"/>
              </w:rPr>
              <w:t>v</w:t>
            </w:r>
            <w:r w:rsidRPr="002B5B7F">
              <w:rPr>
                <w:sz w:val="16"/>
                <w:szCs w:val="18"/>
              </w:rPr>
              <w:t>olume</w:t>
            </w:r>
          </w:p>
          <w:p w14:paraId="0086C320" w14:textId="1287E174" w:rsidR="002A37BD" w:rsidRPr="007C69CE" w:rsidRDefault="002A37BD" w:rsidP="00390DF7">
            <w:pPr>
              <w:spacing w:line="276" w:lineRule="auto"/>
              <w:rPr>
                <w:sz w:val="16"/>
                <w:szCs w:val="18"/>
              </w:rPr>
            </w:pPr>
          </w:p>
        </w:tc>
        <w:tc>
          <w:tcPr>
            <w:tcW w:w="2126" w:type="dxa"/>
            <w:tcBorders>
              <w:top w:val="single" w:sz="4" w:space="0" w:color="auto"/>
              <w:left w:val="nil"/>
              <w:bottom w:val="single" w:sz="4" w:space="0" w:color="auto"/>
              <w:right w:val="nil"/>
            </w:tcBorders>
          </w:tcPr>
          <w:p w14:paraId="53890B73" w14:textId="77777777" w:rsidR="002A37BD" w:rsidRDefault="003D4497" w:rsidP="00390DF7">
            <w:pPr>
              <w:spacing w:line="276" w:lineRule="auto"/>
              <w:rPr>
                <w:rFonts w:cs="Arial"/>
                <w:sz w:val="16"/>
                <w:szCs w:val="18"/>
              </w:rPr>
            </w:pPr>
            <w:r>
              <w:rPr>
                <w:rFonts w:cs="Arial"/>
                <w:sz w:val="16"/>
                <w:szCs w:val="18"/>
              </w:rPr>
              <w:t>Easy and cheap</w:t>
            </w:r>
          </w:p>
          <w:p w14:paraId="4CF86037" w14:textId="21947843" w:rsidR="003D4497" w:rsidRPr="00B243CE" w:rsidRDefault="007A6BAF" w:rsidP="00390DF7">
            <w:pPr>
              <w:spacing w:line="276" w:lineRule="auto"/>
              <w:rPr>
                <w:rFonts w:cs="Arial"/>
                <w:sz w:val="16"/>
                <w:szCs w:val="18"/>
              </w:rPr>
            </w:pPr>
            <w:r>
              <w:rPr>
                <w:rFonts w:cs="Arial"/>
                <w:sz w:val="16"/>
                <w:szCs w:val="18"/>
              </w:rPr>
              <w:t>Desired for research</w:t>
            </w:r>
          </w:p>
        </w:tc>
        <w:tc>
          <w:tcPr>
            <w:tcW w:w="2074" w:type="dxa"/>
            <w:tcBorders>
              <w:top w:val="single" w:sz="4" w:space="0" w:color="auto"/>
              <w:left w:val="nil"/>
              <w:bottom w:val="single" w:sz="4" w:space="0" w:color="auto"/>
              <w:right w:val="nil"/>
            </w:tcBorders>
          </w:tcPr>
          <w:p w14:paraId="1E826FAE" w14:textId="34BDA23A" w:rsidR="004E3EF4" w:rsidRDefault="004E3EF4" w:rsidP="00390DF7">
            <w:pPr>
              <w:spacing w:line="276" w:lineRule="auto"/>
              <w:rPr>
                <w:rFonts w:cs="Arial"/>
                <w:sz w:val="16"/>
                <w:szCs w:val="18"/>
              </w:rPr>
            </w:pPr>
            <w:r>
              <w:rPr>
                <w:rFonts w:cs="Arial"/>
                <w:sz w:val="16"/>
                <w:szCs w:val="18"/>
              </w:rPr>
              <w:t>Non-continuous</w:t>
            </w:r>
          </w:p>
          <w:p w14:paraId="1ECD9F95" w14:textId="4E474081" w:rsidR="005C5075" w:rsidRDefault="00337C80" w:rsidP="00390DF7">
            <w:pPr>
              <w:spacing w:line="276" w:lineRule="auto"/>
              <w:rPr>
                <w:rFonts w:cs="Arial"/>
                <w:sz w:val="16"/>
                <w:szCs w:val="18"/>
              </w:rPr>
            </w:pPr>
            <w:r>
              <w:rPr>
                <w:rFonts w:cs="Arial"/>
                <w:sz w:val="16"/>
                <w:szCs w:val="18"/>
              </w:rPr>
              <w:t>For small quantity of wastewater and minimum pollution load</w:t>
            </w:r>
          </w:p>
          <w:p w14:paraId="34BCD45B" w14:textId="77777777" w:rsidR="00337C80" w:rsidRDefault="00DC314C" w:rsidP="00390DF7">
            <w:pPr>
              <w:spacing w:line="276" w:lineRule="auto"/>
              <w:rPr>
                <w:rFonts w:cs="Arial"/>
                <w:sz w:val="16"/>
                <w:szCs w:val="18"/>
              </w:rPr>
            </w:pPr>
            <w:r>
              <w:rPr>
                <w:rFonts w:cs="Arial"/>
                <w:sz w:val="16"/>
                <w:szCs w:val="18"/>
              </w:rPr>
              <w:t>Usually not industrialized</w:t>
            </w:r>
          </w:p>
          <w:p w14:paraId="6F9003A8" w14:textId="7CA0CA00" w:rsidR="004E3EF4" w:rsidRDefault="00DC314C" w:rsidP="00390DF7">
            <w:pPr>
              <w:spacing w:line="276" w:lineRule="auto"/>
              <w:rPr>
                <w:rFonts w:cs="Arial"/>
                <w:sz w:val="16"/>
                <w:szCs w:val="18"/>
              </w:rPr>
            </w:pPr>
            <w:r>
              <w:rPr>
                <w:rFonts w:cs="Arial"/>
                <w:sz w:val="16"/>
                <w:szCs w:val="18"/>
              </w:rPr>
              <w:t>Adsorbent removed by simple filtration</w:t>
            </w:r>
          </w:p>
        </w:tc>
      </w:tr>
      <w:tr w:rsidR="005C5075" w:rsidRPr="00B243CE" w14:paraId="235544A6" w14:textId="77777777" w:rsidTr="0013537D">
        <w:tc>
          <w:tcPr>
            <w:tcW w:w="2127" w:type="dxa"/>
            <w:tcBorders>
              <w:top w:val="single" w:sz="4" w:space="0" w:color="auto"/>
              <w:left w:val="nil"/>
              <w:bottom w:val="single" w:sz="4" w:space="0" w:color="auto"/>
              <w:right w:val="nil"/>
            </w:tcBorders>
          </w:tcPr>
          <w:p w14:paraId="48AF51C5" w14:textId="203D6ABE" w:rsidR="005C5075" w:rsidRDefault="0073476B" w:rsidP="00E2314B">
            <w:pPr>
              <w:rPr>
                <w:b/>
                <w:bCs/>
                <w:sz w:val="16"/>
                <w:szCs w:val="18"/>
              </w:rPr>
            </w:pPr>
            <w:r>
              <w:rPr>
                <w:b/>
                <w:bCs/>
                <w:sz w:val="16"/>
                <w:szCs w:val="18"/>
              </w:rPr>
              <w:t>Conti</w:t>
            </w:r>
            <w:r w:rsidR="00C934BC">
              <w:rPr>
                <w:b/>
                <w:bCs/>
                <w:sz w:val="16"/>
                <w:szCs w:val="18"/>
              </w:rPr>
              <w:t>nuous fixed-bed sorption</w:t>
            </w:r>
          </w:p>
        </w:tc>
        <w:tc>
          <w:tcPr>
            <w:tcW w:w="2693" w:type="dxa"/>
            <w:tcBorders>
              <w:top w:val="single" w:sz="4" w:space="0" w:color="auto"/>
              <w:left w:val="nil"/>
              <w:bottom w:val="single" w:sz="4" w:space="0" w:color="auto"/>
              <w:right w:val="nil"/>
            </w:tcBorders>
          </w:tcPr>
          <w:p w14:paraId="6F9F7F3F" w14:textId="77777777" w:rsidR="005C5075" w:rsidRDefault="00D8425E" w:rsidP="00390DF7">
            <w:pPr>
              <w:spacing w:line="276" w:lineRule="auto"/>
              <w:rPr>
                <w:sz w:val="16"/>
                <w:szCs w:val="18"/>
              </w:rPr>
            </w:pPr>
            <w:r>
              <w:rPr>
                <w:sz w:val="16"/>
                <w:szCs w:val="18"/>
              </w:rPr>
              <w:t>Adsorbate continuously flows through the adsorbent bed</w:t>
            </w:r>
            <w:r w:rsidR="002A37BD">
              <w:rPr>
                <w:sz w:val="16"/>
                <w:szCs w:val="18"/>
              </w:rPr>
              <w:t xml:space="preserve"> at constant rate</w:t>
            </w:r>
          </w:p>
          <w:p w14:paraId="08E0CBE3" w14:textId="095FF113" w:rsidR="002A37BD" w:rsidRDefault="002A37BD" w:rsidP="00390DF7">
            <w:pPr>
              <w:spacing w:line="276" w:lineRule="auto"/>
              <w:rPr>
                <w:sz w:val="16"/>
                <w:szCs w:val="18"/>
              </w:rPr>
            </w:pPr>
          </w:p>
        </w:tc>
        <w:tc>
          <w:tcPr>
            <w:tcW w:w="2126" w:type="dxa"/>
            <w:tcBorders>
              <w:top w:val="single" w:sz="4" w:space="0" w:color="auto"/>
              <w:left w:val="nil"/>
              <w:bottom w:val="single" w:sz="4" w:space="0" w:color="auto"/>
              <w:right w:val="nil"/>
            </w:tcBorders>
          </w:tcPr>
          <w:p w14:paraId="07EFF1CA" w14:textId="01B7C70D" w:rsidR="005C5075" w:rsidRDefault="00C922CB" w:rsidP="00390DF7">
            <w:pPr>
              <w:spacing w:line="276" w:lineRule="auto"/>
              <w:rPr>
                <w:rFonts w:cs="Arial"/>
                <w:sz w:val="16"/>
                <w:szCs w:val="18"/>
              </w:rPr>
            </w:pPr>
            <w:r>
              <w:rPr>
                <w:rFonts w:cs="Arial"/>
                <w:sz w:val="16"/>
                <w:szCs w:val="18"/>
              </w:rPr>
              <w:t>Easy and cheap</w:t>
            </w:r>
          </w:p>
          <w:p w14:paraId="44F3B56D" w14:textId="0438B332" w:rsidR="00AA4118" w:rsidRDefault="00AA4118" w:rsidP="00390DF7">
            <w:pPr>
              <w:spacing w:line="276" w:lineRule="auto"/>
              <w:rPr>
                <w:rFonts w:cs="Arial"/>
                <w:sz w:val="16"/>
                <w:szCs w:val="18"/>
              </w:rPr>
            </w:pPr>
            <w:r>
              <w:rPr>
                <w:rFonts w:cs="Arial"/>
                <w:sz w:val="16"/>
                <w:szCs w:val="18"/>
              </w:rPr>
              <w:t>Continuous</w:t>
            </w:r>
          </w:p>
          <w:p w14:paraId="63C0EE56" w14:textId="77777777" w:rsidR="00C922CB" w:rsidRDefault="00C922CB" w:rsidP="00390DF7">
            <w:pPr>
              <w:spacing w:line="276" w:lineRule="auto"/>
              <w:rPr>
                <w:rFonts w:cs="Arial"/>
                <w:sz w:val="16"/>
                <w:szCs w:val="18"/>
              </w:rPr>
            </w:pPr>
            <w:r>
              <w:rPr>
                <w:rFonts w:cs="Arial"/>
                <w:sz w:val="16"/>
                <w:szCs w:val="18"/>
              </w:rPr>
              <w:t>For higher quantity of wastewater and higher pollution load</w:t>
            </w:r>
          </w:p>
          <w:p w14:paraId="32FA7B5D" w14:textId="54043DB8" w:rsidR="00D658BA" w:rsidRDefault="00E238F1" w:rsidP="00390DF7">
            <w:pPr>
              <w:spacing w:line="276" w:lineRule="auto"/>
              <w:rPr>
                <w:rFonts w:cs="Arial"/>
                <w:sz w:val="16"/>
                <w:szCs w:val="18"/>
              </w:rPr>
            </w:pPr>
            <w:r>
              <w:rPr>
                <w:rFonts w:cs="Arial"/>
                <w:sz w:val="16"/>
                <w:szCs w:val="18"/>
              </w:rPr>
              <w:t>Widely used for industrial application</w:t>
            </w:r>
          </w:p>
        </w:tc>
        <w:tc>
          <w:tcPr>
            <w:tcW w:w="2074" w:type="dxa"/>
            <w:tcBorders>
              <w:top w:val="single" w:sz="4" w:space="0" w:color="auto"/>
              <w:left w:val="nil"/>
              <w:bottom w:val="single" w:sz="4" w:space="0" w:color="auto"/>
              <w:right w:val="nil"/>
            </w:tcBorders>
          </w:tcPr>
          <w:p w14:paraId="0F142B14" w14:textId="77777777" w:rsidR="005C5075" w:rsidRDefault="00AA4118" w:rsidP="00390DF7">
            <w:pPr>
              <w:spacing w:line="276" w:lineRule="auto"/>
              <w:rPr>
                <w:rFonts w:cs="Arial"/>
                <w:sz w:val="16"/>
                <w:szCs w:val="18"/>
              </w:rPr>
            </w:pPr>
            <w:r>
              <w:rPr>
                <w:rFonts w:cs="Arial"/>
                <w:sz w:val="16"/>
                <w:szCs w:val="18"/>
              </w:rPr>
              <w:t xml:space="preserve">Attrition </w:t>
            </w:r>
            <w:r w:rsidR="00954473">
              <w:rPr>
                <w:rFonts w:cs="Arial"/>
                <w:sz w:val="16"/>
                <w:szCs w:val="18"/>
              </w:rPr>
              <w:t>(wear particles)</w:t>
            </w:r>
          </w:p>
          <w:p w14:paraId="14E84B2E" w14:textId="77777777" w:rsidR="00954473" w:rsidRDefault="00954473" w:rsidP="00390DF7">
            <w:pPr>
              <w:spacing w:line="276" w:lineRule="auto"/>
              <w:rPr>
                <w:rFonts w:cs="Arial"/>
                <w:sz w:val="16"/>
                <w:szCs w:val="18"/>
              </w:rPr>
            </w:pPr>
            <w:r>
              <w:rPr>
                <w:rFonts w:cs="Arial"/>
                <w:sz w:val="16"/>
                <w:szCs w:val="18"/>
              </w:rPr>
              <w:t xml:space="preserve">Feed </w:t>
            </w:r>
            <w:r w:rsidR="00B870E9">
              <w:rPr>
                <w:rFonts w:cs="Arial"/>
                <w:sz w:val="16"/>
                <w:szCs w:val="18"/>
              </w:rPr>
              <w:t>channelling</w:t>
            </w:r>
          </w:p>
          <w:p w14:paraId="4E5B6598" w14:textId="1FE22041" w:rsidR="00B870E9" w:rsidRDefault="00B870E9" w:rsidP="00390DF7">
            <w:pPr>
              <w:spacing w:line="276" w:lineRule="auto"/>
              <w:rPr>
                <w:rFonts w:cs="Arial"/>
                <w:sz w:val="16"/>
                <w:szCs w:val="18"/>
              </w:rPr>
            </w:pPr>
            <w:r>
              <w:rPr>
                <w:rFonts w:cs="Arial"/>
                <w:sz w:val="16"/>
                <w:szCs w:val="18"/>
              </w:rPr>
              <w:t>Dead zones</w:t>
            </w:r>
          </w:p>
        </w:tc>
      </w:tr>
      <w:tr w:rsidR="005C5075" w:rsidRPr="00B243CE" w14:paraId="31500883" w14:textId="77777777" w:rsidTr="0013537D">
        <w:tc>
          <w:tcPr>
            <w:tcW w:w="2127" w:type="dxa"/>
            <w:tcBorders>
              <w:top w:val="single" w:sz="4" w:space="0" w:color="auto"/>
              <w:left w:val="nil"/>
              <w:bottom w:val="single" w:sz="4" w:space="0" w:color="auto"/>
              <w:right w:val="nil"/>
            </w:tcBorders>
          </w:tcPr>
          <w:p w14:paraId="19375246" w14:textId="2E7EEA54" w:rsidR="005C5075" w:rsidRDefault="00C934BC" w:rsidP="00E2314B">
            <w:pPr>
              <w:rPr>
                <w:b/>
                <w:bCs/>
                <w:sz w:val="16"/>
                <w:szCs w:val="18"/>
              </w:rPr>
            </w:pPr>
            <w:r>
              <w:rPr>
                <w:b/>
                <w:bCs/>
                <w:sz w:val="16"/>
                <w:szCs w:val="18"/>
              </w:rPr>
              <w:t>Continuous moving bed sorption</w:t>
            </w:r>
          </w:p>
        </w:tc>
        <w:tc>
          <w:tcPr>
            <w:tcW w:w="2693" w:type="dxa"/>
            <w:tcBorders>
              <w:top w:val="single" w:sz="4" w:space="0" w:color="auto"/>
              <w:left w:val="nil"/>
              <w:bottom w:val="single" w:sz="4" w:space="0" w:color="auto"/>
              <w:right w:val="nil"/>
            </w:tcBorders>
          </w:tcPr>
          <w:p w14:paraId="5BB36474" w14:textId="77777777" w:rsidR="005C5075" w:rsidRDefault="007337EC" w:rsidP="00390DF7">
            <w:pPr>
              <w:spacing w:line="276" w:lineRule="auto"/>
              <w:rPr>
                <w:sz w:val="16"/>
                <w:szCs w:val="18"/>
              </w:rPr>
            </w:pPr>
            <w:r>
              <w:rPr>
                <w:sz w:val="16"/>
                <w:szCs w:val="18"/>
              </w:rPr>
              <w:t xml:space="preserve">Continuously flowing </w:t>
            </w:r>
            <w:r w:rsidR="004D4D48">
              <w:rPr>
                <w:sz w:val="16"/>
                <w:szCs w:val="18"/>
              </w:rPr>
              <w:t>adsorbate</w:t>
            </w:r>
            <w:r w:rsidR="00E02781">
              <w:rPr>
                <w:sz w:val="16"/>
                <w:szCs w:val="18"/>
              </w:rPr>
              <w:t xml:space="preserve"> </w:t>
            </w:r>
            <w:r>
              <w:rPr>
                <w:sz w:val="16"/>
                <w:szCs w:val="18"/>
              </w:rPr>
              <w:t xml:space="preserve">and also adsorbent </w:t>
            </w:r>
            <w:r w:rsidR="00E02781">
              <w:rPr>
                <w:sz w:val="16"/>
                <w:szCs w:val="18"/>
              </w:rPr>
              <w:t>are in motion</w:t>
            </w:r>
          </w:p>
          <w:p w14:paraId="7A5C0338" w14:textId="011B931A" w:rsidR="00755F33" w:rsidRDefault="00755F33" w:rsidP="00390DF7">
            <w:pPr>
              <w:spacing w:line="276" w:lineRule="auto"/>
              <w:rPr>
                <w:sz w:val="16"/>
                <w:szCs w:val="18"/>
              </w:rPr>
            </w:pPr>
          </w:p>
        </w:tc>
        <w:tc>
          <w:tcPr>
            <w:tcW w:w="2126" w:type="dxa"/>
            <w:tcBorders>
              <w:top w:val="single" w:sz="4" w:space="0" w:color="auto"/>
              <w:left w:val="nil"/>
              <w:bottom w:val="single" w:sz="4" w:space="0" w:color="auto"/>
              <w:right w:val="nil"/>
            </w:tcBorders>
          </w:tcPr>
          <w:p w14:paraId="2AE47DED" w14:textId="77777777" w:rsidR="005C5075" w:rsidRDefault="007C2D34" w:rsidP="00390DF7">
            <w:pPr>
              <w:spacing w:line="276" w:lineRule="auto"/>
              <w:rPr>
                <w:rFonts w:cs="Arial"/>
                <w:sz w:val="16"/>
                <w:szCs w:val="18"/>
              </w:rPr>
            </w:pPr>
            <w:r>
              <w:rPr>
                <w:rFonts w:cs="Arial"/>
                <w:sz w:val="16"/>
                <w:szCs w:val="18"/>
              </w:rPr>
              <w:t>Continuous good contact with fresh adsorbent</w:t>
            </w:r>
          </w:p>
          <w:p w14:paraId="36F47999" w14:textId="44E8BDF0" w:rsidR="007C2D34" w:rsidRDefault="007C2D34" w:rsidP="00390DF7">
            <w:pPr>
              <w:spacing w:line="276" w:lineRule="auto"/>
              <w:rPr>
                <w:rFonts w:cs="Arial"/>
                <w:sz w:val="16"/>
                <w:szCs w:val="18"/>
              </w:rPr>
            </w:pPr>
          </w:p>
        </w:tc>
        <w:tc>
          <w:tcPr>
            <w:tcW w:w="2074" w:type="dxa"/>
            <w:tcBorders>
              <w:top w:val="single" w:sz="4" w:space="0" w:color="auto"/>
              <w:left w:val="nil"/>
              <w:bottom w:val="single" w:sz="4" w:space="0" w:color="auto"/>
              <w:right w:val="nil"/>
            </w:tcBorders>
          </w:tcPr>
          <w:p w14:paraId="46A7E03E" w14:textId="77777777" w:rsidR="005C5075" w:rsidRDefault="0067447E" w:rsidP="00390DF7">
            <w:pPr>
              <w:spacing w:line="276" w:lineRule="auto"/>
              <w:rPr>
                <w:rFonts w:cs="Arial"/>
                <w:sz w:val="16"/>
                <w:szCs w:val="18"/>
              </w:rPr>
            </w:pPr>
            <w:r>
              <w:rPr>
                <w:rFonts w:cs="Arial"/>
                <w:sz w:val="16"/>
                <w:szCs w:val="18"/>
              </w:rPr>
              <w:t>Complicated &amp; expensive</w:t>
            </w:r>
          </w:p>
          <w:p w14:paraId="537EED1C" w14:textId="77777777" w:rsidR="007C2D34" w:rsidRDefault="007C2D34" w:rsidP="00390DF7">
            <w:pPr>
              <w:spacing w:line="276" w:lineRule="auto"/>
              <w:rPr>
                <w:rFonts w:cs="Arial"/>
                <w:sz w:val="16"/>
                <w:szCs w:val="18"/>
              </w:rPr>
            </w:pPr>
            <w:r>
              <w:rPr>
                <w:rFonts w:cs="Arial"/>
                <w:sz w:val="16"/>
                <w:szCs w:val="18"/>
              </w:rPr>
              <w:t>Large amount of adsorbent required</w:t>
            </w:r>
          </w:p>
          <w:p w14:paraId="5BE9BEF8" w14:textId="32E02351" w:rsidR="006C7701" w:rsidRDefault="006C7701" w:rsidP="00390DF7">
            <w:pPr>
              <w:spacing w:line="276" w:lineRule="auto"/>
              <w:rPr>
                <w:rFonts w:cs="Arial"/>
                <w:sz w:val="16"/>
                <w:szCs w:val="18"/>
              </w:rPr>
            </w:pPr>
            <w:r>
              <w:rPr>
                <w:rFonts w:cs="Arial"/>
                <w:sz w:val="16"/>
                <w:szCs w:val="18"/>
              </w:rPr>
              <w:t>Continuous regeneration of adsorbent essential</w:t>
            </w:r>
          </w:p>
        </w:tc>
      </w:tr>
      <w:tr w:rsidR="00C934BC" w:rsidRPr="00B243CE" w14:paraId="698E65D2" w14:textId="77777777" w:rsidTr="0013537D">
        <w:tc>
          <w:tcPr>
            <w:tcW w:w="2127" w:type="dxa"/>
            <w:tcBorders>
              <w:top w:val="single" w:sz="4" w:space="0" w:color="auto"/>
              <w:left w:val="nil"/>
              <w:bottom w:val="single" w:sz="4" w:space="0" w:color="auto"/>
              <w:right w:val="nil"/>
            </w:tcBorders>
          </w:tcPr>
          <w:p w14:paraId="22284509" w14:textId="6ABB6A43" w:rsidR="00C934BC" w:rsidRDefault="00C934BC" w:rsidP="00E2314B">
            <w:pPr>
              <w:rPr>
                <w:b/>
                <w:bCs/>
                <w:sz w:val="16"/>
                <w:szCs w:val="18"/>
              </w:rPr>
            </w:pPr>
            <w:r>
              <w:rPr>
                <w:b/>
                <w:bCs/>
                <w:sz w:val="16"/>
                <w:szCs w:val="18"/>
              </w:rPr>
              <w:t>Continuous fluidized bed sorption</w:t>
            </w:r>
          </w:p>
        </w:tc>
        <w:tc>
          <w:tcPr>
            <w:tcW w:w="2693" w:type="dxa"/>
            <w:tcBorders>
              <w:top w:val="single" w:sz="4" w:space="0" w:color="auto"/>
              <w:left w:val="nil"/>
              <w:bottom w:val="single" w:sz="4" w:space="0" w:color="auto"/>
              <w:right w:val="nil"/>
            </w:tcBorders>
          </w:tcPr>
          <w:p w14:paraId="7E1927CD" w14:textId="77777777" w:rsidR="00C934BC" w:rsidRDefault="00755F33" w:rsidP="00390DF7">
            <w:pPr>
              <w:spacing w:line="276" w:lineRule="auto"/>
              <w:rPr>
                <w:sz w:val="16"/>
                <w:szCs w:val="18"/>
              </w:rPr>
            </w:pPr>
            <w:r>
              <w:rPr>
                <w:sz w:val="16"/>
                <w:szCs w:val="18"/>
              </w:rPr>
              <w:t>Adsorbate is in contact with fluidized bed of adsorbent</w:t>
            </w:r>
          </w:p>
          <w:p w14:paraId="7DED2E9A" w14:textId="087B904D" w:rsidR="00755F33" w:rsidRDefault="00755F33" w:rsidP="00390DF7">
            <w:pPr>
              <w:spacing w:line="276" w:lineRule="auto"/>
              <w:rPr>
                <w:sz w:val="16"/>
                <w:szCs w:val="18"/>
              </w:rPr>
            </w:pPr>
          </w:p>
        </w:tc>
        <w:tc>
          <w:tcPr>
            <w:tcW w:w="2126" w:type="dxa"/>
            <w:tcBorders>
              <w:top w:val="single" w:sz="4" w:space="0" w:color="auto"/>
              <w:left w:val="nil"/>
              <w:bottom w:val="single" w:sz="4" w:space="0" w:color="auto"/>
              <w:right w:val="nil"/>
            </w:tcBorders>
          </w:tcPr>
          <w:p w14:paraId="2E2C8B0A" w14:textId="77777777" w:rsidR="006C7701" w:rsidRDefault="006C7701" w:rsidP="00390DF7">
            <w:pPr>
              <w:spacing w:line="276" w:lineRule="auto"/>
              <w:rPr>
                <w:rFonts w:cs="Arial"/>
                <w:sz w:val="16"/>
                <w:szCs w:val="18"/>
              </w:rPr>
            </w:pPr>
            <w:r>
              <w:rPr>
                <w:rFonts w:cs="Arial"/>
                <w:sz w:val="16"/>
                <w:szCs w:val="18"/>
              </w:rPr>
              <w:t>Continuous</w:t>
            </w:r>
          </w:p>
          <w:p w14:paraId="7DDED672" w14:textId="77777777" w:rsidR="006C7701" w:rsidRDefault="006C7701" w:rsidP="00390DF7">
            <w:pPr>
              <w:spacing w:line="276" w:lineRule="auto"/>
              <w:rPr>
                <w:rFonts w:cs="Arial"/>
                <w:sz w:val="16"/>
                <w:szCs w:val="18"/>
              </w:rPr>
            </w:pPr>
            <w:r>
              <w:rPr>
                <w:rFonts w:cs="Arial"/>
                <w:sz w:val="16"/>
                <w:szCs w:val="18"/>
              </w:rPr>
              <w:t>For higher quantity of wastewater and higher pollution load</w:t>
            </w:r>
          </w:p>
          <w:p w14:paraId="31341892" w14:textId="77777777" w:rsidR="00C934BC" w:rsidRDefault="00B74497" w:rsidP="00390DF7">
            <w:pPr>
              <w:spacing w:line="276" w:lineRule="auto"/>
              <w:rPr>
                <w:rFonts w:cs="Arial"/>
                <w:sz w:val="16"/>
                <w:szCs w:val="18"/>
              </w:rPr>
            </w:pPr>
            <w:r>
              <w:rPr>
                <w:rFonts w:cs="Arial"/>
                <w:sz w:val="16"/>
                <w:szCs w:val="18"/>
              </w:rPr>
              <w:t>Automatically controllable</w:t>
            </w:r>
          </w:p>
          <w:p w14:paraId="0F21BCF7" w14:textId="3A67EE5F" w:rsidR="004E3EF4" w:rsidRDefault="00B74497" w:rsidP="00390DF7">
            <w:pPr>
              <w:spacing w:line="276" w:lineRule="auto"/>
              <w:rPr>
                <w:rFonts w:cs="Arial"/>
                <w:sz w:val="16"/>
                <w:szCs w:val="18"/>
              </w:rPr>
            </w:pPr>
            <w:r>
              <w:rPr>
                <w:rFonts w:cs="Arial"/>
                <w:sz w:val="16"/>
                <w:szCs w:val="18"/>
              </w:rPr>
              <w:t>Industrial scale</w:t>
            </w:r>
          </w:p>
        </w:tc>
        <w:tc>
          <w:tcPr>
            <w:tcW w:w="2074" w:type="dxa"/>
            <w:tcBorders>
              <w:top w:val="single" w:sz="4" w:space="0" w:color="auto"/>
              <w:left w:val="nil"/>
              <w:bottom w:val="single" w:sz="4" w:space="0" w:color="auto"/>
              <w:right w:val="nil"/>
            </w:tcBorders>
          </w:tcPr>
          <w:p w14:paraId="71A628C5" w14:textId="77777777" w:rsidR="006C7701" w:rsidRDefault="006C7701" w:rsidP="00390DF7">
            <w:pPr>
              <w:spacing w:line="276" w:lineRule="auto"/>
              <w:rPr>
                <w:rFonts w:cs="Arial"/>
                <w:sz w:val="16"/>
                <w:szCs w:val="18"/>
              </w:rPr>
            </w:pPr>
            <w:r>
              <w:rPr>
                <w:rFonts w:cs="Arial"/>
                <w:sz w:val="16"/>
                <w:szCs w:val="18"/>
              </w:rPr>
              <w:t>Complicated &amp; expensive</w:t>
            </w:r>
          </w:p>
          <w:p w14:paraId="1C5AFC51" w14:textId="686CC763" w:rsidR="00C934BC" w:rsidRDefault="009B66D8" w:rsidP="00390DF7">
            <w:pPr>
              <w:spacing w:line="276" w:lineRule="auto"/>
              <w:rPr>
                <w:rFonts w:cs="Arial"/>
                <w:sz w:val="16"/>
                <w:szCs w:val="18"/>
              </w:rPr>
            </w:pPr>
            <w:r>
              <w:rPr>
                <w:rFonts w:cs="Arial"/>
                <w:sz w:val="16"/>
                <w:szCs w:val="18"/>
              </w:rPr>
              <w:t>Rapid mixing leads to non-uniform residence time</w:t>
            </w:r>
          </w:p>
        </w:tc>
      </w:tr>
      <w:tr w:rsidR="00C934BC" w:rsidRPr="00B243CE" w14:paraId="47444C19" w14:textId="77777777" w:rsidTr="0013537D">
        <w:tc>
          <w:tcPr>
            <w:tcW w:w="2127" w:type="dxa"/>
            <w:tcBorders>
              <w:top w:val="single" w:sz="4" w:space="0" w:color="auto"/>
              <w:left w:val="nil"/>
              <w:right w:val="nil"/>
            </w:tcBorders>
          </w:tcPr>
          <w:p w14:paraId="1B642226" w14:textId="0771350F" w:rsidR="00C934BC" w:rsidRDefault="00C934BC" w:rsidP="00E2314B">
            <w:pPr>
              <w:rPr>
                <w:b/>
                <w:bCs/>
                <w:sz w:val="16"/>
                <w:szCs w:val="18"/>
              </w:rPr>
            </w:pPr>
            <w:r>
              <w:rPr>
                <w:b/>
                <w:bCs/>
                <w:sz w:val="16"/>
                <w:szCs w:val="18"/>
              </w:rPr>
              <w:t>Pulsed bed sorption</w:t>
            </w:r>
          </w:p>
        </w:tc>
        <w:tc>
          <w:tcPr>
            <w:tcW w:w="2693" w:type="dxa"/>
            <w:tcBorders>
              <w:top w:val="single" w:sz="4" w:space="0" w:color="auto"/>
              <w:left w:val="nil"/>
              <w:right w:val="nil"/>
            </w:tcBorders>
          </w:tcPr>
          <w:p w14:paraId="5ADF3253" w14:textId="62E85D2D" w:rsidR="00C934BC" w:rsidRDefault="0059664F" w:rsidP="00390DF7">
            <w:pPr>
              <w:spacing w:line="276" w:lineRule="auto"/>
              <w:rPr>
                <w:sz w:val="16"/>
                <w:szCs w:val="18"/>
              </w:rPr>
            </w:pPr>
            <w:r>
              <w:rPr>
                <w:sz w:val="16"/>
                <w:szCs w:val="18"/>
              </w:rPr>
              <w:t>Adsorbate is in contact with the same piece of adsorbent in bed, until</w:t>
            </w:r>
            <w:r w:rsidR="004D4613">
              <w:rPr>
                <w:sz w:val="16"/>
                <w:szCs w:val="18"/>
              </w:rPr>
              <w:t xml:space="preserve"> </w:t>
            </w:r>
            <w:r w:rsidR="0044017B">
              <w:rPr>
                <w:sz w:val="16"/>
                <w:szCs w:val="18"/>
              </w:rPr>
              <w:t>effluent quality</w:t>
            </w:r>
            <w:r w:rsidR="003D4497">
              <w:rPr>
                <w:sz w:val="16"/>
                <w:szCs w:val="18"/>
              </w:rPr>
              <w:t xml:space="preserve"> exceeds limit</w:t>
            </w:r>
          </w:p>
          <w:p w14:paraId="6B7EC6C5" w14:textId="72AD8653" w:rsidR="004D4613" w:rsidRDefault="004D4613" w:rsidP="00390DF7">
            <w:pPr>
              <w:spacing w:line="276" w:lineRule="auto"/>
              <w:rPr>
                <w:sz w:val="16"/>
                <w:szCs w:val="18"/>
              </w:rPr>
            </w:pPr>
          </w:p>
        </w:tc>
        <w:tc>
          <w:tcPr>
            <w:tcW w:w="2126" w:type="dxa"/>
            <w:tcBorders>
              <w:top w:val="single" w:sz="4" w:space="0" w:color="auto"/>
              <w:left w:val="nil"/>
              <w:right w:val="nil"/>
            </w:tcBorders>
          </w:tcPr>
          <w:p w14:paraId="2466DCB2" w14:textId="77777777" w:rsidR="00C934BC" w:rsidRDefault="004E3EF4" w:rsidP="00390DF7">
            <w:pPr>
              <w:spacing w:line="276" w:lineRule="auto"/>
              <w:rPr>
                <w:rFonts w:cs="Arial"/>
                <w:sz w:val="16"/>
                <w:szCs w:val="18"/>
              </w:rPr>
            </w:pPr>
            <w:r>
              <w:rPr>
                <w:rFonts w:cs="Arial"/>
                <w:sz w:val="16"/>
                <w:szCs w:val="18"/>
              </w:rPr>
              <w:t>Easy and cheap</w:t>
            </w:r>
          </w:p>
          <w:p w14:paraId="192D4F97" w14:textId="77777777" w:rsidR="00BF49E8" w:rsidRDefault="00BF49E8" w:rsidP="00BF49E8">
            <w:pPr>
              <w:spacing w:line="276" w:lineRule="auto"/>
              <w:rPr>
                <w:rFonts w:cs="Arial"/>
                <w:sz w:val="16"/>
                <w:szCs w:val="18"/>
              </w:rPr>
            </w:pPr>
            <w:r>
              <w:rPr>
                <w:rFonts w:cs="Arial"/>
                <w:sz w:val="16"/>
                <w:szCs w:val="18"/>
              </w:rPr>
              <w:t>Automatically controllable</w:t>
            </w:r>
          </w:p>
          <w:p w14:paraId="6163B098" w14:textId="77777777" w:rsidR="00BF49E8" w:rsidRDefault="0098198F" w:rsidP="00390DF7">
            <w:pPr>
              <w:spacing w:line="276" w:lineRule="auto"/>
              <w:rPr>
                <w:rFonts w:cs="Arial"/>
                <w:sz w:val="16"/>
                <w:szCs w:val="18"/>
              </w:rPr>
            </w:pPr>
            <w:r>
              <w:rPr>
                <w:rFonts w:cs="Arial"/>
                <w:sz w:val="16"/>
                <w:szCs w:val="18"/>
              </w:rPr>
              <w:t>Low adsorbent dosage required</w:t>
            </w:r>
          </w:p>
          <w:p w14:paraId="799C71E4" w14:textId="55D01047" w:rsidR="0098198F" w:rsidRDefault="00242BC3" w:rsidP="00390DF7">
            <w:pPr>
              <w:spacing w:line="276" w:lineRule="auto"/>
              <w:rPr>
                <w:rFonts w:cs="Arial"/>
                <w:sz w:val="16"/>
                <w:szCs w:val="18"/>
              </w:rPr>
            </w:pPr>
            <w:r>
              <w:rPr>
                <w:rFonts w:cs="Arial"/>
                <w:sz w:val="16"/>
                <w:szCs w:val="18"/>
              </w:rPr>
              <w:t>Optimal regeneration time</w:t>
            </w:r>
          </w:p>
        </w:tc>
        <w:tc>
          <w:tcPr>
            <w:tcW w:w="2074" w:type="dxa"/>
            <w:tcBorders>
              <w:top w:val="single" w:sz="4" w:space="0" w:color="auto"/>
              <w:left w:val="nil"/>
              <w:right w:val="nil"/>
            </w:tcBorders>
          </w:tcPr>
          <w:p w14:paraId="38B7AE2A" w14:textId="77777777" w:rsidR="00FF44F1" w:rsidRDefault="00FF44F1" w:rsidP="00FF44F1">
            <w:pPr>
              <w:spacing w:line="276" w:lineRule="auto"/>
              <w:rPr>
                <w:rFonts w:cs="Arial"/>
                <w:sz w:val="16"/>
                <w:szCs w:val="18"/>
              </w:rPr>
            </w:pPr>
            <w:r>
              <w:rPr>
                <w:rFonts w:cs="Arial"/>
                <w:sz w:val="16"/>
                <w:szCs w:val="18"/>
              </w:rPr>
              <w:t>For small quantity of wastewater and minimum pollution load</w:t>
            </w:r>
          </w:p>
          <w:p w14:paraId="01CA41A0" w14:textId="77777777" w:rsidR="00C934BC" w:rsidRDefault="00C934BC" w:rsidP="00390DF7">
            <w:pPr>
              <w:spacing w:line="276" w:lineRule="auto"/>
              <w:rPr>
                <w:rFonts w:cs="Arial"/>
                <w:sz w:val="16"/>
                <w:szCs w:val="18"/>
              </w:rPr>
            </w:pPr>
          </w:p>
        </w:tc>
      </w:tr>
    </w:tbl>
    <w:p w14:paraId="052BEC1F" w14:textId="1DAADBB7" w:rsidR="00270BDC" w:rsidRDefault="00270BDC" w:rsidP="00270BDC">
      <w:pPr>
        <w:pStyle w:val="Heading2"/>
      </w:pPr>
      <w:bookmarkStart w:id="54" w:name="_Ref163392513"/>
      <w:bookmarkStart w:id="55" w:name="_Toc165464866"/>
      <w:r>
        <w:lastRenderedPageBreak/>
        <w:t>Adsorption equilibrium</w:t>
      </w:r>
      <w:bookmarkEnd w:id="54"/>
      <w:bookmarkEnd w:id="55"/>
    </w:p>
    <w:p w14:paraId="0FBCD46B" w14:textId="14631F31" w:rsidR="003838F8" w:rsidRDefault="00DE5CA7" w:rsidP="00526064">
      <w:pPr>
        <w:jc w:val="both"/>
      </w:pPr>
      <w:r>
        <w:t xml:space="preserve">As explained in </w:t>
      </w:r>
      <w:r w:rsidRPr="006B090E">
        <w:rPr>
          <w:b/>
          <w:bCs/>
        </w:rPr>
        <w:t>paragraph</w:t>
      </w:r>
      <w:r>
        <w:t xml:space="preserve"> </w:t>
      </w:r>
      <w:r w:rsidRPr="006F024E">
        <w:rPr>
          <w:b/>
          <w:bCs/>
        </w:rPr>
        <w:fldChar w:fldCharType="begin"/>
      </w:r>
      <w:r w:rsidRPr="006F024E">
        <w:rPr>
          <w:b/>
          <w:bCs/>
        </w:rPr>
        <w:instrText xml:space="preserve"> REF _Ref163378438 \r \h </w:instrText>
      </w:r>
      <w:r w:rsidR="006F024E">
        <w:rPr>
          <w:b/>
          <w:bCs/>
        </w:rPr>
        <w:instrText xml:space="preserve"> \* MERGEFORMAT </w:instrText>
      </w:r>
      <w:r w:rsidRPr="006F024E">
        <w:rPr>
          <w:b/>
          <w:bCs/>
        </w:rPr>
      </w:r>
      <w:r w:rsidRPr="006F024E">
        <w:rPr>
          <w:b/>
          <w:bCs/>
        </w:rPr>
        <w:fldChar w:fldCharType="separate"/>
      </w:r>
      <w:r w:rsidR="00843CB6">
        <w:rPr>
          <w:b/>
          <w:bCs/>
        </w:rPr>
        <w:t>1.4</w:t>
      </w:r>
      <w:r w:rsidRPr="006F024E">
        <w:rPr>
          <w:b/>
          <w:bCs/>
        </w:rPr>
        <w:fldChar w:fldCharType="end"/>
      </w:r>
      <w:r>
        <w:t xml:space="preserve">, </w:t>
      </w:r>
      <w:r w:rsidR="006F024E">
        <w:t>adsorption is a process where the solute</w:t>
      </w:r>
      <w:r w:rsidR="0014423C">
        <w:t>, also called adsorbate,</w:t>
      </w:r>
      <w:r w:rsidR="006F024E">
        <w:t xml:space="preserve"> accumulates between two phases: the liquid phase and the solid phase. </w:t>
      </w:r>
      <w:r w:rsidR="0014423C">
        <w:t>The adsorbate</w:t>
      </w:r>
      <w:r w:rsidR="00531AA8">
        <w:t xml:space="preserve"> is adsorbed onto </w:t>
      </w:r>
      <w:r w:rsidR="00672315">
        <w:t xml:space="preserve">the </w:t>
      </w:r>
      <w:r w:rsidR="00024449">
        <w:t xml:space="preserve">active sites </w:t>
      </w:r>
      <w:r w:rsidR="00672315">
        <w:t>of</w:t>
      </w:r>
      <w:r w:rsidR="00024449">
        <w:t xml:space="preserve"> the solid surface</w:t>
      </w:r>
      <w:r w:rsidR="002A237B">
        <w:t xml:space="preserve">, i.e. any </w:t>
      </w:r>
      <w:r w:rsidR="00672315">
        <w:t xml:space="preserve">external or internal </w:t>
      </w:r>
      <w:r w:rsidR="002A237B">
        <w:t>surface</w:t>
      </w:r>
      <w:r w:rsidR="00024449">
        <w:t xml:space="preserve"> of the GAC</w:t>
      </w:r>
      <w:r w:rsidR="00672315">
        <w:t>.</w:t>
      </w:r>
      <w:r w:rsidR="000319A3">
        <w:t xml:space="preserve"> As the </w:t>
      </w:r>
      <w:r w:rsidR="00FB56D2">
        <w:t xml:space="preserve">amount of activated carbon </w:t>
      </w:r>
      <w:r w:rsidR="00706730">
        <w:t xml:space="preserve">in the bed </w:t>
      </w:r>
      <w:r w:rsidR="00FB56D2">
        <w:t>is limited, also the number of active sites is limited</w:t>
      </w:r>
      <w:r w:rsidR="00706730">
        <w:t>.</w:t>
      </w:r>
      <w:r w:rsidR="00BD7C4E">
        <w:t xml:space="preserve"> </w:t>
      </w:r>
      <w:r w:rsidR="00706730">
        <w:t>N</w:t>
      </w:r>
      <w:r w:rsidR="00BD7C4E">
        <w:t xml:space="preserve">ot all pollutants are removed but an equilibrium is </w:t>
      </w:r>
      <w:r w:rsidR="00526064">
        <w:t>obtained.</w:t>
      </w:r>
      <w:r w:rsidR="00C7314D">
        <w:t xml:space="preserve"> </w:t>
      </w:r>
      <w:r w:rsidR="00332F10">
        <w:t>The</w:t>
      </w:r>
      <w:r w:rsidR="00C7314D">
        <w:t xml:space="preserve"> adsorption process involves both </w:t>
      </w:r>
      <w:r w:rsidR="00315D03">
        <w:t>sorption and desorption.</w:t>
      </w:r>
      <w:r w:rsidR="00526064">
        <w:t xml:space="preserve"> </w:t>
      </w:r>
      <w:r w:rsidR="00315D03">
        <w:t>E</w:t>
      </w:r>
      <w:r w:rsidR="00526064">
        <w:t xml:space="preserve">quilibrium </w:t>
      </w:r>
      <w:r w:rsidR="00315D03">
        <w:t xml:space="preserve">is reached </w:t>
      </w:r>
      <w:r w:rsidR="00526064">
        <w:t xml:space="preserve">between </w:t>
      </w:r>
      <w:r w:rsidR="00620676">
        <w:t xml:space="preserve">concentrations in the liquid phase and in the solid phase. </w:t>
      </w:r>
    </w:p>
    <w:p w14:paraId="678964A3" w14:textId="77777777" w:rsidR="00620676" w:rsidRDefault="00620676" w:rsidP="00526064">
      <w:pPr>
        <w:jc w:val="both"/>
      </w:pPr>
    </w:p>
    <w:p w14:paraId="6C484ACB" w14:textId="63DABEAD" w:rsidR="005872EB" w:rsidRDefault="00F93B5B" w:rsidP="00526064">
      <w:pPr>
        <w:jc w:val="both"/>
      </w:pPr>
      <w:r>
        <w:t>Equilibrium b</w:t>
      </w:r>
      <w:r w:rsidR="00705F36">
        <w:t xml:space="preserve">ehaviour of a solute </w:t>
      </w:r>
      <w:r w:rsidR="00C96EE1">
        <w:t>in GAC is described through the adsorption isotherm. The isotherm is determined</w:t>
      </w:r>
      <w:r w:rsidR="00D143F5">
        <w:t xml:space="preserve"> </w:t>
      </w:r>
      <w:r w:rsidR="00937D96">
        <w:t>by conducting a conventional static method in a closed system.</w:t>
      </w:r>
      <w:r w:rsidR="00D634D5">
        <w:t xml:space="preserve"> </w:t>
      </w:r>
      <w:r w:rsidR="002F0C15">
        <w:t xml:space="preserve">A prior determined amount of carbon </w:t>
      </w:r>
      <w:r w:rsidR="00A26359">
        <w:t>is added in a beaker together with</w:t>
      </w:r>
      <w:r w:rsidR="001D2FC9">
        <w:t xml:space="preserve"> polluted water</w:t>
      </w:r>
      <w:r w:rsidR="00156C25">
        <w:t>. The water contains single-solute pollution</w:t>
      </w:r>
      <w:r w:rsidR="007F24E5">
        <w:t xml:space="preserve"> </w:t>
      </w:r>
      <w:r w:rsidR="00156C25">
        <w:t>with a known initial concentration.</w:t>
      </w:r>
      <w:r w:rsidR="00083BEC">
        <w:t xml:space="preserve"> Equilibrium is reached</w:t>
      </w:r>
      <w:r w:rsidR="00083BEC" w:rsidRPr="00281ADE">
        <w:t xml:space="preserve"> </w:t>
      </w:r>
      <w:r w:rsidR="00083BEC">
        <w:t>w</w:t>
      </w:r>
      <w:r w:rsidR="00083BEC" w:rsidRPr="007C69CE">
        <w:t xml:space="preserve">hen </w:t>
      </w:r>
      <w:r w:rsidR="00083BEC">
        <w:t xml:space="preserve">the </w:t>
      </w:r>
      <w:r w:rsidR="005872EB">
        <w:t xml:space="preserve">micropollutant </w:t>
      </w:r>
      <w:r w:rsidR="00083BEC" w:rsidRPr="007C69CE">
        <w:t>is long enough in contact with the adsorbent</w:t>
      </w:r>
      <w:r w:rsidR="00083BEC">
        <w:t>.</w:t>
      </w:r>
      <w:r w:rsidR="00156C25">
        <w:t xml:space="preserve"> </w:t>
      </w:r>
      <w:r w:rsidR="00083BEC" w:rsidRPr="007C69CE">
        <w:t>The adsorption and desorption are now equal in rates</w:t>
      </w:r>
      <w:r w:rsidR="00083BEC">
        <w:t xml:space="preserve">. </w:t>
      </w:r>
      <w:r w:rsidR="005872EB">
        <w:t>S</w:t>
      </w:r>
      <w:r w:rsidR="007F24E5">
        <w:t xml:space="preserve">olute concentration </w:t>
      </w:r>
      <w:r w:rsidR="005872EB">
        <w:t>is</w:t>
      </w:r>
      <w:r w:rsidR="007F24E5">
        <w:t xml:space="preserve"> </w:t>
      </w:r>
      <w:r w:rsidR="0006733D">
        <w:t>carefully measured</w:t>
      </w:r>
      <w:r w:rsidR="001F0E51">
        <w:t xml:space="preserve"> after equilibrium.</w:t>
      </w:r>
      <w:r w:rsidR="005872EB">
        <w:t xml:space="preserve"> The two important equilibrium values are</w:t>
      </w:r>
      <w:r w:rsidR="00B37D92">
        <w:t>:</w:t>
      </w:r>
    </w:p>
    <w:p w14:paraId="6BFCFBB2" w14:textId="77777777" w:rsidR="00B37D92" w:rsidRDefault="00B37D92" w:rsidP="00526064">
      <w:pPr>
        <w:jc w:val="both"/>
      </w:pPr>
    </w:p>
    <w:p w14:paraId="39E2E16D" w14:textId="43F12CED" w:rsidR="00B37D92" w:rsidRDefault="00000000" w:rsidP="00B37D92">
      <w:pPr>
        <w:pStyle w:val="ListParagraph"/>
        <w:numPr>
          <w:ilvl w:val="0"/>
          <w:numId w:val="20"/>
        </w:numPr>
      </w:pPr>
      <m:oMath>
        <m:sSub>
          <m:sSubPr>
            <m:ctrlPr>
              <w:rPr>
                <w:rFonts w:ascii="Cambria Math" w:hAnsi="Cambria Math"/>
                <w:b/>
                <w:bCs/>
                <w:i/>
                <w:sz w:val="22"/>
              </w:rPr>
            </m:ctrlPr>
          </m:sSubPr>
          <m:e>
            <m:r>
              <m:rPr>
                <m:sty m:val="bi"/>
              </m:rPr>
              <w:rPr>
                <w:rFonts w:ascii="Cambria Math" w:hAnsi="Cambria Math"/>
                <w:sz w:val="22"/>
              </w:rPr>
              <m:t>q</m:t>
            </m:r>
          </m:e>
          <m:sub>
            <m:r>
              <m:rPr>
                <m:sty m:val="bi"/>
              </m:rPr>
              <w:rPr>
                <w:rFonts w:ascii="Cambria Math" w:hAnsi="Cambria Math"/>
                <w:sz w:val="22"/>
              </w:rPr>
              <m:t>e</m:t>
            </m:r>
          </m:sub>
        </m:sSub>
        <m:r>
          <w:rPr>
            <w:rFonts w:ascii="Cambria Math" w:hAnsi="Cambria Math"/>
            <w:sz w:val="22"/>
          </w:rPr>
          <m:t xml:space="preserve"> </m:t>
        </m:r>
      </m:oMath>
      <w:r w:rsidR="00B37D92">
        <w:rPr>
          <w:rFonts w:eastAsiaTheme="minorEastAsia"/>
        </w:rPr>
        <w:t>= [pollutant] in solid</w:t>
      </w:r>
      <w:r w:rsidR="003F5B55">
        <w:rPr>
          <w:rFonts w:eastAsiaTheme="minorEastAsia"/>
        </w:rPr>
        <w:t xml:space="preserve"> </w:t>
      </w:r>
      <w:r w:rsidR="007857ED">
        <w:rPr>
          <w:rFonts w:eastAsiaTheme="minorEastAsia"/>
        </w:rPr>
        <w:t xml:space="preserve"> </w:t>
      </w:r>
      <w:r w:rsidR="00B37D92">
        <w:rPr>
          <w:rFonts w:eastAsiaTheme="minorEastAsia"/>
        </w:rPr>
        <w:t xml:space="preserve">phase </w:t>
      </w:r>
      <w:r w:rsidR="00B37D92" w:rsidRPr="00967265">
        <w:rPr>
          <w:rFonts w:eastAsiaTheme="minorEastAsia"/>
        </w:rPr>
        <w:t xml:space="preserve">at equilibrium </w:t>
      </w:r>
      <w:r w:rsidR="00B37D92">
        <w:rPr>
          <w:rFonts w:eastAsiaTheme="minorEastAsia"/>
        </w:rPr>
        <w:t>(mg/</w:t>
      </w:r>
      <w:r w:rsidR="00B37D92">
        <w:t>g AC)</w:t>
      </w:r>
      <w:r w:rsidR="000C249C">
        <w:t>, also called adsorption capacity</w:t>
      </w:r>
    </w:p>
    <w:p w14:paraId="4FEEE5B1" w14:textId="7AE1A754" w:rsidR="00B37D92" w:rsidRPr="00FE6D4B" w:rsidRDefault="00000000" w:rsidP="00B37D92">
      <w:pPr>
        <w:pStyle w:val="ListParagraph"/>
        <w:numPr>
          <w:ilvl w:val="0"/>
          <w:numId w:val="20"/>
        </w:numPr>
      </w:pPr>
      <m:oMath>
        <m:sSub>
          <m:sSubPr>
            <m:ctrlPr>
              <w:rPr>
                <w:rFonts w:ascii="Cambria Math" w:hAnsi="Cambria Math"/>
                <w:b/>
                <w:bCs/>
                <w:i/>
                <w:sz w:val="22"/>
              </w:rPr>
            </m:ctrlPr>
          </m:sSubPr>
          <m:e>
            <m:r>
              <m:rPr>
                <m:sty m:val="bi"/>
              </m:rPr>
              <w:rPr>
                <w:rFonts w:ascii="Cambria Math" w:hAnsi="Cambria Math"/>
                <w:sz w:val="22"/>
              </w:rPr>
              <m:t>C</m:t>
            </m:r>
          </m:e>
          <m:sub>
            <m:r>
              <m:rPr>
                <m:sty m:val="bi"/>
              </m:rPr>
              <w:rPr>
                <w:rFonts w:ascii="Cambria Math" w:hAnsi="Cambria Math"/>
                <w:sz w:val="22"/>
              </w:rPr>
              <m:t>e</m:t>
            </m:r>
          </m:sub>
        </m:sSub>
        <m:r>
          <w:rPr>
            <w:rFonts w:ascii="Cambria Math" w:hAnsi="Cambria Math"/>
            <w:sz w:val="22"/>
          </w:rPr>
          <m:t xml:space="preserve"> </m:t>
        </m:r>
      </m:oMath>
      <w:r w:rsidR="000C249C">
        <w:rPr>
          <w:rFonts w:eastAsiaTheme="minorEastAsia"/>
        </w:rPr>
        <w:t xml:space="preserve">= </w:t>
      </w:r>
      <w:r w:rsidR="00B37D92" w:rsidRPr="00FE6D4B">
        <w:rPr>
          <w:rFonts w:eastAsiaTheme="minorEastAsia"/>
        </w:rPr>
        <w:t>[pollutant] in liquid</w:t>
      </w:r>
      <w:r w:rsidR="00B37D92">
        <w:rPr>
          <w:rFonts w:eastAsiaTheme="minorEastAsia"/>
        </w:rPr>
        <w:t xml:space="preserve"> </w:t>
      </w:r>
      <w:r w:rsidR="00B37D92" w:rsidRPr="00FE6D4B">
        <w:rPr>
          <w:rFonts w:eastAsiaTheme="minorEastAsia"/>
        </w:rPr>
        <w:t>phase at eq</w:t>
      </w:r>
      <w:r w:rsidR="00B37D92">
        <w:rPr>
          <w:rFonts w:eastAsiaTheme="minorEastAsia"/>
        </w:rPr>
        <w:t>uilibrium</w:t>
      </w:r>
      <w:r w:rsidR="00B37D92" w:rsidRPr="00FE6D4B">
        <w:rPr>
          <w:rFonts w:eastAsiaTheme="minorEastAsia"/>
        </w:rPr>
        <w:t xml:space="preserve"> (</w:t>
      </w:r>
      <w:r w:rsidR="00B37D92">
        <w:rPr>
          <w:rFonts w:eastAsiaTheme="minorEastAsia"/>
        </w:rPr>
        <w:t>m</w:t>
      </w:r>
      <w:r w:rsidR="00B37D92" w:rsidRPr="00FE6D4B">
        <w:rPr>
          <w:rFonts w:eastAsiaTheme="minorEastAsia"/>
        </w:rPr>
        <w:t>g/</w:t>
      </w:r>
      <w:r w:rsidR="00B37D92">
        <w:t>L</w:t>
      </w:r>
      <w:r w:rsidR="00B37D92" w:rsidRPr="00FE6D4B">
        <w:t xml:space="preserve"> bulk liquid)</w:t>
      </w:r>
    </w:p>
    <w:p w14:paraId="00DF0769" w14:textId="77777777" w:rsidR="005872EB" w:rsidRDefault="005872EB" w:rsidP="00526064">
      <w:pPr>
        <w:jc w:val="both"/>
      </w:pPr>
    </w:p>
    <w:p w14:paraId="574A016D" w14:textId="3B7F197E" w:rsidR="00B47F95" w:rsidRDefault="00897ABB" w:rsidP="00B47F95">
      <w:pPr>
        <w:jc w:val="both"/>
      </w:pPr>
      <w:r>
        <w:t>These values are determined for different initial solute concentrations, and the relationship is plotted</w:t>
      </w:r>
      <w:r w:rsidR="0042325C">
        <w:t>.</w:t>
      </w:r>
      <w:r w:rsidR="00F1339A">
        <w:t xml:space="preserve"> </w:t>
      </w:r>
      <w:r w:rsidR="0042325C">
        <w:t>Th</w:t>
      </w:r>
      <w:r w:rsidR="00A249B4">
        <w:t>e</w:t>
      </w:r>
      <w:r w:rsidR="0042325C">
        <w:t xml:space="preserve"> relationship is called the equilibrium isotherm and can be seen in</w:t>
      </w:r>
      <w:r w:rsidR="00F1339A">
        <w:t xml:space="preserve"> </w:t>
      </w:r>
      <w:r w:rsidR="00F1339A" w:rsidRPr="00F1339A">
        <w:rPr>
          <w:b/>
          <w:bCs/>
        </w:rPr>
        <w:fldChar w:fldCharType="begin"/>
      </w:r>
      <w:r w:rsidR="00F1339A" w:rsidRPr="00F1339A">
        <w:rPr>
          <w:b/>
          <w:bCs/>
        </w:rPr>
        <w:instrText xml:space="preserve"> REF _Ref163475823 \h  \* MERGEFORMAT </w:instrText>
      </w:r>
      <w:r w:rsidR="00F1339A" w:rsidRPr="00F1339A">
        <w:rPr>
          <w:b/>
          <w:bCs/>
        </w:rPr>
      </w:r>
      <w:r w:rsidR="00F1339A" w:rsidRPr="00F1339A">
        <w:rPr>
          <w:b/>
          <w:bCs/>
        </w:rPr>
        <w:fldChar w:fldCharType="separate"/>
      </w:r>
      <w:r w:rsidR="00843CB6" w:rsidRPr="00381957">
        <w:rPr>
          <w:b/>
          <w:bCs/>
        </w:rPr>
        <w:t xml:space="preserve">Figure </w:t>
      </w:r>
      <w:r w:rsidR="00843CB6" w:rsidRPr="00843CB6">
        <w:rPr>
          <w:b/>
          <w:bCs/>
          <w:noProof/>
        </w:rPr>
        <w:t>12</w:t>
      </w:r>
      <w:r w:rsidR="00F1339A" w:rsidRPr="00F1339A">
        <w:rPr>
          <w:b/>
          <w:bCs/>
        </w:rPr>
        <w:fldChar w:fldCharType="end"/>
      </w:r>
      <w:r w:rsidR="00F1339A">
        <w:t>.</w:t>
      </w:r>
      <w:r w:rsidR="0042325C">
        <w:t xml:space="preserve"> </w:t>
      </w:r>
      <w:r w:rsidR="00674073">
        <w:t xml:space="preserve">Due </w:t>
      </w:r>
      <w:r w:rsidR="00A249B4">
        <w:t>to</w:t>
      </w:r>
      <w:r w:rsidR="00D45C5B">
        <w:t xml:space="preserve"> complexity of adsorbate – adsorbent interactions, diverse shapes of isotherms exist</w:t>
      </w:r>
      <w:r w:rsidR="008402DC">
        <w:t xml:space="preserve"> for diverse adsorption systems</w:t>
      </w:r>
      <w:r w:rsidR="0042325C">
        <w:t xml:space="preserve">, see </w:t>
      </w:r>
      <w:r w:rsidR="0042325C" w:rsidRPr="0042325C">
        <w:rPr>
          <w:b/>
          <w:bCs/>
        </w:rPr>
        <w:fldChar w:fldCharType="begin"/>
      </w:r>
      <w:r w:rsidR="0042325C" w:rsidRPr="0042325C">
        <w:rPr>
          <w:b/>
          <w:bCs/>
        </w:rPr>
        <w:instrText xml:space="preserve"> REF _Ref163475823 \h  \* MERGEFORMAT </w:instrText>
      </w:r>
      <w:r w:rsidR="0042325C" w:rsidRPr="0042325C">
        <w:rPr>
          <w:b/>
          <w:bCs/>
        </w:rPr>
      </w:r>
      <w:r w:rsidR="0042325C" w:rsidRPr="0042325C">
        <w:rPr>
          <w:b/>
          <w:bCs/>
        </w:rPr>
        <w:fldChar w:fldCharType="separate"/>
      </w:r>
      <w:r w:rsidR="00843CB6" w:rsidRPr="00381957">
        <w:rPr>
          <w:b/>
          <w:bCs/>
        </w:rPr>
        <w:t xml:space="preserve">Figure </w:t>
      </w:r>
      <w:r w:rsidR="00843CB6" w:rsidRPr="00843CB6">
        <w:rPr>
          <w:b/>
          <w:bCs/>
          <w:noProof/>
        </w:rPr>
        <w:t>12</w:t>
      </w:r>
      <w:r w:rsidR="0042325C" w:rsidRPr="0042325C">
        <w:rPr>
          <w:b/>
          <w:bCs/>
        </w:rPr>
        <w:fldChar w:fldCharType="end"/>
      </w:r>
      <w:r w:rsidR="0042325C" w:rsidRPr="0042325C">
        <w:rPr>
          <w:b/>
          <w:bCs/>
        </w:rPr>
        <w:t>(a)</w:t>
      </w:r>
      <w:r w:rsidR="00D45C5B">
        <w:t xml:space="preserve">. </w:t>
      </w:r>
      <w:r w:rsidR="00EF7ADF">
        <w:t>This is why</w:t>
      </w:r>
      <w:r w:rsidR="00AA10A3">
        <w:t>, for the respective micropollutant and GAC,</w:t>
      </w:r>
      <w:r w:rsidR="00EF7ADF">
        <w:t xml:space="preserve"> </w:t>
      </w:r>
      <w:r w:rsidR="00D45C5B">
        <w:t>it is</w:t>
      </w:r>
      <w:r w:rsidR="00087682">
        <w:t xml:space="preserve"> desired to determine equilibrium behaviour experimentally</w:t>
      </w:r>
      <w:r w:rsidR="0031164E">
        <w:t xml:space="preserve">. </w:t>
      </w:r>
      <w:r w:rsidR="00455D16">
        <w:t>Examples of L-shape isotherms are</w:t>
      </w:r>
      <w:r w:rsidR="00B65001">
        <w:t xml:space="preserve"> schematically</w:t>
      </w:r>
      <w:r w:rsidR="00455D16">
        <w:t xml:space="preserve"> shown in </w:t>
      </w:r>
      <w:r w:rsidR="00455D16" w:rsidRPr="00455D16">
        <w:rPr>
          <w:b/>
          <w:bCs/>
        </w:rPr>
        <w:fldChar w:fldCharType="begin"/>
      </w:r>
      <w:r w:rsidR="00455D16" w:rsidRPr="00455D16">
        <w:rPr>
          <w:b/>
          <w:bCs/>
        </w:rPr>
        <w:instrText xml:space="preserve"> REF _Ref163475823 \h  \* MERGEFORMAT </w:instrText>
      </w:r>
      <w:r w:rsidR="00455D16" w:rsidRPr="00455D16">
        <w:rPr>
          <w:b/>
          <w:bCs/>
        </w:rPr>
      </w:r>
      <w:r w:rsidR="00455D16" w:rsidRPr="00455D16">
        <w:rPr>
          <w:b/>
          <w:bCs/>
        </w:rPr>
        <w:fldChar w:fldCharType="separate"/>
      </w:r>
      <w:r w:rsidR="00843CB6" w:rsidRPr="00381957">
        <w:rPr>
          <w:b/>
          <w:bCs/>
        </w:rPr>
        <w:t xml:space="preserve">Figure </w:t>
      </w:r>
      <w:r w:rsidR="00843CB6" w:rsidRPr="00843CB6">
        <w:rPr>
          <w:b/>
          <w:bCs/>
          <w:noProof/>
        </w:rPr>
        <w:t>12</w:t>
      </w:r>
      <w:r w:rsidR="00455D16" w:rsidRPr="00455D16">
        <w:rPr>
          <w:b/>
          <w:bCs/>
        </w:rPr>
        <w:fldChar w:fldCharType="end"/>
      </w:r>
      <w:r w:rsidR="00455D16" w:rsidRPr="00455D16">
        <w:rPr>
          <w:b/>
          <w:bCs/>
        </w:rPr>
        <w:t>(b)</w:t>
      </w:r>
      <w:r w:rsidR="00442F01">
        <w:t xml:space="preserve">. </w:t>
      </w:r>
      <w:r w:rsidR="00646F5E">
        <w:t xml:space="preserve">Differences can be </w:t>
      </w:r>
      <w:r w:rsidR="00B33BA4">
        <w:t>attributed to various</w:t>
      </w:r>
      <w:r w:rsidR="00646F5E">
        <w:t xml:space="preserve"> micropollutants</w:t>
      </w:r>
      <w:r w:rsidR="00464429">
        <w:t>,</w:t>
      </w:r>
      <w:r w:rsidR="00646F5E">
        <w:t xml:space="preserve"> for example.</w:t>
      </w:r>
      <w:r w:rsidR="00B33BA4">
        <w:t xml:space="preserve"> The red isotherm seems to be </w:t>
      </w:r>
      <w:r w:rsidR="00597324">
        <w:t xml:space="preserve">superior because </w:t>
      </w:r>
      <w:r w:rsidR="00BE2A66">
        <w:t>adsorption capacity is highest</w:t>
      </w:r>
      <w:r w:rsidR="00360603">
        <w:t xml:space="preserve"> at any dos</w:t>
      </w:r>
      <w:r w:rsidR="00F26CC2">
        <w:t>age</w:t>
      </w:r>
      <w:r w:rsidR="00360603">
        <w:t>.</w:t>
      </w:r>
    </w:p>
    <w:p w14:paraId="7092DDD2" w14:textId="77777777" w:rsidR="00B47F95" w:rsidRDefault="00B47F95" w:rsidP="00B47F95">
      <w:pPr>
        <w:jc w:val="both"/>
      </w:pPr>
    </w:p>
    <w:p w14:paraId="4D54BAAC" w14:textId="0B48D0A1" w:rsidR="00B47F95" w:rsidRDefault="00914DBC" w:rsidP="00B47F95">
      <w:pPr>
        <w:keepNext/>
        <w:jc w:val="center"/>
      </w:pPr>
      <w:r w:rsidRPr="00914DBC">
        <w:rPr>
          <w:noProof/>
        </w:rPr>
        <w:drawing>
          <wp:inline distT="0" distB="0" distL="0" distR="0" wp14:anchorId="03787008" wp14:editId="6932B6B0">
            <wp:extent cx="5727700" cy="2774315"/>
            <wp:effectExtent l="0" t="0" r="6350" b="6985"/>
            <wp:docPr id="224035020" name="Picture 4" descr="A graph of different colored lines&#10;&#10;Description automatically generated">
              <a:extLst xmlns:a="http://schemas.openxmlformats.org/drawingml/2006/main">
                <a:ext uri="{FF2B5EF4-FFF2-40B4-BE49-F238E27FC236}">
                  <a16:creationId xmlns:a16="http://schemas.microsoft.com/office/drawing/2014/main" id="{4C4AB022-BE35-87CF-4F7E-B6FDE469E48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4035020" name="Picture 4" descr="A graph of different colored lines&#10;&#10;Description automatically generated">
                      <a:extLst>
                        <a:ext uri="{FF2B5EF4-FFF2-40B4-BE49-F238E27FC236}">
                          <a16:creationId xmlns:a16="http://schemas.microsoft.com/office/drawing/2014/main" id="{4C4AB022-BE35-87CF-4F7E-B6FDE469E489}"/>
                        </a:ext>
                      </a:extLst>
                    </pic:cNvPr>
                    <pic:cNvPicPr>
                      <a:picLocks noChangeAspect="1"/>
                    </pic:cNvPicPr>
                  </pic:nvPicPr>
                  <pic:blipFill>
                    <a:blip r:embed="rId19"/>
                    <a:stretch>
                      <a:fillRect/>
                    </a:stretch>
                  </pic:blipFill>
                  <pic:spPr>
                    <a:xfrm>
                      <a:off x="0" y="0"/>
                      <a:ext cx="5727700" cy="2774315"/>
                    </a:xfrm>
                    <a:prstGeom prst="rect">
                      <a:avLst/>
                    </a:prstGeom>
                  </pic:spPr>
                </pic:pic>
              </a:graphicData>
            </a:graphic>
          </wp:inline>
        </w:drawing>
      </w:r>
    </w:p>
    <w:p w14:paraId="468A3C37" w14:textId="2D1B245A" w:rsidR="00B47F95" w:rsidRDefault="00B47F95" w:rsidP="00B47F95">
      <w:pPr>
        <w:pStyle w:val="Caption"/>
        <w:jc w:val="center"/>
        <w:rPr>
          <w:b/>
          <w:bCs/>
          <w:i w:val="0"/>
          <w:iCs w:val="0"/>
        </w:rPr>
      </w:pPr>
      <w:bookmarkStart w:id="56" w:name="_Ref163475823"/>
      <w:r w:rsidRPr="00381957">
        <w:rPr>
          <w:b/>
          <w:bCs/>
          <w:i w:val="0"/>
          <w:iCs w:val="0"/>
        </w:rPr>
        <w:t xml:space="preserve">Figure </w:t>
      </w:r>
      <w:r>
        <w:rPr>
          <w:b/>
          <w:bCs/>
          <w:i w:val="0"/>
          <w:iCs w:val="0"/>
        </w:rPr>
        <w:fldChar w:fldCharType="begin"/>
      </w:r>
      <w:r>
        <w:rPr>
          <w:b/>
          <w:bCs/>
          <w:i w:val="0"/>
          <w:iCs w:val="0"/>
        </w:rPr>
        <w:instrText xml:space="preserve"> SEQ Figure \* ARABIC </w:instrText>
      </w:r>
      <w:r>
        <w:rPr>
          <w:b/>
          <w:bCs/>
          <w:i w:val="0"/>
          <w:iCs w:val="0"/>
        </w:rPr>
        <w:fldChar w:fldCharType="separate"/>
      </w:r>
      <w:r w:rsidR="00843CB6">
        <w:rPr>
          <w:b/>
          <w:bCs/>
          <w:i w:val="0"/>
          <w:iCs w:val="0"/>
          <w:noProof/>
        </w:rPr>
        <w:t>12</w:t>
      </w:r>
      <w:r>
        <w:rPr>
          <w:b/>
          <w:bCs/>
          <w:i w:val="0"/>
          <w:iCs w:val="0"/>
        </w:rPr>
        <w:fldChar w:fldCharType="end"/>
      </w:r>
      <w:bookmarkEnd w:id="56"/>
      <w:r w:rsidRPr="00381957">
        <w:rPr>
          <w:b/>
          <w:bCs/>
          <w:i w:val="0"/>
          <w:iCs w:val="0"/>
        </w:rPr>
        <w:t xml:space="preserve"> </w:t>
      </w:r>
      <w:r w:rsidR="0042325C">
        <w:rPr>
          <w:b/>
          <w:bCs/>
          <w:i w:val="0"/>
          <w:iCs w:val="0"/>
        </w:rPr>
        <w:t>Equilibrium isotherms</w:t>
      </w:r>
      <w:r w:rsidR="000A405C">
        <w:rPr>
          <w:b/>
          <w:bCs/>
          <w:i w:val="0"/>
          <w:iCs w:val="0"/>
        </w:rPr>
        <w:t>: (a) classification according to shape, (b)</w:t>
      </w:r>
      <w:r w:rsidR="00F250DD">
        <w:rPr>
          <w:b/>
          <w:bCs/>
          <w:i w:val="0"/>
          <w:iCs w:val="0"/>
        </w:rPr>
        <w:t xml:space="preserve"> shape L examples,</w:t>
      </w:r>
      <w:r w:rsidRPr="00381957">
        <w:rPr>
          <w:b/>
          <w:bCs/>
          <w:i w:val="0"/>
          <w:iCs w:val="0"/>
        </w:rPr>
        <w:t xml:space="preserve"> </w:t>
      </w:r>
      <w:r w:rsidR="00F250DD">
        <w:rPr>
          <w:b/>
          <w:bCs/>
          <w:i w:val="0"/>
          <w:iCs w:val="0"/>
        </w:rPr>
        <w:br/>
      </w:r>
      <w:r w:rsidRPr="00381957">
        <w:rPr>
          <w:b/>
          <w:bCs/>
          <w:i w:val="0"/>
          <w:iCs w:val="0"/>
        </w:rPr>
        <w:t xml:space="preserve">each colour is a different sorption </w:t>
      </w:r>
      <w:r w:rsidRPr="00A6036B">
        <w:rPr>
          <w:b/>
          <w:bCs/>
          <w:i w:val="0"/>
          <w:iCs w:val="0"/>
        </w:rPr>
        <w:t xml:space="preserve">system </w:t>
      </w:r>
      <w:r w:rsidR="000A405C">
        <w:rPr>
          <w:b/>
          <w:bCs/>
          <w:i w:val="0"/>
          <w:iCs w:val="0"/>
        </w:rPr>
        <w:br/>
      </w:r>
      <w:r w:rsidR="00514D36" w:rsidRPr="000A405C">
        <w:rPr>
          <w:b/>
          <w:bCs/>
          <w:i w:val="0"/>
          <w:iCs w:val="0"/>
        </w:rPr>
        <w:fldChar w:fldCharType="begin"/>
      </w:r>
      <w:r w:rsidR="00514D36" w:rsidRPr="000A405C">
        <w:rPr>
          <w:b/>
          <w:bCs/>
          <w:i w:val="0"/>
          <w:iCs w:val="0"/>
        </w:rPr>
        <w:instrText xml:space="preserve"> ADDIN ZOTERO_ITEM CSL_CITATION {"citationID":"iUo1Tc3w","properties":{"formattedCitation":"(Vanoppen, 2023; Xu et al., 2013)","plainCitation":"(Vanoppen, 2023; Xu et al., 2013)","noteIndex":0},"citationItems":[{"id":8,"uris":["http://zotero.org/users/local/h6YJVYLe/items/JEY9QZJR"],"itemData":{"id":8,"type":"chapter","container-title":"Environmental Technology: Water","publisher":"UGent-BW","title":"6 Activated Carbon Filtration","author":[{"family":"Vanoppen","given":"Marjolein"}],"issued":{"date-parts":[["2023"]]}}},{"id":156,"uris":["http://zotero.org/users/local/h6YJVYLe/items/BJEA498A"],"itemData":{"id":156,"type":"article-journal","abstract":"Adsorption is one of the widely used processes in the chemical industry environmental application. As compared to mathematical models proposed to describe batch adsorption in terms of isotherm and kinetic behavior, insufficient models are available to describe and predict fixed-bed or column adsorption, though the latter one is the main option in practical application. The present review first provides a brief summary on basic concepts and mathematic models to describe the mass transfer and isotherm behavior of batch adsorption, which dominate the column adsorption behavior in nature. Afterwards, the widely used models developed to predict the breakthrough curve, i.e., the general rate models, linear driving force (LDF) model, wave propagation theory model, constant pattern model, Clark model, Thomas model, Bohart-Adams model, Yoon-Nelson model, Wang model, Wolborska model, and modified dose-response model, are briefly introduced from the mechanism and mathematical viewpoint. Their basic characteristics, including the advantages and inherit shortcomings, are also discussed. This review could help those interested in column adsorption to reasonably choose or develop an accurate and convenient model for their study and practical application.","container-title":"Journal of Zhejiang University SCIENCE A","DOI":"10.1631/jzus.A1300029","ISSN":"1673-565X, 1862-1775","issue":"3","journalAbbreviation":"J. Zhejiang Univ. Sci. A","language":"en","page":"155-176","source":"DOI.org (Crossref)","title":"Mathematically modeling fixed-bed adsorption in aqueous systems","volume":"14","author":[{"family":"Xu","given":"Zhe"},{"family":"Cai","given":"Jian-guo"},{"family":"Pan","given":"Bing-cai"}],"issued":{"date-parts":[["2013",3]]}}}],"schema":"https://github.com/citation-style-language/schema/raw/master/csl-citation.json"} </w:instrText>
      </w:r>
      <w:r w:rsidR="00514D36" w:rsidRPr="000A405C">
        <w:rPr>
          <w:b/>
          <w:bCs/>
          <w:i w:val="0"/>
          <w:iCs w:val="0"/>
        </w:rPr>
        <w:fldChar w:fldCharType="separate"/>
      </w:r>
      <w:r w:rsidR="00514D36" w:rsidRPr="000A405C">
        <w:rPr>
          <w:rFonts w:cs="Arial"/>
          <w:b/>
          <w:bCs/>
          <w:i w:val="0"/>
          <w:iCs w:val="0"/>
        </w:rPr>
        <w:t>(Vanoppen, 2023; Xu et al., 2013)</w:t>
      </w:r>
      <w:r w:rsidR="00514D36" w:rsidRPr="000A405C">
        <w:rPr>
          <w:b/>
          <w:bCs/>
          <w:i w:val="0"/>
          <w:iCs w:val="0"/>
        </w:rPr>
        <w:fldChar w:fldCharType="end"/>
      </w:r>
    </w:p>
    <w:p w14:paraId="29FF8D07" w14:textId="36123202" w:rsidR="008A5BE7" w:rsidRDefault="00170576" w:rsidP="007C5DA1">
      <w:r>
        <w:t>It is assumed that</w:t>
      </w:r>
      <w:r w:rsidR="00D07311">
        <w:t xml:space="preserve"> at the surface of the adsorbent, the</w:t>
      </w:r>
      <w:r w:rsidR="001A3681">
        <w:t xml:space="preserve"> solid-phase solute concentration (amount of solute adsorbed) is in equilibrium with the liquid-phase solute concentration</w:t>
      </w:r>
      <w:r w:rsidR="00FA2D19">
        <w:t xml:space="preserve"> </w:t>
      </w:r>
      <w:r w:rsidR="004A01F3">
        <w:fldChar w:fldCharType="begin"/>
      </w:r>
      <w:r w:rsidR="004A01F3">
        <w:instrText xml:space="preserve"> ADDIN ZOTERO_ITEM CSL_CITATION {"citationID":"UOIiH8gK","properties":{"formattedCitation":"(Jarvie et al., 2005)","plainCitation":"(Jarvie et al., 2005)","noteIndex":0},"citationItems":[{"id":160,"uris":["http://zotero.org/users/local/h6YJVYLe/items/PXBF55SJ"],"itemData":{"id":160,"type":"article-journal","abstract":"Granular activated carbon (GAC) adsorption is an effective treatment technology for the removal of synthetic organic chemicals (SOCs) from drinking water supplies. This treatment process can be expensive if not properly designed. Application of mathematical models is an attractive method to evaluate the impact of process variables on process design and performance. Practical guidelines were developed to select an appropriate model framework and to estimate site-speciﬁc model parameters to predict GAC adsorber performance. Pilot plant and ﬁeld-scale data from 11 different studies were utilized to investigate the effectiveness of this approach in predicting adsorber performance in the presence of background organic batter (BOM). These data represent surface and ground water sources from four different countries. The modeling approach was able to adequately describe ﬁxed-bed adsorber performance for the purpose of determining the carbon usage rate and process design variables. This approach is more accurate at predicting bed life in the presence of BOM than the current methods commonly used by practicing engineers.","container-title":"Water Research","DOI":"10.1016/j.watres.2005.04.023","ISSN":"00431354","issue":"11","journalAbbreviation":"Water Research","language":"en","license":"https://www.elsevier.com/tdm/userlicense/1.0/","page":"2407-2421","source":"DOI.org (Crossref)","title":"Simulating the performance of fixed-bed granular activated carbon adsorbers: Removal of synthetic organic chemicals in the presence of background organic matter","title-short":"Simulating the performance of fixed-bed granular activated carbon adsorbers","volume":"39","author":[{"family":"Jarvie","given":"Michelle Edith"},{"family":"Hand","given":"David W"},{"family":"Bhuvendralingam","given":"Shanmugalingam"},{"family":"Crittenden","given":"John C"},{"family":"Hokanson","given":"Dave R"}],"issued":{"date-parts":[["2005",6]]}}}],"schema":"https://github.com/citation-style-language/schema/raw/master/csl-citation.json"} </w:instrText>
      </w:r>
      <w:r w:rsidR="004A01F3">
        <w:fldChar w:fldCharType="separate"/>
      </w:r>
      <w:r w:rsidR="004A01F3" w:rsidRPr="004A01F3">
        <w:rPr>
          <w:rFonts w:cs="Arial"/>
        </w:rPr>
        <w:t>(Jarvie et al., 2005)</w:t>
      </w:r>
      <w:r w:rsidR="004A01F3">
        <w:fldChar w:fldCharType="end"/>
      </w:r>
      <w:r w:rsidR="00D11D89">
        <w:t>.</w:t>
      </w:r>
      <w:r w:rsidR="008A5BE7">
        <w:br w:type="page"/>
      </w:r>
    </w:p>
    <w:p w14:paraId="45F7F3CA" w14:textId="4C36E6DE" w:rsidR="003E726D" w:rsidRDefault="003E726D">
      <w:pPr>
        <w:spacing w:after="160" w:line="2" w:lineRule="auto"/>
        <w:rPr>
          <w:i/>
          <w:iCs/>
        </w:rPr>
      </w:pPr>
    </w:p>
    <w:p w14:paraId="43DFDFE5" w14:textId="27448D18" w:rsidR="00270BDC" w:rsidRDefault="00270BDC" w:rsidP="00C016C3">
      <w:pPr>
        <w:pStyle w:val="Heading2"/>
      </w:pPr>
      <w:bookmarkStart w:id="57" w:name="_Toc165464867"/>
      <w:r>
        <w:t>Adsorption kinetics</w:t>
      </w:r>
      <w:bookmarkEnd w:id="57"/>
    </w:p>
    <w:p w14:paraId="5068CCA1" w14:textId="4DC23983" w:rsidR="00440A9C" w:rsidRPr="008E4533" w:rsidRDefault="00047F21" w:rsidP="00D17F77">
      <w:pPr>
        <w:jc w:val="both"/>
      </w:pPr>
      <w:r>
        <w:t>The adsorption kinetics describe the whole movement process of the</w:t>
      </w:r>
      <w:r w:rsidR="00584477">
        <w:t xml:space="preserve"> solute inside the </w:t>
      </w:r>
      <w:r w:rsidR="00C9625C">
        <w:t xml:space="preserve">fixed-bed adsorption </w:t>
      </w:r>
      <w:r w:rsidR="00584477">
        <w:t xml:space="preserve">column. </w:t>
      </w:r>
      <w:r w:rsidR="009B4911">
        <w:t>There is more than the adsorption reacti</w:t>
      </w:r>
      <w:r w:rsidR="00475F48">
        <w:t>on itself</w:t>
      </w:r>
      <w:r w:rsidR="00B82598">
        <w:t xml:space="preserve"> </w:t>
      </w:r>
      <w:r w:rsidR="0016663E">
        <w:t>that is</w:t>
      </w:r>
      <w:r w:rsidR="00B82598">
        <w:t xml:space="preserve"> described in </w:t>
      </w:r>
      <w:r w:rsidR="00B82598" w:rsidRPr="006B090E">
        <w:rPr>
          <w:b/>
          <w:bCs/>
        </w:rPr>
        <w:t xml:space="preserve">section </w:t>
      </w:r>
      <w:r w:rsidR="00B82598" w:rsidRPr="00053F96">
        <w:rPr>
          <w:b/>
          <w:bCs/>
        </w:rPr>
        <w:fldChar w:fldCharType="begin"/>
      </w:r>
      <w:r w:rsidR="00B82598" w:rsidRPr="00053F96">
        <w:rPr>
          <w:b/>
          <w:bCs/>
        </w:rPr>
        <w:instrText xml:space="preserve"> REF _Ref163392513 \r \h </w:instrText>
      </w:r>
      <w:r w:rsidR="00B82598">
        <w:rPr>
          <w:b/>
          <w:bCs/>
        </w:rPr>
        <w:instrText xml:space="preserve"> \* MERGEFORMAT </w:instrText>
      </w:r>
      <w:r w:rsidR="00B82598" w:rsidRPr="00053F96">
        <w:rPr>
          <w:b/>
          <w:bCs/>
        </w:rPr>
      </w:r>
      <w:r w:rsidR="00B82598" w:rsidRPr="00053F96">
        <w:rPr>
          <w:b/>
          <w:bCs/>
        </w:rPr>
        <w:fldChar w:fldCharType="separate"/>
      </w:r>
      <w:r w:rsidR="00843CB6">
        <w:rPr>
          <w:b/>
          <w:bCs/>
        </w:rPr>
        <w:t>1.7</w:t>
      </w:r>
      <w:r w:rsidR="00B82598" w:rsidRPr="00053F96">
        <w:rPr>
          <w:b/>
          <w:bCs/>
        </w:rPr>
        <w:fldChar w:fldCharType="end"/>
      </w:r>
      <w:r w:rsidR="00475F48">
        <w:t xml:space="preserve">. </w:t>
      </w:r>
      <w:r w:rsidR="001418B5">
        <w:t xml:space="preserve">Only </w:t>
      </w:r>
      <w:r w:rsidR="001B11E6">
        <w:t>considering adsorption</w:t>
      </w:r>
      <w:r w:rsidR="00C9625C">
        <w:t xml:space="preserve"> </w:t>
      </w:r>
      <w:r w:rsidR="001B11E6">
        <w:t xml:space="preserve">onto </w:t>
      </w:r>
      <w:r w:rsidR="0016663E">
        <w:t>the</w:t>
      </w:r>
      <w:r w:rsidR="001B11E6">
        <w:t xml:space="preserve"> active site</w:t>
      </w:r>
      <w:r w:rsidR="0016663E">
        <w:t>s</w:t>
      </w:r>
      <w:r w:rsidR="001B11E6">
        <w:t xml:space="preserve"> is not sufficient when modelling</w:t>
      </w:r>
      <w:r w:rsidR="008E2A9E">
        <w:t xml:space="preserve"> GAC columns.</w:t>
      </w:r>
      <w:r w:rsidR="00C54736">
        <w:t xml:space="preserve"> There </w:t>
      </w:r>
      <w:r w:rsidR="003B3482">
        <w:t xml:space="preserve">is a </w:t>
      </w:r>
      <w:r w:rsidR="00D17F77">
        <w:t>sequence of steps preceding adsorption</w:t>
      </w:r>
      <w:r w:rsidR="00825538">
        <w:t xml:space="preserve">, </w:t>
      </w:r>
      <w:r w:rsidR="00DC3C31">
        <w:t xml:space="preserve">from which </w:t>
      </w:r>
      <w:r w:rsidR="0018251A">
        <w:t>duration</w:t>
      </w:r>
      <w:r w:rsidR="00DC3C31">
        <w:t xml:space="preserve"> of each step can</w:t>
      </w:r>
      <w:r w:rsidR="00806420">
        <w:t xml:space="preserve"> be</w:t>
      </w:r>
      <w:r w:rsidR="008A3593">
        <w:t xml:space="preserve"> relevant to take into consideration</w:t>
      </w:r>
      <w:r w:rsidR="00DC3C31">
        <w:t>.</w:t>
      </w:r>
      <w:r w:rsidR="0036065D">
        <w:t xml:space="preserve"> </w:t>
      </w:r>
      <w:r w:rsidR="008E4533">
        <w:t>D</w:t>
      </w:r>
      <w:r w:rsidR="0036065D">
        <w:t xml:space="preserve">ifferent steps, next to adsorption itself, are </w:t>
      </w:r>
      <w:r w:rsidR="008E4533">
        <w:t xml:space="preserve">schematically represented in </w:t>
      </w:r>
      <w:r w:rsidR="008E4533" w:rsidRPr="008E4533">
        <w:rPr>
          <w:b/>
          <w:bCs/>
        </w:rPr>
        <w:fldChar w:fldCharType="begin"/>
      </w:r>
      <w:r w:rsidR="008E4533" w:rsidRPr="008E4533">
        <w:rPr>
          <w:b/>
          <w:bCs/>
        </w:rPr>
        <w:instrText xml:space="preserve"> REF _Ref163396731 \h  \* MERGEFORMAT </w:instrText>
      </w:r>
      <w:r w:rsidR="008E4533" w:rsidRPr="008E4533">
        <w:rPr>
          <w:b/>
          <w:bCs/>
        </w:rPr>
      </w:r>
      <w:r w:rsidR="008E4533" w:rsidRPr="008E4533">
        <w:rPr>
          <w:b/>
          <w:bCs/>
        </w:rPr>
        <w:fldChar w:fldCharType="separate"/>
      </w:r>
      <w:r w:rsidR="00843CB6" w:rsidRPr="00387875">
        <w:rPr>
          <w:b/>
          <w:bCs/>
        </w:rPr>
        <w:t xml:space="preserve">Figure </w:t>
      </w:r>
      <w:r w:rsidR="00843CB6" w:rsidRPr="00843CB6">
        <w:rPr>
          <w:b/>
          <w:bCs/>
          <w:noProof/>
        </w:rPr>
        <w:t>13</w:t>
      </w:r>
      <w:r w:rsidR="008E4533" w:rsidRPr="008E4533">
        <w:rPr>
          <w:b/>
          <w:bCs/>
        </w:rPr>
        <w:fldChar w:fldCharType="end"/>
      </w:r>
      <w:r w:rsidR="008E4533">
        <w:t>.</w:t>
      </w:r>
    </w:p>
    <w:p w14:paraId="031D9899" w14:textId="77777777" w:rsidR="0036065D" w:rsidRDefault="0036065D" w:rsidP="00D17F77">
      <w:pPr>
        <w:jc w:val="both"/>
      </w:pPr>
    </w:p>
    <w:p w14:paraId="7A8179A3" w14:textId="5AC19492" w:rsidR="00387875" w:rsidRDefault="00284CD9" w:rsidP="00387875">
      <w:pPr>
        <w:keepNext/>
        <w:jc w:val="center"/>
      </w:pPr>
      <w:r w:rsidRPr="00284CD9">
        <w:rPr>
          <w:noProof/>
        </w:rPr>
        <w:drawing>
          <wp:inline distT="0" distB="0" distL="0" distR="0" wp14:anchorId="4F6D89E4" wp14:editId="36E89807">
            <wp:extent cx="5524528" cy="4155033"/>
            <wp:effectExtent l="0" t="0" r="0" b="0"/>
            <wp:docPr id="2" name="Picture 1" descr="A diagram of a circular object with text and symbols&#10;&#10;Description automatically generated with medium confidence">
              <a:extLst xmlns:a="http://schemas.openxmlformats.org/drawingml/2006/main">
                <a:ext uri="{FF2B5EF4-FFF2-40B4-BE49-F238E27FC236}">
                  <a16:creationId xmlns:a16="http://schemas.microsoft.com/office/drawing/2014/main" id="{A277E1DB-AFFB-F3A3-2EB4-12DCC3DBF59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descr="A diagram of a circular object with text and symbols&#10;&#10;Description automatically generated with medium confidence">
                      <a:extLst>
                        <a:ext uri="{FF2B5EF4-FFF2-40B4-BE49-F238E27FC236}">
                          <a16:creationId xmlns:a16="http://schemas.microsoft.com/office/drawing/2014/main" id="{A277E1DB-AFFB-F3A3-2EB4-12DCC3DBF59C}"/>
                        </a:ext>
                      </a:extLst>
                    </pic:cNvPr>
                    <pic:cNvPicPr>
                      <a:picLocks noChangeAspect="1"/>
                    </pic:cNvPicPr>
                  </pic:nvPicPr>
                  <pic:blipFill>
                    <a:blip r:embed="rId20"/>
                    <a:stretch>
                      <a:fillRect/>
                    </a:stretch>
                  </pic:blipFill>
                  <pic:spPr>
                    <a:xfrm>
                      <a:off x="0" y="0"/>
                      <a:ext cx="5527120" cy="4156982"/>
                    </a:xfrm>
                    <a:prstGeom prst="rect">
                      <a:avLst/>
                    </a:prstGeom>
                  </pic:spPr>
                </pic:pic>
              </a:graphicData>
            </a:graphic>
          </wp:inline>
        </w:drawing>
      </w:r>
    </w:p>
    <w:p w14:paraId="731BDFF9" w14:textId="130E2E9D" w:rsidR="0036065D" w:rsidRPr="00387875" w:rsidRDefault="00387875" w:rsidP="00387875">
      <w:pPr>
        <w:pStyle w:val="Caption"/>
        <w:jc w:val="center"/>
        <w:rPr>
          <w:b/>
          <w:bCs/>
          <w:i w:val="0"/>
          <w:iCs w:val="0"/>
        </w:rPr>
      </w:pPr>
      <w:bookmarkStart w:id="58" w:name="_Ref163396731"/>
      <w:r w:rsidRPr="00387875">
        <w:rPr>
          <w:b/>
          <w:bCs/>
          <w:i w:val="0"/>
          <w:iCs w:val="0"/>
        </w:rPr>
        <w:t xml:space="preserve">Figure </w:t>
      </w:r>
      <w:r w:rsidRPr="00387875">
        <w:rPr>
          <w:b/>
          <w:bCs/>
          <w:i w:val="0"/>
          <w:iCs w:val="0"/>
        </w:rPr>
        <w:fldChar w:fldCharType="begin"/>
      </w:r>
      <w:r w:rsidRPr="00387875">
        <w:rPr>
          <w:b/>
          <w:bCs/>
          <w:i w:val="0"/>
          <w:iCs w:val="0"/>
        </w:rPr>
        <w:instrText xml:space="preserve"> SEQ Figure \* ARABIC </w:instrText>
      </w:r>
      <w:r w:rsidRPr="00387875">
        <w:rPr>
          <w:b/>
          <w:bCs/>
          <w:i w:val="0"/>
          <w:iCs w:val="0"/>
        </w:rPr>
        <w:fldChar w:fldCharType="separate"/>
      </w:r>
      <w:r w:rsidR="00843CB6">
        <w:rPr>
          <w:b/>
          <w:bCs/>
          <w:i w:val="0"/>
          <w:iCs w:val="0"/>
          <w:noProof/>
        </w:rPr>
        <w:t>13</w:t>
      </w:r>
      <w:r w:rsidRPr="00387875">
        <w:rPr>
          <w:b/>
          <w:bCs/>
          <w:i w:val="0"/>
          <w:iCs w:val="0"/>
        </w:rPr>
        <w:fldChar w:fldCharType="end"/>
      </w:r>
      <w:bookmarkEnd w:id="58"/>
      <w:r>
        <w:rPr>
          <w:b/>
          <w:bCs/>
          <w:i w:val="0"/>
          <w:iCs w:val="0"/>
        </w:rPr>
        <w:t xml:space="preserve"> </w:t>
      </w:r>
      <w:r w:rsidR="00DD7CE5">
        <w:rPr>
          <w:b/>
          <w:bCs/>
          <w:i w:val="0"/>
          <w:iCs w:val="0"/>
        </w:rPr>
        <w:t xml:space="preserve">Different steps for adsorption kinetics (1) (2) (3) and reaction (4) </w:t>
      </w:r>
      <w:r w:rsidR="00F92502">
        <w:rPr>
          <w:b/>
          <w:bCs/>
          <w:i w:val="0"/>
          <w:iCs w:val="0"/>
        </w:rPr>
        <w:t>occurring during</w:t>
      </w:r>
      <w:r w:rsidR="00E17230">
        <w:rPr>
          <w:b/>
          <w:bCs/>
          <w:i w:val="0"/>
          <w:iCs w:val="0"/>
        </w:rPr>
        <w:t xml:space="preserve"> </w:t>
      </w:r>
      <w:r w:rsidR="00AD3EF7">
        <w:rPr>
          <w:b/>
          <w:bCs/>
          <w:i w:val="0"/>
          <w:iCs w:val="0"/>
        </w:rPr>
        <w:br/>
      </w:r>
      <w:r w:rsidR="00F92502">
        <w:rPr>
          <w:b/>
          <w:bCs/>
          <w:i w:val="0"/>
          <w:iCs w:val="0"/>
        </w:rPr>
        <w:t>fixed-bed adsorption</w:t>
      </w:r>
      <w:r w:rsidR="00690318" w:rsidRPr="00041053">
        <w:rPr>
          <w:b/>
          <w:bCs/>
          <w:i w:val="0"/>
          <w:iCs w:val="0"/>
        </w:rPr>
        <w:t xml:space="preserve"> </w:t>
      </w:r>
      <w:r w:rsidR="00C3679D" w:rsidRPr="00041053">
        <w:rPr>
          <w:b/>
          <w:bCs/>
          <w:i w:val="0"/>
          <w:iCs w:val="0"/>
        </w:rPr>
        <w:fldChar w:fldCharType="begin"/>
      </w:r>
      <w:r w:rsidR="00C3679D" w:rsidRPr="00041053">
        <w:rPr>
          <w:b/>
          <w:bCs/>
          <w:i w:val="0"/>
          <w:iCs w:val="0"/>
        </w:rPr>
        <w:instrText xml:space="preserve"> ADDIN ZOTERO_ITEM CSL_CITATION {"citationID":"NB9ZXr5B","properties":{"formattedCitation":"(Zhou et al., 2016)","plainCitation":"(Zhou et al., 2016)","noteIndex":0},"citationItems":[{"id":158,"uris":["http://zotero.org/users/local/h6YJVYLe/items/WZYJ2C6Z"],"itemData":{"id":158,"type":"article-journal","container-title":"Physical Review E","DOI":"10.1103/PhysRevE.93.043101","ISSN":"2470-0045, 2470-0053","issue":"4","journalAbbreviation":"Phys. Rev. E","language":"en","license":"http://link.aps.org/licenses/aps-default-license","page":"043101","source":"DOI.org (Crossref)","title":"Lattice Boltzmann simulation of the gas-solid adsorption process in reconstructed random porous media","volume":"93","author":[{"family":"Zhou","given":"L."},{"family":"Qu","given":"Z. G."},{"family":"Ding","given":"T."},{"family":"Miao","given":"J. Y."}],"issued":{"date-parts":[["2016",4,1]]}}}],"schema":"https://github.com/citation-style-language/schema/raw/master/csl-citation.json"} </w:instrText>
      </w:r>
      <w:r w:rsidR="00C3679D" w:rsidRPr="00041053">
        <w:rPr>
          <w:b/>
          <w:bCs/>
          <w:i w:val="0"/>
          <w:iCs w:val="0"/>
        </w:rPr>
        <w:fldChar w:fldCharType="separate"/>
      </w:r>
      <w:r w:rsidR="00C3679D" w:rsidRPr="00041053">
        <w:rPr>
          <w:rFonts w:cs="Arial"/>
          <w:b/>
          <w:bCs/>
          <w:i w:val="0"/>
          <w:iCs w:val="0"/>
        </w:rPr>
        <w:t>(Zhou et al., 2016)</w:t>
      </w:r>
      <w:r w:rsidR="00C3679D" w:rsidRPr="00041053">
        <w:rPr>
          <w:b/>
          <w:bCs/>
          <w:i w:val="0"/>
          <w:iCs w:val="0"/>
        </w:rPr>
        <w:fldChar w:fldCharType="end"/>
      </w:r>
      <w:r w:rsidR="005B049E">
        <w:rPr>
          <w:b/>
          <w:bCs/>
          <w:i w:val="0"/>
          <w:iCs w:val="0"/>
        </w:rPr>
        <w:t>.</w:t>
      </w:r>
      <w:r w:rsidR="00041053">
        <w:rPr>
          <w:b/>
          <w:bCs/>
          <w:i w:val="0"/>
          <w:iCs w:val="0"/>
        </w:rPr>
        <w:t xml:space="preserve"> Edit for</w:t>
      </w:r>
      <w:r w:rsidR="00441D0B">
        <w:rPr>
          <w:b/>
          <w:bCs/>
          <w:i w:val="0"/>
          <w:iCs w:val="0"/>
        </w:rPr>
        <w:t xml:space="preserve"> </w:t>
      </w:r>
      <w:r w:rsidR="00C33CB5">
        <w:rPr>
          <w:b/>
          <w:bCs/>
          <w:i w:val="0"/>
          <w:iCs w:val="0"/>
        </w:rPr>
        <w:t>liquid</w:t>
      </w:r>
      <w:r w:rsidR="00441D0B">
        <w:rPr>
          <w:b/>
          <w:bCs/>
          <w:i w:val="0"/>
          <w:iCs w:val="0"/>
        </w:rPr>
        <w:t xml:space="preserve"> instead of gas</w:t>
      </w:r>
      <w:r w:rsidR="005B049E">
        <w:rPr>
          <w:b/>
          <w:bCs/>
          <w:i w:val="0"/>
          <w:iCs w:val="0"/>
        </w:rPr>
        <w:t>.</w:t>
      </w:r>
      <w:r w:rsidR="00E17230">
        <w:rPr>
          <w:b/>
          <w:bCs/>
          <w:i w:val="0"/>
          <w:iCs w:val="0"/>
        </w:rPr>
        <w:t xml:space="preserve"> </w:t>
      </w:r>
      <w:r w:rsidR="00AD3EF7">
        <w:rPr>
          <w:b/>
          <w:bCs/>
          <w:i w:val="0"/>
          <w:iCs w:val="0"/>
        </w:rPr>
        <w:br/>
      </w:r>
      <w:r w:rsidR="00B15DAC">
        <w:rPr>
          <w:b/>
          <w:bCs/>
          <w:i w:val="0"/>
          <w:iCs w:val="0"/>
        </w:rPr>
        <w:t>B</w:t>
      </w:r>
      <w:r w:rsidR="00E17230">
        <w:rPr>
          <w:b/>
          <w:bCs/>
          <w:i w:val="0"/>
          <w:iCs w:val="0"/>
        </w:rPr>
        <w:t xml:space="preserve">lue = </w:t>
      </w:r>
      <w:r w:rsidR="00B15DAC">
        <w:rPr>
          <w:b/>
          <w:bCs/>
          <w:i w:val="0"/>
          <w:iCs w:val="0"/>
        </w:rPr>
        <w:t>particle film</w:t>
      </w:r>
    </w:p>
    <w:p w14:paraId="29D8E291" w14:textId="6DD46A4F" w:rsidR="00440A9C" w:rsidRDefault="00E25FA7" w:rsidP="00387D08">
      <w:pPr>
        <w:jc w:val="both"/>
      </w:pPr>
      <w:r>
        <w:t xml:space="preserve">The following are </w:t>
      </w:r>
      <w:r w:rsidR="00BD6C91">
        <w:t>basic mechanisms</w:t>
      </w:r>
      <w:r>
        <w:t xml:space="preserve"> that</w:t>
      </w:r>
      <w:r w:rsidR="00BD6C91">
        <w:t xml:space="preserve"> are important in </w:t>
      </w:r>
      <w:r w:rsidR="007A692B">
        <w:t>an adsorption column</w:t>
      </w:r>
      <w:r w:rsidR="00387D08">
        <w:t xml:space="preserve">, see </w:t>
      </w:r>
      <w:r w:rsidR="00387D08">
        <w:fldChar w:fldCharType="begin"/>
      </w:r>
      <w:r w:rsidR="00387D08">
        <w:instrText xml:space="preserve"> REF _Ref163396731 \h  \* MERGEFORMAT </w:instrText>
      </w:r>
      <w:r w:rsidR="00387D08">
        <w:fldChar w:fldCharType="separate"/>
      </w:r>
      <w:r w:rsidR="00843CB6" w:rsidRPr="00387875">
        <w:rPr>
          <w:b/>
          <w:bCs/>
        </w:rPr>
        <w:t xml:space="preserve">Figure </w:t>
      </w:r>
      <w:r w:rsidR="00843CB6" w:rsidRPr="00843CB6">
        <w:rPr>
          <w:b/>
          <w:bCs/>
          <w:noProof/>
        </w:rPr>
        <w:t>13</w:t>
      </w:r>
      <w:r w:rsidR="00387D08">
        <w:fldChar w:fldCharType="end"/>
      </w:r>
      <w:r w:rsidR="007A692B">
        <w:t xml:space="preserve">. </w:t>
      </w:r>
      <w:r w:rsidR="00A66E08">
        <w:t>There</w:t>
      </w:r>
      <w:r w:rsidR="007A692B">
        <w:t xml:space="preserve"> are four steps</w:t>
      </w:r>
      <w:r>
        <w:t xml:space="preserve"> the solute undergo</w:t>
      </w:r>
      <w:r w:rsidR="007A692B">
        <w:t>es</w:t>
      </w:r>
      <w:r>
        <w:t xml:space="preserve"> </w:t>
      </w:r>
      <w:r w:rsidR="00364832">
        <w:t xml:space="preserve">when eliminated by </w:t>
      </w:r>
      <w:r w:rsidR="007A692B">
        <w:t>adsorption</w:t>
      </w:r>
      <w:r w:rsidR="00A66E08">
        <w:t xml:space="preserve"> and any of them can be rate-limiting</w:t>
      </w:r>
      <w:r w:rsidR="00B15DAC">
        <w:t xml:space="preserve"> </w:t>
      </w:r>
      <w:r w:rsidR="00B15DAC">
        <w:fldChar w:fldCharType="begin"/>
      </w:r>
      <w:r w:rsidR="00B15DAC">
        <w:instrText xml:space="preserve"> ADDIN ZOTERO_ITEM CSL_CITATION {"citationID":"GPHcUcEU","properties":{"formattedCitation":"(Xu et al., 2013)","plainCitation":"(Xu et al., 2013)","noteIndex":0},"citationItems":[{"id":156,"uris":["http://zotero.org/users/local/h6YJVYLe/items/BJEA498A"],"itemData":{"id":156,"type":"article-journal","abstract":"Adsorption is one of the widely used processes in the chemical industry environmental application. As compared to mathematical models proposed to describe batch adsorption in terms of isotherm and kinetic behavior, insufficient models are available to describe and predict fixed-bed or column adsorption, though the latter one is the main option in practical application. The present review first provides a brief summary on basic concepts and mathematic models to describe the mass transfer and isotherm behavior of batch adsorption, which dominate the column adsorption behavior in nature. Afterwards, the widely used models developed to predict the breakthrough curve, i.e., the general rate models, linear driving force (LDF) model, wave propagation theory model, constant pattern model, Clark model, Thomas model, Bohart-Adams model, Yoon-Nelson model, Wang model, Wolborska model, and modified dose-response model, are briefly introduced from the mechanism and mathematical viewpoint. Their basic characteristics, including the advantages and inherit shortcomings, are also discussed. This review could help those interested in column adsorption to reasonably choose or develop an accurate and convenient model for their study and practical application.","container-title":"Journal of Zhejiang University SCIENCE A","DOI":"10.1631/jzus.A1300029","ISSN":"1673-565X, 1862-1775","issue":"3","journalAbbreviation":"J. Zhejiang Univ. Sci. A","language":"en","page":"155-176","source":"DOI.org (Crossref)","title":"Mathematically modeling fixed-bed adsorption in aqueous systems","volume":"14","author":[{"family":"Xu","given":"Zhe"},{"family":"Cai","given":"Jian-guo"},{"family":"Pan","given":"Bing-cai"}],"issued":{"date-parts":[["2013",3]]}}}],"schema":"https://github.com/citation-style-language/schema/raw/master/csl-citation.json"} </w:instrText>
      </w:r>
      <w:r w:rsidR="00B15DAC">
        <w:fldChar w:fldCharType="separate"/>
      </w:r>
      <w:r w:rsidR="00B15DAC" w:rsidRPr="00B15DAC">
        <w:rPr>
          <w:rFonts w:cs="Arial"/>
        </w:rPr>
        <w:t>(Xu et al., 2013)</w:t>
      </w:r>
      <w:r w:rsidR="00B15DAC">
        <w:fldChar w:fldCharType="end"/>
      </w:r>
      <w:r w:rsidR="000132A5">
        <w:t xml:space="preserve">. </w:t>
      </w:r>
    </w:p>
    <w:p w14:paraId="5E2E71DA" w14:textId="77777777" w:rsidR="00387D08" w:rsidRDefault="00387D08" w:rsidP="00387D08">
      <w:pPr>
        <w:jc w:val="both"/>
      </w:pPr>
    </w:p>
    <w:p w14:paraId="2F439879" w14:textId="20D39681" w:rsidR="00364832" w:rsidRDefault="00BA39E9" w:rsidP="009E65CB">
      <w:pPr>
        <w:pStyle w:val="ListParagraph"/>
        <w:numPr>
          <w:ilvl w:val="0"/>
          <w:numId w:val="31"/>
        </w:numPr>
        <w:jc w:val="both"/>
      </w:pPr>
      <w:r w:rsidRPr="00BA39E9">
        <w:rPr>
          <w:b/>
          <w:bCs/>
        </w:rPr>
        <w:t>Liquid phase mass transfer</w:t>
      </w:r>
      <w:r>
        <w:t xml:space="preserve"> including convective mass transfer</w:t>
      </w:r>
      <w:r w:rsidR="00AB6346">
        <w:t xml:space="preserve"> and molecular diffusion</w:t>
      </w:r>
    </w:p>
    <w:p w14:paraId="66D8FB3B" w14:textId="00B452A8" w:rsidR="00AB6346" w:rsidRDefault="00F5435B" w:rsidP="009E65CB">
      <w:pPr>
        <w:pStyle w:val="ListParagraph"/>
        <w:numPr>
          <w:ilvl w:val="0"/>
          <w:numId w:val="31"/>
        </w:numPr>
        <w:jc w:val="both"/>
      </w:pPr>
      <w:r w:rsidRPr="00B91EE2">
        <w:rPr>
          <w:b/>
          <w:bCs/>
        </w:rPr>
        <w:t>External film diffusion</w:t>
      </w:r>
      <w:r w:rsidR="00BF15E2">
        <w:t xml:space="preserve"> between</w:t>
      </w:r>
      <w:r w:rsidR="0081035B">
        <w:t xml:space="preserve"> liquid phase and exterior surface of</w:t>
      </w:r>
      <w:r w:rsidR="00453FD4">
        <w:t xml:space="preserve"> the</w:t>
      </w:r>
      <w:r w:rsidR="0081035B">
        <w:t xml:space="preserve"> adsorbent</w:t>
      </w:r>
      <w:r w:rsidR="00610584">
        <w:t>.</w:t>
      </w:r>
      <w:r w:rsidR="00B91EE2">
        <w:t xml:space="preserve"> </w:t>
      </w:r>
      <w:r w:rsidR="00453FD4">
        <w:br/>
      </w:r>
      <w:r w:rsidR="00610584">
        <w:t>This mass transfer occurs</w:t>
      </w:r>
      <w:r w:rsidR="00453FD4">
        <w:t xml:space="preserve"> in the</w:t>
      </w:r>
      <w:r w:rsidR="00B91EE2">
        <w:t xml:space="preserve"> ‘</w:t>
      </w:r>
      <w:r w:rsidR="0031347E">
        <w:t>boundary layer</w:t>
      </w:r>
      <w:r w:rsidR="00B91EE2">
        <w:t>’</w:t>
      </w:r>
      <w:r w:rsidR="00610584">
        <w:t>, which is the surrounding of every adsorbent particle</w:t>
      </w:r>
      <w:r w:rsidR="009E65CB">
        <w:t xml:space="preserve"> inside the GAC bed</w:t>
      </w:r>
    </w:p>
    <w:p w14:paraId="4492BE10" w14:textId="2B2DAA3D" w:rsidR="009208F9" w:rsidRDefault="007D5172" w:rsidP="009208F9">
      <w:pPr>
        <w:pStyle w:val="ListParagraph"/>
        <w:numPr>
          <w:ilvl w:val="0"/>
          <w:numId w:val="31"/>
        </w:numPr>
        <w:jc w:val="both"/>
      </w:pPr>
      <w:r w:rsidRPr="00610584">
        <w:rPr>
          <w:b/>
          <w:bCs/>
        </w:rPr>
        <w:t>Intraparticle</w:t>
      </w:r>
      <w:r w:rsidR="00A3790A" w:rsidRPr="00610584">
        <w:rPr>
          <w:b/>
          <w:bCs/>
        </w:rPr>
        <w:t xml:space="preserve"> diffusion</w:t>
      </w:r>
      <w:r w:rsidR="00EA6EEB">
        <w:t xml:space="preserve"> which consist of pore diffusion and surface diffusion.</w:t>
      </w:r>
      <w:r w:rsidR="00610584">
        <w:t xml:space="preserve"> </w:t>
      </w:r>
      <w:r w:rsidR="00DA6C42" w:rsidRPr="00A369CE">
        <w:rPr>
          <w:u w:val="single"/>
        </w:rPr>
        <w:t>Pore diffusion</w:t>
      </w:r>
      <w:r w:rsidR="00DA6C42">
        <w:t xml:space="preserve"> </w:t>
      </w:r>
      <w:r w:rsidR="00A369CE">
        <w:t>is the mass transfer of the solute in the pore volumes of the GAC particle.</w:t>
      </w:r>
      <w:r w:rsidR="00426AB0">
        <w:t xml:space="preserve"> To be specific, it is a </w:t>
      </w:r>
      <w:r w:rsidR="00CF3CF8">
        <w:t>general name for</w:t>
      </w:r>
      <w:r w:rsidR="00821BE3">
        <w:t xml:space="preserve"> molecular and/or Knudsen diffusion</w:t>
      </w:r>
      <w:r w:rsidR="00F10F70">
        <w:t xml:space="preserve">. Molecular diffusion </w:t>
      </w:r>
      <w:r w:rsidR="00EF054C">
        <w:t xml:space="preserve">mainly takes place in macropores </w:t>
      </w:r>
      <w:r w:rsidR="003F091E">
        <w:t>and results from collisions between molecules</w:t>
      </w:r>
      <w:r w:rsidR="006640E1">
        <w:t xml:space="preserve">. </w:t>
      </w:r>
      <w:r w:rsidR="00D01A6A">
        <w:t xml:space="preserve">Knudsen diffusion dominates in </w:t>
      </w:r>
      <w:r w:rsidR="00425FC3">
        <w:t xml:space="preserve">micropores due </w:t>
      </w:r>
      <w:r w:rsidR="00973F79">
        <w:t xml:space="preserve">resulting from collisions between molecules and the pore wall. </w:t>
      </w:r>
      <w:r w:rsidR="00973F79" w:rsidRPr="00973F79">
        <w:rPr>
          <w:u w:val="single"/>
        </w:rPr>
        <w:t>Surface diffusion</w:t>
      </w:r>
      <w:r w:rsidR="00973F79">
        <w:t xml:space="preserve"> </w:t>
      </w:r>
      <w:r w:rsidR="00D3553D">
        <w:lastRenderedPageBreak/>
        <w:t>is the movement of the solute that hops between adsorption sites.</w:t>
      </w:r>
      <w:r w:rsidR="00AA7DF9">
        <w:t xml:space="preserve"> </w:t>
      </w:r>
      <w:r w:rsidR="00E573CF">
        <w:t>Intraparticle diffusion strongly depends on concentration</w:t>
      </w:r>
      <w:r w:rsidR="007357C5">
        <w:t xml:space="preserve"> and </w:t>
      </w:r>
      <w:r w:rsidR="0071705E">
        <w:t>size of the pollutant</w:t>
      </w:r>
      <w:r w:rsidR="003A0A81">
        <w:t xml:space="preserve"> </w:t>
      </w:r>
      <w:r w:rsidR="00550CC7">
        <w:fldChar w:fldCharType="begin"/>
      </w:r>
      <w:r w:rsidR="00550CC7">
        <w:instrText xml:space="preserve"> ADDIN ZOTERO_ITEM CSL_CITATION {"citationID":"0uFWNmZx","properties":{"formattedCitation":"(S. Sharma et al., 2023)","plainCitation":"(S. Sharma et al., 2023)","noteIndex":0},"citationItems":[{"id":50,"uris":["http://zotero.org/users/local/h6YJVYLe/items/UL9JG7YD"],"itemData":{"id":50,"type":"article-journal","abstract":"We present the RUPTURA code (https://github.com/iraspa/ruptura) as a free and open-source software package (MIT license) for (1) the simulation of gas adsorption breakthrough curves, (2) mixture prediction using methods like the Ideal Adsorption Solution Theory (IAST), segregated-IAST and explicit isotherm models, and (3) ﬁtting of isotherm models on computed or measured adsorption isotherm data. The combination with the RASPA software enables computation of breakthrough curves directly from adsorption simulations in the grand-canonical ensemble. RUPTURA and RASPA have similar input styles. IAST is implemented near machine precision but we also provide several explicit mixture prediction methods that are non-iterative and potentially faster than IAST. The code supports a wide variety of isotherm models like Langmuir, Anti-Langmuir, BET, Henry, Freundlich, Sips, LangmuirFreundlich, Redlich-Peterson, Toth, Unilan, O’Brian &amp; Myers, Asymptotic Temkin, and Bingel &amp; Walton. The isotherm model parameters can easily be obtained by the ﬁtting module. Breakthrough plots and animations of the column properties are automatically generated. In addition to highlighting the code, we also review all the developed techniques from literature for mixture prediction, breakthrough simulations, and isotherm model ﬁtting, and provide a tutorial discussing the workﬂows.","container-title":"Molecular Simulation","DOI":"10.1080/08927022.2023.2202757","ISSN":"0892-7022, 1029-0435","issue":"9","journalAbbreviation":"Molecular Simulation","language":"en","page":"893-953","source":"DOI.org (Crossref)","title":"RUPTURA: simulation code for breakthrough, ideal adsorption solution theory computations, and fitting of isotherm models","title-short":"RUPTURA","volume":"49","author":[{"family":"Sharma","given":"Shrinjay"},{"family":"Balestra","given":"Salvador R. G."},{"family":"Baur","given":"Richard"},{"family":"Agarwal","given":"Umang"},{"family":"Zuidema","given":"Erik"},{"family":"Rigutto","given":"Marcello S."},{"family":"Calero","given":"Sofia"},{"family":"Vlugt","given":"Thijs J. H."},{"family":"Dubbeldam","given":"David"}],"issued":{"date-parts":[["2023",6,13]]}}}],"schema":"https://github.com/citation-style-language/schema/raw/master/csl-citation.json"} </w:instrText>
      </w:r>
      <w:r w:rsidR="00550CC7">
        <w:fldChar w:fldCharType="separate"/>
      </w:r>
      <w:r w:rsidR="00550CC7" w:rsidRPr="00550CC7">
        <w:rPr>
          <w:rFonts w:cs="Arial"/>
        </w:rPr>
        <w:t>(S. Sharma et al., 2023)</w:t>
      </w:r>
      <w:r w:rsidR="00550CC7">
        <w:fldChar w:fldCharType="end"/>
      </w:r>
      <w:r w:rsidR="00262173">
        <w:t>.</w:t>
      </w:r>
    </w:p>
    <w:p w14:paraId="3CEB0841" w14:textId="7A913D63" w:rsidR="0095198C" w:rsidRDefault="00432DB1" w:rsidP="00666B11">
      <w:pPr>
        <w:pStyle w:val="ListParagraph"/>
        <w:jc w:val="both"/>
      </w:pPr>
      <w:r>
        <w:t xml:space="preserve">It is assumed that, at the adsorbent surface, the solid-phase solute concentration is in equilibrium with the liquid-phase solute concentration </w:t>
      </w:r>
      <w:r>
        <w:fldChar w:fldCharType="begin"/>
      </w:r>
      <w:r>
        <w:instrText xml:space="preserve"> ADDIN ZOTERO_ITEM CSL_CITATION {"citationID":"xDwczJtg","properties":{"formattedCitation":"(Jarvie et al., 2005)","plainCitation":"(Jarvie et al., 2005)","noteIndex":0},"citationItems":[{"id":160,"uris":["http://zotero.org/users/local/h6YJVYLe/items/PXBF55SJ"],"itemData":{"id":160,"type":"article-journal","abstract":"Granular activated carbon (GAC) adsorption is an effective treatment technology for the removal of synthetic organic chemicals (SOCs) from drinking water supplies. This treatment process can be expensive if not properly designed. Application of mathematical models is an attractive method to evaluate the impact of process variables on process design and performance. Practical guidelines were developed to select an appropriate model framework and to estimate site-speciﬁc model parameters to predict GAC adsorber performance. Pilot plant and ﬁeld-scale data from 11 different studies were utilized to investigate the effectiveness of this approach in predicting adsorber performance in the presence of background organic batter (BOM). These data represent surface and ground water sources from four different countries. The modeling approach was able to adequately describe ﬁxed-bed adsorber performance for the purpose of determining the carbon usage rate and process design variables. This approach is more accurate at predicting bed life in the presence of BOM than the current methods commonly used by practicing engineers.","container-title":"Water Research","DOI":"10.1016/j.watres.2005.04.023","ISSN":"00431354","issue":"11","journalAbbreviation":"Water Research","language":"en","license":"https://www.elsevier.com/tdm/userlicense/1.0/","page":"2407-2421","source":"DOI.org (Crossref)","title":"Simulating the performance of fixed-bed granular activated carbon adsorbers: Removal of synthetic organic chemicals in the presence of background organic matter","title-short":"Simulating the performance of fixed-bed granular activated carbon adsorbers","volume":"39","author":[{"family":"Jarvie","given":"Michelle Edith"},{"family":"Hand","given":"David W"},{"family":"Bhuvendralingam","given":"Shanmugalingam"},{"family":"Crittenden","given":"John C"},{"family":"Hokanson","given":"Dave R"}],"issued":{"date-parts":[["2005",6]]}}}],"schema":"https://github.com/citation-style-language/schema/raw/master/csl-citation.json"} </w:instrText>
      </w:r>
      <w:r>
        <w:fldChar w:fldCharType="separate"/>
      </w:r>
      <w:r w:rsidRPr="009208F9">
        <w:rPr>
          <w:rFonts w:cs="Arial"/>
        </w:rPr>
        <w:t>(Jarvie et al., 2005)</w:t>
      </w:r>
      <w:r>
        <w:fldChar w:fldCharType="end"/>
      </w:r>
      <w:r>
        <w:t xml:space="preserve">. </w:t>
      </w:r>
      <w:r w:rsidR="00120E67">
        <w:t xml:space="preserve">Locally, the </w:t>
      </w:r>
      <w:r w:rsidR="00861B23">
        <w:t>liquid-</w:t>
      </w:r>
      <w:r w:rsidR="00120E67">
        <w:t xml:space="preserve">phase concentration at the adsorbent particle surface is related to the adsorption capacity at the particle surface by the equilibrium relationship </w:t>
      </w:r>
      <w:r w:rsidR="00120E67">
        <w:fldChar w:fldCharType="begin"/>
      </w:r>
      <w:r w:rsidR="00120E67">
        <w:instrText xml:space="preserve"> ADDIN ZOTERO_ITEM CSL_CITATION {"citationID":"HiZKkr3l","properties":{"formattedCitation":"(Inglezakis et al., 2019)","plainCitation":"(Inglezakis et al., 2019)","noteIndex":0},"citationItems":[{"id":71,"uris":["http://zotero.org/users/local/h6YJVYLe/items/ZK9IEMIV"],"itemData":{"id":71,"type":"article-journal","abstract":"Adsorption and ion exchange phenomena are encountered in several separation processes, which in turn, are of vital importance across various industries. Although the literature on adsorption kinetics modeling is rich, the majority of the models employed are empirical, based on chemical reaction kinetics or oversimpliﬁed versions of diﬀusion models. In this paper, the ﬁfteen most popular simpliﬁed adsorption kinetics equations are presented and discussed. A new versatile variable-diﬀusivity two-phase homogeneous diﬀusion model is presented and used to evaluate the analytical adsorption models. Aspects of ion exchange kinetics are also addressed.","container-title":"Journal of Hazardous Materials","DOI":"10.1016/j.jhazmat.2018.12.023","ISSN":"03043894","journalAbbreviation":"Journal of Hazardous Materials","language":"en","page":"224-245","source":"DOI.org (Crossref)","title":"Variable diffusivity homogeneous surface diffusion model and analysis of merits and fallacies of simplified adsorption kinetics equations","volume":"367","author":[{"family":"Inglezakis","given":"V.J."},{"family":"Fyrillas","given":"M.M."},{"family":"Park","given":"J."}],"issued":{"date-parts":[["2019",4]]}}}],"schema":"https://github.com/citation-style-language/schema/raw/master/csl-citation.json"} </w:instrText>
      </w:r>
      <w:r w:rsidR="00120E67">
        <w:fldChar w:fldCharType="separate"/>
      </w:r>
      <w:r w:rsidR="00120E67" w:rsidRPr="008B559A">
        <w:rPr>
          <w:rFonts w:cs="Arial"/>
        </w:rPr>
        <w:t>(Inglezakis et al., 2019)</w:t>
      </w:r>
      <w:r w:rsidR="00120E67">
        <w:fldChar w:fldCharType="end"/>
      </w:r>
      <w:r w:rsidR="00120E67">
        <w:t xml:space="preserve">. </w:t>
      </w:r>
      <w:r>
        <w:t>Therefore,</w:t>
      </w:r>
      <w:r w:rsidR="00706E9D">
        <w:t xml:space="preserve"> </w:t>
      </w:r>
      <w:r w:rsidR="00706E9D" w:rsidRPr="00706E9D">
        <w:rPr>
          <w:u w:val="single"/>
        </w:rPr>
        <w:t>the isotherm</w:t>
      </w:r>
      <w:r w:rsidR="00706E9D">
        <w:t xml:space="preserve"> is a relevant aspect here. It</w:t>
      </w:r>
      <w:r w:rsidR="00991FD4">
        <w:t xml:space="preserve"> gives information about the amount of solute </w:t>
      </w:r>
      <w:r w:rsidR="00B95843">
        <w:t>that can adsorb</w:t>
      </w:r>
      <w:r w:rsidR="00991FD4">
        <w:t xml:space="preserve"> when the concentrated stream </w:t>
      </w:r>
      <w:r w:rsidR="00D90560">
        <w:t>is near to</w:t>
      </w:r>
      <w:r w:rsidR="00991FD4">
        <w:t xml:space="preserve"> the surface</w:t>
      </w:r>
      <w:r w:rsidR="00777BA7">
        <w:t xml:space="preserve"> and this </w:t>
      </w:r>
      <w:r w:rsidR="005A5BA8">
        <w:t>is compound-specific.</w:t>
      </w:r>
    </w:p>
    <w:p w14:paraId="5CB869E6" w14:textId="08FFB901" w:rsidR="00E573CF" w:rsidRPr="00687130" w:rsidRDefault="0067401C" w:rsidP="009E65CB">
      <w:pPr>
        <w:pStyle w:val="ListParagraph"/>
        <w:numPr>
          <w:ilvl w:val="0"/>
          <w:numId w:val="31"/>
        </w:numPr>
        <w:jc w:val="both"/>
        <w:rPr>
          <w:b/>
          <w:bCs/>
        </w:rPr>
      </w:pPr>
      <w:r w:rsidRPr="0067401C">
        <w:rPr>
          <w:b/>
          <w:bCs/>
        </w:rPr>
        <w:t>The adsorption- desorption reaction</w:t>
      </w:r>
      <w:r>
        <w:t xml:space="preserve"> on the active site </w:t>
      </w:r>
      <w:r w:rsidR="003A0A81">
        <w:t>(physical / chemical</w:t>
      </w:r>
      <w:r w:rsidR="00FB5D3E">
        <w:t>, monolayered</w:t>
      </w:r>
      <w:r w:rsidR="003A0A81">
        <w:t>) or onto other particles (physical</w:t>
      </w:r>
      <w:r w:rsidR="00FB5D3E">
        <w:t>, multilayered</w:t>
      </w:r>
      <w:r w:rsidR="003A0A81">
        <w:t>)</w:t>
      </w:r>
      <w:r w:rsidR="0064516D">
        <w:t>.</w:t>
      </w:r>
      <w:r w:rsidR="00937C12">
        <w:t xml:space="preserve"> The adsorption itself can take place directly onto the external surface of a</w:t>
      </w:r>
      <w:r w:rsidR="006F246D">
        <w:t>n AC granule,</w:t>
      </w:r>
      <w:r w:rsidR="00D46E98">
        <w:t xml:space="preserve"> or after intraparticle mass transfer</w:t>
      </w:r>
      <w:r w:rsidR="00024800">
        <w:t xml:space="preserve"> onto the internal surface of an AC granule. This is also illustrated with a yellow star in </w:t>
      </w:r>
      <w:r w:rsidR="00024800" w:rsidRPr="00687130">
        <w:rPr>
          <w:b/>
          <w:bCs/>
        </w:rPr>
        <w:fldChar w:fldCharType="begin"/>
      </w:r>
      <w:r w:rsidR="00024800" w:rsidRPr="00687130">
        <w:rPr>
          <w:b/>
          <w:bCs/>
        </w:rPr>
        <w:instrText xml:space="preserve"> REF _Ref163396731 \h </w:instrText>
      </w:r>
      <w:r w:rsidR="00687130" w:rsidRPr="00687130">
        <w:rPr>
          <w:b/>
          <w:bCs/>
        </w:rPr>
        <w:instrText xml:space="preserve"> \* MERGEFORMAT </w:instrText>
      </w:r>
      <w:r w:rsidR="00024800" w:rsidRPr="00687130">
        <w:rPr>
          <w:b/>
          <w:bCs/>
        </w:rPr>
      </w:r>
      <w:r w:rsidR="00024800" w:rsidRPr="00687130">
        <w:rPr>
          <w:b/>
          <w:bCs/>
        </w:rPr>
        <w:fldChar w:fldCharType="separate"/>
      </w:r>
      <w:r w:rsidR="00843CB6" w:rsidRPr="00387875">
        <w:rPr>
          <w:b/>
          <w:bCs/>
        </w:rPr>
        <w:t xml:space="preserve">Figure </w:t>
      </w:r>
      <w:r w:rsidR="00843CB6" w:rsidRPr="00843CB6">
        <w:rPr>
          <w:b/>
          <w:bCs/>
          <w:noProof/>
        </w:rPr>
        <w:t>13</w:t>
      </w:r>
      <w:r w:rsidR="00024800" w:rsidRPr="00687130">
        <w:rPr>
          <w:b/>
          <w:bCs/>
        </w:rPr>
        <w:fldChar w:fldCharType="end"/>
      </w:r>
    </w:p>
    <w:p w14:paraId="48B44A45" w14:textId="77777777" w:rsidR="00BD2306" w:rsidRDefault="00BD2306" w:rsidP="00440A9C"/>
    <w:p w14:paraId="7BC6E6A5" w14:textId="0C0378CC" w:rsidR="00DD29F2" w:rsidRDefault="00BD2306" w:rsidP="00440A9C">
      <w:r w:rsidRPr="00BD2306">
        <w:fldChar w:fldCharType="begin"/>
      </w:r>
      <w:r w:rsidRPr="00BD2306">
        <w:instrText xml:space="preserve"> REF _Ref163470075 \h  \* MERGEFORMAT </w:instrText>
      </w:r>
      <w:r w:rsidRPr="00BD2306">
        <w:fldChar w:fldCharType="separate"/>
      </w:r>
      <w:r w:rsidR="00843CB6" w:rsidRPr="00983F4F">
        <w:rPr>
          <w:b/>
          <w:bCs/>
        </w:rPr>
        <w:t xml:space="preserve">Figure </w:t>
      </w:r>
      <w:r w:rsidR="00843CB6" w:rsidRPr="00843CB6">
        <w:rPr>
          <w:b/>
          <w:bCs/>
          <w:noProof/>
        </w:rPr>
        <w:t>14</w:t>
      </w:r>
      <w:r w:rsidRPr="00BD2306">
        <w:fldChar w:fldCharType="end"/>
      </w:r>
      <w:r w:rsidR="00840C17">
        <w:t xml:space="preserve"> </w:t>
      </w:r>
      <w:r w:rsidR="006D6258">
        <w:t>demonstrates the intraparticle diffusion mechanisms</w:t>
      </w:r>
      <w:r w:rsidR="00BA1A01">
        <w:t xml:space="preserve"> more in detail.</w:t>
      </w:r>
    </w:p>
    <w:p w14:paraId="7927E5C0" w14:textId="77777777" w:rsidR="00BA1A01" w:rsidRDefault="00BA1A01" w:rsidP="00440A9C"/>
    <w:p w14:paraId="5CCB2A99" w14:textId="77777777" w:rsidR="00537E6B" w:rsidRDefault="00537E6B" w:rsidP="00983F4F">
      <w:pPr>
        <w:keepNext/>
        <w:jc w:val="center"/>
      </w:pPr>
      <w:r w:rsidRPr="00537E6B">
        <w:rPr>
          <w:noProof/>
        </w:rPr>
        <w:drawing>
          <wp:inline distT="0" distB="0" distL="0" distR="0" wp14:anchorId="05E8D015" wp14:editId="13536165">
            <wp:extent cx="5727700" cy="3016885"/>
            <wp:effectExtent l="0" t="0" r="6350" b="0"/>
            <wp:docPr id="15" name="Picture 14" descr="A diagram of a diagram of a curved line&#10;&#10;Description automatically generated with medium confidence">
              <a:extLst xmlns:a="http://schemas.openxmlformats.org/drawingml/2006/main">
                <a:ext uri="{FF2B5EF4-FFF2-40B4-BE49-F238E27FC236}">
                  <a16:creationId xmlns:a16="http://schemas.microsoft.com/office/drawing/2014/main" id="{7DCE97EB-07E8-CEC3-AAFB-CB06EEF22F4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4" descr="A diagram of a diagram of a curved line&#10;&#10;Description automatically generated with medium confidence">
                      <a:extLst>
                        <a:ext uri="{FF2B5EF4-FFF2-40B4-BE49-F238E27FC236}">
                          <a16:creationId xmlns:a16="http://schemas.microsoft.com/office/drawing/2014/main" id="{7DCE97EB-07E8-CEC3-AAFB-CB06EEF22F46}"/>
                        </a:ext>
                      </a:extLst>
                    </pic:cNvPr>
                    <pic:cNvPicPr>
                      <a:picLocks noChangeAspect="1"/>
                    </pic:cNvPicPr>
                  </pic:nvPicPr>
                  <pic:blipFill>
                    <a:blip r:embed="rId21"/>
                    <a:stretch>
                      <a:fillRect/>
                    </a:stretch>
                  </pic:blipFill>
                  <pic:spPr>
                    <a:xfrm>
                      <a:off x="0" y="0"/>
                      <a:ext cx="5727700" cy="3016885"/>
                    </a:xfrm>
                    <a:prstGeom prst="rect">
                      <a:avLst/>
                    </a:prstGeom>
                  </pic:spPr>
                </pic:pic>
              </a:graphicData>
            </a:graphic>
          </wp:inline>
        </w:drawing>
      </w:r>
    </w:p>
    <w:p w14:paraId="792E1B7A" w14:textId="1D8479BA" w:rsidR="00537E6B" w:rsidRPr="00983F4F" w:rsidRDefault="00537E6B" w:rsidP="00983F4F">
      <w:pPr>
        <w:pStyle w:val="Caption"/>
        <w:jc w:val="center"/>
        <w:rPr>
          <w:b/>
          <w:bCs/>
          <w:i w:val="0"/>
          <w:iCs w:val="0"/>
        </w:rPr>
      </w:pPr>
      <w:bookmarkStart w:id="59" w:name="_Ref163470075"/>
      <w:r w:rsidRPr="00983F4F">
        <w:rPr>
          <w:b/>
          <w:bCs/>
          <w:i w:val="0"/>
          <w:iCs w:val="0"/>
        </w:rPr>
        <w:t xml:space="preserve">Figure </w:t>
      </w:r>
      <w:r w:rsidRPr="00983F4F">
        <w:rPr>
          <w:b/>
          <w:bCs/>
          <w:i w:val="0"/>
          <w:iCs w:val="0"/>
        </w:rPr>
        <w:fldChar w:fldCharType="begin"/>
      </w:r>
      <w:r w:rsidRPr="00983F4F">
        <w:rPr>
          <w:b/>
          <w:bCs/>
          <w:i w:val="0"/>
          <w:iCs w:val="0"/>
        </w:rPr>
        <w:instrText xml:space="preserve"> SEQ Figure \* ARABIC </w:instrText>
      </w:r>
      <w:r w:rsidRPr="00983F4F">
        <w:rPr>
          <w:b/>
          <w:bCs/>
          <w:i w:val="0"/>
          <w:iCs w:val="0"/>
        </w:rPr>
        <w:fldChar w:fldCharType="separate"/>
      </w:r>
      <w:r w:rsidR="00843CB6">
        <w:rPr>
          <w:b/>
          <w:bCs/>
          <w:i w:val="0"/>
          <w:iCs w:val="0"/>
          <w:noProof/>
        </w:rPr>
        <w:t>14</w:t>
      </w:r>
      <w:r w:rsidRPr="00983F4F">
        <w:rPr>
          <w:b/>
          <w:bCs/>
          <w:i w:val="0"/>
          <w:iCs w:val="0"/>
        </w:rPr>
        <w:fldChar w:fldCharType="end"/>
      </w:r>
      <w:bookmarkEnd w:id="59"/>
      <w:r w:rsidRPr="00983F4F">
        <w:rPr>
          <w:b/>
          <w:bCs/>
          <w:i w:val="0"/>
          <w:iCs w:val="0"/>
        </w:rPr>
        <w:t xml:space="preserve"> Intraparticle diffusion mechanisms</w:t>
      </w:r>
      <w:r w:rsidR="009E73B8" w:rsidRPr="00983F4F">
        <w:rPr>
          <w:b/>
          <w:bCs/>
          <w:i w:val="0"/>
          <w:iCs w:val="0"/>
        </w:rPr>
        <w:t>: (a)</w:t>
      </w:r>
      <w:r w:rsidR="00983F4F">
        <w:rPr>
          <w:b/>
          <w:bCs/>
          <w:i w:val="0"/>
          <w:iCs w:val="0"/>
        </w:rPr>
        <w:t xml:space="preserve"> </w:t>
      </w:r>
      <w:r w:rsidR="00D96C89">
        <w:rPr>
          <w:b/>
          <w:bCs/>
          <w:i w:val="0"/>
          <w:iCs w:val="0"/>
        </w:rPr>
        <w:t>surface diffusion, (b) pore diffusion, (c) pore diffusion with significant</w:t>
      </w:r>
      <w:r w:rsidR="000933B3">
        <w:rPr>
          <w:b/>
          <w:bCs/>
          <w:i w:val="0"/>
          <w:iCs w:val="0"/>
        </w:rPr>
        <w:t xml:space="preserve"> Knudsen diffusion, (d) </w:t>
      </w:r>
      <w:r w:rsidR="001726DA">
        <w:rPr>
          <w:b/>
          <w:bCs/>
          <w:i w:val="0"/>
          <w:iCs w:val="0"/>
        </w:rPr>
        <w:t xml:space="preserve">combination of </w:t>
      </w:r>
      <w:r w:rsidR="00266CF9">
        <w:rPr>
          <w:b/>
          <w:bCs/>
          <w:i w:val="0"/>
          <w:iCs w:val="0"/>
        </w:rPr>
        <w:t>1 pore</w:t>
      </w:r>
      <w:r w:rsidR="00011A93">
        <w:rPr>
          <w:b/>
          <w:bCs/>
          <w:i w:val="0"/>
          <w:iCs w:val="0"/>
        </w:rPr>
        <w:t xml:space="preserve"> diffusion</w:t>
      </w:r>
      <w:r w:rsidR="00266CF9">
        <w:rPr>
          <w:b/>
          <w:bCs/>
          <w:i w:val="0"/>
          <w:iCs w:val="0"/>
        </w:rPr>
        <w:t>, 2</w:t>
      </w:r>
      <w:r w:rsidR="00011A93">
        <w:rPr>
          <w:b/>
          <w:bCs/>
          <w:i w:val="0"/>
          <w:iCs w:val="0"/>
        </w:rPr>
        <w:t xml:space="preserve"> surface diffusion, </w:t>
      </w:r>
      <w:r w:rsidR="004C05BF">
        <w:rPr>
          <w:b/>
          <w:bCs/>
          <w:i w:val="0"/>
          <w:iCs w:val="0"/>
        </w:rPr>
        <w:br/>
      </w:r>
      <w:r w:rsidR="00011A93">
        <w:rPr>
          <w:b/>
          <w:bCs/>
          <w:i w:val="0"/>
          <w:iCs w:val="0"/>
        </w:rPr>
        <w:t>3</w:t>
      </w:r>
      <w:r w:rsidR="004C05BF">
        <w:rPr>
          <w:b/>
          <w:bCs/>
          <w:i w:val="0"/>
          <w:iCs w:val="0"/>
        </w:rPr>
        <w:t xml:space="preserve"> adsorption, 4 desorption </w:t>
      </w:r>
      <w:r w:rsidR="004C05BF" w:rsidRPr="00A20606">
        <w:rPr>
          <w:b/>
          <w:bCs/>
          <w:i w:val="0"/>
          <w:iCs w:val="0"/>
        </w:rPr>
        <w:fldChar w:fldCharType="begin"/>
      </w:r>
      <w:r w:rsidR="004C05BF" w:rsidRPr="00A20606">
        <w:rPr>
          <w:b/>
          <w:bCs/>
          <w:i w:val="0"/>
          <w:iCs w:val="0"/>
        </w:rPr>
        <w:instrText xml:space="preserve"> ADDIN ZOTERO_ITEM CSL_CITATION {"citationID":"SIvL0Zrw","properties":{"formattedCitation":"(Xu et al., 2013)","plainCitation":"(Xu et al., 2013)","noteIndex":0},"citationItems":[{"id":156,"uris":["http://zotero.org/users/local/h6YJVYLe/items/BJEA498A"],"itemData":{"id":156,"type":"article-journal","abstract":"Adsorption is one of the widely used processes in the chemical industry environmental application. As compared to mathematical models proposed to describe batch adsorption in terms of isotherm and kinetic behavior, insufficient models are available to describe and predict fixed-bed or column adsorption, though the latter one is the main option in practical application. The present review first provides a brief summary on basic concepts and mathematic models to describe the mass transfer and isotherm behavior of batch adsorption, which dominate the column adsorption behavior in nature. Afterwards, the widely used models developed to predict the breakthrough curve, i.e., the general rate models, linear driving force (LDF) model, wave propagation theory model, constant pattern model, Clark model, Thomas model, Bohart-Adams model, Yoon-Nelson model, Wang model, Wolborska model, and modified dose-response model, are briefly introduced from the mechanism and mathematical viewpoint. Their basic characteristics, including the advantages and inherit shortcomings, are also discussed. This review could help those interested in column adsorption to reasonably choose or develop an accurate and convenient model for their study and practical application.","container-title":"Journal of Zhejiang University SCIENCE A","DOI":"10.1631/jzus.A1300029","ISSN":"1673-565X, 1862-1775","issue":"3","journalAbbreviation":"J. Zhejiang Univ. Sci. A","language":"en","page":"155-176","source":"DOI.org (Crossref)","title":"Mathematically modeling fixed-bed adsorption in aqueous systems","volume":"14","author":[{"family":"Xu","given":"Zhe"},{"family":"Cai","given":"Jian-guo"},{"family":"Pan","given":"Bing-cai"}],"issued":{"date-parts":[["2013",3]]}}}],"schema":"https://github.com/citation-style-language/schema/raw/master/csl-citation.json"} </w:instrText>
      </w:r>
      <w:r w:rsidR="004C05BF" w:rsidRPr="00A20606">
        <w:rPr>
          <w:b/>
          <w:bCs/>
          <w:i w:val="0"/>
          <w:iCs w:val="0"/>
        </w:rPr>
        <w:fldChar w:fldCharType="separate"/>
      </w:r>
      <w:r w:rsidR="004C05BF" w:rsidRPr="00A20606">
        <w:rPr>
          <w:rFonts w:cs="Arial"/>
          <w:b/>
          <w:bCs/>
          <w:i w:val="0"/>
          <w:iCs w:val="0"/>
        </w:rPr>
        <w:t>(Xu et al., 2013)</w:t>
      </w:r>
      <w:r w:rsidR="004C05BF" w:rsidRPr="00A20606">
        <w:rPr>
          <w:b/>
          <w:bCs/>
          <w:i w:val="0"/>
          <w:iCs w:val="0"/>
        </w:rPr>
        <w:fldChar w:fldCharType="end"/>
      </w:r>
    </w:p>
    <w:p w14:paraId="09603342" w14:textId="35F59332" w:rsidR="00765EAD" w:rsidRPr="00440A9C" w:rsidRDefault="00765EAD" w:rsidP="00440A9C"/>
    <w:p w14:paraId="3F1E6BE7" w14:textId="537F9DDC" w:rsidR="00D47617" w:rsidRPr="00E86957" w:rsidRDefault="00C016C3" w:rsidP="00D47617">
      <w:pPr>
        <w:pStyle w:val="Heading2"/>
      </w:pPr>
      <w:bookmarkStart w:id="60" w:name="_Toc165464868"/>
      <w:r w:rsidRPr="00E86957">
        <w:t>The breakthrough curve</w:t>
      </w:r>
      <w:bookmarkEnd w:id="60"/>
    </w:p>
    <w:p w14:paraId="4917AA3F" w14:textId="68AC0D11" w:rsidR="00E86957" w:rsidRDefault="004D0FA3" w:rsidP="00620F8A">
      <w:pPr>
        <w:jc w:val="both"/>
      </w:pPr>
      <w:r>
        <w:t xml:space="preserve">The </w:t>
      </w:r>
      <w:r w:rsidR="00137F51">
        <w:t>sequence of adsorption in a continuous fixed-bed adsorption column is illustrated in</w:t>
      </w:r>
      <w:r w:rsidR="005A7152">
        <w:t xml:space="preserve"> </w:t>
      </w:r>
      <w:r w:rsidR="005A7152" w:rsidRPr="005A7152">
        <w:fldChar w:fldCharType="begin"/>
      </w:r>
      <w:r w:rsidR="005A7152" w:rsidRPr="005A7152">
        <w:instrText xml:space="preserve"> REF _Ref152844930 \h  \* MERGEFORMAT </w:instrText>
      </w:r>
      <w:r w:rsidR="005A7152" w:rsidRPr="005A7152">
        <w:fldChar w:fldCharType="separate"/>
      </w:r>
      <w:r w:rsidR="00843CB6" w:rsidRPr="002420D0">
        <w:rPr>
          <w:b/>
          <w:bCs/>
        </w:rPr>
        <w:t xml:space="preserve">Figure </w:t>
      </w:r>
      <w:r w:rsidR="00843CB6" w:rsidRPr="00843CB6">
        <w:rPr>
          <w:b/>
          <w:bCs/>
        </w:rPr>
        <w:t>15</w:t>
      </w:r>
      <w:r w:rsidR="005A7152" w:rsidRPr="005A7152">
        <w:fldChar w:fldCharType="end"/>
      </w:r>
      <w:r w:rsidR="00CC2853">
        <w:t>.</w:t>
      </w:r>
      <w:r w:rsidR="005F2BC2">
        <w:t xml:space="preserve"> </w:t>
      </w:r>
      <w:r w:rsidR="00131511">
        <w:t>Adsorption, i.e. mass transfer, does not occur in the entire column</w:t>
      </w:r>
      <w:r w:rsidR="00241356">
        <w:t xml:space="preserve"> simultaneously</w:t>
      </w:r>
      <w:r w:rsidR="00131511">
        <w:t>. If the influent is</w:t>
      </w:r>
      <w:r w:rsidR="0039067C">
        <w:t xml:space="preserve"> coming from above, the activated carbon in the top layer of the fixed-bed column will </w:t>
      </w:r>
      <w:r w:rsidR="00A64C58">
        <w:t xml:space="preserve">initially </w:t>
      </w:r>
      <w:r w:rsidR="0039067C">
        <w:t xml:space="preserve">adsorb </w:t>
      </w:r>
      <w:r w:rsidR="00A64C58">
        <w:t xml:space="preserve">all </w:t>
      </w:r>
      <w:r w:rsidR="00692B12">
        <w:t xml:space="preserve">the micropollutants. </w:t>
      </w:r>
      <w:r w:rsidR="000D2ECA">
        <w:t>Meanwhile, the bottom of the column receives already well treated influent with low concentration of OMPs, leading to</w:t>
      </w:r>
      <w:r w:rsidR="00A67ADC">
        <w:t xml:space="preserve"> a very low mass transfer.</w:t>
      </w:r>
    </w:p>
    <w:p w14:paraId="5CF50F92" w14:textId="77777777" w:rsidR="00E86957" w:rsidRDefault="00E86957">
      <w:pPr>
        <w:spacing w:after="160" w:line="2" w:lineRule="auto"/>
      </w:pPr>
      <w:r>
        <w:br w:type="page"/>
      </w:r>
    </w:p>
    <w:p w14:paraId="571768ED" w14:textId="52ED986B" w:rsidR="005A7152" w:rsidRDefault="005A7152" w:rsidP="005A7152">
      <w:pPr>
        <w:keepNext/>
        <w:jc w:val="center"/>
      </w:pPr>
      <w:r>
        <w:rPr>
          <w:noProof/>
        </w:rPr>
        <w:lastRenderedPageBreak/>
        <w:drawing>
          <wp:inline distT="0" distB="0" distL="0" distR="0" wp14:anchorId="6E6DCF2E" wp14:editId="3CD3066D">
            <wp:extent cx="5727700" cy="4318635"/>
            <wp:effectExtent l="0" t="0" r="6350" b="5715"/>
            <wp:docPr id="2001420042" name="Picture 1" descr="Fi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 1"/>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727700" cy="4318635"/>
                    </a:xfrm>
                    <a:prstGeom prst="rect">
                      <a:avLst/>
                    </a:prstGeom>
                    <a:noFill/>
                    <a:ln>
                      <a:noFill/>
                    </a:ln>
                  </pic:spPr>
                </pic:pic>
              </a:graphicData>
            </a:graphic>
          </wp:inline>
        </w:drawing>
      </w:r>
    </w:p>
    <w:p w14:paraId="2C236193" w14:textId="13DEDF3B" w:rsidR="005A7152" w:rsidRPr="005A7152" w:rsidRDefault="005A7152" w:rsidP="005A7152">
      <w:pPr>
        <w:pStyle w:val="Caption"/>
        <w:jc w:val="center"/>
        <w:rPr>
          <w:b/>
          <w:bCs/>
          <w:i w:val="0"/>
          <w:iCs w:val="0"/>
        </w:rPr>
      </w:pPr>
      <w:bookmarkStart w:id="61" w:name="_Ref152844930"/>
      <w:r w:rsidRPr="002420D0">
        <w:rPr>
          <w:b/>
          <w:bCs/>
          <w:i w:val="0"/>
          <w:iCs w:val="0"/>
        </w:rPr>
        <w:t xml:space="preserve">Figure </w:t>
      </w:r>
      <w:r w:rsidR="007D58D3">
        <w:rPr>
          <w:b/>
          <w:bCs/>
          <w:i w:val="0"/>
          <w:iCs w:val="0"/>
        </w:rPr>
        <w:fldChar w:fldCharType="begin"/>
      </w:r>
      <w:r w:rsidR="007D58D3">
        <w:rPr>
          <w:b/>
          <w:bCs/>
          <w:i w:val="0"/>
          <w:iCs w:val="0"/>
        </w:rPr>
        <w:instrText xml:space="preserve"> SEQ Figure \* ARABIC </w:instrText>
      </w:r>
      <w:r w:rsidR="007D58D3">
        <w:rPr>
          <w:b/>
          <w:bCs/>
          <w:i w:val="0"/>
          <w:iCs w:val="0"/>
        </w:rPr>
        <w:fldChar w:fldCharType="separate"/>
      </w:r>
      <w:r w:rsidR="00843CB6">
        <w:rPr>
          <w:b/>
          <w:bCs/>
          <w:i w:val="0"/>
          <w:iCs w:val="0"/>
          <w:noProof/>
        </w:rPr>
        <w:t>15</w:t>
      </w:r>
      <w:r w:rsidR="007D58D3">
        <w:rPr>
          <w:b/>
          <w:bCs/>
          <w:i w:val="0"/>
          <w:iCs w:val="0"/>
        </w:rPr>
        <w:fldChar w:fldCharType="end"/>
      </w:r>
      <w:bookmarkEnd w:id="61"/>
      <w:r w:rsidRPr="002420D0">
        <w:rPr>
          <w:b/>
          <w:bCs/>
          <w:i w:val="0"/>
          <w:iCs w:val="0"/>
        </w:rPr>
        <w:t xml:space="preserve"> Representation of adsorption in a fixed-bed column and the link with breakthrough curve</w:t>
      </w:r>
      <w:r>
        <w:rPr>
          <w:b/>
          <w:bCs/>
          <w:i w:val="0"/>
          <w:iCs w:val="0"/>
        </w:rPr>
        <w:t xml:space="preserve"> </w:t>
      </w:r>
      <w:r w:rsidRPr="00CC2853">
        <w:rPr>
          <w:b/>
          <w:bCs/>
          <w:i w:val="0"/>
          <w:iCs w:val="0"/>
        </w:rPr>
        <w:fldChar w:fldCharType="begin"/>
      </w:r>
      <w:r w:rsidRPr="00CC2853">
        <w:rPr>
          <w:b/>
          <w:bCs/>
          <w:i w:val="0"/>
          <w:iCs w:val="0"/>
        </w:rPr>
        <w:instrText xml:space="preserve"> ADDIN ZOTERO_ITEM CSL_CITATION {"citationID":"argsMkw0","properties":{"formattedCitation":"(Patel, 2019)","plainCitation":"(Patel, 2019)","noteIndex":0},"citationItems":[{"id":86,"uris":["http://zotero.org/users/local/h6YJVYLe/items/UIXSM6HM"],"itemData":{"id":86,"type":"article-journal","abstract":"Present paper involved the review of fixed-bed column studies for removal of various contaminants from synthetic wastewater. Basic concept of adsorption, its types (i.e., chemisorption and physisorption) and its mechanism, adsorbents and adsorbates were included. Comparison of batch and column adsorption study is mentioned. Complete study of breakthrough curve for designing adsorptive column is interpreted. This paper explicates the detailed explanation of various process parameters and isotherm models for column study. Fixed-bed adsorption studies using various adsorbates, i.e., metal, ion, dye and other hazardous materials, are reviewed, in which adsorption of chromium metal is most exploitable. Conclusion and some challenges for utilization in real world are also exposed.","container-title":"Applied Water Science","DOI":"10.1007/s13201-019-0927-7","ISSN":"2190-5495","issue":"3","journalAbbreviation":"Appl Water Sci","language":"en","page":"45","source":"Springer Link","title":"Fixed-bed column adsorption study: a comprehensive review","title-short":"Fixed-bed column adsorption study","volume":"9","author":[{"family":"Patel","given":"Himanshu"}],"issued":{"date-parts":[["2019",3,16]]}}}],"schema":"https://github.com/citation-style-language/schema/raw/master/csl-citation.json"} </w:instrText>
      </w:r>
      <w:r w:rsidRPr="00CC2853">
        <w:rPr>
          <w:b/>
          <w:bCs/>
          <w:i w:val="0"/>
          <w:iCs w:val="0"/>
        </w:rPr>
        <w:fldChar w:fldCharType="separate"/>
      </w:r>
      <w:r w:rsidRPr="005A7152">
        <w:rPr>
          <w:b/>
          <w:bCs/>
          <w:i w:val="0"/>
          <w:iCs w:val="0"/>
        </w:rPr>
        <w:t>(Patel, 2019)</w:t>
      </w:r>
      <w:r w:rsidRPr="00CC2853">
        <w:rPr>
          <w:b/>
          <w:bCs/>
          <w:i w:val="0"/>
          <w:iCs w:val="0"/>
        </w:rPr>
        <w:fldChar w:fldCharType="end"/>
      </w:r>
    </w:p>
    <w:p w14:paraId="699F6E3B" w14:textId="4A570777" w:rsidR="006A6FB0" w:rsidRDefault="00333573" w:rsidP="00195F8B">
      <w:pPr>
        <w:jc w:val="both"/>
      </w:pPr>
      <w:r>
        <w:t>As said, initially, there is fresh carbon on top that is in contact with non-treated effluent and causes the driving force</w:t>
      </w:r>
      <w:r w:rsidR="009D00A5">
        <w:t xml:space="preserve"> (</w:t>
      </w:r>
      <m:oMath>
        <m:sSub>
          <m:sSubPr>
            <m:ctrlPr>
              <w:rPr>
                <w:rFonts w:ascii="Cambria Math" w:hAnsi="Cambria Math"/>
                <w:i/>
              </w:rPr>
            </m:ctrlPr>
          </m:sSubPr>
          <m:e>
            <m:r>
              <w:rPr>
                <w:rFonts w:ascii="Cambria Math" w:hAnsi="Cambria Math"/>
              </w:rPr>
              <m:t>C</m:t>
            </m:r>
          </m:e>
          <m:sub>
            <m:r>
              <w:rPr>
                <w:rFonts w:ascii="Cambria Math" w:hAnsi="Cambria Math"/>
              </w:rPr>
              <m:t>0</m:t>
            </m:r>
          </m:sub>
        </m:sSub>
      </m:oMath>
      <w:r w:rsidR="009D00A5">
        <w:t xml:space="preserve"> – </w:t>
      </w:r>
      <m:oMath>
        <m:sSub>
          <m:sSubPr>
            <m:ctrlPr>
              <w:rPr>
                <w:rFonts w:ascii="Cambria Math" w:hAnsi="Cambria Math"/>
                <w:i/>
              </w:rPr>
            </m:ctrlPr>
          </m:sSubPr>
          <m:e>
            <m:r>
              <w:rPr>
                <w:rFonts w:ascii="Cambria Math" w:hAnsi="Cambria Math"/>
              </w:rPr>
              <m:t>C</m:t>
            </m:r>
          </m:e>
          <m:sub>
            <m:r>
              <w:rPr>
                <w:rFonts w:ascii="Cambria Math" w:hAnsi="Cambria Math"/>
              </w:rPr>
              <m:t>e</m:t>
            </m:r>
          </m:sub>
        </m:sSub>
      </m:oMath>
      <w:r w:rsidR="009D00A5">
        <w:t>)</w:t>
      </w:r>
      <w:r>
        <w:t xml:space="preserve"> to be highest on top of the column.</w:t>
      </w:r>
      <w:r w:rsidR="00E42216">
        <w:t xml:space="preserve"> </w:t>
      </w:r>
      <m:oMath>
        <m:sSub>
          <m:sSubPr>
            <m:ctrlPr>
              <w:rPr>
                <w:rFonts w:ascii="Cambria Math" w:hAnsi="Cambria Math"/>
                <w:i/>
              </w:rPr>
            </m:ctrlPr>
          </m:sSubPr>
          <m:e>
            <m:r>
              <w:rPr>
                <w:rFonts w:ascii="Cambria Math" w:hAnsi="Cambria Math"/>
              </w:rPr>
              <m:t>C</m:t>
            </m:r>
          </m:e>
          <m:sub>
            <m:r>
              <w:rPr>
                <w:rFonts w:ascii="Cambria Math" w:hAnsi="Cambria Math"/>
              </w:rPr>
              <m:t>0</m:t>
            </m:r>
          </m:sub>
        </m:sSub>
      </m:oMath>
      <w:r w:rsidR="00E42216">
        <w:t xml:space="preserve"> is the concentration of pollutant in the influent. Above in the column, no adsorption has already been </w:t>
      </w:r>
      <w:r w:rsidR="00357577">
        <w:t xml:space="preserve">done and </w:t>
      </w:r>
      <m:oMath>
        <m:r>
          <w:rPr>
            <w:rFonts w:ascii="Cambria Math" w:hAnsi="Cambria Math"/>
          </w:rPr>
          <m:t>C</m:t>
        </m:r>
      </m:oMath>
      <w:r w:rsidR="00357577">
        <w:rPr>
          <w:rFonts w:eastAsiaTheme="minorEastAsia"/>
        </w:rPr>
        <w:t xml:space="preserve"> = </w:t>
      </w:r>
      <m:oMath>
        <m:sSub>
          <m:sSubPr>
            <m:ctrlPr>
              <w:rPr>
                <w:rFonts w:ascii="Cambria Math" w:hAnsi="Cambria Math"/>
                <w:i/>
              </w:rPr>
            </m:ctrlPr>
          </m:sSubPr>
          <m:e>
            <m:r>
              <w:rPr>
                <w:rFonts w:ascii="Cambria Math" w:hAnsi="Cambria Math"/>
              </w:rPr>
              <m:t>C</m:t>
            </m:r>
          </m:e>
          <m:sub>
            <m:r>
              <w:rPr>
                <w:rFonts w:ascii="Cambria Math" w:hAnsi="Cambria Math"/>
              </w:rPr>
              <m:t>0</m:t>
            </m:r>
          </m:sub>
        </m:sSub>
      </m:oMath>
      <w:r w:rsidR="00E42216">
        <w:t>.</w:t>
      </w:r>
      <w:r>
        <w:t xml:space="preserve"> At the bottom, initially there</w:t>
      </w:r>
      <w:r w:rsidR="003D6447">
        <w:t xml:space="preserve"> is no driving force because the influent is already treated by the upper part and doesn’t contain pollutants anymore.</w:t>
      </w:r>
      <w:r w:rsidR="00131837">
        <w:t xml:space="preserve"> However,</w:t>
      </w:r>
      <w:r w:rsidR="00CA70F3">
        <w:t xml:space="preserve"> the above part gets saturated after some time and</w:t>
      </w:r>
      <w:r w:rsidR="006A6241">
        <w:t xml:space="preserve"> </w:t>
      </w:r>
      <w:r w:rsidR="00447B3A">
        <w:t>the zone with highest driving force will move downwards</w:t>
      </w:r>
      <w:r w:rsidR="006A6241">
        <w:t xml:space="preserve">. </w:t>
      </w:r>
      <w:r w:rsidR="00195F8B">
        <w:t xml:space="preserve">The region where </w:t>
      </w:r>
      <w:r w:rsidR="001B1359">
        <w:t>mass transfer occurs depends on time and space and is called the mass transfer zone (MTZ).</w:t>
      </w:r>
      <w:r w:rsidR="00447B3A">
        <w:t xml:space="preserve"> It is illustrated as the dotted area in </w:t>
      </w:r>
      <w:r w:rsidR="00447B3A" w:rsidRPr="00687130">
        <w:rPr>
          <w:b/>
          <w:bCs/>
        </w:rPr>
        <w:fldChar w:fldCharType="begin"/>
      </w:r>
      <w:r w:rsidR="00447B3A" w:rsidRPr="00687130">
        <w:rPr>
          <w:b/>
          <w:bCs/>
        </w:rPr>
        <w:instrText xml:space="preserve"> REF _Ref152844930 \h </w:instrText>
      </w:r>
      <w:r w:rsidR="00687130" w:rsidRPr="00687130">
        <w:rPr>
          <w:b/>
          <w:bCs/>
        </w:rPr>
        <w:instrText xml:space="preserve"> \* MERGEFORMAT </w:instrText>
      </w:r>
      <w:r w:rsidR="00447B3A" w:rsidRPr="00687130">
        <w:rPr>
          <w:b/>
          <w:bCs/>
        </w:rPr>
      </w:r>
      <w:r w:rsidR="00447B3A" w:rsidRPr="00687130">
        <w:rPr>
          <w:b/>
          <w:bCs/>
        </w:rPr>
        <w:fldChar w:fldCharType="separate"/>
      </w:r>
      <w:r w:rsidR="00843CB6" w:rsidRPr="002420D0">
        <w:rPr>
          <w:b/>
          <w:bCs/>
        </w:rPr>
        <w:t xml:space="preserve">Figure </w:t>
      </w:r>
      <w:r w:rsidR="00843CB6" w:rsidRPr="00843CB6">
        <w:rPr>
          <w:b/>
          <w:bCs/>
          <w:noProof/>
        </w:rPr>
        <w:t>15</w:t>
      </w:r>
      <w:r w:rsidR="00447B3A" w:rsidRPr="00687130">
        <w:rPr>
          <w:b/>
          <w:bCs/>
        </w:rPr>
        <w:fldChar w:fldCharType="end"/>
      </w:r>
      <w:r w:rsidR="00F76C55" w:rsidRPr="00687130">
        <w:rPr>
          <w:b/>
          <w:bCs/>
        </w:rPr>
        <w:t xml:space="preserve"> </w:t>
      </w:r>
      <w:r w:rsidR="00F76C55">
        <w:t>and is preceded by a saturated carbon zone (black area) and followed by fresh carbon (white area).</w:t>
      </w:r>
    </w:p>
    <w:p w14:paraId="54B8A22F" w14:textId="77777777" w:rsidR="001F595A" w:rsidRDefault="001F595A" w:rsidP="00195F8B">
      <w:pPr>
        <w:jc w:val="both"/>
      </w:pPr>
    </w:p>
    <w:p w14:paraId="7166424E" w14:textId="63CBD855" w:rsidR="006E28A6" w:rsidRDefault="001F595A" w:rsidP="006E28A6">
      <w:pPr>
        <w:jc w:val="both"/>
      </w:pPr>
      <w:r>
        <w:t xml:space="preserve">A </w:t>
      </w:r>
      <w:r w:rsidRPr="00451EED">
        <w:rPr>
          <w:u w:val="single"/>
        </w:rPr>
        <w:t>breakthrough curve</w:t>
      </w:r>
      <w:r w:rsidR="00140C87">
        <w:t xml:space="preserve"> </w:t>
      </w:r>
      <w:r w:rsidR="00536ADC">
        <w:t xml:space="preserve">(BTC) </w:t>
      </w:r>
      <w:r w:rsidR="00140C87">
        <w:t xml:space="preserve">is a plot of the fixed-bed column effluent concentration as function of time or volume of water treated. </w:t>
      </w:r>
      <w:r w:rsidR="00A35222">
        <w:t>Initially</w:t>
      </w:r>
      <w:r w:rsidR="00140C87">
        <w:t xml:space="preserve">, with a fully fresh column, the effluent concentration is </w:t>
      </w:r>
      <w:r w:rsidR="001672EE">
        <w:t>perfectly treated and ideally contains zero pollutants. After a while, due to saturation, the</w:t>
      </w:r>
      <w:r w:rsidR="001F32B9">
        <w:t xml:space="preserve"> effluent concentration increases.</w:t>
      </w:r>
      <w:r w:rsidR="00902BAA">
        <w:t xml:space="preserve"> Above the breakthrough point,</w:t>
      </w:r>
      <w:r w:rsidR="000733EE">
        <w:t xml:space="preserve"> the effluent concentration is </w:t>
      </w:r>
      <w:r w:rsidR="00A35222">
        <w:t>c</w:t>
      </w:r>
      <w:r w:rsidR="000733EE">
        <w:t>onsidered</w:t>
      </w:r>
      <w:r w:rsidR="00902BAA">
        <w:t xml:space="preserve"> </w:t>
      </w:r>
      <w:r w:rsidR="00602CF5">
        <w:t xml:space="preserve">too high for successful removal. This can be 5% </w:t>
      </w:r>
      <w:r w:rsidR="00954E6A">
        <w:t xml:space="preserve">of the influent concentration, dependent on </w:t>
      </w:r>
      <w:r w:rsidR="00F81745">
        <w:t>the desired effluent quality</w:t>
      </w:r>
      <w:r w:rsidR="00954E6A">
        <w:t xml:space="preserve">. </w:t>
      </w:r>
      <w:r w:rsidR="00333BEC">
        <w:t>From then, typically concentrations increase more rapidly and a</w:t>
      </w:r>
      <w:r w:rsidR="00954E6A">
        <w:t xml:space="preserve">t </w:t>
      </w:r>
      <w:r w:rsidR="004B6B2C">
        <w:t xml:space="preserve">the </w:t>
      </w:r>
      <w:r w:rsidR="00333BEC">
        <w:t>point of exhaustion, the bed is considered exhausted</w:t>
      </w:r>
      <w:r w:rsidR="004B6B2C">
        <w:t>.</w:t>
      </w:r>
      <w:r w:rsidR="00333BEC">
        <w:t xml:space="preserve"> </w:t>
      </w:r>
      <w:r w:rsidR="00E6370D">
        <w:t xml:space="preserve">The </w:t>
      </w:r>
      <w:r w:rsidR="00543604">
        <w:t>effluent concentration is only 5%</w:t>
      </w:r>
      <w:r w:rsidR="006C2307">
        <w:t xml:space="preserve"> </w:t>
      </w:r>
      <w:r w:rsidR="003A6F85">
        <w:t>lower than</w:t>
      </w:r>
      <w:r w:rsidR="006C2307">
        <w:t xml:space="preserve"> the high</w:t>
      </w:r>
      <w:r w:rsidR="003A6F85">
        <w:t>ly</w:t>
      </w:r>
      <w:r w:rsidR="006C2307">
        <w:t xml:space="preserve"> concentrated influent</w:t>
      </w:r>
      <w:r w:rsidR="00B637C3">
        <w:t xml:space="preserve">. At perfect saturation, there is absolutely </w:t>
      </w:r>
      <w:r w:rsidR="001C60E4">
        <w:t>no adsorption</w:t>
      </w:r>
      <w:r w:rsidR="00B637C3">
        <w:t xml:space="preserve"> anymore</w:t>
      </w:r>
      <w:r w:rsidR="00A35222">
        <w:t xml:space="preserve"> </w:t>
      </w:r>
      <w:r w:rsidR="00A35222">
        <w:fldChar w:fldCharType="begin"/>
      </w:r>
      <w:r w:rsidR="00A35222">
        <w:instrText xml:space="preserve"> ADDIN ZOTERO_ITEM CSL_CITATION {"citationID":"Kdhi77i1","properties":{"formattedCitation":"(Sabri &amp; Abbood, 2019)","plainCitation":"(Sabri &amp; Abbood, 2019)","noteIndex":0},"citationItems":[{"id":119,"uris":["http://zotero.org/users/local/h6YJVYLe/items/FNHICNDP"],"itemData":{"id":119,"type":"article-journal","container-title":"Engineering and Technology Journal","DOI":"10.30684/etj.37.1C.25","journalAbbreviation":"Engineering and Technology Journal","source":"ResearchGate","title":"Adsorption Study of Nitrate Anions by Different Materials Using Fixed Bed Column","volume":"37","author":[{"family":"Sabri","given":"Anaam"},{"family":"Abbood","given":"Noor"}],"issued":{"date-parts":[["2019",4,25]]}}}],"schema":"https://github.com/citation-style-language/schema/raw/master/csl-citation.json"} </w:instrText>
      </w:r>
      <w:r w:rsidR="00A35222">
        <w:fldChar w:fldCharType="separate"/>
      </w:r>
      <w:r w:rsidR="00A35222" w:rsidRPr="00A35222">
        <w:rPr>
          <w:rFonts w:cs="Arial"/>
        </w:rPr>
        <w:t>(Sabri &amp; Abbood, 2019)</w:t>
      </w:r>
      <w:r w:rsidR="00A35222">
        <w:fldChar w:fldCharType="end"/>
      </w:r>
      <w:r w:rsidR="006E28A6">
        <w:t>.</w:t>
      </w:r>
      <w:r w:rsidR="006E28A6">
        <w:br w:type="page"/>
      </w:r>
    </w:p>
    <w:p w14:paraId="03D97F7C" w14:textId="64E8B0B4" w:rsidR="00922006" w:rsidRDefault="00BE6F1F" w:rsidP="003934CC">
      <w:pPr>
        <w:pStyle w:val="Heading1"/>
        <w:numPr>
          <w:ilvl w:val="0"/>
          <w:numId w:val="9"/>
        </w:numPr>
      </w:pPr>
      <w:bookmarkStart w:id="62" w:name="_Ref164339660"/>
      <w:bookmarkStart w:id="63" w:name="_Toc165464869"/>
      <w:r w:rsidRPr="003934CC">
        <w:lastRenderedPageBreak/>
        <w:t xml:space="preserve">Adsorption on activated carbon: </w:t>
      </w:r>
      <w:r w:rsidR="003934CC" w:rsidRPr="003934CC">
        <w:t>B</w:t>
      </w:r>
      <w:r w:rsidRPr="003934CC">
        <w:t>reakthrough curve models</w:t>
      </w:r>
      <w:bookmarkEnd w:id="62"/>
      <w:bookmarkEnd w:id="63"/>
    </w:p>
    <w:p w14:paraId="3F0235F6" w14:textId="561C3552" w:rsidR="00E71C14" w:rsidRDefault="00E71C14" w:rsidP="005C3EEC">
      <w:r>
        <w:t>This chapter explains</w:t>
      </w:r>
      <w:r w:rsidR="006E1C2F">
        <w:t xml:space="preserve"> what breakthrough curve models are, what opportunities </w:t>
      </w:r>
      <w:r w:rsidR="004643E1">
        <w:t>they</w:t>
      </w:r>
      <w:r w:rsidR="006E1C2F">
        <w:t xml:space="preserve"> can deliver, </w:t>
      </w:r>
      <w:r w:rsidR="00667075">
        <w:t xml:space="preserve">why different models exist and </w:t>
      </w:r>
      <w:r w:rsidR="00CF427D">
        <w:t>which</w:t>
      </w:r>
      <w:r w:rsidR="002B4413">
        <w:t xml:space="preserve"> </w:t>
      </w:r>
      <w:r w:rsidR="004643E1">
        <w:t xml:space="preserve">ones make chance </w:t>
      </w:r>
      <w:r w:rsidR="00D15343">
        <w:t>for modelling</w:t>
      </w:r>
      <w:r w:rsidR="00EB5248">
        <w:t xml:space="preserve"> tertiary GAC treatment in WWTPs.</w:t>
      </w:r>
      <w:r w:rsidR="009D420F">
        <w:t xml:space="preserve"> </w:t>
      </w:r>
      <w:r w:rsidR="00EF3C5A">
        <w:t>The</w:t>
      </w:r>
      <w:r w:rsidR="009D420F" w:rsidRPr="009D420F">
        <w:t xml:space="preserve"> </w:t>
      </w:r>
      <w:r w:rsidR="009D420F">
        <w:t>scope is limited to single-solute adsorption ont</w:t>
      </w:r>
      <w:r w:rsidR="003D2E5A">
        <w:t>o</w:t>
      </w:r>
      <w:r w:rsidR="009D420F">
        <w:t xml:space="preserve"> non</w:t>
      </w:r>
      <w:r w:rsidR="00EF3C5A">
        <w:t>-</w:t>
      </w:r>
      <w:r w:rsidR="009D420F">
        <w:t>biological GAC in</w:t>
      </w:r>
      <w:r w:rsidR="009D420F" w:rsidRPr="00BC358D">
        <w:t xml:space="preserve"> </w:t>
      </w:r>
      <w:r w:rsidR="009D420F">
        <w:t>fixed-bed column</w:t>
      </w:r>
      <w:r w:rsidR="00EF3C5A">
        <w:t>s</w:t>
      </w:r>
      <w:r w:rsidR="009D420F">
        <w:t>.</w:t>
      </w:r>
    </w:p>
    <w:p w14:paraId="6B0B73EF" w14:textId="77777777" w:rsidR="005C3EEC" w:rsidRPr="005C3EEC" w:rsidRDefault="005C3EEC" w:rsidP="005C3EEC"/>
    <w:p w14:paraId="103E2AB3" w14:textId="33302EDD" w:rsidR="00EC0DBF" w:rsidRDefault="00B9672F" w:rsidP="00BC358D">
      <w:pPr>
        <w:pStyle w:val="Heading2"/>
      </w:pPr>
      <w:bookmarkStart w:id="64" w:name="_Toc165464870"/>
      <w:r>
        <w:t>Opportunities</w:t>
      </w:r>
      <w:r w:rsidR="00917C04">
        <w:t xml:space="preserve"> and challenges</w:t>
      </w:r>
      <w:bookmarkEnd w:id="64"/>
    </w:p>
    <w:p w14:paraId="49DBA003" w14:textId="6923F446" w:rsidR="00781922" w:rsidRDefault="00B9672F" w:rsidP="0076620A">
      <w:pPr>
        <w:jc w:val="both"/>
      </w:pPr>
      <w:r>
        <w:t>A</w:t>
      </w:r>
      <w:r w:rsidR="00726E47">
        <w:t xml:space="preserve"> breakthrough curve</w:t>
      </w:r>
      <w:r w:rsidR="00536ADC">
        <w:t xml:space="preserve"> (BTC)</w:t>
      </w:r>
      <w:r>
        <w:t xml:space="preserve"> is </w:t>
      </w:r>
      <w:r w:rsidR="00BC358D">
        <w:t>crucial</w:t>
      </w:r>
      <w:r>
        <w:t xml:space="preserve"> information for the design and operation of</w:t>
      </w:r>
      <w:r w:rsidR="00BC358D">
        <w:t xml:space="preserve"> real-life adsorption systems </w:t>
      </w:r>
      <w:r w:rsidR="004B613B">
        <w:t>tackling OMPs</w:t>
      </w:r>
      <w:r w:rsidR="00BC358D">
        <w:t xml:space="preserve"> </w:t>
      </w:r>
      <w:r w:rsidR="004B613B">
        <w:t>in</w:t>
      </w:r>
      <w:r w:rsidR="00BC358D">
        <w:t xml:space="preserve"> municipal wastewater.</w:t>
      </w:r>
      <w:r w:rsidR="00726E47">
        <w:t xml:space="preserve"> </w:t>
      </w:r>
      <w:r w:rsidR="0078150C">
        <w:t>With the BTC</w:t>
      </w:r>
      <w:r w:rsidR="00417B94">
        <w:t xml:space="preserve">, one can make conclusions about the </w:t>
      </w:r>
      <w:r w:rsidR="0078150C">
        <w:t xml:space="preserve">adsorption </w:t>
      </w:r>
      <w:r w:rsidR="00417B94">
        <w:t>performance</w:t>
      </w:r>
      <w:r w:rsidR="000930F8">
        <w:t>,</w:t>
      </w:r>
      <w:r w:rsidR="00D52110">
        <w:t xml:space="preserve"> how long before regeneration is needed, </w:t>
      </w:r>
      <w:r w:rsidR="00454EF7">
        <w:t>what is the removal efficiency at any time, etc.</w:t>
      </w:r>
      <w:r w:rsidR="000B1602">
        <w:t xml:space="preserve"> </w:t>
      </w:r>
      <w:r w:rsidR="00577C5D">
        <w:t xml:space="preserve">However, making </w:t>
      </w:r>
      <w:r w:rsidR="00E93413">
        <w:t>BTCs</w:t>
      </w:r>
      <w:r w:rsidR="00577C5D">
        <w:t xml:space="preserve"> for a variety of compounds in a variety of conditions </w:t>
      </w:r>
      <w:r w:rsidR="004D2002">
        <w:t>is a costly operation.</w:t>
      </w:r>
      <w:r w:rsidR="006E7BDF">
        <w:t xml:space="preserve"> Applying for municipal wastewater, t</w:t>
      </w:r>
      <w:r w:rsidR="004D2002">
        <w:t xml:space="preserve">his requires many </w:t>
      </w:r>
      <w:r w:rsidR="006E7BDF">
        <w:t>pilot-scale experiments.</w:t>
      </w:r>
      <w:r w:rsidR="008F0095">
        <w:t xml:space="preserve"> </w:t>
      </w:r>
      <w:r w:rsidR="0041591F">
        <w:t>Models</w:t>
      </w:r>
      <w:r w:rsidR="008F0095">
        <w:t xml:space="preserve"> that c</w:t>
      </w:r>
      <w:r w:rsidR="00AF05A1">
        <w:t>ould</w:t>
      </w:r>
      <w:r w:rsidR="008F0095">
        <w:t xml:space="preserve"> </w:t>
      </w:r>
      <w:r w:rsidR="00816DF1">
        <w:t xml:space="preserve">trustfully predict </w:t>
      </w:r>
      <w:r w:rsidR="009F49C3">
        <w:t>BTCs</w:t>
      </w:r>
      <w:r w:rsidR="00816DF1">
        <w:t xml:space="preserve"> for all these </w:t>
      </w:r>
      <w:r w:rsidR="00C17964">
        <w:t xml:space="preserve">different </w:t>
      </w:r>
      <w:r w:rsidR="004B02AA">
        <w:t>scenarios</w:t>
      </w:r>
      <w:r w:rsidR="003E44B9">
        <w:t xml:space="preserve"> could</w:t>
      </w:r>
      <w:r w:rsidR="004B02AA">
        <w:t xml:space="preserve"> save a lot of time and money.</w:t>
      </w:r>
      <w:r w:rsidR="0003223A">
        <w:t xml:space="preserve"> </w:t>
      </w:r>
      <w:r w:rsidR="00585F42">
        <w:t xml:space="preserve">It </w:t>
      </w:r>
      <w:r w:rsidR="002F040D">
        <w:t xml:space="preserve">would help </w:t>
      </w:r>
      <w:r w:rsidR="00585F42">
        <w:t>to predict in which scenarios one gets maximum</w:t>
      </w:r>
      <w:r w:rsidR="002F040D">
        <w:t xml:space="preserve"> removal efficiency,</w:t>
      </w:r>
      <w:r w:rsidR="00585F42">
        <w:t xml:space="preserve"> adsorption capacit</w:t>
      </w:r>
      <w:r w:rsidR="009D634B">
        <w:t>y</w:t>
      </w:r>
      <w:r w:rsidR="00585F42">
        <w:t>,</w:t>
      </w:r>
      <w:r w:rsidR="009D634B">
        <w:t xml:space="preserve"> and predict </w:t>
      </w:r>
      <w:r w:rsidR="004904CD">
        <w:t xml:space="preserve">bed replacement intervals. </w:t>
      </w:r>
      <w:r w:rsidR="0078150C">
        <w:t>This facilitates to figure</w:t>
      </w:r>
      <w:r w:rsidR="002B7A75">
        <w:t xml:space="preserve"> out if GAC is a viable technology</w:t>
      </w:r>
      <w:r w:rsidR="007F1C4C">
        <w:t xml:space="preserve"> for full-scale </w:t>
      </w:r>
      <w:r w:rsidR="00FD1A89">
        <w:t>advanced</w:t>
      </w:r>
      <w:r w:rsidR="00C1044C">
        <w:t xml:space="preserve"> wastewater</w:t>
      </w:r>
      <w:r w:rsidR="008021EE">
        <w:t xml:space="preserve"> treatment</w:t>
      </w:r>
      <w:r w:rsidR="007F1C4C">
        <w:t>.</w:t>
      </w:r>
      <w:r w:rsidR="00585F42">
        <w:t xml:space="preserve"> </w:t>
      </w:r>
      <w:r w:rsidR="00C84403">
        <w:t>Hence</w:t>
      </w:r>
      <w:r w:rsidR="00AD2389">
        <w:t>, there is opportunity to meet</w:t>
      </w:r>
      <w:r w:rsidR="00024A72">
        <w:t xml:space="preserve"> emission</w:t>
      </w:r>
      <w:r w:rsidR="00AD2389">
        <w:t xml:space="preserve"> thresholds for micropollutants in the future. </w:t>
      </w:r>
      <w:r w:rsidR="0059102A">
        <w:t xml:space="preserve">In the coming years, </w:t>
      </w:r>
      <w:r w:rsidR="002D5CC5">
        <w:t xml:space="preserve">the </w:t>
      </w:r>
      <w:r w:rsidR="00AD2389">
        <w:t>need for optimis</w:t>
      </w:r>
      <w:r w:rsidR="00050583">
        <w:t>ed</w:t>
      </w:r>
      <w:r w:rsidR="00AD2389">
        <w:t xml:space="preserve"> treatment systems </w:t>
      </w:r>
      <w:r w:rsidR="002D5CC5">
        <w:t xml:space="preserve">will only increase </w:t>
      </w:r>
      <w:r w:rsidR="00AD2389">
        <w:t xml:space="preserve">as legislation around micropollutants </w:t>
      </w:r>
      <w:r w:rsidR="00E804AD">
        <w:t>will get more strict</w:t>
      </w:r>
      <w:r w:rsidR="006E130F">
        <w:t xml:space="preserve"> </w:t>
      </w:r>
      <w:r w:rsidR="006E130F">
        <w:fldChar w:fldCharType="begin"/>
      </w:r>
      <w:r w:rsidR="00494768">
        <w:instrText xml:space="preserve"> ADDIN ZOTERO_ITEM CSL_CITATION {"citationID":"LhQZFgoL","properties":{"formattedCitation":"(J. Burkhardt et al., 2022)","plainCitation":"(J. Burkhardt et al., 2022)","noteIndex":0},"citationItems":[{"id":59,"uris":["http://zotero.org/users/local/h6YJVYLe/items/4L9CSE9E"],"itemData":{"id":59,"type":"article-journal","abstract":"AbstractPer- and polyfluoroalkyl substances (PFAS) are increasingly of interest to drinking\nwater utilities due to state regulations, the release of federal and state health\nadvisories, and public concern. Pilot-scale data were fitted for 16 PFAS species ...","container-title":"Journal of Environmental Engineering","DOI":"10.1061/(ASCE)EE.1943-7870.0001964","ISSN":"1943-7870","issue":"3","language":"EN","license":"© 2021 American Society of Civil Engineers","note":"publisher: American Society of Civil Engineers","page":"04021086","source":"ASCE","title":"Modeling PFAS Removal Using Granular Activated Carbon for Full-Scale System Design","volume":"148","author":[{"family":"Burkhardt","given":"Jonathan"},{"family":"Burns","given":"Nick"},{"family":"Mobley","given":"Dustin"},{"family":"Pressman","given":"Jonathan G."},{"family":"Magnuson","given":"Matthew L."},{"family":"Speth","given":"Thomas F."}],"issued":{"date-parts":[["2022",3,1]]}}}],"schema":"https://github.com/citation-style-language/schema/raw/master/csl-citation.json"} </w:instrText>
      </w:r>
      <w:r w:rsidR="006E130F">
        <w:fldChar w:fldCharType="separate"/>
      </w:r>
      <w:r w:rsidR="00494768" w:rsidRPr="00494768">
        <w:rPr>
          <w:rFonts w:cs="Arial"/>
        </w:rPr>
        <w:t>(J. Burkhardt et al., 2022)</w:t>
      </w:r>
      <w:r w:rsidR="006E130F">
        <w:fldChar w:fldCharType="end"/>
      </w:r>
      <w:r w:rsidR="00E804AD">
        <w:t>.</w:t>
      </w:r>
    </w:p>
    <w:p w14:paraId="5AFC1ED3" w14:textId="77777777" w:rsidR="00585C30" w:rsidRDefault="00585C30" w:rsidP="0076620A">
      <w:pPr>
        <w:jc w:val="both"/>
      </w:pPr>
    </w:p>
    <w:p w14:paraId="6CE08D28" w14:textId="0996D7BD" w:rsidR="00D6638E" w:rsidRDefault="00D15343" w:rsidP="0076620A">
      <w:pPr>
        <w:jc w:val="both"/>
      </w:pPr>
      <w:r>
        <w:t xml:space="preserve">A first challenge </w:t>
      </w:r>
      <w:r w:rsidR="004F7352">
        <w:t>regards th</w:t>
      </w:r>
      <w:r w:rsidR="00D6638E">
        <w:t xml:space="preserve">e </w:t>
      </w:r>
      <w:r w:rsidR="008A2341">
        <w:t>complexity</w:t>
      </w:r>
      <w:r w:rsidR="00D6638E">
        <w:t xml:space="preserve"> of the</w:t>
      </w:r>
      <w:r w:rsidR="008A2341">
        <w:t xml:space="preserve"> WWTP’s</w:t>
      </w:r>
      <w:r w:rsidR="00D6638E">
        <w:t xml:space="preserve"> influent: municipal wastewater.</w:t>
      </w:r>
      <w:r>
        <w:t xml:space="preserve"> </w:t>
      </w:r>
      <w:r w:rsidR="00D6638E" w:rsidRPr="007C69CE">
        <w:t>Municipal wastewater</w:t>
      </w:r>
      <w:r w:rsidR="0005623D">
        <w:t xml:space="preserve"> is a complex stream</w:t>
      </w:r>
      <w:r w:rsidR="00D6638E" w:rsidRPr="007C69CE">
        <w:t xml:space="preserve"> contain</w:t>
      </w:r>
      <w:r w:rsidR="0005623D">
        <w:t>ing</w:t>
      </w:r>
      <w:r w:rsidR="00D6638E" w:rsidRPr="007C69CE">
        <w:t xml:space="preserve"> many </w:t>
      </w:r>
      <w:r w:rsidR="00E14BC4">
        <w:t xml:space="preserve">different </w:t>
      </w:r>
      <w:r w:rsidR="00D6638E" w:rsidRPr="007C69CE">
        <w:t>micropollutants in highly varying concentrations.</w:t>
      </w:r>
      <w:r w:rsidR="00E14BC4">
        <w:t xml:space="preserve"> It is not only the </w:t>
      </w:r>
      <w:r w:rsidR="00760D0A">
        <w:t>concentration of MPs</w:t>
      </w:r>
      <w:r w:rsidR="00E14BC4">
        <w:t xml:space="preserve"> itself that var</w:t>
      </w:r>
      <w:r w:rsidR="00582195">
        <w:t>y</w:t>
      </w:r>
      <w:r w:rsidR="00E14BC4">
        <w:t xml:space="preserve"> </w:t>
      </w:r>
      <w:r w:rsidR="00582195">
        <w:t>over</w:t>
      </w:r>
      <w:r w:rsidR="00E14BC4">
        <w:t xml:space="preserve"> time.</w:t>
      </w:r>
      <w:r w:rsidR="00760D0A">
        <w:t xml:space="preserve"> </w:t>
      </w:r>
      <w:r w:rsidR="001C54A1">
        <w:t>The</w:t>
      </w:r>
      <w:r w:rsidR="00257382">
        <w:t xml:space="preserve"> WWTP’s</w:t>
      </w:r>
      <w:r w:rsidR="001C54A1">
        <w:t xml:space="preserve"> </w:t>
      </w:r>
      <w:r w:rsidR="00257382">
        <w:t>influent</w:t>
      </w:r>
      <w:r w:rsidR="001C54A1">
        <w:t xml:space="preserve"> composition is uncertain and variable. For example, d</w:t>
      </w:r>
      <w:r w:rsidR="00760D0A">
        <w:t>issolved organic matter (DOM)</w:t>
      </w:r>
      <w:r w:rsidR="001A0A30">
        <w:t xml:space="preserve"> is important</w:t>
      </w:r>
      <w:r w:rsidR="005E4686">
        <w:t xml:space="preserve"> to address</w:t>
      </w:r>
      <w:r w:rsidR="001A0A30">
        <w:t xml:space="preserve"> as it competes with MPs, </w:t>
      </w:r>
      <w:r w:rsidR="005E4686">
        <w:t>but</w:t>
      </w:r>
      <w:r w:rsidR="001A0A30">
        <w:t xml:space="preserve"> </w:t>
      </w:r>
      <w:r w:rsidR="001C54A1">
        <w:t xml:space="preserve">it </w:t>
      </w:r>
      <w:r w:rsidR="001A0A30">
        <w:t>is</w:t>
      </w:r>
      <w:r w:rsidR="00257382">
        <w:t xml:space="preserve"> variable and</w:t>
      </w:r>
      <w:r w:rsidR="001A0A30">
        <w:t xml:space="preserve"> </w:t>
      </w:r>
      <w:r w:rsidR="0021366E">
        <w:t xml:space="preserve">hard to quantify. </w:t>
      </w:r>
      <w:r w:rsidR="00DD353A">
        <w:t>Environmental conditions such as the temperature and pH</w:t>
      </w:r>
      <w:r w:rsidR="0021366E">
        <w:t xml:space="preserve"> also </w:t>
      </w:r>
      <w:r w:rsidR="00A3702B">
        <w:t>chang</w:t>
      </w:r>
      <w:r w:rsidR="00DD353A">
        <w:t>e</w:t>
      </w:r>
      <w:r w:rsidR="00A3702B">
        <w:t xml:space="preserve"> continuously.</w:t>
      </w:r>
      <w:r w:rsidR="00063178">
        <w:t xml:space="preserve"> Also the flow rate of the incoming</w:t>
      </w:r>
      <w:r w:rsidR="00303B7A">
        <w:t xml:space="preserve"> stream and weather conditions</w:t>
      </w:r>
      <w:r w:rsidR="00D6638E" w:rsidRPr="007C69CE">
        <w:t xml:space="preserve"> change unpredictably over time. </w:t>
      </w:r>
    </w:p>
    <w:p w14:paraId="3BA9833B" w14:textId="77777777" w:rsidR="00826EDD" w:rsidRDefault="00826EDD" w:rsidP="0076620A">
      <w:pPr>
        <w:jc w:val="both"/>
      </w:pPr>
    </w:p>
    <w:p w14:paraId="57E336B2" w14:textId="55DA1769" w:rsidR="00D15343" w:rsidRDefault="00BF6178" w:rsidP="0076620A">
      <w:pPr>
        <w:jc w:val="both"/>
      </w:pPr>
      <w:r>
        <w:t>A</w:t>
      </w:r>
      <w:r w:rsidR="00C54951">
        <w:t xml:space="preserve"> second challenge </w:t>
      </w:r>
      <w:r w:rsidR="00303B7A">
        <w:t>can be seen as</w:t>
      </w:r>
      <w:r w:rsidR="00C54951">
        <w:t xml:space="preserve"> a consequence of the first one. Because</w:t>
      </w:r>
      <w:r w:rsidR="0084063A">
        <w:t xml:space="preserve"> </w:t>
      </w:r>
      <w:r w:rsidR="007D4697">
        <w:t>adsorption systems for micropollutants are new and complicated</w:t>
      </w:r>
      <w:r w:rsidR="00CB3913">
        <w:t xml:space="preserve">, </w:t>
      </w:r>
      <w:r w:rsidR="00D15343">
        <w:t>the gap of information in literature</w:t>
      </w:r>
      <w:r w:rsidR="00CB3913">
        <w:t xml:space="preserve"> remains big</w:t>
      </w:r>
      <w:r w:rsidR="00D15343">
        <w:t>.</w:t>
      </w:r>
      <w:r w:rsidR="00CB3913">
        <w:t xml:space="preserve"> Models have been developed but </w:t>
      </w:r>
      <w:r w:rsidR="00CF5C01">
        <w:t>rarely used for</w:t>
      </w:r>
      <w:r w:rsidR="002D501D">
        <w:t xml:space="preserve"> simulating</w:t>
      </w:r>
      <w:r w:rsidR="00CF5C01">
        <w:t xml:space="preserve"> </w:t>
      </w:r>
      <w:r w:rsidR="00EE6799">
        <w:t>full-scale fixed-bed GAC</w:t>
      </w:r>
      <w:r w:rsidR="002D501D">
        <w:t xml:space="preserve"> columns treating municipal wastewater</w:t>
      </w:r>
      <w:r w:rsidR="00346053">
        <w:t xml:space="preserve">. </w:t>
      </w:r>
      <w:r w:rsidR="002D501D">
        <w:t>Contrary, m</w:t>
      </w:r>
      <w:r w:rsidR="00346053">
        <w:t>ost of the models are limited in scope and complexity.</w:t>
      </w:r>
      <w:r w:rsidR="00283844">
        <w:t xml:space="preserve"> For instance, </w:t>
      </w:r>
      <w:r w:rsidR="00A575A2">
        <w:t>modelling</w:t>
      </w:r>
      <w:r w:rsidR="00283844">
        <w:t xml:space="preserve"> </w:t>
      </w:r>
      <w:r w:rsidR="00F73D3A">
        <w:t>the adsorption</w:t>
      </w:r>
      <w:r w:rsidR="00283844">
        <w:t xml:space="preserve"> of phenolic compounds from </w:t>
      </w:r>
      <w:r w:rsidR="00F73D3A">
        <w:t xml:space="preserve">olive mill wastewater </w:t>
      </w:r>
      <w:r w:rsidR="005A6668">
        <w:fldChar w:fldCharType="begin"/>
      </w:r>
      <w:r w:rsidR="005A6668">
        <w:instrText xml:space="preserve"> ADDIN ZOTERO_ITEM CSL_CITATION {"citationID":"e2tb1UdC","properties":{"formattedCitation":"(Aliakbarian et al., 2015)","plainCitation":"(Aliakbarian et al., 2015)","noteIndex":0},"citationItems":[{"id":24,"uris":["http://zotero.org/users/local/h6YJVYLe/items/P3X6J4N3"],"itemData":{"id":24,"type":"article-journal","abstract":"The adsorption of phenolic compounds from olive oil wastewater by commercial activated carbon was studied as a function of adsorbent quantity and temperature. The sorption kinetics and the equilibrium isotherms were evaluated. Under optimum conditions (8 g of activated carbon per 100 mL), the maximum sorption capacity of activated carbon expressed as mg of caffeic acid equivalent per g of activated carbon was 35.8 at 10 degrees C, 35.4 at 25 degrees C and 36.1 at 40 degrees C. The pseudo-second-order model was considered as the most suitable for kinetic results, and Langmuir isotherm was chosen to better describe the sorption system. The results confirmed the efficiency of activated carbon to remove almost all phenolic compound fractions from olive mill effluent. The preliminary results obtained will be used in future studies. The carbohydrate fraction of this upgraded residue could be employed to produce bioethanol, and adsorbed phenolic compounds can be recovered and used in different industries.","container-title":"Food Technology and Biotechnology","journalAbbreviation":"Food Technology and Biotechnology","page":"207-214","source":"ResearchGate","title":"Kinetic and Isotherm Modelling of the Adsorption of Phenolic Compounds from Olive Mill Wastewater onto Activated Carbon","volume":"53","author":[{"family":"Aliakbarian","given":"Bahar"},{"family":"Casazza","given":"Alessandro"},{"family":"Perego","given":"Patrizia"}],"issued":{"date-parts":[["2015",4,1]]}}}],"schema":"https://github.com/citation-style-language/schema/raw/master/csl-citation.json"} </w:instrText>
      </w:r>
      <w:r w:rsidR="005A6668">
        <w:fldChar w:fldCharType="separate"/>
      </w:r>
      <w:r w:rsidR="005A6668" w:rsidRPr="005A6668">
        <w:rPr>
          <w:rFonts w:cs="Arial"/>
        </w:rPr>
        <w:t>(Aliakbarian et al., 2015)</w:t>
      </w:r>
      <w:r w:rsidR="005A6668">
        <w:fldChar w:fldCharType="end"/>
      </w:r>
      <w:r w:rsidR="00EF4A47">
        <w:t>.</w:t>
      </w:r>
      <w:r w:rsidR="00BD4331">
        <w:t xml:space="preserve"> </w:t>
      </w:r>
      <w:r w:rsidR="009F5AF5">
        <w:t xml:space="preserve">Such a model can only be used for a limited situation and would fail </w:t>
      </w:r>
      <w:r w:rsidR="00685FA3">
        <w:t>in describing</w:t>
      </w:r>
      <w:r w:rsidR="009F5AF5">
        <w:t xml:space="preserve"> others </w:t>
      </w:r>
      <w:r w:rsidR="00014951">
        <w:fldChar w:fldCharType="begin"/>
      </w:r>
      <w:r w:rsidR="00014951">
        <w:instrText xml:space="preserve"> ADDIN ZOTERO_ITEM CSL_CITATION {"citationID":"sg1K1WPS","properties":{"formattedCitation":"(Xu et al., 2013)","plainCitation":"(Xu et al., 2013)","noteIndex":0},"citationItems":[{"id":156,"uris":["http://zotero.org/users/local/h6YJVYLe/items/BJEA498A"],"itemData":{"id":156,"type":"article-journal","abstract":"Adsorption is one of the widely used processes in the chemical industry environmental application. As compared to mathematical models proposed to describe batch adsorption in terms of isotherm and kinetic behavior, insufficient models are available to describe and predict fixed-bed or column adsorption, though the latter one is the main option in practical application. The present review first provides a brief summary on basic concepts and mathematic models to describe the mass transfer and isotherm behavior of batch adsorption, which dominate the column adsorption behavior in nature. Afterwards, the widely used models developed to predict the breakthrough curve, i.e., the general rate models, linear driving force (LDF) model, wave propagation theory model, constant pattern model, Clark model, Thomas model, Bohart-Adams model, Yoon-Nelson model, Wang model, Wolborska model, and modified dose-response model, are briefly introduced from the mechanism and mathematical viewpoint. Their basic characteristics, including the advantages and inherit shortcomings, are also discussed. This review could help those interested in column adsorption to reasonably choose or develop an accurate and convenient model for their study and practical application.","container-title":"Journal of Zhejiang University SCIENCE A","DOI":"10.1631/jzus.A1300029","ISSN":"1673-565X, 1862-1775","issue":"3","journalAbbreviation":"J. Zhejiang Univ. Sci. A","language":"en","page":"155-176","source":"DOI.org (Crossref)","title":"Mathematically modeling fixed-bed adsorption in aqueous systems","volume":"14","author":[{"family":"Xu","given":"Zhe"},{"family":"Cai","given":"Jian-guo"},{"family":"Pan","given":"Bing-cai"}],"issued":{"date-parts":[["2013",3]]}}}],"schema":"https://github.com/citation-style-language/schema/raw/master/csl-citation.json"} </w:instrText>
      </w:r>
      <w:r w:rsidR="00014951">
        <w:fldChar w:fldCharType="separate"/>
      </w:r>
      <w:r w:rsidR="00014951" w:rsidRPr="00014951">
        <w:rPr>
          <w:rFonts w:cs="Arial"/>
        </w:rPr>
        <w:t>(Xu et al., 2013)</w:t>
      </w:r>
      <w:r w:rsidR="00014951">
        <w:fldChar w:fldCharType="end"/>
      </w:r>
      <w:r w:rsidR="00014951">
        <w:t>.</w:t>
      </w:r>
      <w:r>
        <w:t xml:space="preserve"> Another reason why research is not high</w:t>
      </w:r>
      <w:r w:rsidR="00CD6349">
        <w:t>ly</w:t>
      </w:r>
      <w:r>
        <w:t xml:space="preserve"> developed </w:t>
      </w:r>
      <w:r w:rsidR="00A10191">
        <w:t>for</w:t>
      </w:r>
      <w:r>
        <w:t xml:space="preserve"> this topic is </w:t>
      </w:r>
      <w:r w:rsidR="008E4147">
        <w:t>the</w:t>
      </w:r>
      <w:r w:rsidR="00A10191">
        <w:t xml:space="preserve"> lack of data</w:t>
      </w:r>
      <w:r w:rsidR="005A40C7">
        <w:t xml:space="preserve"> on MPs in wastewater.</w:t>
      </w:r>
      <w:r w:rsidR="00A20C48">
        <w:t xml:space="preserve"> </w:t>
      </w:r>
      <w:r w:rsidR="006B49BF">
        <w:t xml:space="preserve">Measuring </w:t>
      </w:r>
      <w:r w:rsidR="00D7529C">
        <w:t xml:space="preserve">trace concentrations </w:t>
      </w:r>
      <w:r w:rsidR="006B49BF">
        <w:t>is time-consuming and costly.</w:t>
      </w:r>
      <w:r w:rsidR="000F3884">
        <w:t xml:space="preserve"> Also, it is only recently that measuring becomes more relevant a</w:t>
      </w:r>
      <w:r w:rsidR="0088158F">
        <w:t>s regulatory thresholds evolve.</w:t>
      </w:r>
    </w:p>
    <w:p w14:paraId="7E2A60A8" w14:textId="77777777" w:rsidR="00AF767B" w:rsidRDefault="00AF767B" w:rsidP="008B4203">
      <w:pPr>
        <w:jc w:val="both"/>
      </w:pPr>
    </w:p>
    <w:p w14:paraId="025A9B79" w14:textId="72446FEA" w:rsidR="00A578CD" w:rsidRDefault="00EF7549" w:rsidP="00303B7A">
      <w:pPr>
        <w:jc w:val="both"/>
      </w:pPr>
      <w:r>
        <w:t xml:space="preserve">The model quickly becomes complex when considering </w:t>
      </w:r>
      <w:r w:rsidR="00753114">
        <w:t>all variabilities in the context of</w:t>
      </w:r>
      <w:r w:rsidR="00EC12A2">
        <w:t xml:space="preserve"> </w:t>
      </w:r>
      <w:r w:rsidR="00E23C43">
        <w:t>municipal wastewater</w:t>
      </w:r>
      <w:r w:rsidR="008B4203" w:rsidRPr="007C69CE">
        <w:t>.</w:t>
      </w:r>
      <w:r>
        <w:t xml:space="preserve"> The more complex the model, also the more equations and the more parameters </w:t>
      </w:r>
      <w:r w:rsidR="00E23C43">
        <w:t>that are</w:t>
      </w:r>
      <w:r>
        <w:t xml:space="preserve"> needed.</w:t>
      </w:r>
      <w:r w:rsidR="008B4203" w:rsidRPr="007C69CE">
        <w:t xml:space="preserve"> However, it is hard to calibrate a model with too </w:t>
      </w:r>
      <w:r w:rsidR="008B4203">
        <w:t>many parameters</w:t>
      </w:r>
      <w:r w:rsidR="008B4203" w:rsidRPr="007C69CE">
        <w:t xml:space="preserve">. </w:t>
      </w:r>
      <w:r w:rsidR="00BE2AE7">
        <w:t>The sum of uncertaint</w:t>
      </w:r>
      <w:r w:rsidR="00E23C43">
        <w:t>ies</w:t>
      </w:r>
      <w:r w:rsidR="00BE2AE7">
        <w:t xml:space="preserve"> for </w:t>
      </w:r>
      <w:r w:rsidR="00BE74AD">
        <w:t xml:space="preserve">all these parameters </w:t>
      </w:r>
      <w:r w:rsidR="007D4697">
        <w:t>would</w:t>
      </w:r>
      <w:r w:rsidR="00BE74AD">
        <w:t xml:space="preserve"> be too high</w:t>
      </w:r>
      <w:r w:rsidR="008B4203" w:rsidRPr="007C69CE">
        <w:t>.</w:t>
      </w:r>
      <w:r w:rsidR="00913B22">
        <w:t xml:space="preserve"> This also depends on how much information there is about the parameters.</w:t>
      </w:r>
      <w:r w:rsidR="00BC56B0">
        <w:t xml:space="preserve"> </w:t>
      </w:r>
      <w:r w:rsidR="00806ADE">
        <w:t>There is no problem if all parameters are perfectly known but mostly high efforts are needed to determine or calculate them.</w:t>
      </w:r>
      <w:r w:rsidR="009F741F">
        <w:t xml:space="preserve"> </w:t>
      </w:r>
      <w:r w:rsidR="00C03664">
        <w:t xml:space="preserve">It is said </w:t>
      </w:r>
      <w:r w:rsidR="00D57174">
        <w:t xml:space="preserve">that applicability of </w:t>
      </w:r>
      <w:r w:rsidR="0026742F">
        <w:t>large</w:t>
      </w:r>
      <w:r w:rsidR="0016493A">
        <w:t xml:space="preserve"> adsorption</w:t>
      </w:r>
      <w:r w:rsidR="00D57174">
        <w:t xml:space="preserve"> models</w:t>
      </w:r>
      <w:r w:rsidR="000A699E">
        <w:t xml:space="preserve"> </w:t>
      </w:r>
      <w:r w:rsidR="0026742F">
        <w:t>is</w:t>
      </w:r>
      <w:r w:rsidR="000A699E">
        <w:t xml:space="preserve"> restricted due to the low availability of internal transport parameters </w:t>
      </w:r>
      <w:r w:rsidR="00A64FFA">
        <w:fldChar w:fldCharType="begin"/>
      </w:r>
      <w:r w:rsidR="00A64FFA">
        <w:instrText xml:space="preserve"> ADDIN ZOTERO_ITEM CSL_CITATION {"citationID":"eKdPtzfT","properties":{"formattedCitation":"(Worch, 2008)","plainCitation":"(Worch, 2008)","noteIndex":0},"citationItems":[{"id":57,"uris":["http://zotero.org/users/local/h6YJVYLe/items/CV6JDTSC"],"itemData":{"id":57,"type":"article-journal","abstract":"A review is given on the state of modelling of fixed-bed adsorption processes in drinking water treatment with special consideration of parameter estimation. In particular, the Homogenous Surface Diffusion Model (HSDM) and the Linear Driving Force Model (LDF model) are compared and evaluated with respect to availability of the required model parameters. In this context, methods for predicting equilibrium and mass transfer parameters are critically discussed under particular consideration of the specific drinking water characteristics. Feasibilities and limits of different approaches for estimating equilibrium parameters are exemplarily shown. In particular, Polanyi's potential theory, a modified Freundlich equation, and the adsorption analysis for complex mixture solutions are considered. Furthermore, empirical correlations for predicting mass transfer coefficients for single-solute and multi-component adsorbate systems are presented and evaluated.","container-title":"Journal of Water Supply Research and Technology-aqua - J WATER SUPPLY RES TECHNOL-AQ","DOI":"10.2166/aqua.2008.100","journalAbbreviation":"Journal of Water Supply Research and Technology-aqua - J WATER SUPPLY RES TECHNOL-AQ","source":"ResearchGate","title":"Fixed-bed adsorption in drinking water treatment: A critical review on models and parameter estimation","title-short":"Fixed-bed adsorption in drinking water treatment","volume":"57","author":[{"family":"Worch","given":"Eckhard"}],"issued":{"date-parts":[["2008",5,1]]}}}],"schema":"https://github.com/citation-style-language/schema/raw/master/csl-citation.json"} </w:instrText>
      </w:r>
      <w:r w:rsidR="00A64FFA">
        <w:fldChar w:fldCharType="separate"/>
      </w:r>
      <w:r w:rsidR="00A64FFA" w:rsidRPr="00A64FFA">
        <w:rPr>
          <w:rFonts w:cs="Arial"/>
        </w:rPr>
        <w:t>(Worch, 2008)</w:t>
      </w:r>
      <w:r w:rsidR="00A64FFA">
        <w:fldChar w:fldCharType="end"/>
      </w:r>
      <w:r w:rsidR="00A64FFA">
        <w:t>.</w:t>
      </w:r>
      <w:r w:rsidR="008B4203" w:rsidRPr="007C69CE">
        <w:t xml:space="preserve"> </w:t>
      </w:r>
      <w:r w:rsidR="008B4203">
        <w:t>A balance</w:t>
      </w:r>
      <w:r w:rsidR="00ED7F23">
        <w:t xml:space="preserve"> need to be found between </w:t>
      </w:r>
      <w:r w:rsidR="0041591F">
        <w:t xml:space="preserve">accuracy of the process description and </w:t>
      </w:r>
      <w:r w:rsidR="008B3BF9">
        <w:t>reliability of the model results</w:t>
      </w:r>
      <w:r w:rsidR="0041591F">
        <w:t>.</w:t>
      </w:r>
      <w:r w:rsidR="00A578CD">
        <w:br w:type="page"/>
      </w:r>
    </w:p>
    <w:p w14:paraId="535CDACD" w14:textId="398EB453" w:rsidR="00284445" w:rsidRDefault="00D85C1B" w:rsidP="00DD75D6">
      <w:pPr>
        <w:pStyle w:val="Heading2"/>
      </w:pPr>
      <w:bookmarkStart w:id="65" w:name="_Toc165464871"/>
      <w:r>
        <w:lastRenderedPageBreak/>
        <w:t>Components of</w:t>
      </w:r>
      <w:r w:rsidR="00DD75D6">
        <w:t xml:space="preserve"> fixed-bed</w:t>
      </w:r>
      <w:r>
        <w:t xml:space="preserve"> </w:t>
      </w:r>
      <w:r w:rsidR="00DD75D6">
        <w:t>BTC model</w:t>
      </w:r>
      <w:r w:rsidR="00D251EE">
        <w:t>s</w:t>
      </w:r>
      <w:bookmarkEnd w:id="65"/>
    </w:p>
    <w:p w14:paraId="0AA2476E" w14:textId="7D686DB9" w:rsidR="00986BD8" w:rsidRDefault="00A258CF" w:rsidP="0076620A">
      <w:pPr>
        <w:jc w:val="both"/>
      </w:pPr>
      <w:r>
        <w:t>A breakthrough</w:t>
      </w:r>
      <w:r w:rsidR="00617275">
        <w:t xml:space="preserve"> curve</w:t>
      </w:r>
      <w:r w:rsidR="00861E5F">
        <w:t xml:space="preserve"> (BTC)</w:t>
      </w:r>
      <w:r>
        <w:t xml:space="preserve"> model</w:t>
      </w:r>
      <w:r w:rsidR="007C3BFB">
        <w:t xml:space="preserve"> is</w:t>
      </w:r>
      <w:r w:rsidR="006E7B6F">
        <w:t xml:space="preserve"> a model containing a set of partial differential equations</w:t>
      </w:r>
      <w:r w:rsidR="0090781D">
        <w:t xml:space="preserve">, and </w:t>
      </w:r>
      <w:r w:rsidR="00D26DA3">
        <w:t>usually consists</w:t>
      </w:r>
      <w:r w:rsidR="00E031AB">
        <w:t xml:space="preserve"> out</w:t>
      </w:r>
      <w:r w:rsidR="00D26DA3">
        <w:t xml:space="preserve"> of </w:t>
      </w:r>
      <w:r w:rsidR="00D26DA3" w:rsidRPr="00617275">
        <w:rPr>
          <w:u w:val="single"/>
        </w:rPr>
        <w:t>three components</w:t>
      </w:r>
      <w:r w:rsidR="00F2232B">
        <w:t xml:space="preserve"> </w:t>
      </w:r>
      <w:r w:rsidR="009A4BFF">
        <w:fldChar w:fldCharType="begin"/>
      </w:r>
      <w:r w:rsidR="009A4BFF">
        <w:instrText xml:space="preserve"> ADDIN ZOTERO_ITEM CSL_CITATION {"citationID":"1uj3FNlt","properties":{"formattedCitation":"(Worch, 2008; Xu et al., 2013)","plainCitation":"(Worch, 2008; Xu et al., 2013)","noteIndex":0},"citationItems":[{"id":57,"uris":["http://zotero.org/users/local/h6YJVYLe/items/CV6JDTSC"],"itemData":{"id":57,"type":"article-journal","abstract":"A review is given on the state of modelling of fixed-bed adsorption processes in drinking water treatment with special consideration of parameter estimation. In particular, the Homogenous Surface Diffusion Model (HSDM) and the Linear Driving Force Model (LDF model) are compared and evaluated with respect to availability of the required model parameters. In this context, methods for predicting equilibrium and mass transfer parameters are critically discussed under particular consideration of the specific drinking water characteristics. Feasibilities and limits of different approaches for estimating equilibrium parameters are exemplarily shown. In particular, Polanyi's potential theory, a modified Freundlich equation, and the adsorption analysis for complex mixture solutions are considered. Furthermore, empirical correlations for predicting mass transfer coefficients for single-solute and multi-component adsorbate systems are presented and evaluated.","container-title":"Journal of Water Supply Research and Technology-aqua - J WATER SUPPLY RES TECHNOL-AQ","DOI":"10.2166/aqua.2008.100","journalAbbreviation":"Journal of Water Supply Research and Technology-aqua - J WATER SUPPLY RES TECHNOL-AQ","source":"ResearchGate","title":"Fixed-bed adsorption in drinking water treatment: A critical review on models and parameter estimation","title-short":"Fixed-bed adsorption in drinking water treatment","volume":"57","author":[{"family":"Worch","given":"Eckhard"}],"issued":{"date-parts":[["2008",5,1]]}}},{"id":156,"uris":["http://zotero.org/users/local/h6YJVYLe/items/BJEA498A"],"itemData":{"id":156,"type":"article-journal","abstract":"Adsorption is one of the widely used processes in the chemical industry environmental application. As compared to mathematical models proposed to describe batch adsorption in terms of isotherm and kinetic behavior, insufficient models are available to describe and predict fixed-bed or column adsorption, though the latter one is the main option in practical application. The present review first provides a brief summary on basic concepts and mathematic models to describe the mass transfer and isotherm behavior of batch adsorption, which dominate the column adsorption behavior in nature. Afterwards, the widely used models developed to predict the breakthrough curve, i.e., the general rate models, linear driving force (LDF) model, wave propagation theory model, constant pattern model, Clark model, Thomas model, Bohart-Adams model, Yoon-Nelson model, Wang model, Wolborska model, and modified dose-response model, are briefly introduced from the mechanism and mathematical viewpoint. Their basic characteristics, including the advantages and inherit shortcomings, are also discussed. This review could help those interested in column adsorption to reasonably choose or develop an accurate and convenient model for their study and practical application.","container-title":"Journal of Zhejiang University SCIENCE A","DOI":"10.1631/jzus.A1300029","ISSN":"1673-565X, 1862-1775","issue":"3","journalAbbreviation":"J. Zhejiang Univ. Sci. A","language":"en","page":"155-176","source":"DOI.org (Crossref)","title":"Mathematically modeling fixed-bed adsorption in aqueous systems","volume":"14","author":[{"family":"Xu","given":"Zhe"},{"family":"Cai","given":"Jian-guo"},{"family":"Pan","given":"Bing-cai"}],"issued":{"date-parts":[["2013",3]]}}}],"schema":"https://github.com/citation-style-language/schema/raw/master/csl-citation.json"} </w:instrText>
      </w:r>
      <w:r w:rsidR="009A4BFF">
        <w:fldChar w:fldCharType="separate"/>
      </w:r>
      <w:r w:rsidR="009A4BFF" w:rsidRPr="009A4BFF">
        <w:rPr>
          <w:rFonts w:cs="Arial"/>
        </w:rPr>
        <w:t>(Worch, 2008; Xu et al., 2013)</w:t>
      </w:r>
      <w:r w:rsidR="009A4BFF">
        <w:fldChar w:fldCharType="end"/>
      </w:r>
      <w:r w:rsidR="00D26DA3">
        <w:t xml:space="preserve">: </w:t>
      </w:r>
    </w:p>
    <w:p w14:paraId="5CC4557F" w14:textId="77777777" w:rsidR="00E031AB" w:rsidRDefault="00E031AB" w:rsidP="0076620A">
      <w:pPr>
        <w:jc w:val="both"/>
      </w:pPr>
    </w:p>
    <w:p w14:paraId="776149F5" w14:textId="75EAADD2" w:rsidR="005366B8" w:rsidRPr="004C0467" w:rsidRDefault="005366B8" w:rsidP="005366B8">
      <w:pPr>
        <w:pStyle w:val="ListParagraph"/>
        <w:numPr>
          <w:ilvl w:val="0"/>
          <w:numId w:val="20"/>
        </w:numPr>
        <w:jc w:val="both"/>
        <w:rPr>
          <w:b/>
          <w:bCs/>
        </w:rPr>
      </w:pPr>
      <w:r w:rsidRPr="004C0467">
        <w:rPr>
          <w:b/>
          <w:bCs/>
        </w:rPr>
        <w:t>The differential mass balance equation</w:t>
      </w:r>
    </w:p>
    <w:p w14:paraId="75267B7A" w14:textId="77777777" w:rsidR="00837E9C" w:rsidRPr="004C0467" w:rsidRDefault="00837E9C" w:rsidP="00837E9C">
      <w:pPr>
        <w:pStyle w:val="ListParagraph"/>
        <w:numPr>
          <w:ilvl w:val="0"/>
          <w:numId w:val="20"/>
        </w:numPr>
        <w:jc w:val="both"/>
        <w:rPr>
          <w:b/>
          <w:bCs/>
        </w:rPr>
      </w:pPr>
      <w:r w:rsidRPr="004C0467">
        <w:rPr>
          <w:b/>
          <w:bCs/>
        </w:rPr>
        <w:t xml:space="preserve">The uptake rate equation(s) describing </w:t>
      </w:r>
      <w:r>
        <w:rPr>
          <w:b/>
          <w:bCs/>
        </w:rPr>
        <w:t>adsorption kinetics</w:t>
      </w:r>
    </w:p>
    <w:p w14:paraId="5D7BAB03" w14:textId="3434F460" w:rsidR="00D26DA3" w:rsidRPr="004C0467" w:rsidRDefault="004C0467" w:rsidP="00D26DA3">
      <w:pPr>
        <w:pStyle w:val="ListParagraph"/>
        <w:numPr>
          <w:ilvl w:val="0"/>
          <w:numId w:val="20"/>
        </w:numPr>
        <w:jc w:val="both"/>
        <w:rPr>
          <w:b/>
          <w:bCs/>
        </w:rPr>
      </w:pPr>
      <w:r>
        <w:rPr>
          <w:b/>
          <w:bCs/>
        </w:rPr>
        <w:t>The equilibrium relationship isotherm equation</w:t>
      </w:r>
      <w:r w:rsidR="00A86EB1">
        <w:t xml:space="preserve"> (</w:t>
      </w:r>
      <w:r w:rsidR="0071755A">
        <w:t xml:space="preserve">scope: </w:t>
      </w:r>
      <w:r w:rsidR="00A86EB1">
        <w:t>single-solute)</w:t>
      </w:r>
    </w:p>
    <w:p w14:paraId="18F53494" w14:textId="77777777" w:rsidR="005A6009" w:rsidRDefault="005A6009" w:rsidP="005A6009">
      <w:pPr>
        <w:jc w:val="both"/>
      </w:pPr>
    </w:p>
    <w:p w14:paraId="4178AAC2" w14:textId="2F20F55E" w:rsidR="00F240BE" w:rsidRDefault="004F4220" w:rsidP="00B3156B">
      <w:pPr>
        <w:jc w:val="both"/>
      </w:pPr>
      <w:r>
        <w:t>This division is necessary to fully describe the</w:t>
      </w:r>
      <w:r w:rsidR="00F425A5">
        <w:t xml:space="preserve"> </w:t>
      </w:r>
      <w:r w:rsidR="00B3156B">
        <w:t xml:space="preserve">four </w:t>
      </w:r>
      <w:r w:rsidR="00F425A5">
        <w:t xml:space="preserve">steps </w:t>
      </w:r>
      <w:r w:rsidR="00B3156B">
        <w:t xml:space="preserve">the micropollutant undergoes in a fixed-bed adsorption column, as explained by </w:t>
      </w:r>
      <w:r w:rsidR="00B3156B" w:rsidRPr="00687130">
        <w:rPr>
          <w:b/>
          <w:bCs/>
        </w:rPr>
        <w:fldChar w:fldCharType="begin"/>
      </w:r>
      <w:r w:rsidR="00B3156B" w:rsidRPr="00687130">
        <w:rPr>
          <w:b/>
          <w:bCs/>
        </w:rPr>
        <w:instrText xml:space="preserve"> REF _Ref163396731 \h </w:instrText>
      </w:r>
      <w:r w:rsidR="00687130" w:rsidRPr="00687130">
        <w:rPr>
          <w:b/>
          <w:bCs/>
        </w:rPr>
        <w:instrText xml:space="preserve"> \* MERGEFORMAT </w:instrText>
      </w:r>
      <w:r w:rsidR="00B3156B" w:rsidRPr="00687130">
        <w:rPr>
          <w:b/>
          <w:bCs/>
        </w:rPr>
      </w:r>
      <w:r w:rsidR="00B3156B" w:rsidRPr="00687130">
        <w:rPr>
          <w:b/>
          <w:bCs/>
        </w:rPr>
        <w:fldChar w:fldCharType="separate"/>
      </w:r>
      <w:r w:rsidR="00843CB6" w:rsidRPr="00387875">
        <w:rPr>
          <w:b/>
          <w:bCs/>
        </w:rPr>
        <w:t xml:space="preserve">Figure </w:t>
      </w:r>
      <w:r w:rsidR="00843CB6" w:rsidRPr="00843CB6">
        <w:rPr>
          <w:b/>
          <w:bCs/>
          <w:noProof/>
        </w:rPr>
        <w:t>13</w:t>
      </w:r>
      <w:r w:rsidR="00B3156B" w:rsidRPr="00687130">
        <w:rPr>
          <w:b/>
          <w:bCs/>
        </w:rPr>
        <w:fldChar w:fldCharType="end"/>
      </w:r>
      <w:r w:rsidR="00B3156B">
        <w:t>.</w:t>
      </w:r>
      <w:r w:rsidR="00340DFD">
        <w:t xml:space="preserve"> </w:t>
      </w:r>
      <w:r w:rsidR="00C230B6">
        <w:t xml:space="preserve">The uptake rate depends on how fast mass transfer </w:t>
      </w:r>
      <w:r w:rsidR="00D15E98">
        <w:t xml:space="preserve">and diffusion </w:t>
      </w:r>
      <w:r w:rsidR="00C230B6">
        <w:t xml:space="preserve">occurs </w:t>
      </w:r>
      <w:r w:rsidR="00D15E98">
        <w:t xml:space="preserve">in the pathway to the adsorption sites. </w:t>
      </w:r>
      <w:r w:rsidR="003F188B">
        <w:t>The isotherm</w:t>
      </w:r>
      <w:r w:rsidR="00D15E98">
        <w:t xml:space="preserve"> is </w:t>
      </w:r>
      <w:r w:rsidR="00F17D3C">
        <w:t>useful</w:t>
      </w:r>
      <w:r w:rsidR="00DF6FED">
        <w:t xml:space="preserve"> at the adsorbent surface</w:t>
      </w:r>
      <w:r w:rsidR="003F188B">
        <w:t>, where solid- and liquid-phase concentrations are assumed to be in equilibrium</w:t>
      </w:r>
      <w:r w:rsidR="00F17D3C">
        <w:t xml:space="preserve"> </w:t>
      </w:r>
      <w:r w:rsidR="00F17D3C">
        <w:fldChar w:fldCharType="begin"/>
      </w:r>
      <w:r w:rsidR="00503AB3">
        <w:instrText xml:space="preserve"> ADDIN ZOTERO_ITEM CSL_CITATION {"citationID":"Ieoi9a2J","properties":{"formattedCitation":"(Jarvie et al., 2005)","plainCitation":"(Jarvie et al., 2005)","noteIndex":0},"citationItems":[{"id":160,"uris":["http://zotero.org/users/local/h6YJVYLe/items/PXBF55SJ"],"itemData":{"id":160,"type":"article-journal","abstract":"Granular activated carbon (GAC) adsorption is an effective treatment technology for the removal of synthetic organic chemicals (SOCs) from drinking water supplies. This treatment process can be expensive if not properly designed. Application of mathematical models is an attractive method to evaluate the impact of process variables on process design and performance. Practical guidelines were developed to select an appropriate model framework and to estimate site-speciﬁc model parameters to predict GAC adsorber performance. Pilot plant and ﬁeld-scale data from 11 different studies were utilized to investigate the effectiveness of this approach in predicting adsorber performance in the presence of background organic batter (BOM). These data represent surface and ground water sources from four different countries. The modeling approach was able to adequately describe ﬁxed-bed adsorber performance for the purpose of determining the carbon usage rate and process design variables. This approach is more accurate at predicting bed life in the presence of BOM than the current methods commonly used by practicing engineers.","container-title":"Water Research","DOI":"10.1016/j.watres.2005.04.023","ISSN":"00431354","issue":"11","journalAbbreviation":"Water Research","language":"en","license":"https://www.elsevier.com/tdm/userlicense/1.0/","page":"2407-2421","source":"DOI.org (Crossref)","title":"Simulating the performance of fixed-bed granular activated carbon adsorbers: Removal of synthetic organic chemicals in the presence of background organic matter","title-short":"Simulating the performance of fixed-bed granular activated carbon adsorbers","volume":"39","author":[{"family":"Jarvie","given":"Michelle Edith"},{"family":"Hand","given":"David W"},{"family":"Bhuvendralingam","given":"Shanmugalingam"},{"family":"Crittenden","given":"John C"},{"family":"Hokanson","given":"Dave R"}],"issued":{"date-parts":[["2005",6]]}}}],"schema":"https://github.com/citation-style-language/schema/raw/master/csl-citation.json"} </w:instrText>
      </w:r>
      <w:r w:rsidR="00F17D3C">
        <w:fldChar w:fldCharType="separate"/>
      </w:r>
      <w:r w:rsidR="00F17D3C" w:rsidRPr="004A01F3">
        <w:rPr>
          <w:rFonts w:cs="Arial"/>
        </w:rPr>
        <w:t>(Jarvie et al., 2005)</w:t>
      </w:r>
      <w:r w:rsidR="00F17D3C">
        <w:fldChar w:fldCharType="end"/>
      </w:r>
      <w:r w:rsidR="00F17D3C">
        <w:t>.</w:t>
      </w:r>
    </w:p>
    <w:p w14:paraId="1CE77C74" w14:textId="77777777" w:rsidR="00EB349D" w:rsidRDefault="00EB349D" w:rsidP="00B3156B">
      <w:pPr>
        <w:jc w:val="both"/>
      </w:pPr>
    </w:p>
    <w:p w14:paraId="0D564434" w14:textId="2FB92500" w:rsidR="00EB349D" w:rsidRDefault="00AB6AF2" w:rsidP="00025BA7">
      <w:pPr>
        <w:pStyle w:val="Heading2"/>
      </w:pPr>
      <w:bookmarkStart w:id="66" w:name="_Toc165464872"/>
      <w:r>
        <w:t>Equilibrium relationship: isotherm equations</w:t>
      </w:r>
      <w:bookmarkEnd w:id="66"/>
    </w:p>
    <w:p w14:paraId="65F2CA64" w14:textId="59BD4165" w:rsidR="00C20A0B" w:rsidRDefault="007937C4" w:rsidP="00B3156B">
      <w:pPr>
        <w:jc w:val="both"/>
      </w:pPr>
      <w:r>
        <w:t>This paragraph shows an overview</w:t>
      </w:r>
      <w:r w:rsidR="00D5305B">
        <w:t xml:space="preserve"> of</w:t>
      </w:r>
      <w:r>
        <w:t xml:space="preserve"> (common)</w:t>
      </w:r>
      <w:r w:rsidR="00D5305B">
        <w:t xml:space="preserve"> isotherm equations that can be used in </w:t>
      </w:r>
      <w:r w:rsidR="005671D8">
        <w:t>fixed-bed BTC models</w:t>
      </w:r>
      <w:r w:rsidR="00D5305B">
        <w:t xml:space="preserve">. </w:t>
      </w:r>
      <w:r w:rsidR="00A24963">
        <w:t>The purpose is to simulate equilibrium behaviour as good as possible</w:t>
      </w:r>
      <w:r w:rsidR="00D5305B">
        <w:t>.</w:t>
      </w:r>
      <w:r w:rsidR="003D3C9A">
        <w:t xml:space="preserve"> As said, </w:t>
      </w:r>
      <w:r w:rsidR="00464B24">
        <w:t>it is desired that equilibrium is studied experimentally</w:t>
      </w:r>
      <w:r w:rsidR="00023A6E">
        <w:t>, if not done before</w:t>
      </w:r>
      <w:r w:rsidR="00460CA5">
        <w:t>, because</w:t>
      </w:r>
      <w:r w:rsidR="00023A6E">
        <w:t xml:space="preserve"> </w:t>
      </w:r>
      <w:r w:rsidR="00460CA5">
        <w:t>e</w:t>
      </w:r>
      <w:r w:rsidR="00023A6E">
        <w:t>very</w:t>
      </w:r>
      <w:r w:rsidR="00920A21">
        <w:t xml:space="preserve"> </w:t>
      </w:r>
      <w:r w:rsidR="00460CA5">
        <w:t>so</w:t>
      </w:r>
      <w:r w:rsidR="00F25D58">
        <w:t>lute-sorbent interaction</w:t>
      </w:r>
      <w:r w:rsidR="00920A21">
        <w:t xml:space="preserve"> is different.</w:t>
      </w:r>
      <w:r w:rsidR="005D38B8">
        <w:t xml:space="preserve"> In the model, </w:t>
      </w:r>
      <w:r w:rsidR="00BB3E79">
        <w:t>equilibrium is represented by an isotherm equation.</w:t>
      </w:r>
      <w:r w:rsidR="00170D58">
        <w:t xml:space="preserve"> This is a simple function with two or more isotherm parameters.</w:t>
      </w:r>
      <w:r w:rsidR="005F46DC">
        <w:t xml:space="preserve"> When reliable experimental equilibrium data</w:t>
      </w:r>
      <w:r w:rsidR="00CA2003">
        <w:t xml:space="preserve"> is available</w:t>
      </w:r>
      <w:r w:rsidR="005F46DC">
        <w:t>, the isotherm equation can be fitted to this dataset.</w:t>
      </w:r>
      <w:r w:rsidR="005D38B8">
        <w:t xml:space="preserve"> Numerous isotherm</w:t>
      </w:r>
      <w:r w:rsidR="00BB3E79">
        <w:t xml:space="preserve"> equations</w:t>
      </w:r>
      <w:r w:rsidR="005D38B8">
        <w:t xml:space="preserve"> have been developed in the past to </w:t>
      </w:r>
      <w:r w:rsidR="00BB3E79">
        <w:t xml:space="preserve">mimic the diverse </w:t>
      </w:r>
      <w:r w:rsidR="005671D8">
        <w:t>shapes that exist in practice.</w:t>
      </w:r>
      <w:r w:rsidR="00024F7E">
        <w:t xml:space="preserve"> The</w:t>
      </w:r>
      <w:r w:rsidR="0081098D">
        <w:t xml:space="preserve"> </w:t>
      </w:r>
      <w:r w:rsidR="00024F7E">
        <w:t>Freundlich and Langmuir equations are</w:t>
      </w:r>
      <w:r w:rsidR="00503AB3">
        <w:t xml:space="preserve"> simple and</w:t>
      </w:r>
      <w:r w:rsidR="00B763C6">
        <w:t xml:space="preserve"> </w:t>
      </w:r>
      <w:r w:rsidR="00503AB3">
        <w:t>most frequently applied</w:t>
      </w:r>
      <w:r w:rsidR="0081098D">
        <w:t xml:space="preserve"> </w:t>
      </w:r>
      <w:r w:rsidR="00E866F1">
        <w:t>for</w:t>
      </w:r>
      <w:r w:rsidR="0081098D">
        <w:t xml:space="preserve"> single-solute equilibrium </w:t>
      </w:r>
      <w:r w:rsidR="00E866F1">
        <w:t>simulation</w:t>
      </w:r>
      <w:r w:rsidR="00503AB3">
        <w:t xml:space="preserve"> </w:t>
      </w:r>
      <w:r w:rsidR="00503AB3">
        <w:fldChar w:fldCharType="begin"/>
      </w:r>
      <w:r w:rsidR="00503AB3">
        <w:instrText xml:space="preserve"> ADDIN ZOTERO_ITEM CSL_CITATION {"citationID":"AUQw1KjR","properties":{"formattedCitation":"(Aliakbarian et al., 2015)","plainCitation":"(Aliakbarian et al., 2015)","noteIndex":0},"citationItems":[{"id":24,"uris":["http://zotero.org/users/local/h6YJVYLe/items/P3X6J4N3"],"itemData":{"id":24,"type":"article-journal","abstract":"The adsorption of phenolic compounds from olive oil wastewater by commercial activated carbon was studied as a function of adsorbent quantity and temperature. The sorption kinetics and the equilibrium isotherms were evaluated. Under optimum conditions (8 g of activated carbon per 100 mL), the maximum sorption capacity of activated carbon expressed as mg of caffeic acid equivalent per g of activated carbon was 35.8 at 10 degrees C, 35.4 at 25 degrees C and 36.1 at 40 degrees C. The pseudo-second-order model was considered as the most suitable for kinetic results, and Langmuir isotherm was chosen to better describe the sorption system. The results confirmed the efficiency of activated carbon to remove almost all phenolic compound fractions from olive mill effluent. The preliminary results obtained will be used in future studies. The carbohydrate fraction of this upgraded residue could be employed to produce bioethanol, and adsorbed phenolic compounds can be recovered and used in different industries.","container-title":"Food Technology and Biotechnology","journalAbbreviation":"Food Technology and Biotechnology","page":"207-214","source":"ResearchGate","title":"Kinetic and Isotherm Modelling of the Adsorption of Phenolic Compounds from Olive Mill Wastewater onto Activated Carbon","volume":"53","author":[{"family":"Aliakbarian","given":"Bahar"},{"family":"Casazza","given":"Alessandro"},{"family":"Perego","given":"Patrizia"}],"issued":{"date-parts":[["2015",4,1]]}}}],"schema":"https://github.com/citation-style-language/schema/raw/master/csl-citation.json"} </w:instrText>
      </w:r>
      <w:r w:rsidR="00503AB3">
        <w:fldChar w:fldCharType="separate"/>
      </w:r>
      <w:r w:rsidR="00503AB3" w:rsidRPr="00503AB3">
        <w:rPr>
          <w:rFonts w:cs="Arial"/>
        </w:rPr>
        <w:t>(Aliakbarian et al., 2015)</w:t>
      </w:r>
      <w:r w:rsidR="00503AB3">
        <w:fldChar w:fldCharType="end"/>
      </w:r>
      <w:r w:rsidR="00B763C6">
        <w:t>.</w:t>
      </w:r>
    </w:p>
    <w:p w14:paraId="6B55EE76" w14:textId="77777777" w:rsidR="00726089" w:rsidRDefault="00726089" w:rsidP="00B3156B">
      <w:pPr>
        <w:jc w:val="both"/>
      </w:pPr>
    </w:p>
    <w:p w14:paraId="6D973B87" w14:textId="09E95B27" w:rsidR="00235537" w:rsidRDefault="005A1582" w:rsidP="00760044">
      <w:pPr>
        <w:jc w:val="both"/>
      </w:pPr>
      <w:r>
        <w:t>Some isotherm equations</w:t>
      </w:r>
      <w:r w:rsidR="00760044" w:rsidRPr="007C69CE">
        <w:t xml:space="preserve"> are based upon monolayer (chemical) adsorption, other on multilayer (physical) adsorption. When Van der Waals interaction dominates the mechanism, the adsorption is mainly a multilayer</w:t>
      </w:r>
      <w:r w:rsidR="00762569">
        <w:t xml:space="preserve">ed </w:t>
      </w:r>
      <w:r w:rsidR="00760044" w:rsidRPr="007C69CE">
        <w:t>process</w:t>
      </w:r>
      <w:r w:rsidR="00762569">
        <w:t xml:space="preserve"> as solutes can also physically attract each</w:t>
      </w:r>
      <w:r w:rsidR="00A647BA">
        <w:t xml:space="preserve"> </w:t>
      </w:r>
      <w:r w:rsidR="00762569">
        <w:t>other</w:t>
      </w:r>
      <w:r w:rsidR="00760044" w:rsidRPr="007C69CE">
        <w:t>. When the mechanism is mainly dominated by hydrogen</w:t>
      </w:r>
      <w:r w:rsidR="00762569">
        <w:t xml:space="preserve"> / strong</w:t>
      </w:r>
      <w:r w:rsidR="00760044" w:rsidRPr="007C69CE">
        <w:t xml:space="preserve"> bonding </w:t>
      </w:r>
      <w:r w:rsidR="00762569">
        <w:t>with functional groups</w:t>
      </w:r>
      <w:r w:rsidR="00497CE3">
        <w:t xml:space="preserve"> on the surface</w:t>
      </w:r>
      <w:r w:rsidR="00760044" w:rsidRPr="007C69CE">
        <w:t xml:space="preserve">, </w:t>
      </w:r>
      <w:r w:rsidR="00613215">
        <w:t>adsorption is monolayered</w:t>
      </w:r>
      <w:r w:rsidR="00926A4E">
        <w:t xml:space="preserve"> </w:t>
      </w:r>
      <w:r w:rsidR="00760044">
        <w:fldChar w:fldCharType="begin"/>
      </w:r>
      <w:r w:rsidR="00760044">
        <w:instrText xml:space="preserve"> ADDIN ZOTERO_ITEM CSL_CITATION {"citationID":"M7yI9FwQ","properties":{"formattedCitation":"(Wang &amp; Guo, 2023)","plainCitation":"(Wang &amp; Guo, 2023)","noteIndex":0},"citationItems":[{"id":34,"uris":["http://zotero.org/users/local/h6YJVYLe/items/FMBRR3UY"],"itemData":{"id":34,"type":"article-journal","abstract":"Heavy metal pollution has become one of the most severe environmental issues. Adsorption is an effective method for removing heavy metals from aquatic environments. The adsorption isotherm and kinetics models can provide information on the adsorption process, maximal adsorption capacity, and mass transfer steps, which are essential to evaluate the performance of an adsorbent and to design an adsorption system. In this review, the adsorption kinetics and isotherms of heavy metals by various adsorbents were summarized and discussed in depth. First, the sources of heavy metal pollution and the adsorption technology to remove heavy metals were reviewed. The adsorption capacity of Cu, Cd, Zn, Ni, Cr, As, Fe, Hg, Co, Sr, and Cs by biosorbents (e.g. algae, agriculture waste biochar/activated carbon, and bacteria) and by abiotic adsorbents (e.g. metal–organic frameworks (MOFs), microtubes, polymers, clays, minerals, and coal) were systematically summarized. Second, the origins, basic assumptions, importance, physical meanings, and applications of the adsorption kinetics and isotherm models were discussed in depth. Third, the methods for selecting adsorption models in different conditions were explained, and the statistical parameters which can be applied to evaluate the performance of the models were illustrated. Finally, two Excel sheets are provided for solving the adsorption models, which are available in Supplementary Information. This review article will deepen the understanding of the interaction between heavy metals and adsorbents and facilitate the development of adsorptive technology for heavy metal removal from water and wastewater.","container-title":"Critical Reviews in Environmental Science and Technology","DOI":"10.1080/10643389.2023.2221157","ISSN":"1064-3389","issue":"21","note":"publisher: Taylor &amp; Francis\n_eprint: https://doi.org/10.1080/10643389.2023.2221157","page":"1837-1865","source":"Taylor and Francis+NEJM","title":"Adsorption kinetics and isotherm models of heavy metals by various adsorbents: An overview","title-short":"Adsorption kinetics and isotherm models of heavy metals by various adsorbents","volume":"53","author":[{"family":"Wang","given":"Jianlong"},{"family":"Guo","given":"Xuan"}],"issued":{"date-parts":[["2023",11,2]]}}}],"schema":"https://github.com/citation-style-language/schema/raw/master/csl-citation.json"} </w:instrText>
      </w:r>
      <w:r w:rsidR="00760044">
        <w:fldChar w:fldCharType="separate"/>
      </w:r>
      <w:r w:rsidR="00760044" w:rsidRPr="001471AD">
        <w:rPr>
          <w:rFonts w:cs="Arial"/>
        </w:rPr>
        <w:t>(Wang &amp; Guo, 2023)</w:t>
      </w:r>
      <w:r w:rsidR="00760044">
        <w:fldChar w:fldCharType="end"/>
      </w:r>
      <w:r w:rsidR="00760044">
        <w:t>.</w:t>
      </w:r>
      <w:r w:rsidR="00760044" w:rsidRPr="007C69CE">
        <w:t xml:space="preserve"> </w:t>
      </w:r>
      <w:r w:rsidR="00760044">
        <w:t>The two adsorption mechanisms are illustrated in</w:t>
      </w:r>
      <w:r w:rsidR="006B090E">
        <w:t xml:space="preserve"> </w:t>
      </w:r>
      <w:r w:rsidR="006B090E" w:rsidRPr="00986BEA">
        <w:fldChar w:fldCharType="begin"/>
      </w:r>
      <w:r w:rsidR="006B090E" w:rsidRPr="00986BEA">
        <w:instrText xml:space="preserve"> REF _Ref165014955 \h </w:instrText>
      </w:r>
      <w:r w:rsidR="00986BEA" w:rsidRPr="00986BEA">
        <w:instrText xml:space="preserve"> \* MERGEFORMAT </w:instrText>
      </w:r>
      <w:r w:rsidR="006B090E" w:rsidRPr="00986BEA">
        <w:fldChar w:fldCharType="separate"/>
      </w:r>
      <w:r w:rsidR="00843CB6" w:rsidRPr="00BF5B6B">
        <w:rPr>
          <w:b/>
          <w:bCs/>
        </w:rPr>
        <w:t xml:space="preserve">Figure </w:t>
      </w:r>
      <w:r w:rsidR="00843CB6" w:rsidRPr="00843CB6">
        <w:rPr>
          <w:b/>
          <w:bCs/>
          <w:noProof/>
        </w:rPr>
        <w:t>16</w:t>
      </w:r>
      <w:r w:rsidR="006B090E" w:rsidRPr="00986BEA">
        <w:fldChar w:fldCharType="end"/>
      </w:r>
      <w:r w:rsidR="00760044">
        <w:t>.</w:t>
      </w:r>
      <w:r w:rsidR="00392171">
        <w:t xml:space="preserve"> </w:t>
      </w:r>
      <w:r w:rsidR="006B090E">
        <w:t>Names</w:t>
      </w:r>
      <w:r w:rsidR="00392171">
        <w:t xml:space="preserve"> of</w:t>
      </w:r>
      <w:r w:rsidR="006B090E">
        <w:t xml:space="preserve"> common</w:t>
      </w:r>
      <w:r w:rsidR="00392171">
        <w:t xml:space="preserve"> isotherm equations for heavy metals are shown in </w:t>
      </w:r>
      <w:r w:rsidR="00392171">
        <w:fldChar w:fldCharType="begin"/>
      </w:r>
      <w:r w:rsidR="00392171">
        <w:instrText xml:space="preserve"> REF _Ref148691183 \h  \* MERGEFORMAT </w:instrText>
      </w:r>
      <w:r w:rsidR="00392171">
        <w:fldChar w:fldCharType="separate"/>
      </w:r>
      <w:r w:rsidR="00843CB6" w:rsidRPr="005A1A36">
        <w:rPr>
          <w:b/>
          <w:bCs/>
        </w:rPr>
        <w:t xml:space="preserve">Figure </w:t>
      </w:r>
      <w:r w:rsidR="00843CB6" w:rsidRPr="00843CB6">
        <w:rPr>
          <w:b/>
          <w:bCs/>
          <w:noProof/>
        </w:rPr>
        <w:t>17</w:t>
      </w:r>
      <w:r w:rsidR="00392171">
        <w:fldChar w:fldCharType="end"/>
      </w:r>
      <w:r w:rsidR="00392171">
        <w:t>.</w:t>
      </w:r>
    </w:p>
    <w:p w14:paraId="44899BAD" w14:textId="77777777" w:rsidR="000E0EC3" w:rsidRDefault="000E0EC3" w:rsidP="00760044">
      <w:pPr>
        <w:jc w:val="both"/>
      </w:pPr>
    </w:p>
    <w:p w14:paraId="645CAF6B" w14:textId="77777777" w:rsidR="00760044" w:rsidRDefault="00760044" w:rsidP="00760044">
      <w:pPr>
        <w:keepNext/>
        <w:jc w:val="center"/>
      </w:pPr>
      <w:r w:rsidRPr="00040701">
        <w:rPr>
          <w:noProof/>
        </w:rPr>
        <w:drawing>
          <wp:inline distT="0" distB="0" distL="0" distR="0" wp14:anchorId="09C5D1CF" wp14:editId="394934A7">
            <wp:extent cx="5404514" cy="2771161"/>
            <wp:effectExtent l="0" t="0" r="5715" b="0"/>
            <wp:docPr id="957726193" name="Picture 4" descr="A diagram of different types of adsorption&#10;&#10;Description automatically generated">
              <a:extLst xmlns:a="http://schemas.openxmlformats.org/drawingml/2006/main">
                <a:ext uri="{FF2B5EF4-FFF2-40B4-BE49-F238E27FC236}">
                  <a16:creationId xmlns:a16="http://schemas.microsoft.com/office/drawing/2014/main" id="{1A84060D-385A-F039-63F9-AA77B194773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A diagram of different types of adsorption&#10;&#10;Description automatically generated">
                      <a:extLst>
                        <a:ext uri="{FF2B5EF4-FFF2-40B4-BE49-F238E27FC236}">
                          <a16:creationId xmlns:a16="http://schemas.microsoft.com/office/drawing/2014/main" id="{1A84060D-385A-F039-63F9-AA77B1947732}"/>
                        </a:ext>
                      </a:extLst>
                    </pic:cNvPr>
                    <pic:cNvPicPr>
                      <a:picLocks noChangeAspect="1"/>
                    </pic:cNvPicPr>
                  </pic:nvPicPr>
                  <pic:blipFill>
                    <a:blip r:embed="rId23"/>
                    <a:stretch>
                      <a:fillRect/>
                    </a:stretch>
                  </pic:blipFill>
                  <pic:spPr>
                    <a:xfrm>
                      <a:off x="0" y="0"/>
                      <a:ext cx="5479064" cy="2809386"/>
                    </a:xfrm>
                    <a:prstGeom prst="rect">
                      <a:avLst/>
                    </a:prstGeom>
                  </pic:spPr>
                </pic:pic>
              </a:graphicData>
            </a:graphic>
          </wp:inline>
        </w:drawing>
      </w:r>
    </w:p>
    <w:p w14:paraId="4825EDBF" w14:textId="2C281D56" w:rsidR="00B447AF" w:rsidRDefault="00760044" w:rsidP="00235537">
      <w:pPr>
        <w:pStyle w:val="Caption"/>
        <w:jc w:val="center"/>
      </w:pPr>
      <w:bookmarkStart w:id="67" w:name="_Ref165014955"/>
      <w:r w:rsidRPr="00BF5B6B">
        <w:rPr>
          <w:b/>
          <w:bCs/>
          <w:i w:val="0"/>
          <w:iCs w:val="0"/>
        </w:rPr>
        <w:t xml:space="preserve">Figure </w:t>
      </w:r>
      <w:r>
        <w:rPr>
          <w:b/>
          <w:bCs/>
          <w:i w:val="0"/>
          <w:iCs w:val="0"/>
        </w:rPr>
        <w:fldChar w:fldCharType="begin"/>
      </w:r>
      <w:r>
        <w:rPr>
          <w:b/>
          <w:bCs/>
          <w:i w:val="0"/>
          <w:iCs w:val="0"/>
        </w:rPr>
        <w:instrText xml:space="preserve"> SEQ Figure \* ARABIC </w:instrText>
      </w:r>
      <w:r>
        <w:rPr>
          <w:b/>
          <w:bCs/>
          <w:i w:val="0"/>
          <w:iCs w:val="0"/>
        </w:rPr>
        <w:fldChar w:fldCharType="separate"/>
      </w:r>
      <w:r w:rsidR="00843CB6">
        <w:rPr>
          <w:b/>
          <w:bCs/>
          <w:i w:val="0"/>
          <w:iCs w:val="0"/>
          <w:noProof/>
        </w:rPr>
        <w:t>16</w:t>
      </w:r>
      <w:r>
        <w:rPr>
          <w:b/>
          <w:bCs/>
          <w:i w:val="0"/>
          <w:iCs w:val="0"/>
        </w:rPr>
        <w:fldChar w:fldCharType="end"/>
      </w:r>
      <w:bookmarkEnd w:id="67"/>
      <w:r w:rsidRPr="00BF5B6B">
        <w:rPr>
          <w:b/>
          <w:bCs/>
          <w:i w:val="0"/>
          <w:iCs w:val="0"/>
        </w:rPr>
        <w:t xml:space="preserve"> Theoretical adsorption mechanisms</w:t>
      </w:r>
      <w:r w:rsidR="000E0EC3">
        <w:rPr>
          <w:b/>
          <w:bCs/>
          <w:i w:val="0"/>
          <w:iCs w:val="0"/>
        </w:rPr>
        <w:t xml:space="preserve"> on the adsorbent surface</w:t>
      </w:r>
      <w:r w:rsidRPr="00BF5B6B">
        <w:rPr>
          <w:b/>
          <w:bCs/>
          <w:i w:val="0"/>
          <w:iCs w:val="0"/>
        </w:rPr>
        <w:t xml:space="preserve"> </w:t>
      </w:r>
      <w:r w:rsidRPr="00BF5B6B">
        <w:rPr>
          <w:b/>
          <w:bCs/>
          <w:i w:val="0"/>
          <w:iCs w:val="0"/>
        </w:rPr>
        <w:fldChar w:fldCharType="begin"/>
      </w:r>
      <w:r w:rsidRPr="00BF5B6B">
        <w:rPr>
          <w:b/>
          <w:bCs/>
          <w:i w:val="0"/>
          <w:iCs w:val="0"/>
        </w:rPr>
        <w:instrText xml:space="preserve"> ADDIN ZOTERO_ITEM CSL_CITATION {"citationID":"4ndQzRkJ","properties":{"formattedCitation":"(Saleh, 2022)","plainCitation":"(Saleh, 2022)","noteIndex":0},"citationItems":[{"id":122,"uris":["http://zotero.org/users/local/h6YJVYLe/items/PCE2WV6G"],"itemData":{"id":122,"type":"chapter","abstract":"Owing to its inexpensive, facile, and eco-friendly nature, adsorption process has enjoyed considerable attention in purification and separation industries. Its importance necessitates extraordinary endeavors in its modeling. This chapter discusses the widely used adsorption isotherms such as adsorption empirical isotherms, isotherms based on Polanyi's theory, chemical adsorption isotherms, physical adsorption isotherms, and ion exchange model, and their related definitions, along with examples of correlated work from the recent decade.","collection-title":"Surface Science of Adsorbents and Nanoadsorbents","container-title":"Interface Science and Technology","note":"DOI: 10.1016/B978-0-12-849876-7.00009-9","page":"99-126","publisher":"Elsevier","source":"ScienceDirect","title":"Chapter 4 - Isotherm models of adsorption processes on adsorbents and nanoadsorbents","URL":"https://www.sciencedirect.com/science/article/pii/B9780128498767000099","volume":"34","author":[{"family":"Saleh","given":"Tawfik A."}],"editor":[{"family":"Saleh","given":"Tawfik A."}],"accessed":{"date-parts":[["2023",12,10]]},"issued":{"date-parts":[["2022",1,1]]}}}],"schema":"https://github.com/citation-style-language/schema/raw/master/csl-citation.json"} </w:instrText>
      </w:r>
      <w:r w:rsidRPr="00BF5B6B">
        <w:rPr>
          <w:b/>
          <w:bCs/>
          <w:i w:val="0"/>
          <w:iCs w:val="0"/>
        </w:rPr>
        <w:fldChar w:fldCharType="separate"/>
      </w:r>
      <w:r w:rsidRPr="005A1582">
        <w:rPr>
          <w:b/>
          <w:bCs/>
          <w:i w:val="0"/>
          <w:iCs w:val="0"/>
        </w:rPr>
        <w:t>(Saleh, 2022)</w:t>
      </w:r>
      <w:r w:rsidRPr="00BF5B6B">
        <w:rPr>
          <w:b/>
          <w:bCs/>
          <w:i w:val="0"/>
          <w:iCs w:val="0"/>
        </w:rPr>
        <w:fldChar w:fldCharType="end"/>
      </w:r>
      <w:r w:rsidR="00B447AF">
        <w:br w:type="page"/>
      </w:r>
    </w:p>
    <w:p w14:paraId="7D225C4D" w14:textId="77777777" w:rsidR="00C46657" w:rsidRPr="007C69CE" w:rsidRDefault="00CA0627" w:rsidP="00856178">
      <w:pPr>
        <w:keepNext/>
        <w:jc w:val="center"/>
      </w:pPr>
      <w:r w:rsidRPr="007C69CE">
        <w:rPr>
          <w:noProof/>
        </w:rPr>
        <w:lastRenderedPageBreak/>
        <w:drawing>
          <wp:inline distT="0" distB="0" distL="0" distR="0" wp14:anchorId="35F3BEE3" wp14:editId="24359B03">
            <wp:extent cx="5070143" cy="2897062"/>
            <wp:effectExtent l="0" t="0" r="0" b="0"/>
            <wp:docPr id="7" name="Picture 6" descr="A diagram of adsorption process&#10;&#10;Description automatically generated">
              <a:extLst xmlns:a="http://schemas.openxmlformats.org/drawingml/2006/main">
                <a:ext uri="{FF2B5EF4-FFF2-40B4-BE49-F238E27FC236}">
                  <a16:creationId xmlns:a16="http://schemas.microsoft.com/office/drawing/2014/main" id="{3E555A24-5991-33A0-A7BC-0ACEF22CB71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descr="A diagram of adsorption process&#10;&#10;Description automatically generated">
                      <a:extLst>
                        <a:ext uri="{FF2B5EF4-FFF2-40B4-BE49-F238E27FC236}">
                          <a16:creationId xmlns:a16="http://schemas.microsoft.com/office/drawing/2014/main" id="{3E555A24-5991-33A0-A7BC-0ACEF22CB713}"/>
                        </a:ext>
                      </a:extLst>
                    </pic:cNvPr>
                    <pic:cNvPicPr>
                      <a:picLocks noChangeAspect="1"/>
                    </pic:cNvPicPr>
                  </pic:nvPicPr>
                  <pic:blipFill>
                    <a:blip r:embed="rId24"/>
                    <a:stretch>
                      <a:fillRect/>
                    </a:stretch>
                  </pic:blipFill>
                  <pic:spPr>
                    <a:xfrm>
                      <a:off x="0" y="0"/>
                      <a:ext cx="5104424" cy="2916650"/>
                    </a:xfrm>
                    <a:prstGeom prst="rect">
                      <a:avLst/>
                    </a:prstGeom>
                  </pic:spPr>
                </pic:pic>
              </a:graphicData>
            </a:graphic>
          </wp:inline>
        </w:drawing>
      </w:r>
    </w:p>
    <w:p w14:paraId="2C51D360" w14:textId="7D689CAB" w:rsidR="00573C5F" w:rsidRPr="005A1A36" w:rsidRDefault="00C46657" w:rsidP="00856178">
      <w:pPr>
        <w:pStyle w:val="Caption"/>
        <w:jc w:val="center"/>
        <w:rPr>
          <w:b/>
          <w:bCs/>
          <w:i w:val="0"/>
          <w:iCs w:val="0"/>
          <w:noProof/>
        </w:rPr>
      </w:pPr>
      <w:bookmarkStart w:id="68" w:name="_Ref148691183"/>
      <w:r w:rsidRPr="005A1A36">
        <w:rPr>
          <w:b/>
          <w:bCs/>
          <w:i w:val="0"/>
          <w:iCs w:val="0"/>
        </w:rPr>
        <w:t xml:space="preserve">Figure </w:t>
      </w:r>
      <w:r w:rsidR="007D58D3">
        <w:rPr>
          <w:b/>
          <w:bCs/>
          <w:i w:val="0"/>
          <w:iCs w:val="0"/>
        </w:rPr>
        <w:fldChar w:fldCharType="begin"/>
      </w:r>
      <w:r w:rsidR="007D58D3">
        <w:rPr>
          <w:b/>
          <w:bCs/>
          <w:i w:val="0"/>
          <w:iCs w:val="0"/>
        </w:rPr>
        <w:instrText xml:space="preserve"> SEQ Figure \* ARABIC </w:instrText>
      </w:r>
      <w:r w:rsidR="007D58D3">
        <w:rPr>
          <w:b/>
          <w:bCs/>
          <w:i w:val="0"/>
          <w:iCs w:val="0"/>
        </w:rPr>
        <w:fldChar w:fldCharType="separate"/>
      </w:r>
      <w:r w:rsidR="00843CB6">
        <w:rPr>
          <w:b/>
          <w:bCs/>
          <w:i w:val="0"/>
          <w:iCs w:val="0"/>
          <w:noProof/>
        </w:rPr>
        <w:t>17</w:t>
      </w:r>
      <w:r w:rsidR="007D58D3">
        <w:rPr>
          <w:b/>
          <w:bCs/>
          <w:i w:val="0"/>
          <w:iCs w:val="0"/>
        </w:rPr>
        <w:fldChar w:fldCharType="end"/>
      </w:r>
      <w:bookmarkEnd w:id="68"/>
      <w:r w:rsidRPr="005A1A36">
        <w:rPr>
          <w:b/>
          <w:bCs/>
          <w:i w:val="0"/>
          <w:iCs w:val="0"/>
        </w:rPr>
        <w:t xml:space="preserve"> Adsorption mechanisms</w:t>
      </w:r>
      <w:r w:rsidRPr="005A1A36">
        <w:rPr>
          <w:b/>
          <w:bCs/>
          <w:i w:val="0"/>
          <w:iCs w:val="0"/>
          <w:noProof/>
        </w:rPr>
        <w:t xml:space="preserve"> and corresponding adsorption isotherm models</w:t>
      </w:r>
      <w:r w:rsidR="009D40E3" w:rsidRPr="005A1A36">
        <w:rPr>
          <w:b/>
          <w:bCs/>
          <w:i w:val="0"/>
          <w:iCs w:val="0"/>
          <w:noProof/>
        </w:rPr>
        <w:t xml:space="preserve"> </w:t>
      </w:r>
      <w:r w:rsidR="009D40E3" w:rsidRPr="005A1A36">
        <w:rPr>
          <w:b/>
          <w:bCs/>
          <w:i w:val="0"/>
          <w:iCs w:val="0"/>
          <w:noProof/>
        </w:rPr>
        <w:fldChar w:fldCharType="begin"/>
      </w:r>
      <w:r w:rsidR="009D40E3" w:rsidRPr="005A1A36">
        <w:rPr>
          <w:b/>
          <w:bCs/>
          <w:i w:val="0"/>
          <w:iCs w:val="0"/>
          <w:noProof/>
        </w:rPr>
        <w:instrText xml:space="preserve"> ADDIN ZOTERO_ITEM CSL_CITATION {"citationID":"Z9vGmvWC","properties":{"formattedCitation":"(Wang &amp; Guo, 2023)","plainCitation":"(Wang &amp; Guo, 2023)","noteIndex":0},"citationItems":[{"id":34,"uris":["http://zotero.org/users/local/h6YJVYLe/items/FMBRR3UY"],"itemData":{"id":34,"type":"article-journal","abstract":"Heavy metal pollution has become one of the most severe environmental issues. Adsorption is an effective method for removing heavy metals from aquatic environments. The adsorption isotherm and kinetics models can provide information on the adsorption process, maximal adsorption capacity, and mass transfer steps, which are essential to evaluate the performance of an adsorbent and to design an adsorption system. In this review, the adsorption kinetics and isotherms of heavy metals by various adsorbents were summarized and discussed in depth. First, the sources of heavy metal pollution and the adsorption technology to remove heavy metals were reviewed. The adsorption capacity of Cu, Cd, Zn, Ni, Cr, As, Fe, Hg, Co, Sr, and Cs by biosorbents (e.g. algae, agriculture waste biochar/activated carbon, and bacteria) and by abiotic adsorbents (e.g. metal–organic frameworks (MOFs), microtubes, polymers, clays, minerals, and coal) were systematically summarized. Second, the origins, basic assumptions, importance, physical meanings, and applications of the adsorption kinetics and isotherm models were discussed in depth. Third, the methods for selecting adsorption models in different conditions were explained, and the statistical parameters which can be applied to evaluate the performance of the models were illustrated. Finally, two Excel sheets are provided for solving the adsorption models, which are available in Supplementary Information. This review article will deepen the understanding of the interaction between heavy metals and adsorbents and facilitate the development of adsorptive technology for heavy metal removal from water and wastewater.","container-title":"Critical Reviews in Environmental Science and Technology","DOI":"10.1080/10643389.2023.2221157","ISSN":"1064-3389","issue":"21","note":"publisher: Taylor &amp; Francis\n_eprint: https://doi.org/10.1080/10643389.2023.2221157","page":"1837-1865","source":"Taylor and Francis+NEJM","title":"Adsorption kinetics and isotherm models of heavy metals by various adsorbents: An overview","title-short":"Adsorption kinetics and isotherm models of heavy metals by various adsorbents","volume":"53","author":[{"family":"Wang","given":"Jianlong"},{"family":"Guo","given":"Xuan"}],"issued":{"date-parts":[["2023",11,2]]}}}],"schema":"https://github.com/citation-style-language/schema/raw/master/csl-citation.json"} </w:instrText>
      </w:r>
      <w:r w:rsidR="009D40E3" w:rsidRPr="005A1A36">
        <w:rPr>
          <w:b/>
          <w:bCs/>
          <w:i w:val="0"/>
          <w:iCs w:val="0"/>
          <w:noProof/>
        </w:rPr>
        <w:fldChar w:fldCharType="separate"/>
      </w:r>
      <w:r w:rsidR="002024E2" w:rsidRPr="005A1A36">
        <w:rPr>
          <w:rFonts w:cs="Arial"/>
          <w:b/>
          <w:bCs/>
          <w:i w:val="0"/>
          <w:iCs w:val="0"/>
        </w:rPr>
        <w:t>(Wang &amp; Guo, 2023)</w:t>
      </w:r>
      <w:r w:rsidR="009D40E3" w:rsidRPr="005A1A36">
        <w:rPr>
          <w:b/>
          <w:bCs/>
          <w:i w:val="0"/>
          <w:iCs w:val="0"/>
          <w:noProof/>
        </w:rPr>
        <w:fldChar w:fldCharType="end"/>
      </w:r>
    </w:p>
    <w:p w14:paraId="787C95B6" w14:textId="034D6359" w:rsidR="00E6215E" w:rsidRPr="007C69CE" w:rsidRDefault="00252800" w:rsidP="00573269">
      <w:pPr>
        <w:pStyle w:val="Heading3"/>
      </w:pPr>
      <w:bookmarkStart w:id="69" w:name="_Ref165014829"/>
      <w:r w:rsidRPr="007C69CE">
        <w:t xml:space="preserve">Freundlich isotherm </w:t>
      </w:r>
      <w:r w:rsidR="0071755A">
        <w:t>equation</w:t>
      </w:r>
      <w:bookmarkEnd w:id="69"/>
    </w:p>
    <w:p w14:paraId="0EB58412" w14:textId="339C4809" w:rsidR="00BE1F0B" w:rsidRPr="007C69CE" w:rsidRDefault="001445EC" w:rsidP="007633F9">
      <w:pPr>
        <w:jc w:val="both"/>
      </w:pPr>
      <w:r w:rsidRPr="007C69CE">
        <w:t xml:space="preserve">The nonlinear Freundlich </w:t>
      </w:r>
      <w:r w:rsidR="00D46652">
        <w:t>equation</w:t>
      </w:r>
      <w:r w:rsidRPr="007C69CE">
        <w:t xml:space="preserve"> is one of the most widely used </w:t>
      </w:r>
      <w:r w:rsidR="00D24685" w:rsidRPr="007C69CE">
        <w:t>for describing equilibrium. It covers</w:t>
      </w:r>
      <w:r w:rsidR="005F66D6" w:rsidRPr="007C69CE">
        <w:t xml:space="preserve"> both multilayer and monolayer adsorption with 50 % active site occupation</w:t>
      </w:r>
      <w:r w:rsidR="00492802" w:rsidRPr="007C69CE">
        <w:t xml:space="preserve"> </w:t>
      </w:r>
      <w:r w:rsidR="00492802" w:rsidRPr="007C69CE">
        <w:fldChar w:fldCharType="begin"/>
      </w:r>
      <w:r w:rsidR="00492802" w:rsidRPr="007C69CE">
        <w:instrText xml:space="preserve"> ADDIN ZOTERO_ITEM CSL_CITATION {"citationID":"yCTwuOoB","properties":{"formattedCitation":"(Wang &amp; Guo, 2023)","plainCitation":"(Wang &amp; Guo, 2023)","noteIndex":0},"citationItems":[{"id":34,"uris":["http://zotero.org/users/local/h6YJVYLe/items/FMBRR3UY"],"itemData":{"id":34,"type":"article-journal","abstract":"Heavy metal pollution has become one of the most severe environmental issues. Adsorption is an effective method for removing heavy metals from aquatic environments. The adsorption isotherm and kinetics models can provide information on the adsorption process, maximal adsorption capacity, and mass transfer steps, which are essential to evaluate the performance of an adsorbent and to design an adsorption system. In this review, the adsorption kinetics and isotherms of heavy metals by various adsorbents were summarized and discussed in depth. First, the sources of heavy metal pollution and the adsorption technology to remove heavy metals were reviewed. The adsorption capacity of Cu, Cd, Zn, Ni, Cr, As, Fe, Hg, Co, Sr, and Cs by biosorbents (e.g. algae, agriculture waste biochar/activated carbon, and bacteria) and by abiotic adsorbents (e.g. metal–organic frameworks (MOFs), microtubes, polymers, clays, minerals, and coal) were systematically summarized. Second, the origins, basic assumptions, importance, physical meanings, and applications of the adsorption kinetics and isotherm models were discussed in depth. Third, the methods for selecting adsorption models in different conditions were explained, and the statistical parameters which can be applied to evaluate the performance of the models were illustrated. Finally, two Excel sheets are provided for solving the adsorption models, which are available in Supplementary Information. This review article will deepen the understanding of the interaction between heavy metals and adsorbents and facilitate the development of adsorptive technology for heavy metal removal from water and wastewater.","container-title":"Critical Reviews in Environmental Science and Technology","DOI":"10.1080/10643389.2023.2221157","ISSN":"1064-3389","issue":"21","note":"publisher: Taylor &amp; Francis\n_eprint: https://doi.org/10.1080/10643389.2023.2221157","page":"1837-1865","source":"Taylor and Francis+NEJM","title":"Adsorption kinetics and isotherm models of heavy metals by various adsorbents: An overview","title-short":"Adsorption kinetics and isotherm models of heavy metals by various adsorbents","volume":"53","author":[{"family":"Wang","given":"Jianlong"},{"family":"Guo","given":"Xuan"}],"issued":{"date-parts":[["2023",11,2]]}}}],"schema":"https://github.com/citation-style-language/schema/raw/master/csl-citation.json"} </w:instrText>
      </w:r>
      <w:r w:rsidR="00492802" w:rsidRPr="007C69CE">
        <w:fldChar w:fldCharType="separate"/>
      </w:r>
      <w:r w:rsidR="002024E2" w:rsidRPr="007C69CE">
        <w:rPr>
          <w:rFonts w:cs="Arial"/>
        </w:rPr>
        <w:t>(Wang &amp; Guo, 2023)</w:t>
      </w:r>
      <w:r w:rsidR="00492802" w:rsidRPr="007C69CE">
        <w:fldChar w:fldCharType="end"/>
      </w:r>
      <w:r w:rsidR="00492802" w:rsidRPr="007C69CE">
        <w:t xml:space="preserve">. </w:t>
      </w:r>
      <w:r w:rsidR="00F45A00" w:rsidRPr="007C69CE">
        <w:t xml:space="preserve">The isotherm assumes </w:t>
      </w:r>
      <w:r w:rsidR="00BE1F0B" w:rsidRPr="007C69CE">
        <w:t>the following:</w:t>
      </w:r>
    </w:p>
    <w:p w14:paraId="4B14DBB4" w14:textId="77777777" w:rsidR="009E13A5" w:rsidRPr="007C69CE" w:rsidRDefault="009E13A5" w:rsidP="007633F9">
      <w:pPr>
        <w:jc w:val="both"/>
      </w:pPr>
    </w:p>
    <w:p w14:paraId="20B880D6" w14:textId="681DB638" w:rsidR="009E13A5" w:rsidRPr="007C69CE" w:rsidRDefault="00451CD1" w:rsidP="00193E0F">
      <w:pPr>
        <w:pStyle w:val="ListParagraph"/>
        <w:numPr>
          <w:ilvl w:val="0"/>
          <w:numId w:val="11"/>
        </w:numPr>
        <w:jc w:val="both"/>
      </w:pPr>
      <w:r w:rsidRPr="007C69CE">
        <w:t xml:space="preserve">The surface is </w:t>
      </w:r>
      <w:r w:rsidR="00F45A00" w:rsidRPr="007C69CE">
        <w:t>heterogeneous</w:t>
      </w:r>
      <w:r w:rsidRPr="007C69CE">
        <w:t>:</w:t>
      </w:r>
      <w:r w:rsidR="00F45A00" w:rsidRPr="007C69CE">
        <w:t xml:space="preserve"> </w:t>
      </w:r>
      <w:r w:rsidR="00371425" w:rsidRPr="007C69CE">
        <w:t>adsorption energy varies as a function of the surface coverage due to variation in adsorption heat.</w:t>
      </w:r>
      <w:r w:rsidR="00047D2C" w:rsidRPr="007C69CE">
        <w:t xml:space="preserve"> On the heterogeneous surface, affinities between adsorbent and adsorbate show an unstable distribution</w:t>
      </w:r>
      <w:r w:rsidR="007F5367" w:rsidRPr="007C69CE">
        <w:t xml:space="preserve"> </w:t>
      </w:r>
      <w:r w:rsidR="007F5367" w:rsidRPr="007C69CE">
        <w:fldChar w:fldCharType="begin"/>
      </w:r>
      <w:r w:rsidR="007F5367" w:rsidRPr="007C69CE">
        <w:instrText xml:space="preserve"> ADDIN ZOTERO_ITEM CSL_CITATION {"citationID":"pe4Ubq4l","properties":{"formattedCitation":"(Aliakbarian et al., 2015; \\uc0\\u536{}erban et al., 2023)","plainCitation":"(Aliakbarian et al., 2015; Șerban et al., 2023)","noteIndex":0},"citationItems":[{"id":24,"uris":["http://zotero.org/users/local/h6YJVYLe/items/P3X6J4N3"],"itemData":{"id":24,"type":"article-journal","abstract":"The adsorption of phenolic compounds from olive oil wastewater by commercial activated carbon was studied as a function of adsorbent quantity and temperature. The sorption kinetics and the equilibrium isotherms were evaluated. Under optimum conditions (8 g of activated carbon per 100 mL), the maximum sorption capacity of activated carbon expressed as mg of caffeic acid equivalent per g of activated carbon was 35.8 at 10 degrees C, 35.4 at 25 degrees C and 36.1 at 40 degrees C. The pseudo-second-order model was considered as the most suitable for kinetic results, and Langmuir isotherm was chosen to better describe the sorption system. The results confirmed the efficiency of activated carbon to remove almost all phenolic compound fractions from olive mill effluent. The preliminary results obtained will be used in future studies. The carbohydrate fraction of this upgraded residue could be employed to produce bioethanol, and adsorbed phenolic compounds can be recovered and used in different industries.","container-title":"Food Technology and Biotechnology","journalAbbreviation":"Food Technology and Biotechnology","page":"207-214","source":"ResearchGate","title":"Kinetic and Isotherm Modelling of the Adsorption of Phenolic Compounds from Olive Mill Wastewater onto Activated Carbon","volume":"53","author":[{"family":"Aliakbarian","given":"Bahar"},{"family":"Casazza","given":"Alessandro"},{"family":"Perego","given":"Patrizia"}],"issued":{"date-parts":[["2015",4,1]]}}},{"id":18,"uris":["http://zotero.org/users/local/h6YJVYLe/items/J7IGCZ73"],"itemData":{"id":18,"type":"article-journal","abstract":"This research investigates commercial activated carbon (AC) potential to remove methyl orange (MO) dye removal from aqueous solution using a batch process. The AC material was characterized using FTIR spectroscopy and SEM analysis. The effect of the main operating parameters, such as the pH, adsorbent dosage, contact time, and initial dye concentration, was studied. MO removal could be accomplished within 30 min at a pH value of 3. The calculated maximum MO adsorption capacity onto activated carbon was 129.3 mg/g, while the removal efficiency was 97.8%.\nAdsorption results were analyzed by studying the Langmuir and Freundlich isotherm models. The MO adsorption data on activated carbon were better explained by the Langmuir isotherm than by the Freundlich isotherm. The pseudo-second-order kinetic model may have had an effect on the MO dye adsorption on AC material. This research showed that the commercial activated carbon can be used as an effective sorbent for MO removal from wastewater sample. Moreover, the AC material has good reusability and practical utilization capacities.","container-title":"Sustainability","DOI":"10.3390/su151712939","journalAbbreviation":"Sustainability","page":"1-17","source":"ResearchGate","title":"Removal Efficiency and Adsorption Kinetics of Methyl Orange from Wastewater by Commercial Activated Carbon","volume":"15","author":[{"family":"Șerban","given":"Gabriel"},{"family":"Iancu","given":"Vasile-Ion"},{"family":"Dinu","given":"Cristina"},{"family":"Tenea","given":"Anda"},{"family":"Vasilache","given":"Nicoleta"},{"family":"Cristea","given":"Ionut"},{"family":"Niculescu","given":"Marcela"},{"family":"Ionescu","given":"Ioana"},{"family":"Chiriac","given":"Florentina Laura"}],"issued":{"date-parts":[["2023",8,28]]}}}],"schema":"https://github.com/citation-style-language/schema/raw/master/csl-citation.json"} </w:instrText>
      </w:r>
      <w:r w:rsidR="007F5367" w:rsidRPr="007C69CE">
        <w:fldChar w:fldCharType="separate"/>
      </w:r>
      <w:r w:rsidR="002024E2" w:rsidRPr="007C69CE">
        <w:rPr>
          <w:rFonts w:cs="Arial"/>
          <w:szCs w:val="24"/>
        </w:rPr>
        <w:t>(Aliakbarian et al., 2015; Șerban et al., 2023)</w:t>
      </w:r>
      <w:r w:rsidR="007F5367" w:rsidRPr="007C69CE">
        <w:fldChar w:fldCharType="end"/>
      </w:r>
    </w:p>
    <w:p w14:paraId="22134A68" w14:textId="77777777" w:rsidR="009E13A5" w:rsidRPr="007C69CE" w:rsidRDefault="009E13A5" w:rsidP="009E13A5">
      <w:pPr>
        <w:jc w:val="both"/>
      </w:pPr>
    </w:p>
    <w:p w14:paraId="25B8DE77" w14:textId="5AFD7E26" w:rsidR="00CB26A2" w:rsidRPr="007C69CE" w:rsidRDefault="00565CA0" w:rsidP="009E13A5">
      <w:pPr>
        <w:jc w:val="both"/>
      </w:pPr>
      <w:r w:rsidRPr="007C69CE">
        <w:t xml:space="preserve">The equilibrium parameters </w:t>
      </w:r>
      <w:r w:rsidR="00235AC8" w:rsidRPr="007C69CE">
        <w:t xml:space="preserve">follow a relationship </w:t>
      </w:r>
      <w:r w:rsidR="00CB26A2" w:rsidRPr="007C69CE">
        <w:t>that is mathematically described in equation</w:t>
      </w:r>
      <w:r w:rsidR="00BC690D" w:rsidRPr="007C69CE">
        <w:t xml:space="preserve"> </w:t>
      </w:r>
      <w:r w:rsidR="00BC690D" w:rsidRPr="00FD5F3F">
        <w:rPr>
          <w:b/>
          <w:bCs/>
        </w:rPr>
        <w:fldChar w:fldCharType="begin"/>
      </w:r>
      <w:r w:rsidR="00BC690D" w:rsidRPr="00FD5F3F">
        <w:rPr>
          <w:b/>
          <w:bCs/>
        </w:rPr>
        <w:instrText xml:space="preserve"> REF _Ref148719807 \h </w:instrText>
      </w:r>
      <w:r w:rsidR="00FD5F3F">
        <w:rPr>
          <w:b/>
          <w:bCs/>
        </w:rPr>
        <w:instrText xml:space="preserve"> \* MERGEFORMAT </w:instrText>
      </w:r>
      <w:r w:rsidR="00BC690D" w:rsidRPr="00FD5F3F">
        <w:rPr>
          <w:b/>
          <w:bCs/>
        </w:rPr>
      </w:r>
      <w:r w:rsidR="00BC690D" w:rsidRPr="00FD5F3F">
        <w:rPr>
          <w:b/>
          <w:bCs/>
        </w:rPr>
        <w:fldChar w:fldCharType="separate"/>
      </w:r>
      <w:r w:rsidR="00843CB6" w:rsidRPr="00FD5F3F">
        <w:rPr>
          <w:b/>
          <w:bCs/>
        </w:rPr>
        <w:t>(</w:t>
      </w:r>
      <w:r w:rsidR="00843CB6" w:rsidRPr="00843CB6">
        <w:rPr>
          <w:b/>
          <w:bCs/>
          <w:noProof/>
        </w:rPr>
        <w:t>1</w:t>
      </w:r>
      <w:r w:rsidR="00843CB6" w:rsidRPr="00FD5F3F">
        <w:rPr>
          <w:b/>
          <w:bCs/>
        </w:rPr>
        <w:t>)</w:t>
      </w:r>
      <w:r w:rsidR="00BC690D" w:rsidRPr="00FD5F3F">
        <w:rPr>
          <w:b/>
          <w:bCs/>
        </w:rPr>
        <w:fldChar w:fldCharType="end"/>
      </w:r>
      <w:r w:rsidR="00CB26A2" w:rsidRPr="007C69CE">
        <w:t xml:space="preserve"> or</w:t>
      </w:r>
      <w:r w:rsidR="008E5864" w:rsidRPr="007C69CE">
        <w:t xml:space="preserve"> linearized in equation</w:t>
      </w:r>
      <w:r w:rsidR="00BC690D" w:rsidRPr="007C69CE">
        <w:t xml:space="preserve"> </w:t>
      </w:r>
      <w:r w:rsidR="00BC690D" w:rsidRPr="00FD5F3F">
        <w:rPr>
          <w:b/>
          <w:bCs/>
        </w:rPr>
        <w:fldChar w:fldCharType="begin"/>
      </w:r>
      <w:r w:rsidR="00BC690D" w:rsidRPr="00FD5F3F">
        <w:rPr>
          <w:b/>
          <w:bCs/>
        </w:rPr>
        <w:instrText xml:space="preserve"> REF _Ref148719830 \h </w:instrText>
      </w:r>
      <w:r w:rsidR="00FD5F3F">
        <w:rPr>
          <w:b/>
          <w:bCs/>
        </w:rPr>
        <w:instrText xml:space="preserve"> \* MERGEFORMAT </w:instrText>
      </w:r>
      <w:r w:rsidR="00BC690D" w:rsidRPr="00FD5F3F">
        <w:rPr>
          <w:b/>
          <w:bCs/>
        </w:rPr>
      </w:r>
      <w:r w:rsidR="00BC690D" w:rsidRPr="00FD5F3F">
        <w:rPr>
          <w:b/>
          <w:bCs/>
        </w:rPr>
        <w:fldChar w:fldCharType="separate"/>
      </w:r>
      <w:r w:rsidR="00843CB6" w:rsidRPr="00FD5F3F">
        <w:rPr>
          <w:b/>
          <w:bCs/>
        </w:rPr>
        <w:t>(</w:t>
      </w:r>
      <w:r w:rsidR="00843CB6" w:rsidRPr="00843CB6">
        <w:rPr>
          <w:b/>
          <w:bCs/>
          <w:noProof/>
        </w:rPr>
        <w:t>2</w:t>
      </w:r>
      <w:r w:rsidR="00843CB6" w:rsidRPr="00FD5F3F">
        <w:rPr>
          <w:b/>
          <w:bCs/>
        </w:rPr>
        <w:t>)</w:t>
      </w:r>
      <w:r w:rsidR="00BC690D" w:rsidRPr="00FD5F3F">
        <w:rPr>
          <w:b/>
          <w:bCs/>
        </w:rPr>
        <w:fldChar w:fldCharType="end"/>
      </w:r>
      <w:r w:rsidR="00423B8B" w:rsidRPr="007C69CE">
        <w:t xml:space="preserve"> </w:t>
      </w:r>
      <w:r w:rsidR="00423B8B" w:rsidRPr="007C69CE">
        <w:fldChar w:fldCharType="begin"/>
      </w:r>
      <w:r w:rsidR="00423B8B" w:rsidRPr="007C69CE">
        <w:instrText xml:space="preserve"> ADDIN ZOTERO_ITEM CSL_CITATION {"citationID":"XlcehyVF","properties":{"formattedCitation":"(Aliakbarian et al., 2015; \\uc0\\u536{}erban et al., 2023; Vanoppen, 2023)","plainCitation":"(Aliakbarian et al., 2015; Șerban et al., 2023; Vanoppen, 2023)","noteIndex":0},"citationItems":[{"id":24,"uris":["http://zotero.org/users/local/h6YJVYLe/items/P3X6J4N3"],"itemData":{"id":24,"type":"article-journal","abstract":"The adsorption of phenolic compounds from olive oil wastewater by commercial activated carbon was studied as a function of adsorbent quantity and temperature. The sorption kinetics and the equilibrium isotherms were evaluated. Under optimum conditions (8 g of activated carbon per 100 mL), the maximum sorption capacity of activated carbon expressed as mg of caffeic acid equivalent per g of activated carbon was 35.8 at 10 degrees C, 35.4 at 25 degrees C and 36.1 at 40 degrees C. The pseudo-second-order model was considered as the most suitable for kinetic results, and Langmuir isotherm was chosen to better describe the sorption system. The results confirmed the efficiency of activated carbon to remove almost all phenolic compound fractions from olive mill effluent. The preliminary results obtained will be used in future studies. The carbohydrate fraction of this upgraded residue could be employed to produce bioethanol, and adsorbed phenolic compounds can be recovered and used in different industries.","container-title":"Food Technology and Biotechnology","journalAbbreviation":"Food Technology and Biotechnology","page":"207-214","source":"ResearchGate","title":"Kinetic and Isotherm Modelling of the Adsorption of Phenolic Compounds from Olive Mill Wastewater onto Activated Carbon","volume":"53","author":[{"family":"Aliakbarian","given":"Bahar"},{"family":"Casazza","given":"Alessandro"},{"family":"Perego","given":"Patrizia"}],"issued":{"date-parts":[["2015",4,1]]}}},{"id":18,"uris":["http://zotero.org/users/local/h6YJVYLe/items/J7IGCZ73"],"itemData":{"id":18,"type":"article-journal","abstract":"This research investigates commercial activated carbon (AC) potential to remove methyl orange (MO) dye removal from aqueous solution using a batch process. The AC material was characterized using FTIR spectroscopy and SEM analysis. The effect of the main operating parameters, such as the pH, adsorbent dosage, contact time, and initial dye concentration, was studied. MO removal could be accomplished within 30 min at a pH value of 3. The calculated maximum MO adsorption capacity onto activated carbon was 129.3 mg/g, while the removal efficiency was 97.8%.\nAdsorption results were analyzed by studying the Langmuir and Freundlich isotherm models. The MO adsorption data on activated carbon were better explained by the Langmuir isotherm than by the Freundlich isotherm. The pseudo-second-order kinetic model may have had an effect on the MO dye adsorption on AC material. This research showed that the commercial activated carbon can be used as an effective sorbent for MO removal from wastewater sample. Moreover, the AC material has good reusability and practical utilization capacities.","container-title":"Sustainability","DOI":"10.3390/su151712939","journalAbbreviation":"Sustainability","page":"1-17","source":"ResearchGate","title":"Removal Efficiency and Adsorption Kinetics of Methyl Orange from Wastewater by Commercial Activated Carbon","volume":"15","author":[{"family":"Șerban","given":"Gabriel"},{"family":"Iancu","given":"Vasile-Ion"},{"family":"Dinu","given":"Cristina"},{"family":"Tenea","given":"Anda"},{"family":"Vasilache","given":"Nicoleta"},{"family":"Cristea","given":"Ionut"},{"family":"Niculescu","given":"Marcela"},{"family":"Ionescu","given":"Ioana"},{"family":"Chiriac","given":"Florentina Laura"}],"issued":{"date-parts":[["2023",8,28]]}}},{"id":8,"uris":["http://zotero.org/users/local/h6YJVYLe/items/JEY9QZJR"],"itemData":{"id":8,"type":"chapter","container-title":"Environmental Technology: Water","publisher":"UGent-BW","title":"6 Activated Carbon Filtration","author":[{"family":"Vanoppen","given":"Marjolein"}],"issued":{"date-parts":[["2023"]]}}}],"schema":"https://github.com/citation-style-language/schema/raw/master/csl-citation.json"} </w:instrText>
      </w:r>
      <w:r w:rsidR="00423B8B" w:rsidRPr="007C69CE">
        <w:fldChar w:fldCharType="separate"/>
      </w:r>
      <w:r w:rsidR="002024E2" w:rsidRPr="007C69CE">
        <w:rPr>
          <w:rFonts w:cs="Arial"/>
          <w:szCs w:val="24"/>
        </w:rPr>
        <w:t>(Aliakbarian et al., 2015; Șerban et al., 2023; Vanoppen, 2023)</w:t>
      </w:r>
      <w:r w:rsidR="00423B8B" w:rsidRPr="007C69CE">
        <w:fldChar w:fldCharType="end"/>
      </w:r>
      <w:r w:rsidR="008E5864" w:rsidRPr="007C69CE">
        <w:t>.</w:t>
      </w:r>
    </w:p>
    <w:p w14:paraId="695CA3DA" w14:textId="77777777" w:rsidR="008E5864" w:rsidRPr="007C69CE" w:rsidRDefault="008E5864" w:rsidP="007633F9">
      <w:pPr>
        <w:jc w:val="both"/>
      </w:pPr>
    </w:p>
    <w:p w14:paraId="77F270BB" w14:textId="1E69722A" w:rsidR="008E5864" w:rsidRPr="007C69CE" w:rsidRDefault="00000000" w:rsidP="007633F9">
      <w:pPr>
        <w:jc w:val="both"/>
        <w:rPr>
          <w:rFonts w:eastAsiaTheme="minorEastAsia"/>
        </w:rPr>
      </w:pPr>
      <m:oMathPara>
        <m:oMath>
          <m:sSub>
            <m:sSubPr>
              <m:ctrlPr>
                <w:rPr>
                  <w:rFonts w:ascii="Cambria Math" w:hAnsi="Cambria Math"/>
                  <w:i/>
                </w:rPr>
              </m:ctrlPr>
            </m:sSubPr>
            <m:e>
              <m:r>
                <w:rPr>
                  <w:rFonts w:ascii="Cambria Math" w:hAnsi="Cambria Math"/>
                </w:rPr>
                <m:t>q</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m:t>
          </m:r>
          <m:sSubSup>
            <m:sSubSupPr>
              <m:ctrlPr>
                <w:rPr>
                  <w:rFonts w:ascii="Cambria Math" w:hAnsi="Cambria Math"/>
                  <w:i/>
                </w:rPr>
              </m:ctrlPr>
            </m:sSubSupPr>
            <m:e>
              <m:r>
                <w:rPr>
                  <w:rFonts w:ascii="Cambria Math" w:hAnsi="Cambria Math"/>
                </w:rPr>
                <m:t>C</m:t>
              </m:r>
            </m:e>
            <m:sub>
              <m:r>
                <w:rPr>
                  <w:rFonts w:ascii="Cambria Math" w:hAnsi="Cambria Math"/>
                </w:rPr>
                <m:t>e</m:t>
              </m:r>
            </m:sub>
            <m:sup>
              <m:r>
                <w:rPr>
                  <w:rFonts w:ascii="Cambria Math" w:hAnsi="Cambria Math"/>
                </w:rPr>
                <m:t>1/n</m:t>
              </m:r>
            </m:sup>
          </m:sSubSup>
        </m:oMath>
      </m:oMathPara>
    </w:p>
    <w:p w14:paraId="2B52A8C7" w14:textId="28324FFC" w:rsidR="00BC690D" w:rsidRPr="00FD5F3F" w:rsidRDefault="00BC690D" w:rsidP="00BC690D">
      <w:pPr>
        <w:pStyle w:val="Caption"/>
        <w:jc w:val="right"/>
        <w:rPr>
          <w:rFonts w:eastAsiaTheme="minorEastAsia"/>
          <w:b/>
          <w:bCs/>
          <w:i w:val="0"/>
          <w:iCs w:val="0"/>
        </w:rPr>
      </w:pPr>
      <w:bookmarkStart w:id="70" w:name="_Ref148719807"/>
      <w:r w:rsidRPr="00FD5F3F">
        <w:rPr>
          <w:b/>
          <w:bCs/>
          <w:i w:val="0"/>
          <w:iCs w:val="0"/>
        </w:rPr>
        <w:t>(</w:t>
      </w:r>
      <w:r w:rsidRPr="00FD5F3F">
        <w:rPr>
          <w:b/>
          <w:bCs/>
          <w:i w:val="0"/>
          <w:iCs w:val="0"/>
        </w:rPr>
        <w:fldChar w:fldCharType="begin"/>
      </w:r>
      <w:r w:rsidRPr="00FD5F3F">
        <w:rPr>
          <w:b/>
          <w:bCs/>
          <w:i w:val="0"/>
          <w:iCs w:val="0"/>
        </w:rPr>
        <w:instrText xml:space="preserve"> SEQ ( \* ARABIC </w:instrText>
      </w:r>
      <w:r w:rsidRPr="00FD5F3F">
        <w:rPr>
          <w:b/>
          <w:bCs/>
          <w:i w:val="0"/>
          <w:iCs w:val="0"/>
        </w:rPr>
        <w:fldChar w:fldCharType="separate"/>
      </w:r>
      <w:r w:rsidR="00843CB6">
        <w:rPr>
          <w:b/>
          <w:bCs/>
          <w:i w:val="0"/>
          <w:iCs w:val="0"/>
          <w:noProof/>
        </w:rPr>
        <w:t>1</w:t>
      </w:r>
      <w:r w:rsidRPr="00FD5F3F">
        <w:rPr>
          <w:b/>
          <w:bCs/>
          <w:i w:val="0"/>
          <w:iCs w:val="0"/>
        </w:rPr>
        <w:fldChar w:fldCharType="end"/>
      </w:r>
      <w:r w:rsidRPr="00FD5F3F">
        <w:rPr>
          <w:b/>
          <w:bCs/>
          <w:i w:val="0"/>
          <w:iCs w:val="0"/>
        </w:rPr>
        <w:t>)</w:t>
      </w:r>
      <w:bookmarkEnd w:id="70"/>
    </w:p>
    <w:p w14:paraId="6B26A9F4" w14:textId="33BE99DC" w:rsidR="0050148F" w:rsidRPr="007C69CE" w:rsidRDefault="00471A7C" w:rsidP="007633F9">
      <w:pPr>
        <w:jc w:val="both"/>
        <w:rPr>
          <w:rFonts w:eastAsiaTheme="minorEastAsia"/>
        </w:rPr>
      </w:pPr>
      <m:oMathPara>
        <m:oMath>
          <m:r>
            <w:rPr>
              <w:rFonts w:ascii="Cambria Math" w:hAnsi="Cambria Math"/>
            </w:rPr>
            <m:t>ln(</m:t>
          </m:r>
          <m:sSub>
            <m:sSubPr>
              <m:ctrlPr>
                <w:rPr>
                  <w:rFonts w:ascii="Cambria Math" w:hAnsi="Cambria Math"/>
                  <w:i/>
                </w:rPr>
              </m:ctrlPr>
            </m:sSubPr>
            <m:e>
              <m:r>
                <w:rPr>
                  <w:rFonts w:ascii="Cambria Math" w:hAnsi="Cambria Math"/>
                </w:rPr>
                <m:t>q</m:t>
              </m:r>
            </m:e>
            <m:sub>
              <m:r>
                <w:rPr>
                  <w:rFonts w:ascii="Cambria Math" w:hAnsi="Cambria Math"/>
                </w:rPr>
                <m:t>e</m:t>
              </m:r>
            </m:sub>
          </m:sSub>
          <m:r>
            <w:rPr>
              <w:rFonts w:ascii="Cambria Math" w:hAnsi="Cambria Math"/>
            </w:rPr>
            <m:t>)=ln</m:t>
          </m:r>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n</m:t>
              </m:r>
            </m:den>
          </m:f>
          <m:r>
            <w:rPr>
              <w:rFonts w:ascii="Cambria Math" w:hAnsi="Cambria Math"/>
            </w:rPr>
            <m:t>ln(</m:t>
          </m:r>
          <m:sSub>
            <m:sSubPr>
              <m:ctrlPr>
                <w:rPr>
                  <w:rFonts w:ascii="Cambria Math" w:hAnsi="Cambria Math"/>
                  <w:i/>
                </w:rPr>
              </m:ctrlPr>
            </m:sSubPr>
            <m:e>
              <m:r>
                <w:rPr>
                  <w:rFonts w:ascii="Cambria Math" w:hAnsi="Cambria Math"/>
                </w:rPr>
                <m:t>C</m:t>
              </m:r>
            </m:e>
            <m:sub>
              <m:r>
                <w:rPr>
                  <w:rFonts w:ascii="Cambria Math" w:hAnsi="Cambria Math"/>
                </w:rPr>
                <m:t>e</m:t>
              </m:r>
            </m:sub>
          </m:sSub>
          <m:r>
            <w:rPr>
              <w:rFonts w:ascii="Cambria Math" w:hAnsi="Cambria Math"/>
            </w:rPr>
            <m:t>)</m:t>
          </m:r>
        </m:oMath>
      </m:oMathPara>
    </w:p>
    <w:p w14:paraId="4377809E" w14:textId="3FA517D5" w:rsidR="00BC690D" w:rsidRPr="00FD5F3F" w:rsidRDefault="00BC690D" w:rsidP="00BC690D">
      <w:pPr>
        <w:pStyle w:val="Caption"/>
        <w:jc w:val="right"/>
        <w:rPr>
          <w:b/>
          <w:bCs/>
          <w:i w:val="0"/>
          <w:iCs w:val="0"/>
        </w:rPr>
      </w:pPr>
      <w:bookmarkStart w:id="71" w:name="_Ref148719830"/>
      <w:r w:rsidRPr="00FD5F3F">
        <w:rPr>
          <w:b/>
          <w:bCs/>
          <w:i w:val="0"/>
          <w:iCs w:val="0"/>
        </w:rPr>
        <w:t>(</w:t>
      </w:r>
      <w:r w:rsidRPr="00FD5F3F">
        <w:rPr>
          <w:b/>
          <w:bCs/>
          <w:i w:val="0"/>
          <w:iCs w:val="0"/>
        </w:rPr>
        <w:fldChar w:fldCharType="begin"/>
      </w:r>
      <w:r w:rsidRPr="00FD5F3F">
        <w:rPr>
          <w:b/>
          <w:bCs/>
          <w:i w:val="0"/>
          <w:iCs w:val="0"/>
        </w:rPr>
        <w:instrText xml:space="preserve"> SEQ ( \* ARABIC </w:instrText>
      </w:r>
      <w:r w:rsidRPr="00FD5F3F">
        <w:rPr>
          <w:b/>
          <w:bCs/>
          <w:i w:val="0"/>
          <w:iCs w:val="0"/>
        </w:rPr>
        <w:fldChar w:fldCharType="separate"/>
      </w:r>
      <w:r w:rsidR="00843CB6">
        <w:rPr>
          <w:b/>
          <w:bCs/>
          <w:i w:val="0"/>
          <w:iCs w:val="0"/>
          <w:noProof/>
        </w:rPr>
        <w:t>2</w:t>
      </w:r>
      <w:r w:rsidRPr="00FD5F3F">
        <w:rPr>
          <w:b/>
          <w:bCs/>
          <w:i w:val="0"/>
          <w:iCs w:val="0"/>
        </w:rPr>
        <w:fldChar w:fldCharType="end"/>
      </w:r>
      <w:r w:rsidRPr="00FD5F3F">
        <w:rPr>
          <w:b/>
          <w:bCs/>
          <w:i w:val="0"/>
          <w:iCs w:val="0"/>
        </w:rPr>
        <w:t>)</w:t>
      </w:r>
      <w:bookmarkEnd w:id="71"/>
    </w:p>
    <w:p w14:paraId="631F5D48" w14:textId="5878D0A8" w:rsidR="00402AD1" w:rsidRPr="007C69CE" w:rsidRDefault="007041D3" w:rsidP="00402AD1">
      <w:r w:rsidRPr="007C69CE">
        <w:t>In which:</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63"/>
        <w:gridCol w:w="2347"/>
      </w:tblGrid>
      <w:tr w:rsidR="00261322" w:rsidRPr="007C69CE" w14:paraId="01211787" w14:textId="77777777" w:rsidTr="00CB19A3">
        <w:tc>
          <w:tcPr>
            <w:tcW w:w="6663" w:type="dxa"/>
          </w:tcPr>
          <w:p w14:paraId="2D92D825" w14:textId="09E58349" w:rsidR="00261322" w:rsidRPr="007C69CE" w:rsidRDefault="00000000" w:rsidP="00193E0F">
            <w:pPr>
              <w:pStyle w:val="ListParagraph"/>
              <w:numPr>
                <w:ilvl w:val="0"/>
                <w:numId w:val="10"/>
              </w:numPr>
            </w:pPr>
            <m:oMath>
              <m:sSub>
                <m:sSubPr>
                  <m:ctrlPr>
                    <w:rPr>
                      <w:rFonts w:ascii="Cambria Math" w:hAnsi="Cambria Math"/>
                      <w:i/>
                    </w:rPr>
                  </m:ctrlPr>
                </m:sSubPr>
                <m:e>
                  <m:r>
                    <w:rPr>
                      <w:rFonts w:ascii="Cambria Math" w:hAnsi="Cambria Math"/>
                    </w:rPr>
                    <m:t>q</m:t>
                  </m:r>
                </m:e>
                <m:sub>
                  <m:r>
                    <w:rPr>
                      <w:rFonts w:ascii="Cambria Math" w:hAnsi="Cambria Math"/>
                    </w:rPr>
                    <m:t>e</m:t>
                  </m:r>
                </m:sub>
              </m:sSub>
            </m:oMath>
            <w:r w:rsidR="00215CFE" w:rsidRPr="007C69CE">
              <w:rPr>
                <w:rFonts w:eastAsiaTheme="minorEastAsia"/>
              </w:rPr>
              <w:t xml:space="preserve"> = </w:t>
            </w:r>
            <w:r w:rsidR="00832F88" w:rsidRPr="007C69CE">
              <w:rPr>
                <w:rFonts w:eastAsiaTheme="minorEastAsia"/>
              </w:rPr>
              <w:t xml:space="preserve">equilibrium </w:t>
            </w:r>
            <w:r w:rsidR="00832F88">
              <w:rPr>
                <w:rFonts w:eastAsiaTheme="minorEastAsia"/>
              </w:rPr>
              <w:t>solid-phase mass of solute per mass of sorbent</w:t>
            </w:r>
          </w:p>
        </w:tc>
        <w:tc>
          <w:tcPr>
            <w:tcW w:w="2347" w:type="dxa"/>
          </w:tcPr>
          <w:p w14:paraId="757ABFE8" w14:textId="54B89453" w:rsidR="00261322" w:rsidRPr="007C69CE" w:rsidRDefault="00DB40B6" w:rsidP="00402AD1">
            <w:r w:rsidRPr="007C69CE">
              <w:t>(</w:t>
            </w:r>
            <w:r w:rsidR="00544E5F" w:rsidRPr="007C69CE">
              <w:t>m</w:t>
            </w:r>
            <w:r w:rsidR="0093338B" w:rsidRPr="007C69CE">
              <w:t>g</w:t>
            </w:r>
            <w:r w:rsidRPr="007C69CE">
              <w:rPr>
                <w:vertAlign w:val="subscript"/>
              </w:rPr>
              <w:t>solute</w:t>
            </w:r>
            <w:r w:rsidRPr="007C69CE">
              <w:t>/g</w:t>
            </w:r>
            <w:r w:rsidRPr="007C69CE">
              <w:rPr>
                <w:vertAlign w:val="subscript"/>
              </w:rPr>
              <w:t>carbon</w:t>
            </w:r>
            <w:r w:rsidRPr="007C69CE">
              <w:t>)</w:t>
            </w:r>
          </w:p>
        </w:tc>
      </w:tr>
      <w:tr w:rsidR="00261322" w:rsidRPr="007C69CE" w14:paraId="3BEE0527" w14:textId="77777777" w:rsidTr="00CB19A3">
        <w:tc>
          <w:tcPr>
            <w:tcW w:w="6663" w:type="dxa"/>
          </w:tcPr>
          <w:p w14:paraId="6D904D6A" w14:textId="7A291CE7" w:rsidR="00261322" w:rsidRPr="007C69CE" w:rsidRDefault="00000000" w:rsidP="00193E0F">
            <w:pPr>
              <w:pStyle w:val="ListParagraph"/>
              <w:numPr>
                <w:ilvl w:val="0"/>
                <w:numId w:val="10"/>
              </w:numPr>
            </w:pPr>
            <m:oMath>
              <m:sSub>
                <m:sSubPr>
                  <m:ctrlPr>
                    <w:rPr>
                      <w:rFonts w:ascii="Cambria Math" w:hAnsi="Cambria Math"/>
                      <w:i/>
                    </w:rPr>
                  </m:ctrlPr>
                </m:sSubPr>
                <m:e>
                  <m:r>
                    <w:rPr>
                      <w:rFonts w:ascii="Cambria Math" w:hAnsi="Cambria Math"/>
                    </w:rPr>
                    <m:t>C</m:t>
                  </m:r>
                </m:e>
                <m:sub>
                  <m:r>
                    <w:rPr>
                      <w:rFonts w:ascii="Cambria Math" w:hAnsi="Cambria Math"/>
                    </w:rPr>
                    <m:t>e</m:t>
                  </m:r>
                </m:sub>
              </m:sSub>
            </m:oMath>
            <w:r w:rsidR="00215CFE" w:rsidRPr="007C69CE">
              <w:rPr>
                <w:rFonts w:eastAsiaTheme="minorEastAsia"/>
              </w:rPr>
              <w:t xml:space="preserve"> = equilibrium </w:t>
            </w:r>
            <w:r w:rsidR="004A731E" w:rsidRPr="007C69CE">
              <w:rPr>
                <w:rFonts w:eastAsiaTheme="minorEastAsia"/>
              </w:rPr>
              <w:t>solute concentration in bulk liquid</w:t>
            </w:r>
          </w:p>
        </w:tc>
        <w:tc>
          <w:tcPr>
            <w:tcW w:w="2347" w:type="dxa"/>
          </w:tcPr>
          <w:p w14:paraId="53F6BE43" w14:textId="13AC1151" w:rsidR="00261322" w:rsidRPr="007C69CE" w:rsidRDefault="00DB40B6" w:rsidP="00402AD1">
            <w:r w:rsidRPr="007C69CE">
              <w:t>(</w:t>
            </w:r>
            <w:r w:rsidR="00BD01A2" w:rsidRPr="007C69CE">
              <w:t>mg</w:t>
            </w:r>
            <w:r w:rsidRPr="007C69CE">
              <w:rPr>
                <w:vertAlign w:val="subscript"/>
              </w:rPr>
              <w:t>solute</w:t>
            </w:r>
            <w:r w:rsidR="0093338B" w:rsidRPr="007C69CE">
              <w:t>/</w:t>
            </w:r>
            <w:r w:rsidR="00BD01A2" w:rsidRPr="007C69CE">
              <w:t>L</w:t>
            </w:r>
            <w:r w:rsidRPr="007C69CE">
              <w:t>)</w:t>
            </w:r>
          </w:p>
        </w:tc>
      </w:tr>
      <w:tr w:rsidR="00261322" w:rsidRPr="007C69CE" w14:paraId="3001877F" w14:textId="77777777" w:rsidTr="00CB19A3">
        <w:tc>
          <w:tcPr>
            <w:tcW w:w="6663" w:type="dxa"/>
          </w:tcPr>
          <w:p w14:paraId="354889D4" w14:textId="7134F431" w:rsidR="00261322" w:rsidRPr="007C69CE" w:rsidRDefault="00000000" w:rsidP="00193E0F">
            <w:pPr>
              <w:pStyle w:val="ListParagraph"/>
              <w:numPr>
                <w:ilvl w:val="0"/>
                <w:numId w:val="10"/>
              </w:numPr>
            </w:pPr>
            <m:oMath>
              <m:sSub>
                <m:sSubPr>
                  <m:ctrlPr>
                    <w:rPr>
                      <w:rFonts w:ascii="Cambria Math" w:hAnsi="Cambria Math"/>
                      <w:i/>
                    </w:rPr>
                  </m:ctrlPr>
                </m:sSubPr>
                <m:e>
                  <m:r>
                    <w:rPr>
                      <w:rFonts w:ascii="Cambria Math" w:hAnsi="Cambria Math"/>
                    </w:rPr>
                    <m:t>K</m:t>
                  </m:r>
                </m:e>
                <m:sub>
                  <m:r>
                    <w:rPr>
                      <w:rFonts w:ascii="Cambria Math" w:hAnsi="Cambria Math"/>
                    </w:rPr>
                    <m:t>F</m:t>
                  </m:r>
                </m:sub>
              </m:sSub>
            </m:oMath>
            <w:r w:rsidR="004A731E" w:rsidRPr="007C69CE">
              <w:rPr>
                <w:rFonts w:eastAsiaTheme="minorEastAsia"/>
              </w:rPr>
              <w:t xml:space="preserve"> = Freundlich </w:t>
            </w:r>
            <w:r w:rsidR="003E4950">
              <w:rPr>
                <w:rFonts w:eastAsiaTheme="minorEastAsia"/>
              </w:rPr>
              <w:t>coefficient</w:t>
            </w:r>
          </w:p>
        </w:tc>
        <w:tc>
          <w:tcPr>
            <w:tcW w:w="2347" w:type="dxa"/>
          </w:tcPr>
          <w:p w14:paraId="3ADC49A1" w14:textId="1FAC1972" w:rsidR="00261322" w:rsidRPr="007C69CE" w:rsidRDefault="0093338B" w:rsidP="00402AD1">
            <w:r w:rsidRPr="007C69CE">
              <w:t>((</w:t>
            </w:r>
            <w:r w:rsidR="00BD01A2" w:rsidRPr="007C69CE">
              <w:t>mg</w:t>
            </w:r>
            <w:r w:rsidRPr="007C69CE">
              <w:t>/g)*(</w:t>
            </w:r>
            <w:r w:rsidR="00BD01A2" w:rsidRPr="007C69CE">
              <w:t>L</w:t>
            </w:r>
            <w:r w:rsidRPr="007C69CE">
              <w:t>/</w:t>
            </w:r>
            <w:r w:rsidR="00BD01A2" w:rsidRPr="007C69CE">
              <w:t>mg</w:t>
            </w:r>
            <w:r w:rsidRPr="007C69CE">
              <w:t>)</w:t>
            </w:r>
            <w:r w:rsidRPr="007C69CE">
              <w:rPr>
                <w:vertAlign w:val="superscript"/>
              </w:rPr>
              <w:t>n</w:t>
            </w:r>
            <w:r w:rsidRPr="007C69CE">
              <w:t>)</w:t>
            </w:r>
          </w:p>
        </w:tc>
      </w:tr>
      <w:tr w:rsidR="00261322" w:rsidRPr="007C69CE" w14:paraId="3B687E58" w14:textId="77777777" w:rsidTr="00CB19A3">
        <w:tc>
          <w:tcPr>
            <w:tcW w:w="6663" w:type="dxa"/>
          </w:tcPr>
          <w:p w14:paraId="45B7DD17" w14:textId="1DD7B002" w:rsidR="00261322" w:rsidRPr="007C69CE" w:rsidRDefault="008D0FA4" w:rsidP="00193E0F">
            <w:pPr>
              <w:pStyle w:val="ListParagraph"/>
              <w:numPr>
                <w:ilvl w:val="0"/>
                <w:numId w:val="10"/>
              </w:numPr>
            </w:pPr>
            <m:oMath>
              <m:r>
                <w:rPr>
                  <w:rFonts w:ascii="Cambria Math" w:hAnsi="Cambria Math"/>
                </w:rPr>
                <m:t>1/n</m:t>
              </m:r>
            </m:oMath>
            <w:r w:rsidR="00706983" w:rsidRPr="007C69CE">
              <w:rPr>
                <w:rFonts w:eastAsiaTheme="minorEastAsia"/>
                <w:iCs/>
              </w:rPr>
              <w:t xml:space="preserve"> = Freundlich </w:t>
            </w:r>
            <w:r>
              <w:rPr>
                <w:rFonts w:eastAsiaTheme="minorEastAsia"/>
                <w:iCs/>
              </w:rPr>
              <w:t>exponent</w:t>
            </w:r>
          </w:p>
        </w:tc>
        <w:tc>
          <w:tcPr>
            <w:tcW w:w="2347" w:type="dxa"/>
          </w:tcPr>
          <w:p w14:paraId="39A99FE9" w14:textId="625906E2" w:rsidR="00261322" w:rsidRPr="007C69CE" w:rsidRDefault="0093338B" w:rsidP="00402AD1">
            <w:r w:rsidRPr="007C69CE">
              <w:t>(-)</w:t>
            </w:r>
          </w:p>
        </w:tc>
      </w:tr>
    </w:tbl>
    <w:p w14:paraId="75B815E5" w14:textId="77777777" w:rsidR="007041D3" w:rsidRPr="007C69CE" w:rsidRDefault="007041D3" w:rsidP="00402AD1"/>
    <w:p w14:paraId="64C3B4E3" w14:textId="5D3172D5" w:rsidR="0080355E" w:rsidRDefault="00000000" w:rsidP="0080355E">
      <w:pPr>
        <w:jc w:val="both"/>
        <w:rPr>
          <w:rFonts w:eastAsiaTheme="minorEastAsia"/>
          <w:iCs/>
        </w:rPr>
      </w:pPr>
      <m:oMath>
        <m:sSub>
          <m:sSubPr>
            <m:ctrlPr>
              <w:rPr>
                <w:rFonts w:ascii="Cambria Math" w:hAnsi="Cambria Math"/>
                <w:i/>
              </w:rPr>
            </m:ctrlPr>
          </m:sSubPr>
          <m:e>
            <m:r>
              <w:rPr>
                <w:rFonts w:ascii="Cambria Math" w:hAnsi="Cambria Math"/>
              </w:rPr>
              <m:t>K</m:t>
            </m:r>
          </m:e>
          <m:sub>
            <m:r>
              <w:rPr>
                <w:rFonts w:ascii="Cambria Math" w:hAnsi="Cambria Math"/>
              </w:rPr>
              <m:t>F</m:t>
            </m:r>
          </m:sub>
        </m:sSub>
      </m:oMath>
      <w:r w:rsidR="00282DE4" w:rsidRPr="007C69CE">
        <w:rPr>
          <w:rFonts w:eastAsiaTheme="minorEastAsia"/>
        </w:rPr>
        <w:t xml:space="preserve"> </w:t>
      </w:r>
      <w:r w:rsidR="00C91741" w:rsidRPr="007C69CE">
        <w:rPr>
          <w:rFonts w:eastAsiaTheme="minorEastAsia"/>
        </w:rPr>
        <w:t xml:space="preserve">is </w:t>
      </w:r>
      <w:r w:rsidR="000552D0" w:rsidRPr="007C69CE">
        <w:rPr>
          <w:rFonts w:eastAsiaTheme="minorEastAsia"/>
        </w:rPr>
        <w:t xml:space="preserve">a constant for a given sorbate related to the sorption capacity and </w:t>
      </w:r>
      <m:oMath>
        <m:r>
          <w:rPr>
            <w:rFonts w:ascii="Cambria Math" w:eastAsiaTheme="minorEastAsia" w:hAnsi="Cambria Math"/>
          </w:rPr>
          <m:t>1/</m:t>
        </m:r>
        <m:r>
          <w:rPr>
            <w:rFonts w:ascii="Cambria Math" w:hAnsi="Cambria Math"/>
          </w:rPr>
          <m:t>n</m:t>
        </m:r>
      </m:oMath>
      <w:r w:rsidR="000552D0" w:rsidRPr="007C69CE">
        <w:rPr>
          <w:rFonts w:eastAsiaTheme="minorEastAsia"/>
          <w:iCs/>
        </w:rPr>
        <w:t xml:space="preserve"> is a constant for a given sorbent related to the sorption intensity</w:t>
      </w:r>
      <w:r w:rsidR="00A5020F">
        <w:rPr>
          <w:rFonts w:eastAsiaTheme="minorEastAsia"/>
          <w:iCs/>
        </w:rPr>
        <w:t xml:space="preserve"> </w:t>
      </w:r>
      <w:r w:rsidR="00A5020F" w:rsidRPr="007C69CE">
        <w:rPr>
          <w:rFonts w:eastAsiaTheme="minorEastAsia"/>
          <w:iCs/>
        </w:rPr>
        <w:fldChar w:fldCharType="begin"/>
      </w:r>
      <w:r w:rsidR="00A5020F" w:rsidRPr="007C69CE">
        <w:rPr>
          <w:rFonts w:eastAsiaTheme="minorEastAsia"/>
          <w:iCs/>
        </w:rPr>
        <w:instrText xml:space="preserve"> ADDIN ZOTERO_ITEM CSL_CITATION {"citationID":"P1cHJIIZ","properties":{"formattedCitation":"(Aliakbarian et al., 2015; Vanoppen, 2023)","plainCitation":"(Aliakbarian et al., 2015; Vanoppen, 2023)","noteIndex":0},"citationItems":[{"id":24,"uris":["http://zotero.org/users/local/h6YJVYLe/items/P3X6J4N3"],"itemData":{"id":24,"type":"article-journal","abstract":"The adsorption of phenolic compounds from olive oil wastewater by commercial activated carbon was studied as a function of adsorbent quantity and temperature. The sorption kinetics and the equilibrium isotherms were evaluated. Under optimum conditions (8 g of activated carbon per 100 mL), the maximum sorption capacity of activated carbon expressed as mg of caffeic acid equivalent per g of activated carbon was 35.8 at 10 degrees C, 35.4 at 25 degrees C and 36.1 at 40 degrees C. The pseudo-second-order model was considered as the most suitable for kinetic results, and Langmuir isotherm was chosen to better describe the sorption system. The results confirmed the efficiency of activated carbon to remove almost all phenolic compound fractions from olive mill effluent. The preliminary results obtained will be used in future studies. The carbohydrate fraction of this upgraded residue could be employed to produce bioethanol, and adsorbed phenolic compounds can be recovered and used in different industries.","container-title":"Food Technology and Biotechnology","journalAbbreviation":"Food Technology and Biotechnology","page":"207-214","source":"ResearchGate","title":"Kinetic and Isotherm Modelling of the Adsorption of Phenolic Compounds from Olive Mill Wastewater onto Activated Carbon","volume":"53","author":[{"family":"Aliakbarian","given":"Bahar"},{"family":"Casazza","given":"Alessandro"},{"family":"Perego","given":"Patrizia"}],"issued":{"date-parts":[["2015",4,1]]}}},{"id":8,"uris":["http://zotero.org/users/local/h6YJVYLe/items/JEY9QZJR"],"itemData":{"id":8,"type":"chapter","container-title":"Environmental Technology: Water","publisher":"UGent-BW","title":"6 Activated Carbon Filtration","author":[{"family":"Vanoppen","given":"Marjolein"}],"issued":{"date-parts":[["2023"]]}}}],"schema":"https://github.com/citation-style-language/schema/raw/master/csl-citation.json"} </w:instrText>
      </w:r>
      <w:r w:rsidR="00A5020F" w:rsidRPr="007C69CE">
        <w:rPr>
          <w:rFonts w:eastAsiaTheme="minorEastAsia"/>
          <w:iCs/>
        </w:rPr>
        <w:fldChar w:fldCharType="separate"/>
      </w:r>
      <w:r w:rsidR="00A5020F" w:rsidRPr="007C69CE">
        <w:rPr>
          <w:rFonts w:cs="Arial"/>
        </w:rPr>
        <w:t>(Aliakbarian et al., 2015; Vanoppen, 2023)</w:t>
      </w:r>
      <w:r w:rsidR="00A5020F" w:rsidRPr="007C69CE">
        <w:rPr>
          <w:rFonts w:eastAsiaTheme="minorEastAsia"/>
          <w:iCs/>
        </w:rPr>
        <w:fldChar w:fldCharType="end"/>
      </w:r>
      <w:r w:rsidR="00A5020F">
        <w:rPr>
          <w:rFonts w:eastAsiaTheme="minorEastAsia"/>
          <w:iCs/>
        </w:rPr>
        <w:t>. The Freundlich exponent accounts for adso</w:t>
      </w:r>
      <w:r w:rsidR="004D41D0">
        <w:rPr>
          <w:rFonts w:eastAsiaTheme="minorEastAsia"/>
          <w:iCs/>
        </w:rPr>
        <w:t>r</w:t>
      </w:r>
      <w:r w:rsidR="00A5020F">
        <w:rPr>
          <w:rFonts w:eastAsiaTheme="minorEastAsia"/>
          <w:iCs/>
        </w:rPr>
        <w:t>ption site energy distribution</w:t>
      </w:r>
      <w:r w:rsidR="004D41D0">
        <w:rPr>
          <w:rFonts w:eastAsiaTheme="minorEastAsia"/>
          <w:iCs/>
        </w:rPr>
        <w:t xml:space="preserve"> </w:t>
      </w:r>
      <w:r w:rsidR="004D41D0">
        <w:rPr>
          <w:rFonts w:eastAsiaTheme="minorEastAsia"/>
          <w:iCs/>
        </w:rPr>
        <w:fldChar w:fldCharType="begin"/>
      </w:r>
      <w:r w:rsidR="004D41D0">
        <w:rPr>
          <w:rFonts w:eastAsiaTheme="minorEastAsia"/>
          <w:iCs/>
        </w:rPr>
        <w:instrText xml:space="preserve"> ADDIN ZOTERO_ITEM CSL_CITATION {"citationID":"zCj0HYcO","properties":{"formattedCitation":"(Jarvie et al., 2005)","plainCitation":"(Jarvie et al., 2005)","noteIndex":0},"citationItems":[{"id":160,"uris":["http://zotero.org/users/local/h6YJVYLe/items/PXBF55SJ"],"itemData":{"id":160,"type":"article-journal","abstract":"Granular activated carbon (GAC) adsorption is an effective treatment technology for the removal of synthetic organic chemicals (SOCs) from drinking water supplies. This treatment process can be expensive if not properly designed. Application of mathematical models is an attractive method to evaluate the impact of process variables on process design and performance. Practical guidelines were developed to select an appropriate model framework and to estimate site-speciﬁc model parameters to predict GAC adsorber performance. Pilot plant and ﬁeld-scale data from 11 different studies were utilized to investigate the effectiveness of this approach in predicting adsorber performance in the presence of background organic batter (BOM). These data represent surface and ground water sources from four different countries. The modeling approach was able to adequately describe ﬁxed-bed adsorber performance for the purpose of determining the carbon usage rate and process design variables. This approach is more accurate at predicting bed life in the presence of BOM than the current methods commonly used by practicing engineers.","container-title":"Water Research","DOI":"10.1016/j.watres.2005.04.023","ISSN":"00431354","issue":"11","journalAbbreviation":"Water Research","language":"en","license":"https://www.elsevier.com/tdm/userlicense/1.0/","page":"2407-2421","source":"DOI.org (Crossref)","title":"Simulating the performance of fixed-bed granular activated carbon adsorbers: Removal of synthetic organic chemicals in the presence of background organic matter","title-short":"Simulating the performance of fixed-bed granular activated carbon adsorbers","volume":"39","author":[{"family":"Jarvie","given":"Michelle Edith"},{"family":"Hand","given":"David W"},{"family":"Bhuvendralingam","given":"Shanmugalingam"},{"family":"Crittenden","given":"John C"},{"family":"Hokanson","given":"Dave R"}],"issued":{"date-parts":[["2005",6]]}}}],"schema":"https://github.com/citation-style-language/schema/raw/master/csl-citation.json"} </w:instrText>
      </w:r>
      <w:r w:rsidR="004D41D0">
        <w:rPr>
          <w:rFonts w:eastAsiaTheme="minorEastAsia"/>
          <w:iCs/>
        </w:rPr>
        <w:fldChar w:fldCharType="separate"/>
      </w:r>
      <w:r w:rsidR="004D41D0" w:rsidRPr="004D41D0">
        <w:rPr>
          <w:rFonts w:cs="Arial"/>
        </w:rPr>
        <w:t>(Jarvie et al., 2005)</w:t>
      </w:r>
      <w:r w:rsidR="004D41D0">
        <w:rPr>
          <w:rFonts w:eastAsiaTheme="minorEastAsia"/>
          <w:iCs/>
        </w:rPr>
        <w:fldChar w:fldCharType="end"/>
      </w:r>
      <w:r w:rsidR="00C3272A" w:rsidRPr="007C69CE">
        <w:rPr>
          <w:rFonts w:eastAsiaTheme="minorEastAsia"/>
          <w:iCs/>
        </w:rPr>
        <w:t>.</w:t>
      </w:r>
      <w:r w:rsidR="00A5020F">
        <w:rPr>
          <w:rFonts w:eastAsiaTheme="minorEastAsia"/>
          <w:iCs/>
        </w:rPr>
        <w:t xml:space="preserve"> </w:t>
      </w:r>
      <w:r w:rsidR="00A93861">
        <w:rPr>
          <w:rFonts w:eastAsiaTheme="minorEastAsia"/>
          <w:iCs/>
        </w:rPr>
        <w:t xml:space="preserve">The Freundlich </w:t>
      </w:r>
      <w:r w:rsidR="002C236C">
        <w:rPr>
          <w:rFonts w:eastAsiaTheme="minorEastAsia"/>
          <w:iCs/>
        </w:rPr>
        <w:t>isotherm</w:t>
      </w:r>
      <w:r w:rsidR="00A93861">
        <w:rPr>
          <w:rFonts w:eastAsiaTheme="minorEastAsia"/>
          <w:iCs/>
        </w:rPr>
        <w:t xml:space="preserve"> </w:t>
      </w:r>
      <w:r w:rsidR="000315F1">
        <w:rPr>
          <w:rFonts w:eastAsiaTheme="minorEastAsia"/>
          <w:iCs/>
        </w:rPr>
        <w:t xml:space="preserve">is an empirical </w:t>
      </w:r>
      <w:r w:rsidR="002C236C">
        <w:rPr>
          <w:rFonts w:eastAsiaTheme="minorEastAsia"/>
          <w:iCs/>
        </w:rPr>
        <w:t>equation</w:t>
      </w:r>
      <w:r w:rsidR="000315F1">
        <w:rPr>
          <w:rFonts w:eastAsiaTheme="minorEastAsia"/>
          <w:iCs/>
        </w:rPr>
        <w:t xml:space="preserve"> and critics claim it has lack of physical meaning </w:t>
      </w:r>
      <w:r w:rsidR="000315F1">
        <w:rPr>
          <w:rFonts w:eastAsiaTheme="minorEastAsia"/>
          <w:iCs/>
        </w:rPr>
        <w:fldChar w:fldCharType="begin"/>
      </w:r>
      <w:r w:rsidR="000315F1">
        <w:rPr>
          <w:rFonts w:eastAsiaTheme="minorEastAsia"/>
          <w:iCs/>
        </w:rPr>
        <w:instrText xml:space="preserve"> ADDIN ZOTERO_ITEM CSL_CITATION {"citationID":"SCw3yuTQ","properties":{"formattedCitation":"(Saleh, 2022)","plainCitation":"(Saleh, 2022)","noteIndex":0},"citationItems":[{"id":122,"uris":["http://zotero.org/users/local/h6YJVYLe/items/PCE2WV6G"],"itemData":{"id":122,"type":"chapter","abstract":"Owing to its inexpensive, facile, and eco-friendly nature, adsorption process has enjoyed considerable attention in purification and separation industries. Its importance necessitates extraordinary endeavors in its modeling. This chapter discusses the widely used adsorption isotherms such as adsorption empirical isotherms, isotherms based on Polanyi's theory, chemical adsorption isotherms, physical adsorption isotherms, and ion exchange model, and their related definitions, along with examples of correlated work from the recent decade.","collection-title":"Surface Science of Adsorbents and Nanoadsorbents","container-title":"Interface Science and Technology","note":"DOI: 10.1016/B978-0-12-849876-7.00009-9","page":"99-126","publisher":"Elsevier","source":"ScienceDirect","title":"Chapter 4 - Isotherm models of adsorption processes on adsorbents and nanoadsorbents","URL":"https://www.sciencedirect.com/science/article/pii/B9780128498767000099","volume":"34","author":[{"family":"Saleh","given":"Tawfik A."}],"editor":[{"family":"Saleh","given":"Tawfik A."}],"accessed":{"date-parts":[["2023",12,10]]},"issued":{"date-parts":[["2022",1,1]]}}}],"schema":"https://github.com/citation-style-language/schema/raw/master/csl-citation.json"} </w:instrText>
      </w:r>
      <w:r w:rsidR="000315F1">
        <w:rPr>
          <w:rFonts w:eastAsiaTheme="minorEastAsia"/>
          <w:iCs/>
        </w:rPr>
        <w:fldChar w:fldCharType="separate"/>
      </w:r>
      <w:r w:rsidR="000315F1" w:rsidRPr="000315F1">
        <w:rPr>
          <w:rFonts w:cs="Arial"/>
        </w:rPr>
        <w:t>(Saleh, 2022)</w:t>
      </w:r>
      <w:r w:rsidR="000315F1">
        <w:rPr>
          <w:rFonts w:eastAsiaTheme="minorEastAsia"/>
          <w:iCs/>
        </w:rPr>
        <w:fldChar w:fldCharType="end"/>
      </w:r>
      <w:r w:rsidR="00D9543B">
        <w:rPr>
          <w:rFonts w:eastAsiaTheme="minorEastAsia"/>
          <w:iCs/>
        </w:rPr>
        <w:t>.</w:t>
      </w:r>
      <w:r w:rsidR="0080355E">
        <w:rPr>
          <w:rFonts w:eastAsiaTheme="minorEastAsia"/>
          <w:iCs/>
        </w:rPr>
        <w:br w:type="page"/>
      </w:r>
    </w:p>
    <w:p w14:paraId="52F2E223" w14:textId="0B876840" w:rsidR="00252800" w:rsidRPr="007C69CE" w:rsidRDefault="007B5FE5" w:rsidP="00573269">
      <w:pPr>
        <w:pStyle w:val="Heading3"/>
      </w:pPr>
      <w:r w:rsidRPr="007C69CE">
        <w:lastRenderedPageBreak/>
        <w:t xml:space="preserve">Langmuir isotherm </w:t>
      </w:r>
      <w:r w:rsidR="0071755A">
        <w:t>equation</w:t>
      </w:r>
    </w:p>
    <w:p w14:paraId="166E61B6" w14:textId="3F8304A3" w:rsidR="00402AD1" w:rsidRPr="007C69CE" w:rsidRDefault="009F3D2A" w:rsidP="00F00554">
      <w:pPr>
        <w:jc w:val="both"/>
      </w:pPr>
      <w:r w:rsidRPr="007C69CE">
        <w:t>The Langmuir</w:t>
      </w:r>
      <w:r w:rsidR="00395808" w:rsidRPr="007C69CE">
        <w:t xml:space="preserve"> </w:t>
      </w:r>
      <w:r w:rsidR="002C236C">
        <w:t>equation</w:t>
      </w:r>
      <w:r w:rsidR="00395808" w:rsidRPr="007C69CE">
        <w:t xml:space="preserve"> is </w:t>
      </w:r>
      <w:r w:rsidR="002C236C">
        <w:t>also popular in</w:t>
      </w:r>
      <w:r w:rsidR="00395808" w:rsidRPr="007C69CE">
        <w:t xml:space="preserve"> isotherm studies</w:t>
      </w:r>
      <w:r w:rsidR="002E0746">
        <w:t xml:space="preserve"> and falls under the class of chemical</w:t>
      </w:r>
      <w:r w:rsidR="00446D26">
        <w:t xml:space="preserve"> </w:t>
      </w:r>
      <w:r w:rsidR="002E0746">
        <w:t>isotherms</w:t>
      </w:r>
      <w:r w:rsidR="00395808" w:rsidRPr="007C69CE">
        <w:t>.</w:t>
      </w:r>
      <w:r w:rsidR="002E2B9D">
        <w:t xml:space="preserve"> Chemical isotherms</w:t>
      </w:r>
      <w:r w:rsidR="00F10DDF">
        <w:t xml:space="preserve"> consider monolayer adsorption</w:t>
      </w:r>
      <w:r w:rsidR="00D60F2D">
        <w:t>, which means that all molecules</w:t>
      </w:r>
      <w:r w:rsidR="00CC1B7D">
        <w:t xml:space="preserve"> are localised in the adsorption sites</w:t>
      </w:r>
      <w:r w:rsidR="00F10DDF">
        <w:t>.</w:t>
      </w:r>
      <w:r w:rsidR="00DB3BE1" w:rsidRPr="00DB3BE1">
        <w:t xml:space="preserve"> </w:t>
      </w:r>
      <w:r w:rsidR="00CC1B7D">
        <w:t>The equation is not</w:t>
      </w:r>
      <w:r w:rsidR="00F10DDF">
        <w:t xml:space="preserve"> empirical</w:t>
      </w:r>
      <w:r w:rsidR="00E4472F">
        <w:t xml:space="preserve"> but theoretical</w:t>
      </w:r>
      <w:r w:rsidR="00F10DDF">
        <w:t xml:space="preserve"> and</w:t>
      </w:r>
      <w:r w:rsidR="00E4472F">
        <w:t xml:space="preserve"> therefore</w:t>
      </w:r>
      <w:r w:rsidR="00F10DDF">
        <w:t xml:space="preserve"> </w:t>
      </w:r>
      <w:r w:rsidR="00CC1B7D">
        <w:t xml:space="preserve">it </w:t>
      </w:r>
      <w:r w:rsidR="00F10DDF">
        <w:t>ha</w:t>
      </w:r>
      <w:r w:rsidR="00CC1B7D">
        <w:t>s</w:t>
      </w:r>
      <w:r w:rsidR="00F10DDF">
        <w:t xml:space="preserve"> more physical meaning</w:t>
      </w:r>
      <w:r w:rsidR="00E4472F">
        <w:t xml:space="preserve"> </w:t>
      </w:r>
      <w:r w:rsidR="00795E88">
        <w:t xml:space="preserve">for this context </w:t>
      </w:r>
      <w:r w:rsidR="00795E88">
        <w:fldChar w:fldCharType="begin"/>
      </w:r>
      <w:r w:rsidR="00795E88">
        <w:instrText xml:space="preserve"> ADDIN ZOTERO_ITEM CSL_CITATION {"citationID":"qX92Dp8G","properties":{"formattedCitation":"(Wang &amp; Guo, 2020)","plainCitation":"(Wang &amp; Guo, 2020)","noteIndex":0},"citationItems":[{"id":163,"uris":["http://zotero.org/users/local/h6YJVYLe/items/6NLD4TL9"],"itemData":{"id":163,"type":"article-journal","abstract":"Adsorption is widely applied separation process, especially in environmental remediation, due to its low cost and high efﬁciency. Adsorption isotherm models can provide mechanism information of the adsorption process, which is important for the design of adsorption system. However, the classiﬁcation, physical meaning, application and solving method of the isotherms have not been systematical analyzed and summarized. In this paper, the adsorption isotherms were classiﬁed into adsorption empirical isotherms, isotherms based on Polanyi’s theory, chemical adsorption isotherms, physical adsorption isotherms, and the ion exchange model. The derivation and physical meaning of the isotherm models were discussed in detail. In addition, the application of the isotherm models were analyzed and summarized based on over 200 adsorption equilibrium data in literature. The statistical parameters for evaluating the ﬁtness of the models were also discussed. Finally, a user interface (UI) was developed based on Excel software for solving the isotherm models, which was provided in supplemental material and can be easily used to model the adsorption equilibrium data. This paper will provide theoretical basis and guiding methodology for the selection and use of the adsorption isotherms.","container-title":"Chemosphere","DOI":"10.1016/j.chemosphere.2020.127279","ISSN":"00456535","journalAbbreviation":"Chemosphere","language":"en","page":"127279","source":"DOI.org (Crossref)","title":"Adsorption isotherm models: Classification, physical meaning, application and solving method","title-short":"Adsorption isotherm models","volume":"258","author":[{"family":"Wang","given":"Jianlong"},{"family":"Guo","given":"Xuan"}],"issued":{"date-parts":[["2020",11]]}}}],"schema":"https://github.com/citation-style-language/schema/raw/master/csl-citation.json"} </w:instrText>
      </w:r>
      <w:r w:rsidR="00795E88">
        <w:fldChar w:fldCharType="separate"/>
      </w:r>
      <w:r w:rsidR="00795E88" w:rsidRPr="00795E88">
        <w:rPr>
          <w:rFonts w:cs="Arial"/>
        </w:rPr>
        <w:t>(Wang &amp; Guo, 2020)</w:t>
      </w:r>
      <w:r w:rsidR="00795E88">
        <w:fldChar w:fldCharType="end"/>
      </w:r>
      <w:r w:rsidR="00E4472F">
        <w:t>.</w:t>
      </w:r>
      <w:r w:rsidR="00176BDC">
        <w:t xml:space="preserve"> </w:t>
      </w:r>
      <w:r w:rsidR="00DB3BE1">
        <w:t>Assumptions</w:t>
      </w:r>
      <w:r w:rsidR="00446D26">
        <w:t xml:space="preserve"> when applied,</w:t>
      </w:r>
      <w:r w:rsidR="00DB3BE1">
        <w:t xml:space="preserve"> are</w:t>
      </w:r>
      <w:r w:rsidR="00B40418" w:rsidRPr="007C69CE">
        <w:t>:</w:t>
      </w:r>
    </w:p>
    <w:p w14:paraId="0EA9FAD1" w14:textId="77777777" w:rsidR="00B40418" w:rsidRPr="007C69CE" w:rsidRDefault="00B40418" w:rsidP="00F00554">
      <w:pPr>
        <w:jc w:val="both"/>
      </w:pPr>
    </w:p>
    <w:p w14:paraId="0C12C2BF" w14:textId="7B3B3C62" w:rsidR="00B40418" w:rsidRPr="00B40C96" w:rsidRDefault="00BF5DDB" w:rsidP="00F00554">
      <w:pPr>
        <w:pStyle w:val="ListParagraph"/>
        <w:numPr>
          <w:ilvl w:val="0"/>
          <w:numId w:val="10"/>
        </w:numPr>
        <w:jc w:val="both"/>
      </w:pPr>
      <w:r w:rsidRPr="007C69CE">
        <w:t>The surface is homogeneous: all adsorption sites are energetically identical</w:t>
      </w:r>
      <w:r w:rsidR="00A80278" w:rsidRPr="007C69CE">
        <w:t>. The surface</w:t>
      </w:r>
      <w:r w:rsidR="005633A5" w:rsidRPr="007C69CE">
        <w:t>’s</w:t>
      </w:r>
      <w:r w:rsidR="00A55B30" w:rsidRPr="007C69CE">
        <w:t xml:space="preserve"> </w:t>
      </w:r>
      <w:r w:rsidR="00AC5E7A" w:rsidRPr="007C69CE">
        <w:t>adsorption sites have uniform energies of adsorption without transmigration of adsorbate in the pores</w:t>
      </w:r>
      <w:r w:rsidR="002E7ADD" w:rsidRPr="007C69CE">
        <w:t xml:space="preserve"> of the adsorbent surface </w:t>
      </w:r>
      <w:r w:rsidR="005254F4" w:rsidRPr="007C69CE">
        <w:fldChar w:fldCharType="begin"/>
      </w:r>
      <w:r w:rsidR="00FB59E0" w:rsidRPr="007C69CE">
        <w:instrText xml:space="preserve"> ADDIN ZOTERO_ITEM CSL_CITATION {"citationID":"6zs85zVZ","properties":{"formattedCitation":"(Aliakbarian et al., 2015; S. Sharma et al., 2023)","plainCitation":"(Aliakbarian et al., 2015; S. Sharma et al., 2023)","noteIndex":0},"citationItems":[{"id":24,"uris":["http://zotero.org/users/local/h6YJVYLe/items/P3X6J4N3"],"itemData":{"id":24,"type":"article-journal","abstract":"The adsorption of phenolic compounds from olive oil wastewater by commercial activated carbon was studied as a function of adsorbent quantity and temperature. The sorption kinetics and the equilibrium isotherms were evaluated. Under optimum conditions (8 g of activated carbon per 100 mL), the maximum sorption capacity of activated carbon expressed as mg of caffeic acid equivalent per g of activated carbon was 35.8 at 10 degrees C, 35.4 at 25 degrees C and 36.1 at 40 degrees C. The pseudo-second-order model was considered as the most suitable for kinetic results, and Langmuir isotherm was chosen to better describe the sorption system. The results confirmed the efficiency of activated carbon to remove almost all phenolic compound fractions from olive mill effluent. The preliminary results obtained will be used in future studies. The carbohydrate fraction of this upgraded residue could be employed to produce bioethanol, and adsorbed phenolic compounds can be recovered and used in different industries.","container-title":"Food Technology and Biotechnology","journalAbbreviation":"Food Technology and Biotechnology","page":"207-214","source":"ResearchGate","title":"Kinetic and Isotherm Modelling of the Adsorption of Phenolic Compounds from Olive Mill Wastewater onto Activated Carbon","volume":"53","author":[{"family":"Aliakbarian","given":"Bahar"},{"family":"Casazza","given":"Alessandro"},{"family":"Perego","given":"Patrizia"}],"issued":{"date-parts":[["2015",4,1]]}}},{"id":50,"uris":["http://zotero.org/users/local/h6YJVYLe/items/UL9JG7YD"],"itemData":{"id":50,"type":"article-journal","abstract":"We present the RUPTURA code (https://github.com/iraspa/ruptura) as a free and open-source software package (MIT license) for (1) the simulation of gas adsorption breakthrough curves, (2) mixture prediction using methods like the Ideal Adsorption Solution Theory (IAST), segregated-IAST and explicit isotherm models, and (3) ﬁtting of isotherm models on computed or measured adsorption isotherm data. The combination with the RASPA software enables computation of breakthrough curves directly from adsorption simulations in the grand-canonical ensemble. RUPTURA and RASPA have similar input styles. IAST is implemented near machine precision but we also provide several explicit mixture prediction methods that are non-iterative and potentially faster than IAST. The co</w:instrText>
      </w:r>
      <w:r w:rsidR="00FB59E0" w:rsidRPr="00B40C96">
        <w:instrText xml:space="preserve">de supports a wide variety of isotherm models like Langmuir, Anti-Langmuir, BET, Henry, Freundlich, Sips, LangmuirFreundlich, Redlich-Peterson, Toth, Unilan, O’Brian &amp; Myers, Asymptotic Temkin, and Bingel &amp; Walton. The isotherm model parameters can easily be obtained by the </w:instrText>
      </w:r>
      <w:r w:rsidR="00FB59E0" w:rsidRPr="007C69CE">
        <w:instrText>ﬁ</w:instrText>
      </w:r>
      <w:r w:rsidR="00FB59E0" w:rsidRPr="00B40C96">
        <w:instrText xml:space="preserve">tting module. Breakthrough plots and animations of the column properties are automatically generated. In addition to highlighting the code, we also review all the developed techniques from literature for mixture prediction, breakthrough simulations, and isotherm model </w:instrText>
      </w:r>
      <w:r w:rsidR="00FB59E0" w:rsidRPr="007C69CE">
        <w:instrText>ﬁ</w:instrText>
      </w:r>
      <w:r w:rsidR="00FB59E0" w:rsidRPr="00B40C96">
        <w:instrText>tting, and provide a tutorial discussing the work</w:instrText>
      </w:r>
      <w:r w:rsidR="00FB59E0" w:rsidRPr="007C69CE">
        <w:instrText>ﬂ</w:instrText>
      </w:r>
      <w:r w:rsidR="00FB59E0" w:rsidRPr="00B40C96">
        <w:instrText xml:space="preserve">ows.","container-title":"Molecular Simulation","DOI":"10.1080/08927022.2023.2202757","ISSN":"0892-7022, 1029-0435","issue":"9","journalAbbreviation":"Molecular Simulation","language":"en","page":"893-953","source":"DOI.org (Crossref)","title":"RUPTURA: simulation code for breakthrough, ideal adsorption solution theory computations, and fitting of isotherm models","title-short":"RUPTURA","volume":"49","author":[{"family":"Sharma","given":"Shrinjay"},{"family":"Balestra","given":"Salvador R. G."},{"family":"Baur","given":"Richard"},{"family":"Agarwal","given":"Umang"},{"family":"Zuidema","given":"Erik"},{"family":"Rigutto","given":"Marcello S."},{"family":"Calero","given":"Sofia"},{"family":"Vlugt","given":"Thijs J. H."},{"family":"Dubbeldam","given":"David"}],"issued":{"date-parts":[["2023",6,13]]}}}],"schema":"https://github.com/citation-style-language/schema/raw/master/csl-citation.json"} </w:instrText>
      </w:r>
      <w:r w:rsidR="005254F4" w:rsidRPr="007C69CE">
        <w:fldChar w:fldCharType="separate"/>
      </w:r>
      <w:r w:rsidR="00FB59E0" w:rsidRPr="00B40C96">
        <w:rPr>
          <w:rFonts w:cs="Arial"/>
        </w:rPr>
        <w:t>(Aliakbarian et al., 2015; S. Sharma et al., 2023)</w:t>
      </w:r>
      <w:r w:rsidR="005254F4" w:rsidRPr="007C69CE">
        <w:fldChar w:fldCharType="end"/>
      </w:r>
    </w:p>
    <w:p w14:paraId="10FA82F8" w14:textId="354EC0D2" w:rsidR="002F414E" w:rsidRPr="007C69CE" w:rsidRDefault="00622B69" w:rsidP="00F00554">
      <w:pPr>
        <w:pStyle w:val="ListParagraph"/>
        <w:numPr>
          <w:ilvl w:val="0"/>
          <w:numId w:val="10"/>
        </w:numPr>
        <w:jc w:val="both"/>
      </w:pPr>
      <w:r w:rsidRPr="00B40C96">
        <w:t>There are no l</w:t>
      </w:r>
      <w:r w:rsidRPr="007C69CE">
        <w:t>ateral interactions between adsorbed molecules</w:t>
      </w:r>
      <w:r w:rsidR="00A537DA" w:rsidRPr="007C69CE">
        <w:t>:</w:t>
      </w:r>
      <w:r w:rsidR="00261480" w:rsidRPr="007C69CE">
        <w:t xml:space="preserve"> interaction between </w:t>
      </w:r>
      <w:r w:rsidR="00A537DA" w:rsidRPr="007C69CE">
        <w:t>solutes</w:t>
      </w:r>
      <w:r w:rsidR="00261480" w:rsidRPr="007C69CE">
        <w:t xml:space="preserve"> is ignored</w:t>
      </w:r>
      <w:r w:rsidR="0097080E" w:rsidRPr="007C69CE">
        <w:t xml:space="preserve"> </w:t>
      </w:r>
      <w:r w:rsidR="0097080E" w:rsidRPr="007C69CE">
        <w:fldChar w:fldCharType="begin"/>
      </w:r>
      <w:r w:rsidR="00FB59E0" w:rsidRPr="007C69CE">
        <w:instrText xml:space="preserve"> ADDIN ZOTERO_ITEM CSL_CITATION {"citationID":"woQJchU9","properties":{"formattedCitation":"(S. Sharma et al., 2023; Wang &amp; Guo, 2023)","plainCitation":"(S. Sharma et al., 2023; Wang &amp; Guo, 2023)","noteIndex":0},"citationItems":[{"id":50,"uris":["http://zotero.org/users/local/h6YJVYLe/items/UL9JG7YD"],"itemData":{"id":50,"type":"article-journal","abstract":"We present the RUPTURA code (https://github.com/iraspa/ruptura) as a free and open-source software package (MIT license) for (1) the simulation of gas adsorption breakthrough curves, (2) mixture prediction using methods like the Ideal Adsorption Solution Theory (IAST), segregated-IAST and explicit isotherm models, and (3) ﬁtting of isotherm models on computed or measured adsorption isotherm data. The combination with the RASPA software enables computation of breakthrough curves directly from adsorption simulations in the grand-canonical ensemble. RUPTURA and RASPA have similar input styles. IAST is implemented near machine precision but we also provide several explicit mixture prediction methods that are non-iterative and potentially faster than IAST. The code supports a wide variety of isotherm models like Langmuir, Anti-Langmuir, BET, Henry, Freundlich, Sips, LangmuirFreundlich, Redlich-Peterson, Toth, Unilan, O’Brian &amp; Myers, Asymptotic Temkin, and Bingel &amp; Walton. The isotherm model parameters can easily be obtained by the ﬁtting module. Breakthrough plots and animations of the column properties are automatically generated. In addition to highlighting the code, we also review all the developed techniques from literature for mixture prediction, breakthrough simulations, and isotherm model ﬁtting, and provide a tutorial discussing the workﬂows.","container-title":"Molecular Simulation","DOI":"10.1080/08927022.2023.2202757","ISSN":"0892-7022, 1029-0435","issue":"9","journalAbbreviation":"Molecular Simulation","language":"en","page":"893-953","source":"DOI.org (Crossref)","title":"RUPTURA: simulation code for breakthrough, ideal adsorption solution theory computations, and fitting of isotherm models","title-short":"RUPTURA","volume":"49","author":[{"family":"Sharma","given":"Shrinjay"},{"family":"Balestra","given":"Salvador R. G."},{"family":"Baur","given":"Richard"},{"family":"Agarwal","given":"Umang"},{"family":"Zuidema","given":"Erik"},{"family":"Rigutto","given":"Marcello S."},{"family":"Calero","given":"Sofia"},{"family":"Vlugt","given":"Thijs J. H."},{"family":"Dubbeldam","given":"David"}],"issued":{"date-parts":[["2023",6,13]]}}},{"id":34,"uris":["http://zotero.org/users/local/h6YJVYLe/items/FMBRR3UY"],"itemData":{"id":34,"type":"article-journal","abstract":"Heavy metal pollution has become one of the most severe environmental issues. Adsorption is an effective method for removing heavy metals from aquatic environments. The adsorption isotherm and kinetics models can provide information on the adsorption process, maximal adsorption capacity, and mass transfer steps, which are essential to evaluate the performance of an adsorbent and to design an adsorption system. In this review, the adsorption kinetics and isotherms of heavy metals by various adsorbents were summarized and discussed in depth. First, the sources of heavy metal pollution and the adsorption technology to remove heavy metals were reviewed. The adsorption capacity of Cu, Cd, Zn, Ni, Cr, As, Fe, Hg, Co, Sr, and Cs by biosorbents (e.g. algae, agriculture waste biochar/activated carbon, and bacteria) and by abiotic adsorbents (e.g. metal–organic frameworks (MOFs), microtubes, polymers, clays, minerals, and coal) were systematically summarized. Second, the origins, basic assumptions, importance, physical meanings, and applications of the adsorption kinetics and isotherm models were discussed in depth. Third, the methods for selecting adsorption models in different conditions were explained, and the statistical parameters which can be applied to evaluate the performance of the models were illustrated. Finally, two Excel sheets are provided for solving the adsorption models, which are available in Supplementary Information. This review article will deepen the understanding of the interaction between heavy metals and adsorbents and facilitate the development of adsorptive technology for heavy metal removal from water and wastewater.","container-title":"Critical Reviews in Environmental Science and Technology","DOI":"10.1080/10643389.2023.2221157","ISSN":"1064-3389","issue":"21","note":"publisher: Taylor &amp; Francis\n_eprint: https://doi.org/10.1080/10643389.2023.2221157","page":"1837-1865","source":"Taylor and Francis+NEJM","title":"Adsorption kinetics and isotherm models of heavy metals by various adsorbents: An overview","title-short":"Adsorption kinetics and isotherm models of heavy metals by various adsorbents","volume":"53","author":[{"family":"Wang","given":"Jianlong"},{"family":"Guo","given":"Xuan"}],"issued":{"date-parts":[["2023",11,2]]}}}],"schema":"https://github.com/citation-style-language/schema/raw/master/csl-citation.json"} </w:instrText>
      </w:r>
      <w:r w:rsidR="0097080E" w:rsidRPr="007C69CE">
        <w:fldChar w:fldCharType="separate"/>
      </w:r>
      <w:r w:rsidR="00FB59E0" w:rsidRPr="007C69CE">
        <w:rPr>
          <w:rFonts w:cs="Arial"/>
        </w:rPr>
        <w:t>(S. Sharma et al., 2023; Wang &amp; Guo, 2023)</w:t>
      </w:r>
      <w:r w:rsidR="0097080E" w:rsidRPr="007C69CE">
        <w:fldChar w:fldCharType="end"/>
      </w:r>
    </w:p>
    <w:p w14:paraId="44599AA8" w14:textId="77777777" w:rsidR="001E4F59" w:rsidRPr="007C69CE" w:rsidRDefault="001E4F59" w:rsidP="00F00554">
      <w:pPr>
        <w:jc w:val="both"/>
      </w:pPr>
    </w:p>
    <w:p w14:paraId="1BE89AFF" w14:textId="284B8736" w:rsidR="00362306" w:rsidRPr="007C69CE" w:rsidRDefault="00D833F3" w:rsidP="00F00554">
      <w:pPr>
        <w:jc w:val="both"/>
      </w:pPr>
      <w:r w:rsidRPr="007C69CE">
        <w:t>T</w:t>
      </w:r>
      <w:r w:rsidR="00232E2C" w:rsidRPr="007C69CE">
        <w:t>hese assumptions are</w:t>
      </w:r>
      <w:r w:rsidRPr="007C69CE">
        <w:t xml:space="preserve"> </w:t>
      </w:r>
      <w:r w:rsidR="00BB2AFF">
        <w:t>thus</w:t>
      </w:r>
      <w:r w:rsidR="00232E2C" w:rsidRPr="007C69CE">
        <w:t xml:space="preserve"> true for </w:t>
      </w:r>
      <w:r w:rsidR="00E57241" w:rsidRPr="007C69CE">
        <w:t>chemical adsorption, also called chemisorption</w:t>
      </w:r>
      <w:r w:rsidR="00031E86" w:rsidRPr="007C69CE">
        <w:t xml:space="preserve"> </w:t>
      </w:r>
      <w:r w:rsidR="00B67EA7" w:rsidRPr="007C69CE">
        <w:fldChar w:fldCharType="begin"/>
      </w:r>
      <w:r w:rsidR="00FB59E0" w:rsidRPr="007C69CE">
        <w:instrText xml:space="preserve"> ADDIN ZOTERO_ITEM CSL_CITATION {"citationID":"gTY2nxAu","properties":{"formattedCitation":"(S. Sharma et al., 2023)","plainCitation":"(S. Sharma et al., 2023)","noteIndex":0},"citationItems":[{"id":50,"uris":["http://zotero.org/users/local/h6YJVYLe/items/UL9JG7YD"],"itemData":{"id":50,"type":"article-journal","abstract":"We present the RUPTURA code (https://github.com/iraspa/ruptura) as a free and open-source software package (MIT license) for (1) the simulation of gas adsorption breakthrough curves, (2) mixture prediction using methods like the Ideal Adsorption Solution Theory (IAST), segregated-IAST and explicit isotherm models, and (3) ﬁtting of isotherm models on computed or measured adsorption isotherm data. The combination with the RASPA software enables computation of breakthrough curves directly from adsorption simulations in the grand-canonical ensemble. RUPTURA and RASPA have similar input styles. IAST is implemented near machine precision but we also provide several explicit mixture prediction methods that are non-iterative and potentially faster than IAST. The code supports a wide variety of isotherm models like Langmuir, Anti-Langmuir, BET, Henry, Freundlich, Sips, LangmuirFreundlich, Redlich-Peterson, Toth, Unilan, O’Brian &amp; Myers, Asymptotic Temkin, and Bingel &amp; Walton. The isotherm model parameters can easily be obtained by the ﬁtting module. Breakthrough plots and animations of the column properties are automatically generated. In addition to highlighting the code, we also review all the developed techniques from literature for mixture prediction, breakthrough simulations, and isotherm model ﬁtting, and provide a tutorial discussing the workﬂows.","container-title":"Molecular Simulation","DOI":"10.1080/08927022.2023.2202757","ISSN":"0892-7022, 1029-0435","issue":"9","journalAbbreviation":"Molecular Simulation","language":"en","page":"893-953","source":"DOI.org (Crossref)","title":"RUPTURA: simulation code for breakthrough, ideal adsorption solution theory computations, and fitting of isotherm models","title-short":"RUPTURA","volume":"49","author":[{"family":"Sharma","given":"Shrinjay"},{"family":"Balestra","given":"Salvador R. G."},{"family":"Baur","given":"Richard"},{"family":"Agarwal","given":"Umang"},{"family":"Zuidema","given":"Erik"},{"family":"Rigutto","given":"Marcello S."},{"family":"Calero","given":"Sofia"},{"family":"Vlugt","given":"Thijs J. H."},{"family":"Dubbeldam","given":"David"}],"issued":{"date-parts":[["2023",6,13]]}}}],"schema":"https://github.com/citation-style-language/schema/raw/master/csl-citation.json"} </w:instrText>
      </w:r>
      <w:r w:rsidR="00B67EA7" w:rsidRPr="007C69CE">
        <w:fldChar w:fldCharType="separate"/>
      </w:r>
      <w:r w:rsidR="00FB59E0" w:rsidRPr="007C69CE">
        <w:rPr>
          <w:rFonts w:cs="Arial"/>
        </w:rPr>
        <w:t>(S. Sharma et al., 2023)</w:t>
      </w:r>
      <w:r w:rsidR="00B67EA7" w:rsidRPr="007C69CE">
        <w:fldChar w:fldCharType="end"/>
      </w:r>
      <w:r w:rsidR="008348E6" w:rsidRPr="007C69CE">
        <w:t>. The equilibrium parameters follow a relationship that is mathematically described in equation</w:t>
      </w:r>
      <w:r w:rsidR="00422A97" w:rsidRPr="007C69CE">
        <w:t xml:space="preserve"> </w:t>
      </w:r>
      <w:r w:rsidR="00422A97" w:rsidRPr="007113C4">
        <w:rPr>
          <w:b/>
          <w:bCs/>
        </w:rPr>
        <w:fldChar w:fldCharType="begin"/>
      </w:r>
      <w:r w:rsidR="00422A97" w:rsidRPr="007113C4">
        <w:rPr>
          <w:b/>
          <w:bCs/>
        </w:rPr>
        <w:instrText xml:space="preserve"> REF _Ref148725461 \h </w:instrText>
      </w:r>
      <w:r w:rsidR="007113C4">
        <w:rPr>
          <w:b/>
          <w:bCs/>
        </w:rPr>
        <w:instrText xml:space="preserve"> \* MERGEFORMAT </w:instrText>
      </w:r>
      <w:r w:rsidR="00422A97" w:rsidRPr="007113C4">
        <w:rPr>
          <w:b/>
          <w:bCs/>
        </w:rPr>
      </w:r>
      <w:r w:rsidR="00422A97" w:rsidRPr="007113C4">
        <w:rPr>
          <w:b/>
          <w:bCs/>
        </w:rPr>
        <w:fldChar w:fldCharType="separate"/>
      </w:r>
      <w:r w:rsidR="00843CB6" w:rsidRPr="00FD5F3F">
        <w:rPr>
          <w:b/>
          <w:bCs/>
        </w:rPr>
        <w:t>(</w:t>
      </w:r>
      <w:r w:rsidR="00843CB6" w:rsidRPr="00843CB6">
        <w:rPr>
          <w:b/>
          <w:bCs/>
          <w:noProof/>
        </w:rPr>
        <w:t>3</w:t>
      </w:r>
      <w:r w:rsidR="00843CB6" w:rsidRPr="00FD5F3F">
        <w:rPr>
          <w:b/>
          <w:bCs/>
        </w:rPr>
        <w:t>)</w:t>
      </w:r>
      <w:r w:rsidR="00422A97" w:rsidRPr="007113C4">
        <w:rPr>
          <w:b/>
          <w:bCs/>
        </w:rPr>
        <w:fldChar w:fldCharType="end"/>
      </w:r>
      <w:r w:rsidR="0094345E" w:rsidRPr="007C69CE">
        <w:t xml:space="preserve"> </w:t>
      </w:r>
      <w:r w:rsidR="003541BD">
        <w:fldChar w:fldCharType="begin"/>
      </w:r>
      <w:r w:rsidR="003541BD">
        <w:instrText xml:space="preserve"> ADDIN ZOTERO_ITEM CSL_CITATION {"citationID":"bacO0eoW","properties":{"formattedCitation":"(Aliakbarian et al., 2015; Wang &amp; Guo, 2020, 2023)","plainCitation":"(Aliakbarian et al., 2015; Wang &amp; Guo, 2020, 2023)","noteIndex":0},"citationItems":[{"id":24,"uris":["http://zotero.org/users/local/h6YJVYLe/items/P3X6J4N3"],"itemData":{"id":24,"type":"article-journal","abstract":"The adsorption of phenolic compounds from olive oil wastewater by commercial activated carbon was studied as a function of adsorbent quantity and temperature. The sorption kinetics and the equilibrium isotherms were evaluated. Under optimum conditions (8 g of activated carbon per 100 mL), the maximum sorption capacity of activated carbon expressed as mg of caffeic acid equivalent per g of activated carbon was 35.8 at 10 degrees C, 35.4 at 25 degrees C and 36.1 at 40 degrees C. The pseudo-second-order model was considered as the most suitable for kinetic results, and Langmuir isotherm was chosen to better describe the sorption system. The results confirmed the efficiency of activated carbon to remove almost all phenolic compound fractions from olive mill effluent. The preliminary results obtained will be used in future studies. The carbohydrate fraction of this upgraded residue could be employed to produce bioethanol, and adsorbed phenolic compounds can be recovered and used in different industries.","container-title":"Food Technology and Biotechnology","journalAbbreviation":"Food Technology and Biotechnology","page":"207-214","source":"ResearchGate","title":"Kinetic and Isotherm Modelling of the Adsorption of Phenolic Compounds from Olive Mill Wastewater onto Activated Carbon","volume":"53","author":[{"family":"Aliakbarian","given":"Bahar"},{"family":"Casazza","given":"Alessandro"},{"family":"Perego","given":"Patrizia"}],"issued":{"date-parts":[["2015",4,1]]}}},{"id":163,"uris":["http://zotero.org/users/local/h6YJVYLe/items/6NLD4TL9"],"itemData":{"id":163,"type":"article-journal","abstract":"Adsorption is widely applied separation process, especially in environmental remediation, due to its low cost and high efﬁciency. Adsorption isotherm models can provide mechanism information of the adsorption process, which is important for the design of adsorption system. However, the classiﬁcation, physical meaning, application and solving method of the isotherms have not been systematical analyzed and summarized. In this paper, the adsorption isotherms were classiﬁed into adsorption empirical isotherms, isotherms based on Polanyi’s theory, chemical adsorption isotherms, physical adsorption isotherms, and the ion exchange model. The derivation and physical meaning of the isotherm models were discussed in detail. In addition, the application of the isotherm models were analyzed and summarized based on over 200 adsorption equilibrium data in literature. The statistical parameters for evaluating the ﬁtness of the models were also discussed. Finally, a user interface (UI) was developed based on Excel software for solving the isotherm models, which was provided in supplemental material and can be easily used to model the adsorption equilibrium data. This paper will provide theoretical basis and guiding methodology for the selection and use of the adsorption isotherms.","container-title":"Chemosphere","DOI":"10.1016/j.chemosphere.2020.127279","ISSN":"00456535","journalAbbreviation":"Chemosphere","language":"en","page":"127279","source":"DOI.org (Crossref)","title":"Adsorption isotherm models: Classification, physical meaning, application and solving method","title-short":"Adsorption isotherm models","volume":"258","author":[{"family":"Wang","given":"Jianlong"},{"family":"Guo","given":"Xuan"}],"issued":{"date-parts":[["2020",11]]}}},{"id":34,"uris":["http://zotero.org/users/local/h6YJVYLe/items/FMBRR3UY"],"itemData":{"id":34,"type":"article-journal","abstract":"Heavy metal pollution has become one of the most severe environmental issues. Adsorption is an effective method for removing heavy metals from aquatic environments. The adsorption isotherm and kinetics models can provide information on the adsorption process, maximal adsorption capacity, and mass transfer steps, which are essential to evaluate the performance of an adsorbent and to design an adsorption system. In this review, the adsorption kinetics and isotherms of heavy metals by various adsorbents were summarized and discussed in depth. First, the sources of heavy metal pollution and the adsorption technology to remove heavy metals were reviewed. The adsorption capacity of Cu, Cd, Zn, Ni, Cr, As, Fe, Hg, Co, Sr, and Cs by biosorbents (e.g. algae, agriculture waste biochar/activated carbon, and bacteria) and by abiotic adsorbents (e.g. metal–organic frameworks (MOFs), microtubes, polymers, clays, minerals, and coal) were systematically summarized. Second, the origins, basic assumptions, importance, physical meanings, and applications of the adsorption kinetics and isotherm models were discussed in depth. Third, the methods for selecting adsorption models in different conditions were explained, and the statistical parameters which can be applied to evaluate the performance of the models were illustrated. Finally, two Excel sheets are provided for solving the adsorption models, which are available in Supplementary Information. This review article will deepen the understanding of the interaction between heavy metals and adsorbents and facilitate the development of adsorptive technology for heavy metal removal from water and wastewater.","container-title":"Critical Reviews in Environmental Science and Technology","DOI":"10.1080/10643389.2023.2221157","ISSN":"1064-3389","issue":"21","note":"publisher: Taylor &amp; Francis\n_eprint: https://doi.org/10.1080/10643389.2023.2221157","page":"1837-1865","source":"Taylor and Francis+NEJM","title":"Adsorption kinetics and isotherm models of heavy metals by various adsorbents: An overview","title-short":"Adsorption kinetics and isotherm models of heavy metals by various adsorbents","volume":"53","author":[{"family":"Wang","given":"Jianlong"},{"family":"Guo","given":"Xuan"}],"issued":{"date-parts":[["2023",11,2]]}}}],"schema":"https://github.com/citation-style-language/schema/raw/master/csl-citation.json"} </w:instrText>
      </w:r>
      <w:r w:rsidR="003541BD">
        <w:fldChar w:fldCharType="separate"/>
      </w:r>
      <w:r w:rsidR="003541BD" w:rsidRPr="003541BD">
        <w:rPr>
          <w:rFonts w:cs="Arial"/>
        </w:rPr>
        <w:t>(Aliakbarian et al., 2015; Wang &amp; Guo, 2020, 2023)</w:t>
      </w:r>
      <w:r w:rsidR="003541BD">
        <w:fldChar w:fldCharType="end"/>
      </w:r>
    </w:p>
    <w:p w14:paraId="13F0D438" w14:textId="77777777" w:rsidR="008348E6" w:rsidRPr="007C69CE" w:rsidRDefault="008348E6" w:rsidP="00402AD1"/>
    <w:p w14:paraId="34025727" w14:textId="4E4D6C1B" w:rsidR="008348E6" w:rsidRPr="007C69CE" w:rsidRDefault="00000000" w:rsidP="00402AD1">
      <w:pPr>
        <w:rPr>
          <w:rFonts w:eastAsiaTheme="minorEastAsia"/>
        </w:rPr>
      </w:pPr>
      <m:oMathPara>
        <m:oMath>
          <m:sSub>
            <m:sSubPr>
              <m:ctrlPr>
                <w:rPr>
                  <w:rFonts w:ascii="Cambria Math" w:hAnsi="Cambria Math"/>
                  <w:i/>
                </w:rPr>
              </m:ctrlPr>
            </m:sSubPr>
            <m:e>
              <m:r>
                <w:rPr>
                  <w:rFonts w:ascii="Cambria Math" w:hAnsi="Cambria Math"/>
                </w:rPr>
                <m:t>q</m:t>
              </m:r>
            </m:e>
            <m:sub>
              <m:r>
                <w:rPr>
                  <w:rFonts w:ascii="Cambria Math" w:hAnsi="Cambria Math"/>
                </w:rPr>
                <m:t>e</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m</m:t>
                  </m:r>
                </m:sub>
              </m:sSub>
              <m:sSub>
                <m:sSubPr>
                  <m:ctrlPr>
                    <w:rPr>
                      <w:rFonts w:ascii="Cambria Math" w:hAnsi="Cambria Math"/>
                      <w:i/>
                    </w:rPr>
                  </m:ctrlPr>
                </m:sSubPr>
                <m:e>
                  <m:r>
                    <w:rPr>
                      <w:rFonts w:ascii="Cambria Math" w:hAnsi="Cambria Math"/>
                    </w:rPr>
                    <m:t xml:space="preserve"> K</m:t>
                  </m:r>
                </m:e>
                <m:sub>
                  <m:r>
                    <w:rPr>
                      <w:rFonts w:ascii="Cambria Math" w:hAnsi="Cambria Math"/>
                    </w:rPr>
                    <m:t xml:space="preserve">L </m:t>
                  </m:r>
                </m:sub>
              </m:sSub>
              <m:sSub>
                <m:sSubPr>
                  <m:ctrlPr>
                    <w:rPr>
                      <w:rFonts w:ascii="Cambria Math" w:hAnsi="Cambria Math"/>
                      <w:i/>
                    </w:rPr>
                  </m:ctrlPr>
                </m:sSubPr>
                <m:e>
                  <m:r>
                    <w:rPr>
                      <w:rFonts w:ascii="Cambria Math" w:hAnsi="Cambria Math"/>
                    </w:rPr>
                    <m:t>C</m:t>
                  </m:r>
                </m:e>
                <m:sub>
                  <m:r>
                    <w:rPr>
                      <w:rFonts w:ascii="Cambria Math" w:hAnsi="Cambria Math"/>
                    </w:rPr>
                    <m:t>e</m:t>
                  </m:r>
                </m:sub>
              </m:sSub>
            </m:num>
            <m:den>
              <m:r>
                <w:rPr>
                  <w:rFonts w:ascii="Cambria Math" w:hAnsi="Cambria Math"/>
                </w:rPr>
                <m:t>1+</m:t>
              </m:r>
              <m:sSub>
                <m:sSubPr>
                  <m:ctrlPr>
                    <w:rPr>
                      <w:rFonts w:ascii="Cambria Math" w:hAnsi="Cambria Math"/>
                      <w:i/>
                    </w:rPr>
                  </m:ctrlPr>
                </m:sSubPr>
                <m:e>
                  <m:r>
                    <w:rPr>
                      <w:rFonts w:ascii="Cambria Math" w:hAnsi="Cambria Math"/>
                    </w:rPr>
                    <m:t>K</m:t>
                  </m:r>
                </m:e>
                <m:sub>
                  <m:r>
                    <w:rPr>
                      <w:rFonts w:ascii="Cambria Math" w:hAnsi="Cambria Math"/>
                    </w:rPr>
                    <m:t>L</m:t>
                  </m:r>
                </m:sub>
              </m:sSub>
              <m:sSub>
                <m:sSubPr>
                  <m:ctrlPr>
                    <w:rPr>
                      <w:rFonts w:ascii="Cambria Math" w:hAnsi="Cambria Math"/>
                      <w:i/>
                    </w:rPr>
                  </m:ctrlPr>
                </m:sSubPr>
                <m:e>
                  <m:r>
                    <w:rPr>
                      <w:rFonts w:ascii="Cambria Math" w:hAnsi="Cambria Math"/>
                    </w:rPr>
                    <m:t>C</m:t>
                  </m:r>
                </m:e>
                <m:sub>
                  <m:r>
                    <w:rPr>
                      <w:rFonts w:ascii="Cambria Math" w:hAnsi="Cambria Math"/>
                    </w:rPr>
                    <m:t>e</m:t>
                  </m:r>
                </m:sub>
              </m:sSub>
            </m:den>
          </m:f>
        </m:oMath>
      </m:oMathPara>
    </w:p>
    <w:p w14:paraId="48FD85AF" w14:textId="3C1BF304" w:rsidR="00422A97" w:rsidRPr="00FD5F3F" w:rsidRDefault="00422A97" w:rsidP="00422A97">
      <w:pPr>
        <w:pStyle w:val="Caption"/>
        <w:jc w:val="right"/>
        <w:rPr>
          <w:b/>
          <w:bCs/>
          <w:i w:val="0"/>
          <w:iCs w:val="0"/>
        </w:rPr>
      </w:pPr>
      <w:bookmarkStart w:id="72" w:name="_Ref148725461"/>
      <w:r w:rsidRPr="00FD5F3F">
        <w:rPr>
          <w:b/>
          <w:bCs/>
          <w:i w:val="0"/>
          <w:iCs w:val="0"/>
        </w:rPr>
        <w:t>(</w:t>
      </w:r>
      <w:r w:rsidRPr="00FD5F3F">
        <w:rPr>
          <w:b/>
          <w:bCs/>
          <w:i w:val="0"/>
          <w:iCs w:val="0"/>
        </w:rPr>
        <w:fldChar w:fldCharType="begin"/>
      </w:r>
      <w:r w:rsidRPr="00FD5F3F">
        <w:rPr>
          <w:b/>
          <w:bCs/>
          <w:i w:val="0"/>
          <w:iCs w:val="0"/>
        </w:rPr>
        <w:instrText xml:space="preserve"> SEQ ( \* ARABIC </w:instrText>
      </w:r>
      <w:r w:rsidRPr="00FD5F3F">
        <w:rPr>
          <w:b/>
          <w:bCs/>
          <w:i w:val="0"/>
          <w:iCs w:val="0"/>
        </w:rPr>
        <w:fldChar w:fldCharType="separate"/>
      </w:r>
      <w:r w:rsidR="00843CB6">
        <w:rPr>
          <w:b/>
          <w:bCs/>
          <w:i w:val="0"/>
          <w:iCs w:val="0"/>
          <w:noProof/>
        </w:rPr>
        <w:t>3</w:t>
      </w:r>
      <w:r w:rsidRPr="00FD5F3F">
        <w:rPr>
          <w:b/>
          <w:bCs/>
          <w:i w:val="0"/>
          <w:iCs w:val="0"/>
        </w:rPr>
        <w:fldChar w:fldCharType="end"/>
      </w:r>
      <w:r w:rsidRPr="00FD5F3F">
        <w:rPr>
          <w:b/>
          <w:bCs/>
          <w:i w:val="0"/>
          <w:iCs w:val="0"/>
        </w:rPr>
        <w:t>)</w:t>
      </w:r>
      <w:bookmarkEnd w:id="72"/>
    </w:p>
    <w:p w14:paraId="297099E3" w14:textId="53B5EFD7" w:rsidR="00422A97" w:rsidRPr="007C69CE" w:rsidRDefault="00422A97" w:rsidP="00422A97">
      <w:r w:rsidRPr="007C69CE">
        <w:t>In which:</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63"/>
        <w:gridCol w:w="2347"/>
      </w:tblGrid>
      <w:tr w:rsidR="00422A97" w:rsidRPr="007C69CE" w14:paraId="78DDD945" w14:textId="77777777" w:rsidTr="00CB19A3">
        <w:tc>
          <w:tcPr>
            <w:tcW w:w="6663" w:type="dxa"/>
          </w:tcPr>
          <w:p w14:paraId="2CAFB3EC" w14:textId="7A1924A1" w:rsidR="00422A97" w:rsidRPr="007C69CE" w:rsidRDefault="00000000" w:rsidP="00193E0F">
            <w:pPr>
              <w:pStyle w:val="ListParagraph"/>
              <w:numPr>
                <w:ilvl w:val="0"/>
                <w:numId w:val="10"/>
              </w:numPr>
            </w:pPr>
            <m:oMath>
              <m:sSub>
                <m:sSubPr>
                  <m:ctrlPr>
                    <w:rPr>
                      <w:rFonts w:ascii="Cambria Math" w:hAnsi="Cambria Math"/>
                      <w:i/>
                    </w:rPr>
                  </m:ctrlPr>
                </m:sSubPr>
                <m:e>
                  <m:r>
                    <w:rPr>
                      <w:rFonts w:ascii="Cambria Math" w:hAnsi="Cambria Math"/>
                    </w:rPr>
                    <m:t>q</m:t>
                  </m:r>
                </m:e>
                <m:sub>
                  <m:r>
                    <w:rPr>
                      <w:rFonts w:ascii="Cambria Math" w:hAnsi="Cambria Math"/>
                    </w:rPr>
                    <m:t>e</m:t>
                  </m:r>
                </m:sub>
              </m:sSub>
            </m:oMath>
            <w:r w:rsidR="00422A97" w:rsidRPr="007C69CE">
              <w:rPr>
                <w:rFonts w:eastAsiaTheme="minorEastAsia"/>
              </w:rPr>
              <w:t xml:space="preserve"> = equilibrium </w:t>
            </w:r>
            <w:r w:rsidR="001759CB">
              <w:rPr>
                <w:rFonts w:eastAsiaTheme="minorEastAsia"/>
              </w:rPr>
              <w:t xml:space="preserve">solid-phase mass </w:t>
            </w:r>
            <w:r w:rsidR="00832F88">
              <w:rPr>
                <w:rFonts w:eastAsiaTheme="minorEastAsia"/>
              </w:rPr>
              <w:t xml:space="preserve">of </w:t>
            </w:r>
            <w:r w:rsidR="001759CB">
              <w:rPr>
                <w:rFonts w:eastAsiaTheme="minorEastAsia"/>
              </w:rPr>
              <w:t xml:space="preserve">solute </w:t>
            </w:r>
            <w:r w:rsidR="00CB19A3">
              <w:rPr>
                <w:rFonts w:eastAsiaTheme="minorEastAsia"/>
              </w:rPr>
              <w:t>per</w:t>
            </w:r>
            <w:r w:rsidR="001759CB">
              <w:rPr>
                <w:rFonts w:eastAsiaTheme="minorEastAsia"/>
              </w:rPr>
              <w:t xml:space="preserve"> mass</w:t>
            </w:r>
            <w:r w:rsidR="00832F88">
              <w:rPr>
                <w:rFonts w:eastAsiaTheme="minorEastAsia"/>
              </w:rPr>
              <w:t xml:space="preserve"> of</w:t>
            </w:r>
            <w:r w:rsidR="001759CB">
              <w:rPr>
                <w:rFonts w:eastAsiaTheme="minorEastAsia"/>
              </w:rPr>
              <w:t xml:space="preserve"> </w:t>
            </w:r>
            <w:r w:rsidR="00CB19A3">
              <w:rPr>
                <w:rFonts w:eastAsiaTheme="minorEastAsia"/>
              </w:rPr>
              <w:t>sorbent</w:t>
            </w:r>
          </w:p>
        </w:tc>
        <w:tc>
          <w:tcPr>
            <w:tcW w:w="2347" w:type="dxa"/>
          </w:tcPr>
          <w:p w14:paraId="6B961CDA" w14:textId="6D42BA18" w:rsidR="00422A97" w:rsidRPr="007C69CE" w:rsidRDefault="00422A97" w:rsidP="008852C9">
            <w:r w:rsidRPr="007C69CE">
              <w:t>(</w:t>
            </w:r>
            <w:r w:rsidR="00544E5F" w:rsidRPr="007C69CE">
              <w:t>m</w:t>
            </w:r>
            <w:r w:rsidRPr="007C69CE">
              <w:t>g</w:t>
            </w:r>
            <w:r w:rsidRPr="007C69CE">
              <w:rPr>
                <w:vertAlign w:val="subscript"/>
              </w:rPr>
              <w:t>solute</w:t>
            </w:r>
            <w:r w:rsidRPr="007C69CE">
              <w:t>/g</w:t>
            </w:r>
            <w:r w:rsidRPr="007C69CE">
              <w:rPr>
                <w:vertAlign w:val="subscript"/>
              </w:rPr>
              <w:t>carbon</w:t>
            </w:r>
            <w:r w:rsidRPr="007C69CE">
              <w:t>)</w:t>
            </w:r>
          </w:p>
        </w:tc>
      </w:tr>
      <w:tr w:rsidR="00422A97" w:rsidRPr="007C69CE" w14:paraId="2652D59C" w14:textId="77777777" w:rsidTr="00CB19A3">
        <w:tc>
          <w:tcPr>
            <w:tcW w:w="6663" w:type="dxa"/>
          </w:tcPr>
          <w:p w14:paraId="71E5127E" w14:textId="77777777" w:rsidR="00422A97" w:rsidRPr="007C69CE" w:rsidRDefault="00000000" w:rsidP="00193E0F">
            <w:pPr>
              <w:pStyle w:val="ListParagraph"/>
              <w:numPr>
                <w:ilvl w:val="0"/>
                <w:numId w:val="10"/>
              </w:numPr>
            </w:pPr>
            <m:oMath>
              <m:sSub>
                <m:sSubPr>
                  <m:ctrlPr>
                    <w:rPr>
                      <w:rFonts w:ascii="Cambria Math" w:hAnsi="Cambria Math"/>
                      <w:i/>
                    </w:rPr>
                  </m:ctrlPr>
                </m:sSubPr>
                <m:e>
                  <m:r>
                    <w:rPr>
                      <w:rFonts w:ascii="Cambria Math" w:hAnsi="Cambria Math"/>
                    </w:rPr>
                    <m:t>C</m:t>
                  </m:r>
                </m:e>
                <m:sub>
                  <m:r>
                    <w:rPr>
                      <w:rFonts w:ascii="Cambria Math" w:hAnsi="Cambria Math"/>
                    </w:rPr>
                    <m:t>e</m:t>
                  </m:r>
                </m:sub>
              </m:sSub>
            </m:oMath>
            <w:r w:rsidR="00422A97" w:rsidRPr="007C69CE">
              <w:rPr>
                <w:rFonts w:eastAsiaTheme="minorEastAsia"/>
              </w:rPr>
              <w:t xml:space="preserve"> = equilibrium solute concentration in bulk liquid</w:t>
            </w:r>
          </w:p>
        </w:tc>
        <w:tc>
          <w:tcPr>
            <w:tcW w:w="2347" w:type="dxa"/>
          </w:tcPr>
          <w:p w14:paraId="7C03514C" w14:textId="22A87CAA" w:rsidR="00422A97" w:rsidRPr="007C69CE" w:rsidRDefault="00422A97" w:rsidP="008852C9">
            <w:r w:rsidRPr="007C69CE">
              <w:t>(</w:t>
            </w:r>
            <w:r w:rsidR="00544E5F" w:rsidRPr="007C69CE">
              <w:t>m</w:t>
            </w:r>
            <w:r w:rsidRPr="007C69CE">
              <w:t>g</w:t>
            </w:r>
            <w:r w:rsidRPr="007C69CE">
              <w:rPr>
                <w:vertAlign w:val="subscript"/>
              </w:rPr>
              <w:t>solute</w:t>
            </w:r>
            <w:r w:rsidRPr="007C69CE">
              <w:t>/</w:t>
            </w:r>
            <w:r w:rsidR="00544E5F" w:rsidRPr="007C69CE">
              <w:t>L</w:t>
            </w:r>
            <w:r w:rsidRPr="007C69CE">
              <w:t>)</w:t>
            </w:r>
          </w:p>
        </w:tc>
      </w:tr>
      <w:tr w:rsidR="00422A97" w:rsidRPr="007C69CE" w14:paraId="65B84687" w14:textId="77777777" w:rsidTr="00CB19A3">
        <w:tc>
          <w:tcPr>
            <w:tcW w:w="6663" w:type="dxa"/>
          </w:tcPr>
          <w:p w14:paraId="52D98508" w14:textId="39FD37F2" w:rsidR="00422A97" w:rsidRPr="007C69CE" w:rsidRDefault="00000000" w:rsidP="00193E0F">
            <w:pPr>
              <w:pStyle w:val="ListParagraph"/>
              <w:numPr>
                <w:ilvl w:val="0"/>
                <w:numId w:val="10"/>
              </w:numPr>
            </w:pPr>
            <m:oMath>
              <m:sSub>
                <m:sSubPr>
                  <m:ctrlPr>
                    <w:rPr>
                      <w:rFonts w:ascii="Cambria Math" w:hAnsi="Cambria Math"/>
                      <w:i/>
                    </w:rPr>
                  </m:ctrlPr>
                </m:sSubPr>
                <m:e>
                  <m:r>
                    <w:rPr>
                      <w:rFonts w:ascii="Cambria Math" w:hAnsi="Cambria Math"/>
                    </w:rPr>
                    <m:t>K</m:t>
                  </m:r>
                </m:e>
                <m:sub>
                  <m:r>
                    <w:rPr>
                      <w:rFonts w:ascii="Cambria Math" w:hAnsi="Cambria Math"/>
                    </w:rPr>
                    <m:t>L</m:t>
                  </m:r>
                </m:sub>
              </m:sSub>
            </m:oMath>
            <w:r w:rsidR="00422A97" w:rsidRPr="007C69CE">
              <w:rPr>
                <w:rFonts w:eastAsiaTheme="minorEastAsia"/>
              </w:rPr>
              <w:t xml:space="preserve"> = </w:t>
            </w:r>
            <w:r w:rsidR="00F41C95" w:rsidRPr="007C69CE">
              <w:rPr>
                <w:rFonts w:eastAsiaTheme="minorEastAsia"/>
              </w:rPr>
              <w:t>Langmuir</w:t>
            </w:r>
            <w:r w:rsidR="00422A97" w:rsidRPr="007C69CE">
              <w:rPr>
                <w:rFonts w:eastAsiaTheme="minorEastAsia"/>
              </w:rPr>
              <w:t xml:space="preserve"> constant</w:t>
            </w:r>
            <w:r w:rsidR="00D57397">
              <w:rPr>
                <w:rFonts w:eastAsiaTheme="minorEastAsia"/>
              </w:rPr>
              <w:t>, ratio adsorption and desorption rate</w:t>
            </w:r>
            <w:r w:rsidR="00156418">
              <w:rPr>
                <w:rFonts w:eastAsiaTheme="minorEastAsia"/>
              </w:rPr>
              <w:t>s</w:t>
            </w:r>
          </w:p>
        </w:tc>
        <w:tc>
          <w:tcPr>
            <w:tcW w:w="2347" w:type="dxa"/>
          </w:tcPr>
          <w:p w14:paraId="7DD1690E" w14:textId="06FC1F15" w:rsidR="00422A97" w:rsidRPr="007C69CE" w:rsidRDefault="00422A97" w:rsidP="008852C9">
            <w:r w:rsidRPr="007C69CE">
              <w:t>(</w:t>
            </w:r>
            <w:r w:rsidR="00544E5F" w:rsidRPr="007C69CE">
              <w:t>L</w:t>
            </w:r>
            <w:r w:rsidRPr="007C69CE">
              <w:t>/</w:t>
            </w:r>
            <w:r w:rsidR="00544E5F" w:rsidRPr="007C69CE">
              <w:t>m</w:t>
            </w:r>
            <w:r w:rsidRPr="007C69CE">
              <w:t>g)</w:t>
            </w:r>
          </w:p>
        </w:tc>
      </w:tr>
      <w:tr w:rsidR="00422A97" w:rsidRPr="007C69CE" w14:paraId="6B7F233D" w14:textId="77777777" w:rsidTr="00CB19A3">
        <w:tc>
          <w:tcPr>
            <w:tcW w:w="6663" w:type="dxa"/>
          </w:tcPr>
          <w:p w14:paraId="6976A067" w14:textId="487858C2" w:rsidR="00422A97" w:rsidRPr="007C69CE" w:rsidRDefault="00000000" w:rsidP="00193E0F">
            <w:pPr>
              <w:pStyle w:val="ListParagraph"/>
              <w:numPr>
                <w:ilvl w:val="0"/>
                <w:numId w:val="10"/>
              </w:numPr>
            </w:pPr>
            <m:oMath>
              <m:sSub>
                <m:sSubPr>
                  <m:ctrlPr>
                    <w:rPr>
                      <w:rFonts w:ascii="Cambria Math" w:hAnsi="Cambria Math"/>
                      <w:i/>
                    </w:rPr>
                  </m:ctrlPr>
                </m:sSubPr>
                <m:e>
                  <m:r>
                    <w:rPr>
                      <w:rFonts w:ascii="Cambria Math" w:hAnsi="Cambria Math"/>
                    </w:rPr>
                    <m:t>q</m:t>
                  </m:r>
                </m:e>
                <m:sub>
                  <m:r>
                    <w:rPr>
                      <w:rFonts w:ascii="Cambria Math" w:hAnsi="Cambria Math"/>
                    </w:rPr>
                    <m:t>m</m:t>
                  </m:r>
                </m:sub>
              </m:sSub>
            </m:oMath>
            <w:r w:rsidR="009F6A2E" w:rsidRPr="007C69CE">
              <w:rPr>
                <w:rFonts w:eastAsiaTheme="minorEastAsia"/>
              </w:rPr>
              <w:t xml:space="preserve"> </w:t>
            </w:r>
            <w:r w:rsidR="00422A97" w:rsidRPr="007C69CE">
              <w:rPr>
                <w:rFonts w:eastAsiaTheme="minorEastAsia"/>
                <w:iCs/>
              </w:rPr>
              <w:t xml:space="preserve">= </w:t>
            </w:r>
            <w:r w:rsidR="00156418">
              <w:rPr>
                <w:rFonts w:eastAsiaTheme="minorEastAsia"/>
                <w:iCs/>
              </w:rPr>
              <w:t>m</w:t>
            </w:r>
            <w:r w:rsidR="009F6A2E" w:rsidRPr="007C69CE">
              <w:rPr>
                <w:rFonts w:eastAsiaTheme="minorEastAsia"/>
                <w:iCs/>
              </w:rPr>
              <w:t>aximum</w:t>
            </w:r>
            <w:r w:rsidR="00CB5B07" w:rsidRPr="007C69CE">
              <w:rPr>
                <w:rFonts w:eastAsiaTheme="minorEastAsia"/>
                <w:iCs/>
              </w:rPr>
              <w:t xml:space="preserve"> adsorption capacity</w:t>
            </w:r>
          </w:p>
        </w:tc>
        <w:tc>
          <w:tcPr>
            <w:tcW w:w="2347" w:type="dxa"/>
          </w:tcPr>
          <w:p w14:paraId="06F476D3" w14:textId="0B2A9A9D" w:rsidR="00422A97" w:rsidRPr="007C69CE" w:rsidRDefault="00422A97" w:rsidP="008852C9">
            <w:r w:rsidRPr="007C69CE">
              <w:t>(</w:t>
            </w:r>
            <w:r w:rsidR="00544E5F" w:rsidRPr="007C69CE">
              <w:t>m</w:t>
            </w:r>
            <w:r w:rsidR="00CB5B07" w:rsidRPr="007C69CE">
              <w:t>g</w:t>
            </w:r>
            <w:r w:rsidR="00CB5B07" w:rsidRPr="007C69CE">
              <w:rPr>
                <w:vertAlign w:val="subscript"/>
              </w:rPr>
              <w:t>solute</w:t>
            </w:r>
            <w:r w:rsidR="00CB5B07" w:rsidRPr="007C69CE">
              <w:t>/g</w:t>
            </w:r>
            <w:r w:rsidR="00CB5B07" w:rsidRPr="007C69CE">
              <w:rPr>
                <w:vertAlign w:val="subscript"/>
              </w:rPr>
              <w:t>carbon</w:t>
            </w:r>
            <w:r w:rsidRPr="007C69CE">
              <w:t>)</w:t>
            </w:r>
          </w:p>
        </w:tc>
      </w:tr>
    </w:tbl>
    <w:p w14:paraId="0B361D7D" w14:textId="77777777" w:rsidR="00422A97" w:rsidRPr="007C69CE" w:rsidRDefault="00422A97" w:rsidP="00422A97"/>
    <w:p w14:paraId="58D6E811" w14:textId="7D18232E" w:rsidR="001513C3" w:rsidRDefault="006B199F" w:rsidP="00F00554">
      <w:pPr>
        <w:jc w:val="both"/>
        <w:rPr>
          <w:rFonts w:eastAsiaTheme="minorEastAsia"/>
        </w:rPr>
      </w:pPr>
      <w:r w:rsidRPr="007C69CE">
        <w:t xml:space="preserve">When the Langmuir model is applied, often </w:t>
      </w:r>
      <w:r w:rsidR="0004524C" w:rsidRPr="007C69CE">
        <w:t xml:space="preserve">an indicator </w:t>
      </w:r>
      <w:r w:rsidR="00751E51" w:rsidRPr="007C69CE">
        <w:t>is used to evaluate if the adsorption</w:t>
      </w:r>
      <w:r w:rsidR="0018777B" w:rsidRPr="007C69CE">
        <w:t xml:space="preserve"> can be considered favourable</w:t>
      </w:r>
      <w:r w:rsidR="00751E51" w:rsidRPr="007C69CE">
        <w:t>.</w:t>
      </w:r>
      <w:r w:rsidR="0018777B" w:rsidRPr="007C69CE">
        <w:t xml:space="preserve"> The</w:t>
      </w:r>
      <w:r w:rsidR="0004524C" w:rsidRPr="007C69CE">
        <w:t xml:space="preserve"> adsorption i</w:t>
      </w:r>
      <w:r w:rsidR="00E55FB7">
        <w:t>s</w:t>
      </w:r>
      <w:r w:rsidR="0004524C" w:rsidRPr="007C69CE">
        <w:t xml:space="preserve"> favourable if the separation factor</w:t>
      </w:r>
      <w:r w:rsidR="001C648D" w:rsidRPr="007C69CE">
        <w:t xml:space="preserve"> is situated between</w:t>
      </w:r>
      <w:r w:rsidR="00F00554">
        <w:br/>
      </w:r>
      <w:r w:rsidR="00754FF5" w:rsidRPr="007C69CE">
        <w:t xml:space="preserve">0 &lt; </w:t>
      </w:r>
      <m:oMath>
        <m:sSub>
          <m:sSubPr>
            <m:ctrlPr>
              <w:rPr>
                <w:rFonts w:ascii="Cambria Math" w:hAnsi="Cambria Math"/>
                <w:i/>
              </w:rPr>
            </m:ctrlPr>
          </m:sSubPr>
          <m:e>
            <m:r>
              <w:rPr>
                <w:rFonts w:ascii="Cambria Math" w:hAnsi="Cambria Math"/>
              </w:rPr>
              <m:t>R</m:t>
            </m:r>
          </m:e>
          <m:sub>
            <m:r>
              <w:rPr>
                <w:rFonts w:ascii="Cambria Math" w:hAnsi="Cambria Math"/>
              </w:rPr>
              <m:t>L</m:t>
            </m:r>
          </m:sub>
        </m:sSub>
      </m:oMath>
      <w:r w:rsidR="00754FF5" w:rsidRPr="007C69CE">
        <w:rPr>
          <w:rFonts w:eastAsiaTheme="minorEastAsia"/>
        </w:rPr>
        <w:t xml:space="preserve"> &lt; 1</w:t>
      </w:r>
      <w:r w:rsidR="00F00554">
        <w:rPr>
          <w:rFonts w:eastAsiaTheme="minorEastAsia"/>
        </w:rPr>
        <w:t xml:space="preserve">. </w:t>
      </w:r>
      <w:r w:rsidR="002C6716">
        <w:rPr>
          <w:rFonts w:eastAsiaTheme="minorEastAsia"/>
        </w:rPr>
        <w:t xml:space="preserve">This </w:t>
      </w:r>
      <w:r w:rsidR="003541BD">
        <w:rPr>
          <w:rFonts w:eastAsiaTheme="minorEastAsia"/>
        </w:rPr>
        <w:t>constant can be calculated by</w:t>
      </w:r>
      <w:r w:rsidR="00F00554">
        <w:rPr>
          <w:rFonts w:eastAsiaTheme="minorEastAsia"/>
        </w:rPr>
        <w:t xml:space="preserve"> equation </w:t>
      </w:r>
      <w:r w:rsidR="00F00554" w:rsidRPr="00F00554">
        <w:rPr>
          <w:rFonts w:eastAsiaTheme="minorEastAsia"/>
          <w:b/>
          <w:bCs/>
        </w:rPr>
        <w:t>(4)</w:t>
      </w:r>
      <w:r w:rsidR="00492BCA" w:rsidRPr="007C69CE">
        <w:rPr>
          <w:rFonts w:eastAsiaTheme="minorEastAsia"/>
        </w:rPr>
        <w:t xml:space="preserve"> </w:t>
      </w:r>
      <w:r w:rsidR="002311BC" w:rsidRPr="007C69CE">
        <w:rPr>
          <w:rFonts w:eastAsiaTheme="minorEastAsia"/>
        </w:rPr>
        <w:fldChar w:fldCharType="begin"/>
      </w:r>
      <w:r w:rsidR="002311BC" w:rsidRPr="007C69CE">
        <w:rPr>
          <w:rFonts w:eastAsiaTheme="minorEastAsia"/>
        </w:rPr>
        <w:instrText xml:space="preserve"> ADDIN ZOTERO_ITEM CSL_CITATION {"citationID":"mcE0hVar","properties":{"formattedCitation":"(\\uc0\\u536{}erban et al., 2023; Wang &amp; Guo, 2023)","plainCitation":"(Șerban et al., 2023; Wang &amp; Guo, 2023)","noteIndex":0},"citationItems":[{"id":18,"uris":["http://zotero.org/users/local/h6YJVYLe/items/J7IGCZ73"],"itemData":{"id":18,"type":"article-journal","abstract":"This research investigates commercial activated carbon (AC) potential to remove methyl orange (MO) dye removal from aqueous solution using a batch process. The AC material was characterized using FTIR spectroscopy and SEM analysis. The effect of the main operating parameters, such as the pH, adsorbent dosage, contact time, and initial dye concentration, was studied. MO removal could be accomplished within 30 min at a pH value of 3. The calculated maximum MO adsorption capacity onto activated carbon was 129.3 mg/g, while the removal efficiency was 97.8%.\nAdsorption results were analyzed by studying the Langmuir and Freundlich isotherm models. The MO adsorption data on activated carbon were better explained by the Langmuir isotherm than by the Freundlich isotherm. The pseudo-second-order kinetic model may have had an effect on the MO dye adsorption on AC material. This research showed that the commercial activated carbon can be used as an effective sorbent for MO removal from wastewater sample. Moreover, the AC material has good reusability and practical utilization capacities.","container-title":"Sustainability","DOI":"10.3390/su151712939","journalAbbreviation":"Sustainability","page":"1-17","source":"ResearchGate","title":"Removal Efficiency and Adsorption Kinetics of Methyl Orange from Wastewater by Commercial Activated Carbon","volume":"15","author":[{"family":"Șerban","given":"Gabriel"},{"family":"Iancu","given":"Vasile-Ion"},{"family":"Dinu","given":"Cristina"},{"family":"Tenea","given":"Anda"},{"family":"Vasilache","given":"Nicoleta"},{"family":"Cristea","given":"Ionut"},{"family":"Niculescu","given":"Marcela"},{"family":"Ionescu","given":"Ioana"},{"family":"Chiriac","given":"Florentina Laura"}],"issued":{"date-parts":[["2023",8,28]]}}},{"id":34,"uris":["http://zotero.org/users/local/h6YJVYLe/items/FMBRR3UY"],"itemData":{"id":34,"type":"article-journal","abstract":"Heavy metal pollution has become one of the most severe environmental issues. Adsorption is an effective method for removing heavy metals from aquatic environments. The adsorption isotherm and kinetics models can provide information on the adsorption process, maximal adsorption capacity, and mass transfer steps, which are essential to evaluate the performance of an adsorbent and to design an adsorption system. In this review, the adsorption kinetics and isotherms of heavy metals by various adsorbents were summarized and discussed in depth. First, the sources of heavy metal pollution and the adsorption technology to remove heavy metals were reviewed. The adsorption capacity of Cu, Cd, Zn, Ni, Cr, As, Fe, Hg, Co, Sr, and Cs by biosorbents (e.g. algae, agriculture waste biochar/activated carbon, and bacteria) and by abiotic adsorbents (e.g. metal–organic frameworks (MOFs), microtubes, polymers, clays, minerals, and coal) were systematically summarized. Second, the origins, basic assumptions, importance, physical meanings, and applications of the adsorption kinetics and isotherm models were discussed in depth. Third, the methods for selecting adsorption models in different conditions were explained, and the statistical parameters which can be applied to evaluate the performance of the models were illustrated. Finally, two Excel sheets are provided for solving the adsorption models, which are available in Supplementary Information. This review article will deepen the understanding of the interaction between heavy metals and adsorbents and facilitate the development of adsorptive technology for heavy metal removal from water and wastewater.","container-title":"Critical Reviews in Environmental Science and Technology","DOI":"10.1080/10643389.2023.2221157","ISSN":"1064-3389","issue":"21","note":"publisher: Taylor &amp; Francis\n_eprint: https://doi.org/10.1080/10643389.2023.2221157","page":"1837-1865","source":"Taylor and Francis+NEJM","title":"Adsorption kinetics and isotherm models of heavy metals by various adsorbents: An overview","title-short":"Adsorption kinetics and isotherm models of heavy metals by various adsorbents","volume":"53","author":[{"family":"Wang","given":"Jianlong"},{"family":"Guo","given":"Xuan"}],"issued":{"date-parts":[["2023",11,2]]}}}],"schema":"https://github.com/citation-style-language/schema/raw/master/csl-citation.json"} </w:instrText>
      </w:r>
      <w:r w:rsidR="002311BC" w:rsidRPr="007C69CE">
        <w:rPr>
          <w:rFonts w:eastAsiaTheme="minorEastAsia"/>
        </w:rPr>
        <w:fldChar w:fldCharType="separate"/>
      </w:r>
      <w:r w:rsidR="002024E2" w:rsidRPr="007C69CE">
        <w:rPr>
          <w:rFonts w:cs="Arial"/>
          <w:szCs w:val="24"/>
        </w:rPr>
        <w:t>(Șerban et al., 2023; Wang &amp; Guo, 2023)</w:t>
      </w:r>
      <w:r w:rsidR="002311BC" w:rsidRPr="007C69CE">
        <w:rPr>
          <w:rFonts w:eastAsiaTheme="minorEastAsia"/>
        </w:rPr>
        <w:fldChar w:fldCharType="end"/>
      </w:r>
      <w:r w:rsidR="00762974" w:rsidRPr="007C69CE">
        <w:rPr>
          <w:rFonts w:eastAsiaTheme="minorEastAsia"/>
        </w:rPr>
        <w:t>.</w:t>
      </w:r>
    </w:p>
    <w:p w14:paraId="75D3B1C7" w14:textId="77777777" w:rsidR="00F00554" w:rsidRPr="007C69CE" w:rsidRDefault="00F00554" w:rsidP="00F00554">
      <w:pPr>
        <w:jc w:val="both"/>
      </w:pPr>
    </w:p>
    <w:p w14:paraId="29C7FD34" w14:textId="0B392027" w:rsidR="00F54A05" w:rsidRPr="007C69CE" w:rsidRDefault="00000000" w:rsidP="00422A97">
      <w:pPr>
        <w:rPr>
          <w:rFonts w:eastAsiaTheme="minorEastAsia"/>
        </w:rPr>
      </w:pPr>
      <m:oMathPara>
        <m:oMath>
          <m:sSub>
            <m:sSubPr>
              <m:ctrlPr>
                <w:rPr>
                  <w:rFonts w:ascii="Cambria Math" w:hAnsi="Cambria Math"/>
                  <w:i/>
                </w:rPr>
              </m:ctrlPr>
            </m:sSubPr>
            <m:e>
              <m:r>
                <w:rPr>
                  <w:rFonts w:ascii="Cambria Math" w:hAnsi="Cambria Math"/>
                </w:rPr>
                <m:t>R</m:t>
              </m:r>
            </m:e>
            <m:sub>
              <m:r>
                <w:rPr>
                  <w:rFonts w:ascii="Cambria Math" w:hAnsi="Cambria Math"/>
                </w:rPr>
                <m:t>L</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1+</m:t>
              </m:r>
              <m:sSub>
                <m:sSubPr>
                  <m:ctrlPr>
                    <w:rPr>
                      <w:rFonts w:ascii="Cambria Math" w:hAnsi="Cambria Math"/>
                      <w:i/>
                    </w:rPr>
                  </m:ctrlPr>
                </m:sSubPr>
                <m:e>
                  <m:r>
                    <w:rPr>
                      <w:rFonts w:ascii="Cambria Math" w:hAnsi="Cambria Math"/>
                    </w:rPr>
                    <m:t>K</m:t>
                  </m:r>
                </m:e>
                <m:sub>
                  <m:r>
                    <w:rPr>
                      <w:rFonts w:ascii="Cambria Math" w:hAnsi="Cambria Math"/>
                    </w:rPr>
                    <m:t>L</m:t>
                  </m:r>
                </m:sub>
              </m:sSub>
              <m:sSub>
                <m:sSubPr>
                  <m:ctrlPr>
                    <w:rPr>
                      <w:rFonts w:ascii="Cambria Math" w:hAnsi="Cambria Math"/>
                      <w:i/>
                    </w:rPr>
                  </m:ctrlPr>
                </m:sSubPr>
                <m:e>
                  <m:r>
                    <w:rPr>
                      <w:rFonts w:ascii="Cambria Math" w:hAnsi="Cambria Math"/>
                    </w:rPr>
                    <m:t>C</m:t>
                  </m:r>
                </m:e>
                <m:sub>
                  <m:r>
                    <w:rPr>
                      <w:rFonts w:ascii="Cambria Math" w:hAnsi="Cambria Math"/>
                    </w:rPr>
                    <m:t>0</m:t>
                  </m:r>
                </m:sub>
              </m:sSub>
            </m:den>
          </m:f>
        </m:oMath>
      </m:oMathPara>
    </w:p>
    <w:p w14:paraId="337C8528" w14:textId="1C69B078" w:rsidR="00C9094F" w:rsidRPr="00FD5F3F" w:rsidRDefault="00754FF5" w:rsidP="00754FF5">
      <w:pPr>
        <w:pStyle w:val="Caption"/>
        <w:jc w:val="right"/>
        <w:rPr>
          <w:b/>
          <w:bCs/>
          <w:i w:val="0"/>
          <w:iCs w:val="0"/>
        </w:rPr>
      </w:pPr>
      <w:r w:rsidRPr="00FD5F3F">
        <w:rPr>
          <w:b/>
          <w:bCs/>
          <w:i w:val="0"/>
          <w:iCs w:val="0"/>
        </w:rPr>
        <w:t>(</w:t>
      </w:r>
      <w:r w:rsidRPr="00FD5F3F">
        <w:rPr>
          <w:b/>
          <w:bCs/>
          <w:i w:val="0"/>
          <w:iCs w:val="0"/>
        </w:rPr>
        <w:fldChar w:fldCharType="begin"/>
      </w:r>
      <w:r w:rsidRPr="00FD5F3F">
        <w:rPr>
          <w:b/>
          <w:bCs/>
          <w:i w:val="0"/>
          <w:iCs w:val="0"/>
        </w:rPr>
        <w:instrText xml:space="preserve"> SEQ ( \* ARABIC </w:instrText>
      </w:r>
      <w:r w:rsidRPr="00FD5F3F">
        <w:rPr>
          <w:b/>
          <w:bCs/>
          <w:i w:val="0"/>
          <w:iCs w:val="0"/>
        </w:rPr>
        <w:fldChar w:fldCharType="separate"/>
      </w:r>
      <w:r w:rsidR="00843CB6">
        <w:rPr>
          <w:b/>
          <w:bCs/>
          <w:i w:val="0"/>
          <w:iCs w:val="0"/>
          <w:noProof/>
        </w:rPr>
        <w:t>4</w:t>
      </w:r>
      <w:r w:rsidRPr="00FD5F3F">
        <w:rPr>
          <w:b/>
          <w:bCs/>
          <w:i w:val="0"/>
          <w:iCs w:val="0"/>
        </w:rPr>
        <w:fldChar w:fldCharType="end"/>
      </w:r>
      <w:r w:rsidRPr="00FD5F3F">
        <w:rPr>
          <w:b/>
          <w:bCs/>
          <w:i w:val="0"/>
          <w:iCs w:val="0"/>
        </w:rPr>
        <w:t>)</w:t>
      </w:r>
    </w:p>
    <w:p w14:paraId="429AE044" w14:textId="77777777" w:rsidR="00C9094F" w:rsidRPr="007C69CE" w:rsidRDefault="00C9094F" w:rsidP="00C9094F">
      <w:r w:rsidRPr="007C69CE">
        <w:t>In which:</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63"/>
        <w:gridCol w:w="2347"/>
      </w:tblGrid>
      <w:tr w:rsidR="00C9094F" w:rsidRPr="007C69CE" w14:paraId="4DE7E925" w14:textId="77777777" w:rsidTr="006B3895">
        <w:tc>
          <w:tcPr>
            <w:tcW w:w="6663" w:type="dxa"/>
          </w:tcPr>
          <w:p w14:paraId="4A9A623A" w14:textId="358E2407" w:rsidR="00C9094F" w:rsidRPr="007C69CE" w:rsidRDefault="00000000" w:rsidP="00193E0F">
            <w:pPr>
              <w:pStyle w:val="ListParagraph"/>
              <w:numPr>
                <w:ilvl w:val="0"/>
                <w:numId w:val="10"/>
              </w:numPr>
            </w:pPr>
            <m:oMath>
              <m:sSub>
                <m:sSubPr>
                  <m:ctrlPr>
                    <w:rPr>
                      <w:rFonts w:ascii="Cambria Math" w:hAnsi="Cambria Math"/>
                      <w:i/>
                    </w:rPr>
                  </m:ctrlPr>
                </m:sSubPr>
                <m:e>
                  <m:r>
                    <w:rPr>
                      <w:rFonts w:ascii="Cambria Math" w:hAnsi="Cambria Math"/>
                    </w:rPr>
                    <m:t>R</m:t>
                  </m:r>
                </m:e>
                <m:sub>
                  <m:r>
                    <w:rPr>
                      <w:rFonts w:ascii="Cambria Math" w:hAnsi="Cambria Math"/>
                    </w:rPr>
                    <m:t>L</m:t>
                  </m:r>
                </m:sub>
              </m:sSub>
            </m:oMath>
            <w:r w:rsidR="00C9094F" w:rsidRPr="007C69CE">
              <w:rPr>
                <w:rFonts w:eastAsiaTheme="minorEastAsia"/>
              </w:rPr>
              <w:t xml:space="preserve"> = </w:t>
            </w:r>
            <w:r w:rsidR="00EA0CC4" w:rsidRPr="007C69CE">
              <w:rPr>
                <w:rFonts w:eastAsiaTheme="minorEastAsia"/>
              </w:rPr>
              <w:t>separation factor</w:t>
            </w:r>
          </w:p>
        </w:tc>
        <w:tc>
          <w:tcPr>
            <w:tcW w:w="2347" w:type="dxa"/>
          </w:tcPr>
          <w:p w14:paraId="1FB71687" w14:textId="59DEC33C" w:rsidR="00C9094F" w:rsidRPr="007C69CE" w:rsidRDefault="00C9094F" w:rsidP="00AF57B9">
            <w:r w:rsidRPr="007C69CE">
              <w:t>(</w:t>
            </w:r>
            <w:r w:rsidR="00EA0CC4" w:rsidRPr="007C69CE">
              <w:t>-</w:t>
            </w:r>
            <w:r w:rsidRPr="007C69CE">
              <w:t>)</w:t>
            </w:r>
          </w:p>
        </w:tc>
      </w:tr>
      <w:tr w:rsidR="00C9094F" w:rsidRPr="007C69CE" w14:paraId="25B1A913" w14:textId="77777777" w:rsidTr="006B3895">
        <w:tc>
          <w:tcPr>
            <w:tcW w:w="6663" w:type="dxa"/>
          </w:tcPr>
          <w:p w14:paraId="54E821CF" w14:textId="602E9743" w:rsidR="00C9094F" w:rsidRPr="007C69CE" w:rsidRDefault="00000000" w:rsidP="00193E0F">
            <w:pPr>
              <w:pStyle w:val="ListParagraph"/>
              <w:numPr>
                <w:ilvl w:val="0"/>
                <w:numId w:val="10"/>
              </w:numPr>
            </w:pPr>
            <m:oMath>
              <m:sSub>
                <m:sSubPr>
                  <m:ctrlPr>
                    <w:rPr>
                      <w:rFonts w:ascii="Cambria Math" w:hAnsi="Cambria Math"/>
                      <w:i/>
                    </w:rPr>
                  </m:ctrlPr>
                </m:sSubPr>
                <m:e>
                  <m:r>
                    <w:rPr>
                      <w:rFonts w:ascii="Cambria Math" w:hAnsi="Cambria Math"/>
                    </w:rPr>
                    <m:t>C</m:t>
                  </m:r>
                </m:e>
                <m:sub>
                  <m:r>
                    <w:rPr>
                      <w:rFonts w:ascii="Cambria Math" w:hAnsi="Cambria Math"/>
                    </w:rPr>
                    <m:t>0</m:t>
                  </m:r>
                </m:sub>
              </m:sSub>
            </m:oMath>
            <w:r w:rsidR="00287225" w:rsidRPr="007C69CE">
              <w:rPr>
                <w:rFonts w:eastAsiaTheme="minorEastAsia"/>
              </w:rPr>
              <w:t xml:space="preserve"> = initial solute concentration in bulk liquid</w:t>
            </w:r>
          </w:p>
        </w:tc>
        <w:tc>
          <w:tcPr>
            <w:tcW w:w="2347" w:type="dxa"/>
          </w:tcPr>
          <w:p w14:paraId="6865D538" w14:textId="7BEBDD3F" w:rsidR="00C9094F" w:rsidRPr="007C69CE" w:rsidRDefault="00C9094F" w:rsidP="00AF57B9">
            <w:r w:rsidRPr="007C69CE">
              <w:t>(</w:t>
            </w:r>
            <w:r w:rsidR="00544E5F" w:rsidRPr="007C69CE">
              <w:t>m</w:t>
            </w:r>
            <w:r w:rsidRPr="007C69CE">
              <w:t>g</w:t>
            </w:r>
            <w:r w:rsidRPr="007C69CE">
              <w:rPr>
                <w:vertAlign w:val="subscript"/>
              </w:rPr>
              <w:t>solute</w:t>
            </w:r>
            <w:r w:rsidRPr="007C69CE">
              <w:t>/</w:t>
            </w:r>
            <w:r w:rsidR="00544E5F" w:rsidRPr="007C69CE">
              <w:t>L</w:t>
            </w:r>
            <w:r w:rsidRPr="007C69CE">
              <w:t>)</w:t>
            </w:r>
          </w:p>
        </w:tc>
      </w:tr>
      <w:tr w:rsidR="00C9094F" w:rsidRPr="007C69CE" w14:paraId="72186A48" w14:textId="77777777" w:rsidTr="006B3895">
        <w:tc>
          <w:tcPr>
            <w:tcW w:w="6663" w:type="dxa"/>
          </w:tcPr>
          <w:p w14:paraId="2BB00EAD" w14:textId="77777777" w:rsidR="00C9094F" w:rsidRPr="007C69CE" w:rsidRDefault="00000000" w:rsidP="00193E0F">
            <w:pPr>
              <w:pStyle w:val="ListParagraph"/>
              <w:numPr>
                <w:ilvl w:val="0"/>
                <w:numId w:val="10"/>
              </w:numPr>
            </w:pPr>
            <m:oMath>
              <m:sSub>
                <m:sSubPr>
                  <m:ctrlPr>
                    <w:rPr>
                      <w:rFonts w:ascii="Cambria Math" w:hAnsi="Cambria Math"/>
                      <w:i/>
                    </w:rPr>
                  </m:ctrlPr>
                </m:sSubPr>
                <m:e>
                  <m:r>
                    <w:rPr>
                      <w:rFonts w:ascii="Cambria Math" w:hAnsi="Cambria Math"/>
                    </w:rPr>
                    <m:t>K</m:t>
                  </m:r>
                </m:e>
                <m:sub>
                  <m:r>
                    <w:rPr>
                      <w:rFonts w:ascii="Cambria Math" w:hAnsi="Cambria Math"/>
                    </w:rPr>
                    <m:t>L</m:t>
                  </m:r>
                </m:sub>
              </m:sSub>
            </m:oMath>
            <w:r w:rsidR="00C9094F" w:rsidRPr="007C69CE">
              <w:rPr>
                <w:rFonts w:eastAsiaTheme="minorEastAsia"/>
              </w:rPr>
              <w:t xml:space="preserve"> = Langmuir constant</w:t>
            </w:r>
          </w:p>
        </w:tc>
        <w:tc>
          <w:tcPr>
            <w:tcW w:w="2347" w:type="dxa"/>
          </w:tcPr>
          <w:p w14:paraId="1C2FD559" w14:textId="661418BD" w:rsidR="00C9094F" w:rsidRPr="007C69CE" w:rsidRDefault="00C9094F" w:rsidP="00AF57B9">
            <w:r w:rsidRPr="007C69CE">
              <w:t>(</w:t>
            </w:r>
            <w:r w:rsidR="00544E5F" w:rsidRPr="007C69CE">
              <w:t>L</w:t>
            </w:r>
            <w:r w:rsidRPr="007C69CE">
              <w:t>/</w:t>
            </w:r>
            <w:r w:rsidR="00544E5F" w:rsidRPr="007C69CE">
              <w:t>m</w:t>
            </w:r>
            <w:r w:rsidRPr="007C69CE">
              <w:t>g)</w:t>
            </w:r>
          </w:p>
        </w:tc>
      </w:tr>
    </w:tbl>
    <w:p w14:paraId="131ECD14" w14:textId="77777777" w:rsidR="00232E2C" w:rsidRDefault="00232E2C" w:rsidP="00F00554">
      <w:pPr>
        <w:jc w:val="both"/>
      </w:pPr>
    </w:p>
    <w:p w14:paraId="0C7B444E" w14:textId="77777777" w:rsidR="009E206C" w:rsidRPr="007C69CE" w:rsidRDefault="009E206C" w:rsidP="00F00554">
      <w:pPr>
        <w:jc w:val="both"/>
      </w:pPr>
    </w:p>
    <w:p w14:paraId="490D04E7" w14:textId="4E2CD0A0" w:rsidR="009E206C" w:rsidRDefault="009E206C" w:rsidP="009E206C">
      <w:pPr>
        <w:pStyle w:val="Heading3"/>
      </w:pPr>
      <w:r>
        <w:t>Other isotherm equations</w:t>
      </w:r>
    </w:p>
    <w:p w14:paraId="40023660" w14:textId="7A36BD07" w:rsidR="009E206C" w:rsidRDefault="00BC1410" w:rsidP="007113C4">
      <w:pPr>
        <w:jc w:val="both"/>
      </w:pPr>
      <w:r>
        <w:t xml:space="preserve">Other isotherm </w:t>
      </w:r>
      <w:r w:rsidR="000E3576">
        <w:t>models</w:t>
      </w:r>
      <w:r>
        <w:t xml:space="preserve"> </w:t>
      </w:r>
      <w:r w:rsidR="008F47FA">
        <w:t>in</w:t>
      </w:r>
      <w:r>
        <w:t xml:space="preserve"> </w:t>
      </w:r>
      <w:r>
        <w:fldChar w:fldCharType="begin"/>
      </w:r>
      <w:r>
        <w:instrText xml:space="preserve"> REF _Ref148691183 \h </w:instrText>
      </w:r>
      <w:r>
        <w:fldChar w:fldCharType="separate"/>
      </w:r>
      <w:r w:rsidR="00843CB6" w:rsidRPr="005A1A36">
        <w:rPr>
          <w:b/>
          <w:bCs/>
        </w:rPr>
        <w:t xml:space="preserve">Figure </w:t>
      </w:r>
      <w:r w:rsidR="00843CB6">
        <w:rPr>
          <w:b/>
          <w:bCs/>
          <w:i/>
          <w:iCs/>
          <w:noProof/>
        </w:rPr>
        <w:t>17</w:t>
      </w:r>
      <w:r>
        <w:fldChar w:fldCharType="end"/>
      </w:r>
      <w:r>
        <w:t xml:space="preserve"> are well explained </w:t>
      </w:r>
      <w:r w:rsidR="006E6BFC">
        <w:t>by</w:t>
      </w:r>
      <w:r w:rsidR="00A0622C">
        <w:t xml:space="preserve"> </w:t>
      </w:r>
      <w:r w:rsidR="00A0622C">
        <w:fldChar w:fldCharType="begin"/>
      </w:r>
      <w:r w:rsidR="00A0622C">
        <w:instrText xml:space="preserve"> ADDIN ZOTERO_ITEM CSL_CITATION {"citationID":"ydue4igl","properties":{"formattedCitation":"(Wang &amp; Guo, 2020)","plainCitation":"(Wang &amp; Guo, 2020)","noteIndex":0},"citationItems":[{"id":163,"uris":["http://zotero.org/users/local/h6YJVYLe/items/6NLD4TL9"],"itemData":{"id":163,"type":"article-journal","abstract":"Adsorption is widely applied separation process, especially in environmental remediation, due to its low cost and high efﬁciency. Adsorption isotherm models can provide mechanism information of the adsorption process, which is important for the design of adsorption system. However, the classiﬁcation, physical meaning, application and solving method of the isotherms have not been systematical analyzed and summarized. In this paper, the adsorption isotherms were classiﬁed into adsorption empirical isotherms, isotherms based on Polanyi’s theory, chemical adsorption isotherms, physical adsorption isotherms, and the ion exchange model. The derivation and physical meaning of the isotherm models were discussed in detail. In addition, the application of the isotherm models were analyzed and summarized based on over 200 adsorption equilibrium data in literature. The statistical parameters for evaluating the ﬁtness of the models were also discussed. Finally, a user interface (UI) was developed based on Excel software for solving the isotherm models, which was provided in supplemental material and can be easily used to model the adsorption equilibrium data. This paper will provide theoretical basis and guiding methodology for the selection and use of the adsorption isotherms.","container-title":"Chemosphere","DOI":"10.1016/j.chemosphere.2020.127279","ISSN":"00456535","journalAbbreviation":"Chemosphere","language":"en","page":"127279","source":"DOI.org (Crossref)","title":"Adsorption isotherm models: Classification, physical meaning, application and solving method","title-short":"Adsorption isotherm models","volume":"258","author":[{"family":"Wang","given":"Jianlong"},{"family":"Guo","given":"Xuan"}],"issued":{"date-parts":[["2020",11]]}}}],"schema":"https://github.com/citation-style-language/schema/raw/master/csl-citation.json"} </w:instrText>
      </w:r>
      <w:r w:rsidR="00A0622C">
        <w:fldChar w:fldCharType="separate"/>
      </w:r>
      <w:r w:rsidR="00014951" w:rsidRPr="00014951">
        <w:rPr>
          <w:rFonts w:cs="Arial"/>
        </w:rPr>
        <w:t>(Wang &amp; Guo, 2020)</w:t>
      </w:r>
      <w:r w:rsidR="00A0622C">
        <w:fldChar w:fldCharType="end"/>
      </w:r>
      <w:r w:rsidR="008F47FA">
        <w:t xml:space="preserve"> and </w:t>
      </w:r>
      <w:r w:rsidR="008F47FA">
        <w:fldChar w:fldCharType="begin"/>
      </w:r>
      <w:r w:rsidR="008F47FA">
        <w:instrText xml:space="preserve"> ADDIN ZOTERO_ITEM CSL_CITATION {"citationID":"JAn9ZHFC","properties":{"formattedCitation":"(Saleh, 2022, p. 4)","plainCitation":"(Saleh, 2022, p. 4)","noteIndex":0},"citationItems":[{"id":122,"uris":["http://zotero.org/users/local/h6YJVYLe/items/PCE2WV6G"],"itemData":{"id":122,"type":"chapter","abstract":"Owing to its inexpensive, facile, and eco-friendly nature, adsorption process has enjoyed considerable attention in purification and separation industries. Its importance necessitates extraordinary endeavors in its modeling. This chapter discusses the widely used adsorption isotherms such as adsorption empirical isotherms, isotherms based on Polanyi's theory, chemical adsorption isotherms, physical adsorption isotherms, and ion exchange model, and their related definitions, along with examples of correlated work from the recent decade.","collection-title":"Surface Science of Adsorbents and Nanoadsorbents","container-title":"Interface Science and Technology","note":"DOI: 10.1016/B978-0-12-849876-7.00009-9","page":"99-126","publisher":"Elsevier","source":"ScienceDirect","title":"Chapter 4 - Isotherm models of adsorption processes on adsorbents and nanoadsorbents","URL":"https://www.sciencedirect.com/science/article/pii/B9780128498767000099","volume":"34","author":[{"family":"Saleh","given":"Tawfik A."}],"editor":[{"family":"Saleh","given":"Tawfik A."}],"accessed":{"date-parts":[["2023",12,10]]},"issued":{"date-parts":[["2022",1,1]]}},"locator":"4"}],"schema":"https://github.com/citation-style-language/schema/raw/master/csl-citation.json"} </w:instrText>
      </w:r>
      <w:r w:rsidR="008F47FA">
        <w:fldChar w:fldCharType="separate"/>
      </w:r>
      <w:r w:rsidR="00014951" w:rsidRPr="00014951">
        <w:rPr>
          <w:rFonts w:cs="Arial"/>
        </w:rPr>
        <w:t>(Saleh, 2022, p. 4)</w:t>
      </w:r>
      <w:r w:rsidR="008F47FA">
        <w:fldChar w:fldCharType="end"/>
      </w:r>
      <w:r w:rsidR="00A0622C">
        <w:t>.</w:t>
      </w:r>
      <w:r w:rsidR="00FE6B21">
        <w:t xml:space="preserve"> </w:t>
      </w:r>
      <w:r w:rsidR="0046150E">
        <w:t>A summary</w:t>
      </w:r>
      <w:r w:rsidR="008B170F">
        <w:t xml:space="preserve"> and general classification</w:t>
      </w:r>
      <w:r w:rsidR="0046150E">
        <w:t xml:space="preserve"> of adsorption isotherm</w:t>
      </w:r>
      <w:r w:rsidR="00F024AD">
        <w:t xml:space="preserve">s </w:t>
      </w:r>
      <w:r w:rsidR="00CD21D5">
        <w:t>are</w:t>
      </w:r>
      <w:r w:rsidR="0046150E">
        <w:t xml:space="preserve"> </w:t>
      </w:r>
      <w:r w:rsidR="008B170F">
        <w:t xml:space="preserve">represented in </w:t>
      </w:r>
      <w:r w:rsidR="00591C18" w:rsidRPr="00591C18">
        <w:fldChar w:fldCharType="begin"/>
      </w:r>
      <w:r w:rsidR="00591C18" w:rsidRPr="00591C18">
        <w:instrText xml:space="preserve"> REF _Ref163658755 \h  \* MERGEFORMAT </w:instrText>
      </w:r>
      <w:r w:rsidR="00591C18" w:rsidRPr="00591C18">
        <w:fldChar w:fldCharType="separate"/>
      </w:r>
      <w:r w:rsidR="00843CB6" w:rsidRPr="00591C18">
        <w:rPr>
          <w:b/>
          <w:bCs/>
        </w:rPr>
        <w:t xml:space="preserve">Figure </w:t>
      </w:r>
      <w:r w:rsidR="00843CB6" w:rsidRPr="00843CB6">
        <w:rPr>
          <w:b/>
          <w:bCs/>
          <w:noProof/>
        </w:rPr>
        <w:t>18</w:t>
      </w:r>
      <w:r w:rsidR="00591C18" w:rsidRPr="00591C18">
        <w:fldChar w:fldCharType="end"/>
      </w:r>
      <w:r w:rsidR="00591C18">
        <w:t>.</w:t>
      </w:r>
    </w:p>
    <w:p w14:paraId="1C06D49E" w14:textId="4E0C2097" w:rsidR="009E206C" w:rsidRDefault="009E206C">
      <w:pPr>
        <w:spacing w:after="160" w:line="2" w:lineRule="auto"/>
      </w:pPr>
      <w:r>
        <w:br w:type="page"/>
      </w:r>
    </w:p>
    <w:p w14:paraId="357F2B17" w14:textId="77777777" w:rsidR="008B170F" w:rsidRDefault="00FE6B21" w:rsidP="008B170F">
      <w:pPr>
        <w:keepNext/>
        <w:jc w:val="center"/>
      </w:pPr>
      <w:r w:rsidRPr="00FE6B21">
        <w:rPr>
          <w:noProof/>
        </w:rPr>
        <w:lastRenderedPageBreak/>
        <w:drawing>
          <wp:inline distT="0" distB="0" distL="0" distR="0" wp14:anchorId="53FE00D8" wp14:editId="2F880356">
            <wp:extent cx="5895832" cy="4225783"/>
            <wp:effectExtent l="0" t="0" r="0" b="3810"/>
            <wp:docPr id="8" name="Picture 7" descr="A screenshot of a computer&#10;&#10;Description automatically generated">
              <a:extLst xmlns:a="http://schemas.openxmlformats.org/drawingml/2006/main">
                <a:ext uri="{FF2B5EF4-FFF2-40B4-BE49-F238E27FC236}">
                  <a16:creationId xmlns:a16="http://schemas.microsoft.com/office/drawing/2014/main" id="{2BFF1ECC-114C-16F4-0F4C-FDBD8A8F1BA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descr="A screenshot of a computer&#10;&#10;Description automatically generated">
                      <a:extLst>
                        <a:ext uri="{FF2B5EF4-FFF2-40B4-BE49-F238E27FC236}">
                          <a16:creationId xmlns:a16="http://schemas.microsoft.com/office/drawing/2014/main" id="{2BFF1ECC-114C-16F4-0F4C-FDBD8A8F1BA7}"/>
                        </a:ext>
                      </a:extLst>
                    </pic:cNvPr>
                    <pic:cNvPicPr>
                      <a:picLocks noChangeAspect="1"/>
                    </pic:cNvPicPr>
                  </pic:nvPicPr>
                  <pic:blipFill>
                    <a:blip r:embed="rId25"/>
                    <a:stretch>
                      <a:fillRect/>
                    </a:stretch>
                  </pic:blipFill>
                  <pic:spPr>
                    <a:xfrm>
                      <a:off x="0" y="0"/>
                      <a:ext cx="5897876" cy="4227248"/>
                    </a:xfrm>
                    <a:prstGeom prst="rect">
                      <a:avLst/>
                    </a:prstGeom>
                  </pic:spPr>
                </pic:pic>
              </a:graphicData>
            </a:graphic>
          </wp:inline>
        </w:drawing>
      </w:r>
    </w:p>
    <w:p w14:paraId="4C1CDFC8" w14:textId="0C74F5D5" w:rsidR="00464C0F" w:rsidRPr="00591C18" w:rsidRDefault="008B170F" w:rsidP="008B170F">
      <w:pPr>
        <w:pStyle w:val="Caption"/>
        <w:jc w:val="center"/>
        <w:rPr>
          <w:b/>
          <w:bCs/>
          <w:i w:val="0"/>
          <w:iCs w:val="0"/>
        </w:rPr>
      </w:pPr>
      <w:bookmarkStart w:id="73" w:name="_Ref163658755"/>
      <w:r w:rsidRPr="00591C18">
        <w:rPr>
          <w:b/>
          <w:bCs/>
          <w:i w:val="0"/>
          <w:iCs w:val="0"/>
        </w:rPr>
        <w:t xml:space="preserve">Figure </w:t>
      </w:r>
      <w:r w:rsidRPr="00591C18">
        <w:rPr>
          <w:b/>
          <w:bCs/>
          <w:i w:val="0"/>
          <w:iCs w:val="0"/>
        </w:rPr>
        <w:fldChar w:fldCharType="begin"/>
      </w:r>
      <w:r w:rsidRPr="00591C18">
        <w:rPr>
          <w:b/>
          <w:bCs/>
          <w:i w:val="0"/>
          <w:iCs w:val="0"/>
        </w:rPr>
        <w:instrText xml:space="preserve"> SEQ Figure \* ARABIC </w:instrText>
      </w:r>
      <w:r w:rsidRPr="00591C18">
        <w:rPr>
          <w:b/>
          <w:bCs/>
          <w:i w:val="0"/>
          <w:iCs w:val="0"/>
        </w:rPr>
        <w:fldChar w:fldCharType="separate"/>
      </w:r>
      <w:r w:rsidR="00843CB6">
        <w:rPr>
          <w:b/>
          <w:bCs/>
          <w:i w:val="0"/>
          <w:iCs w:val="0"/>
          <w:noProof/>
        </w:rPr>
        <w:t>18</w:t>
      </w:r>
      <w:r w:rsidRPr="00591C18">
        <w:rPr>
          <w:b/>
          <w:bCs/>
          <w:i w:val="0"/>
          <w:iCs w:val="0"/>
        </w:rPr>
        <w:fldChar w:fldCharType="end"/>
      </w:r>
      <w:bookmarkEnd w:id="73"/>
      <w:r w:rsidRPr="00591C18">
        <w:rPr>
          <w:b/>
          <w:bCs/>
          <w:i w:val="0"/>
          <w:iCs w:val="0"/>
        </w:rPr>
        <w:t xml:space="preserve"> Classification</w:t>
      </w:r>
      <w:r w:rsidR="00513A0D" w:rsidRPr="00591C18">
        <w:rPr>
          <w:b/>
          <w:bCs/>
          <w:i w:val="0"/>
          <w:iCs w:val="0"/>
        </w:rPr>
        <w:t>, reference and equation of adsorption isotherm</w:t>
      </w:r>
      <w:r w:rsidR="00F024AD" w:rsidRPr="00591C18">
        <w:rPr>
          <w:b/>
          <w:bCs/>
          <w:i w:val="0"/>
          <w:iCs w:val="0"/>
        </w:rPr>
        <w:t xml:space="preserve"> models </w:t>
      </w:r>
      <w:r w:rsidR="00591C18" w:rsidRPr="00591C18">
        <w:rPr>
          <w:b/>
          <w:bCs/>
          <w:i w:val="0"/>
          <w:iCs w:val="0"/>
        </w:rPr>
        <w:br/>
      </w:r>
      <w:r w:rsidR="008B6B43" w:rsidRPr="00591C18">
        <w:rPr>
          <w:b/>
          <w:bCs/>
          <w:i w:val="0"/>
          <w:iCs w:val="0"/>
        </w:rPr>
        <w:fldChar w:fldCharType="begin"/>
      </w:r>
      <w:r w:rsidR="008B6B43" w:rsidRPr="00591C18">
        <w:rPr>
          <w:b/>
          <w:bCs/>
          <w:i w:val="0"/>
          <w:iCs w:val="0"/>
        </w:rPr>
        <w:instrText xml:space="preserve"> ADDIN ZOTERO_ITEM CSL_CITATION {"citationID":"PGyfoNpI","properties":{"formattedCitation":"(Saleh, 2022; Wang &amp; Guo, 2020)","plainCitation":"(Saleh, 2022; Wang &amp; Guo, 2020)","noteIndex":0},"citationItems":[{"id":122,"uris":["http://zotero.org/users/local/h6YJVYLe/items/PCE2WV6G"],"itemData":{"id":122,"type":"chapter","abstract":"Owing to its inexpensive, facile, and eco-friendly nature, adsorption process has enjoyed considerable attention in purification and separation industries. Its importance necessitates extraordinary endeavors in its modeling. This chapter discusses the widely used adsorption isotherms such as adsorption empirical isotherms, isotherms based on Polanyi's theory, chemical adsorption isotherms, physical adsorption isotherms, and ion exchange model, and their related definitions, along with examples of correlated work from the recent decade.","collection-title":"Surface Science of Adsorbents and Nanoadsorbents","container-title":"Interface Science and Technology","note":"DOI: 10.1016/B978-0-12-849876-7.00009-9","page":"99-126","publisher":"Elsevier","source":"ScienceDirect","title":"Chapter 4 - Isotherm models of adsorption processes on adsorbents and nanoadsorbents","URL":"https://www.sciencedirect.com/science/article/pii/B9780128498767000099","volume":"34","author":[{"family":"Saleh","given":"Tawfik A."}],"editor":[{"family":"Saleh","given":"Tawfik A."}],"accessed":{"date-parts":[["2023",12,10]]},"issued":{"date-parts":[["2022",1,1]]}}},{"id":163,"uris":["http://zotero.org/users/local/h6YJVYLe/items/6NLD4TL9"],"itemData":{"id":163,"type":"article-journal","abstract":"Adsorption is widely applied separation process, especially in environmental remediation, due to its low cost and high efﬁciency. Adsorption isotherm models can provide mechanism information of the adsorption process, which is important for the design of adsorption system. However, the classiﬁcation, physical meaning, application and solving method of the isotherms have not been systematical analyzed and summarized. In this paper, the adsorption isotherms were classiﬁed into adsorption empirical isotherms, isotherms based on Polanyi’s theory, chemical adsorption isotherms, physical adsorption isotherms, and the ion exchange model. The derivation and physical meaning of the isotherm models were discussed in detail. In addition, the application of the isotherm models were analyzed and summarized based on over 200 adsorption equilibrium data in literature. The statistical parameters for evaluating the ﬁtness of the models were also discussed. Finally, a user interface (UI) was developed based on Excel software for solving the isotherm models, which was provided in supplemental material and can be easily used to model the adsorption equilibrium data. This paper will provide theoretical basis and guiding methodology for the selection and use of the adsorption isotherms.","container-title":"Chemosphere","DOI":"10.1016/j.chemosphere.2020.127279","ISSN":"00456535","journalAbbreviation":"Chemosphere","language":"en","page":"127279","source":"DOI.org (Crossref)","title":"Adsorption isotherm models: Classification, physical meaning, application and solving method","title-short":"Adsorption isotherm models","volume":"258","author":[{"family":"Wang","given":"Jianlong"},{"family":"Guo","given":"Xuan"}],"issued":{"date-parts":[["2020",11]]}}}],"schema":"https://github.com/citation-style-language/schema/raw/master/csl-citation.json"} </w:instrText>
      </w:r>
      <w:r w:rsidR="008B6B43" w:rsidRPr="00591C18">
        <w:rPr>
          <w:b/>
          <w:bCs/>
          <w:i w:val="0"/>
          <w:iCs w:val="0"/>
        </w:rPr>
        <w:fldChar w:fldCharType="separate"/>
      </w:r>
      <w:r w:rsidR="008B6B43" w:rsidRPr="00591C18">
        <w:rPr>
          <w:rFonts w:cs="Arial"/>
          <w:b/>
          <w:bCs/>
          <w:i w:val="0"/>
          <w:iCs w:val="0"/>
        </w:rPr>
        <w:t>(Saleh, 2022; Wang &amp; Guo, 2020)</w:t>
      </w:r>
      <w:r w:rsidR="008B6B43" w:rsidRPr="00591C18">
        <w:rPr>
          <w:b/>
          <w:bCs/>
          <w:i w:val="0"/>
          <w:iCs w:val="0"/>
        </w:rPr>
        <w:fldChar w:fldCharType="end"/>
      </w:r>
    </w:p>
    <w:p w14:paraId="47876D90" w14:textId="77777777" w:rsidR="00464C0F" w:rsidRDefault="00464C0F" w:rsidP="007113C4">
      <w:pPr>
        <w:jc w:val="both"/>
      </w:pPr>
    </w:p>
    <w:p w14:paraId="6E43CE13" w14:textId="2DEF395C" w:rsidR="00050D6C" w:rsidRDefault="0071755A" w:rsidP="00050D6C">
      <w:pPr>
        <w:pStyle w:val="Heading2"/>
      </w:pPr>
      <w:bookmarkStart w:id="74" w:name="_Toc165464873"/>
      <w:r>
        <w:t>Fixed-bed BTC models</w:t>
      </w:r>
      <w:bookmarkEnd w:id="74"/>
    </w:p>
    <w:p w14:paraId="0020F2E5" w14:textId="29BB6D5B" w:rsidR="009E206C" w:rsidRDefault="00F47582" w:rsidP="00F47582">
      <w:pPr>
        <w:pStyle w:val="Heading3"/>
      </w:pPr>
      <w:bookmarkStart w:id="75" w:name="_Ref164341965"/>
      <w:r>
        <w:t>Pore and Surface Diffusion Model (PSDM)</w:t>
      </w:r>
      <w:bookmarkEnd w:id="75"/>
      <w:r w:rsidR="009E206C">
        <w:t xml:space="preserve"> </w:t>
      </w:r>
    </w:p>
    <w:p w14:paraId="04F56611" w14:textId="134322FA" w:rsidR="00F00C6C" w:rsidRDefault="0002787C" w:rsidP="00DD4A71">
      <w:pPr>
        <w:jc w:val="both"/>
      </w:pPr>
      <w:r>
        <w:t>The pore and surface diffusion model</w:t>
      </w:r>
      <w:r w:rsidR="0071338E">
        <w:t xml:space="preserve"> (PSDM</w:t>
      </w:r>
      <w:r w:rsidR="001C1D30">
        <w:t>) is a very complete diffusion-based model</w:t>
      </w:r>
      <w:r w:rsidR="00842C59">
        <w:t xml:space="preserve"> </w:t>
      </w:r>
      <w:r w:rsidR="00D053E8">
        <w:fldChar w:fldCharType="begin"/>
      </w:r>
      <w:r w:rsidR="00D053E8">
        <w:instrText xml:space="preserve"> ADDIN ZOTERO_ITEM CSL_CITATION {"citationID":"WZJDOleY","properties":{"formattedCitation":"(Xu et al., 2013)","plainCitation":"(Xu et al., 2013)","noteIndex":0},"citationItems":[{"id":156,"uris":["http://zotero.org/users/local/h6YJVYLe/items/BJEA498A"],"itemData":{"id":156,"type":"article-journal","abstract":"Adsorption is one of the widely used processes in the chemical industry environmental application. As compared to mathematical models proposed to describe batch adsorption in terms of isotherm and kinetic behavior, insufficient models are available to describe and predict fixed-bed or column adsorption, though the latter one is the main option in practical application. The present review first provides a brief summary on basic concepts and mathematic models to describe the mass transfer and isotherm behavior of batch adsorption, which dominate the column adsorption behavior in nature. Afterwards, the widely used models developed to predict the breakthrough curve, i.e., the general rate models, linear driving force (LDF) model, wave propagation theory model, constant pattern model, Clark model, Thomas model, Bohart-Adams model, Yoon-Nelson model, Wang model, Wolborska model, and modified dose-response model, are briefly introduced from the mechanism and mathematical viewpoint. Their basic characteristics, including the advantages and inherit shortcomings, are also discussed. This review could help those interested in column adsorption to reasonably choose or develop an accurate and convenient model for their study and practical application.","container-title":"Journal of Zhejiang University SCIENCE A","DOI":"10.1631/jzus.A1300029","ISSN":"1673-565X, 1862-1775","issue":"3","journalAbbreviation":"J. Zhejiang Univ. Sci. A","language":"en","page":"155-176","source":"DOI.org (Crossref)","title":"Mathematically modeling fixed-bed adsorption in aqueous systems","volume":"14","author":[{"family":"Xu","given":"Zhe"},{"family":"Cai","given":"Jian-guo"},{"family":"Pan","given":"Bing-cai"}],"issued":{"date-parts":[["2013",3]]}}}],"schema":"https://github.com/citation-style-language/schema/raw/master/csl-citation.json"} </w:instrText>
      </w:r>
      <w:r w:rsidR="00D053E8">
        <w:fldChar w:fldCharType="separate"/>
      </w:r>
      <w:r w:rsidR="00D053E8" w:rsidRPr="00D053E8">
        <w:rPr>
          <w:rFonts w:cs="Arial"/>
        </w:rPr>
        <w:t>(Xu et al., 2013)</w:t>
      </w:r>
      <w:r w:rsidR="00D053E8">
        <w:fldChar w:fldCharType="end"/>
      </w:r>
      <w:r w:rsidR="001C1D30">
        <w:t>.</w:t>
      </w:r>
      <w:r w:rsidR="00994105">
        <w:t xml:space="preserve"> It is also </w:t>
      </w:r>
      <w:r w:rsidR="00E80ACD">
        <w:t>called a</w:t>
      </w:r>
      <w:r w:rsidR="00994105">
        <w:t xml:space="preserve"> ‘general rate’ model </w:t>
      </w:r>
      <w:r w:rsidR="00971F85">
        <w:t>and</w:t>
      </w:r>
      <w:r w:rsidR="00E80ACD">
        <w:t xml:space="preserve"> classified as</w:t>
      </w:r>
      <w:r w:rsidR="00994105">
        <w:t xml:space="preserve"> mass transfer model.</w:t>
      </w:r>
      <w:r w:rsidR="00B44752">
        <w:t xml:space="preserve"> </w:t>
      </w:r>
      <w:r w:rsidR="00971F85">
        <w:t>Namely, t</w:t>
      </w:r>
      <w:r w:rsidR="004D5BF6">
        <w:t xml:space="preserve">his model </w:t>
      </w:r>
      <w:r w:rsidR="00BB17CB">
        <w:t xml:space="preserve">is able </w:t>
      </w:r>
      <w:r w:rsidR="00F4120C">
        <w:t>to describe</w:t>
      </w:r>
      <w:r w:rsidR="00BB17CB">
        <w:t xml:space="preserve"> mass transfer very well</w:t>
      </w:r>
      <w:r w:rsidR="007B35C7">
        <w:t xml:space="preserve"> and assume</w:t>
      </w:r>
      <w:r w:rsidR="009610F3">
        <w:t>s</w:t>
      </w:r>
      <w:r w:rsidR="007B35C7">
        <w:t xml:space="preserve"> that the adsorption reaction is instant.</w:t>
      </w:r>
      <w:r w:rsidR="00737873">
        <w:t xml:space="preserve"> </w:t>
      </w:r>
      <w:r w:rsidR="00451CD0">
        <w:t>It is</w:t>
      </w:r>
      <w:r w:rsidR="00737873">
        <w:t xml:space="preserve"> true that</w:t>
      </w:r>
      <w:r w:rsidR="0074375A">
        <w:t xml:space="preserve"> </w:t>
      </w:r>
      <w:r w:rsidR="00DD4A71">
        <w:t xml:space="preserve">in porous materials like GAC, the adsorption of micropollutants is typically rate-limited </w:t>
      </w:r>
      <w:r w:rsidR="008960D6">
        <w:t xml:space="preserve">by </w:t>
      </w:r>
      <w:r w:rsidR="00451CD0">
        <w:t xml:space="preserve">the </w:t>
      </w:r>
      <w:r w:rsidR="008960D6">
        <w:t>intraparticle diffusion</w:t>
      </w:r>
      <w:r w:rsidR="00451CD0">
        <w:t xml:space="preserve"> step</w:t>
      </w:r>
      <w:r w:rsidR="008960D6">
        <w:t xml:space="preserve"> and not by the adsorption</w:t>
      </w:r>
      <w:r w:rsidR="007D0C0A">
        <w:t xml:space="preserve"> </w:t>
      </w:r>
      <w:r w:rsidR="008960D6">
        <w:t>reaction</w:t>
      </w:r>
      <w:r w:rsidR="00451CD0">
        <w:t xml:space="preserve"> step</w:t>
      </w:r>
      <w:r w:rsidR="007D0C0A">
        <w:t>.</w:t>
      </w:r>
      <w:r w:rsidR="009E44E0">
        <w:t xml:space="preserve"> The fact that the PSDM includes </w:t>
      </w:r>
      <w:r w:rsidR="00EE2AFD">
        <w:t>a combination of all mass transfer resistances</w:t>
      </w:r>
      <w:r w:rsidR="001E77D7">
        <w:t>:</w:t>
      </w:r>
      <w:r w:rsidR="00EE2AFD">
        <w:t xml:space="preserve"> external, fluid film, pore </w:t>
      </w:r>
      <w:r w:rsidR="001E77D7">
        <w:t xml:space="preserve">(macropore) </w:t>
      </w:r>
      <w:r w:rsidR="00EE2AFD">
        <w:t>and surface</w:t>
      </w:r>
      <w:r w:rsidR="001E77D7">
        <w:t xml:space="preserve"> (micropore) diffusion, makes the model very interesting for adsorption of various micropollutants onto GAC </w:t>
      </w:r>
      <w:r w:rsidR="00D01686">
        <w:fldChar w:fldCharType="begin"/>
      </w:r>
      <w:r w:rsidR="00D01686">
        <w:instrText xml:space="preserve"> ADDIN ZOTERO_ITEM CSL_CITATION {"citationID":"xtc0F5aP","properties":{"formattedCitation":"(Inglezakis et al., 2019)","plainCitation":"(Inglezakis et al., 2019)","noteIndex":0},"citationItems":[{"id":71,"uris":["http://zotero.org/users/local/h6YJVYLe/items/ZK9IEMIV"],"itemData":{"id":71,"type":"article-journal","abstract":"Adsorption and ion exchange phenomena are encountered in several separation processes, which in turn, are of vital importance across various industries. Although the literature on adsorption kinetics modeling is rich, the majority of the models employed are empirical, based on chemical reaction kinetics or oversimpliﬁed versions of diﬀusion models. In this paper, the ﬁfteen most popular simpliﬁed adsorption kinetics equations are presented and discussed. A new versatile variable-diﬀusivity two-phase homogeneous diﬀusion model is presented and used to evaluate the analytical adsorption models. Aspects of ion exchange kinetics are also addressed.","container-title":"Journal of Hazardous Materials","DOI":"10.1016/j.jhazmat.2018.12.023","ISSN":"03043894","journalAbbreviation":"Journal of Hazardous Materials","language":"en","page":"224-245","source":"DOI.org (Crossref)","title":"Variable diffusivity homogeneous surface diffusion model and analysis of merits and fallacies of simplified adsorption kinetics equations","volume":"367","author":[{"family":"Inglezakis","given":"V.J."},{"family":"Fyrillas","given":"M.M."},{"family":"Park","given":"J."}],"issued":{"date-parts":[["2019",4]]}}}],"schema":"https://github.com/citation-style-language/schema/raw/master/csl-citation.json"} </w:instrText>
      </w:r>
      <w:r w:rsidR="00D01686">
        <w:fldChar w:fldCharType="separate"/>
      </w:r>
      <w:r w:rsidR="00D01686" w:rsidRPr="00D01686">
        <w:rPr>
          <w:rFonts w:cs="Arial"/>
        </w:rPr>
        <w:t>(Inglezakis et al., 2019)</w:t>
      </w:r>
      <w:r w:rsidR="00D01686">
        <w:fldChar w:fldCharType="end"/>
      </w:r>
      <w:r w:rsidR="00D01686">
        <w:t>.</w:t>
      </w:r>
      <w:r w:rsidR="00A322E8">
        <w:t xml:space="preserve"> From </w:t>
      </w:r>
      <w:r w:rsidR="00A71854">
        <w:t xml:space="preserve">the earlier discussed </w:t>
      </w:r>
      <w:r w:rsidR="00BB5E7F">
        <w:t>four</w:t>
      </w:r>
      <w:r w:rsidR="00A71854">
        <w:t xml:space="preserve"> </w:t>
      </w:r>
      <w:r w:rsidR="0099074D">
        <w:t>possibly rate-limiting</w:t>
      </w:r>
      <w:r w:rsidR="002D7917">
        <w:t xml:space="preserve"> </w:t>
      </w:r>
      <w:r w:rsidR="00BB5E7F">
        <w:t>steps</w:t>
      </w:r>
      <w:r w:rsidR="00915D7E">
        <w:t xml:space="preserve"> </w:t>
      </w:r>
      <w:r w:rsidR="002D7917">
        <w:t>in an adsorption column, the ones that are included in the model are marked green.</w:t>
      </w:r>
      <w:r w:rsidR="0059434C">
        <w:t xml:space="preserve"> It is called a multi-phase model because it takes into account </w:t>
      </w:r>
      <w:r w:rsidR="001977AD">
        <w:t xml:space="preserve">multiple types of diffusion: film, pore and surface diffusion </w:t>
      </w:r>
      <w:r w:rsidR="001977AD">
        <w:fldChar w:fldCharType="begin"/>
      </w:r>
      <w:r w:rsidR="001977AD">
        <w:instrText xml:space="preserve"> ADDIN ZOTERO_ITEM CSL_CITATION {"citationID":"HaITHG6v","properties":{"formattedCitation":"(S. Sharma et al., 2023)","plainCitation":"(S. Sharma et al., 2023)","noteIndex":0},"citationItems":[{"id":50,"uris":["http://zotero.org/users/local/h6YJVYLe/items/UL9JG7YD"],"itemData":{"id":50,"type":"article-journal","abstract":"We present the RUPTURA code (https://github.com/iraspa/ruptura) as a free and open-source software package (MIT license) for (1) the simulation of gas adsorption breakthrough curves, (2) mixture prediction using methods like the Ideal Adsorption Solution Theory (IAST), segregated-IAST and explicit isotherm models, and (3) ﬁtting of isotherm models on computed or measured adsorption isotherm data. The combination with the RASPA software enables computation of breakthrough curves directly from adsorption simulations in the grand-canonical ensemble. RUPTURA and RASPA have similar input styles. IAST is implemented near machine precision but we also provide several explicit mixture prediction methods that are non-iterative and potentially faster than IAST. The code supports a wide variety of isotherm models like Langmuir, Anti-Langmuir, BET, Henry, Freundlich, Sips, LangmuirFreundlich, Redlich-Peterson, Toth, Unilan, O’Brian &amp; Myers, Asymptotic Temkin, and Bingel &amp; Walton. The isotherm model parameters can easily be obtained by the ﬁtting module. Breakthrough plots and animations of the column properties are automatically generated. In addition to highlighting the code, we also review all the developed techniques from literature for mixture prediction, breakthrough simulations, and isotherm model ﬁtting, and provide a tutorial discussing the workﬂows.","container-title":"Molecular Simulation","DOI":"10.1080/08927022.2023.2202757","ISSN":"0892-7022, 1029-0435","issue":"9","journalAbbreviation":"Molecular Simulation","language":"en","page":"893-953","source":"DOI.org (Crossref)","title":"RUPTURA: simulation code for breakthrough, ideal adsorption solution theory computations, and fitting of isotherm models","title-short":"RUPTURA","volume":"49","author":[{"family":"Sharma","given":"Shrinjay"},{"family":"Balestra","given":"Salvador R. G."},{"family":"Baur","given":"Richard"},{"family":"Agarwal","given":"Umang"},{"family":"Zuidema","given":"Erik"},{"family":"Rigutto","given":"Marcello S."},{"family":"Calero","given":"Sofia"},{"family":"Vlugt","given":"Thijs J. H."},{"family":"Dubbeldam","given":"David"}],"issued":{"date-parts":[["2023",6,13]]}}}],"schema":"https://github.com/citation-style-language/schema/raw/master/csl-citation.json"} </w:instrText>
      </w:r>
      <w:r w:rsidR="001977AD">
        <w:fldChar w:fldCharType="separate"/>
      </w:r>
      <w:r w:rsidR="001977AD" w:rsidRPr="001977AD">
        <w:rPr>
          <w:rFonts w:cs="Arial"/>
        </w:rPr>
        <w:t>(S. Sharma et al., 2023)</w:t>
      </w:r>
      <w:r w:rsidR="001977AD">
        <w:fldChar w:fldCharType="end"/>
      </w:r>
      <w:r w:rsidR="009024E1">
        <w:t>.</w:t>
      </w:r>
    </w:p>
    <w:p w14:paraId="715EE5CE" w14:textId="77777777" w:rsidR="00F00C6C" w:rsidRDefault="00F00C6C" w:rsidP="00DD4A71">
      <w:pPr>
        <w:jc w:val="both"/>
      </w:pPr>
    </w:p>
    <w:p w14:paraId="37BEFA56" w14:textId="24210A2F" w:rsidR="00D01686" w:rsidRDefault="00D01686" w:rsidP="00D01686">
      <w:pPr>
        <w:pStyle w:val="ListParagraph"/>
        <w:numPr>
          <w:ilvl w:val="0"/>
          <w:numId w:val="32"/>
        </w:numPr>
        <w:jc w:val="both"/>
      </w:pPr>
      <w:r w:rsidRPr="002D7917">
        <w:rPr>
          <w:b/>
          <w:bCs/>
          <w:color w:val="70AD47" w:themeColor="accent6"/>
        </w:rPr>
        <w:t>Liquid phase mass transfer</w:t>
      </w:r>
    </w:p>
    <w:p w14:paraId="3496741C" w14:textId="06D24002" w:rsidR="00D01686" w:rsidRPr="002D7917" w:rsidRDefault="00D01686" w:rsidP="00D01686">
      <w:pPr>
        <w:pStyle w:val="ListParagraph"/>
        <w:numPr>
          <w:ilvl w:val="0"/>
          <w:numId w:val="32"/>
        </w:numPr>
        <w:jc w:val="both"/>
        <w:rPr>
          <w:color w:val="70AD47" w:themeColor="accent6"/>
        </w:rPr>
      </w:pPr>
      <w:r w:rsidRPr="002D7917">
        <w:rPr>
          <w:b/>
          <w:bCs/>
          <w:color w:val="70AD47" w:themeColor="accent6"/>
        </w:rPr>
        <w:t>External film diffusion</w:t>
      </w:r>
    </w:p>
    <w:p w14:paraId="66221A8F" w14:textId="6F234B91" w:rsidR="00F75F2C" w:rsidRDefault="00D01686" w:rsidP="00F75F2C">
      <w:pPr>
        <w:pStyle w:val="ListParagraph"/>
        <w:numPr>
          <w:ilvl w:val="0"/>
          <w:numId w:val="32"/>
        </w:numPr>
        <w:jc w:val="both"/>
        <w:rPr>
          <w:color w:val="70AD47" w:themeColor="accent6"/>
        </w:rPr>
      </w:pPr>
      <w:r w:rsidRPr="002D7917">
        <w:rPr>
          <w:b/>
          <w:bCs/>
          <w:color w:val="70AD47" w:themeColor="accent6"/>
        </w:rPr>
        <w:t>Intraparticle diffusion</w:t>
      </w:r>
      <w:r w:rsidR="00F541B3" w:rsidRPr="002D7917">
        <w:rPr>
          <w:color w:val="70AD47" w:themeColor="accent6"/>
        </w:rPr>
        <w:t xml:space="preserve">: </w:t>
      </w:r>
      <w:r w:rsidRPr="002D7917">
        <w:rPr>
          <w:b/>
          <w:bCs/>
          <w:color w:val="70AD47" w:themeColor="accent6"/>
        </w:rPr>
        <w:t>Pore diffusion</w:t>
      </w:r>
      <w:r w:rsidR="00F541B3" w:rsidRPr="002D7917">
        <w:rPr>
          <w:b/>
          <w:bCs/>
          <w:color w:val="70AD47" w:themeColor="accent6"/>
        </w:rPr>
        <w:t xml:space="preserve"> and </w:t>
      </w:r>
      <w:r w:rsidRPr="002D7917">
        <w:rPr>
          <w:b/>
          <w:bCs/>
          <w:color w:val="70AD47" w:themeColor="accent6"/>
        </w:rPr>
        <w:t>Surface diffusion</w:t>
      </w:r>
      <w:r w:rsidRPr="002D7917">
        <w:rPr>
          <w:color w:val="70AD47" w:themeColor="accent6"/>
        </w:rPr>
        <w:t xml:space="preserve"> </w:t>
      </w:r>
    </w:p>
    <w:p w14:paraId="78B10663" w14:textId="29085478" w:rsidR="00864BE9" w:rsidRPr="002D7917" w:rsidRDefault="00DD4849" w:rsidP="00BB5E7F">
      <w:pPr>
        <w:pStyle w:val="ListParagraph"/>
        <w:jc w:val="both"/>
        <w:rPr>
          <w:color w:val="70AD47" w:themeColor="accent6"/>
        </w:rPr>
      </w:pPr>
      <w:r w:rsidRPr="002D7917">
        <w:rPr>
          <w:b/>
          <w:bCs/>
          <w:color w:val="70AD47" w:themeColor="accent6"/>
        </w:rPr>
        <w:t xml:space="preserve">The </w:t>
      </w:r>
      <w:r w:rsidR="00A127FD">
        <w:rPr>
          <w:b/>
          <w:bCs/>
          <w:color w:val="70AD47" w:themeColor="accent6"/>
        </w:rPr>
        <w:t>i</w:t>
      </w:r>
      <w:r w:rsidR="00864BE9" w:rsidRPr="002D7917">
        <w:rPr>
          <w:b/>
          <w:bCs/>
          <w:color w:val="70AD47" w:themeColor="accent6"/>
        </w:rPr>
        <w:t>sotherm</w:t>
      </w:r>
    </w:p>
    <w:p w14:paraId="512BC376" w14:textId="435D0366" w:rsidR="00383FA2" w:rsidRPr="00027F9E" w:rsidRDefault="00D01686" w:rsidP="00F00C6C">
      <w:pPr>
        <w:pStyle w:val="ListParagraph"/>
        <w:numPr>
          <w:ilvl w:val="0"/>
          <w:numId w:val="32"/>
        </w:numPr>
        <w:jc w:val="both"/>
      </w:pPr>
      <w:r w:rsidRPr="00027F9E">
        <w:t>The adsorption- desorption reaction</w:t>
      </w:r>
    </w:p>
    <w:p w14:paraId="144AE9E4" w14:textId="2209989F" w:rsidR="00857FDA" w:rsidRDefault="00857FDA">
      <w:pPr>
        <w:spacing w:after="160" w:line="2" w:lineRule="auto"/>
        <w:rPr>
          <w:noProof/>
        </w:rPr>
      </w:pPr>
      <w:r>
        <w:rPr>
          <w:noProof/>
        </w:rPr>
        <w:br w:type="page"/>
      </w:r>
    </w:p>
    <w:p w14:paraId="043FC413" w14:textId="342AB98B" w:rsidR="002B4FA0" w:rsidRDefault="00C1736C" w:rsidP="00BD6E81">
      <w:pPr>
        <w:jc w:val="both"/>
        <w:rPr>
          <w:noProof/>
        </w:rPr>
      </w:pPr>
      <w:r>
        <w:rPr>
          <w:noProof/>
        </w:rPr>
        <w:lastRenderedPageBreak/>
        <w:t xml:space="preserve">(1) </w:t>
      </w:r>
      <w:r w:rsidR="002E5F02">
        <w:rPr>
          <w:noProof/>
        </w:rPr>
        <w:t>Liquid phase mass transfer</w:t>
      </w:r>
      <w:r w:rsidR="00BD6E81">
        <w:rPr>
          <w:noProof/>
        </w:rPr>
        <w:t>.</w:t>
      </w:r>
      <w:r w:rsidR="002F37E0">
        <w:rPr>
          <w:noProof/>
        </w:rPr>
        <w:t xml:space="preserve"> Solutes can move through the column in axial or radial direction</w:t>
      </w:r>
      <w:r w:rsidR="009F4265">
        <w:rPr>
          <w:noProof/>
        </w:rPr>
        <w:t xml:space="preserve">. However, as the length of the column is typically larger and radial velocities are rather small, only axial movement can be considered. </w:t>
      </w:r>
      <w:r w:rsidR="00F43278">
        <w:rPr>
          <w:noProof/>
        </w:rPr>
        <w:t xml:space="preserve">It is then assumed that the cross-sections are homogeneous. </w:t>
      </w:r>
      <w:r w:rsidR="00B66B26">
        <w:rPr>
          <w:noProof/>
        </w:rPr>
        <w:t xml:space="preserve">A macrosopic mass conservation equation is required to </w:t>
      </w:r>
      <w:r w:rsidR="0091573C">
        <w:rPr>
          <w:noProof/>
        </w:rPr>
        <w:t xml:space="preserve">include variations in the column in z-direction. These variations are: </w:t>
      </w:r>
      <w:r w:rsidR="00937BA3">
        <w:rPr>
          <w:noProof/>
        </w:rPr>
        <w:t>concentration of adsorbed adsorbate q, concentration of the bulk solution C, distance to inlet z, superficial velocity u and axial dispersion coefficient D</w:t>
      </w:r>
      <w:r w:rsidR="00937BA3" w:rsidRPr="00566291">
        <w:rPr>
          <w:noProof/>
          <w:vertAlign w:val="subscript"/>
        </w:rPr>
        <w:t>z</w:t>
      </w:r>
      <w:r w:rsidR="00937BA3">
        <w:rPr>
          <w:noProof/>
        </w:rPr>
        <w:t xml:space="preserve"> </w:t>
      </w:r>
      <w:r w:rsidR="00745D39">
        <w:rPr>
          <w:noProof/>
        </w:rPr>
        <w:fldChar w:fldCharType="begin"/>
      </w:r>
      <w:r w:rsidR="00745D39">
        <w:rPr>
          <w:noProof/>
        </w:rPr>
        <w:instrText xml:space="preserve"> ADDIN ZOTERO_ITEM CSL_CITATION {"citationID":"jhdAC0dQ","properties":{"formattedCitation":"(Xu et al., 2013)","plainCitation":"(Xu et al., 2013)","noteIndex":0},"citationItems":[{"id":156,"uris":["http://zotero.org/users/local/h6YJVYLe/items/BJEA498A"],"itemData":{"id":156,"type":"article-journal","abstract":"Adsorption is one of the widely used processes in the chemical industry environmental application. As compared to mathematical models proposed to describe batch adsorption in terms of isotherm and kinetic behavior, insufficient models are available to describe and predict fixed-bed or column adsorption, though the latter one is the main option in practical application. The present review first provides a brief summary on basic concepts and mathematic models to describe the mass transfer and isotherm behavior of batch adsorption, which dominate the column adsorption behavior in nature. Afterwards, the widely used models developed to predict the breakthrough curve, i.e., the general rate models, linear driving force (LDF) model, wave propagation theory model, constant pattern model, Clark model, Thomas model, Bohart-Adams model, Yoon-Nelson model, Wang model, Wolborska model, and modified dose-response model, are briefly introduced from the mechanism and mathematical viewpoint. Their basic characteristics, including the advantages and inherit shortcomings, are also discussed. This review could help those interested in column adsorption to reasonably choose or develop an accurate and convenient model for their study and practical application.","container-title":"Journal of Zhejiang University SCIENCE A","DOI":"10.1631/jzus.A1300029","ISSN":"1673-565X, 1862-1775","issue":"3","journalAbbreviation":"J. Zhejiang Univ. Sci. A","language":"en","page":"155-176","source":"DOI.org (Crossref)","title":"Mathematically modeling fixed-bed adsorption in aqueous systems","volume":"14","author":[{"family":"Xu","given":"Zhe"},{"family":"Cai","given":"Jian-guo"},{"family":"Pan","given":"Bing-cai"}],"issued":{"date-parts":[["2013",3]]}}}],"schema":"https://github.com/citation-style-language/schema/raw/master/csl-citation.json"} </w:instrText>
      </w:r>
      <w:r w:rsidR="00745D39">
        <w:rPr>
          <w:noProof/>
        </w:rPr>
        <w:fldChar w:fldCharType="separate"/>
      </w:r>
      <w:r w:rsidR="00745D39" w:rsidRPr="00566291">
        <w:rPr>
          <w:rFonts w:cs="Arial"/>
        </w:rPr>
        <w:t>(Xu et al., 2013)</w:t>
      </w:r>
      <w:r w:rsidR="00745D39">
        <w:rPr>
          <w:noProof/>
        </w:rPr>
        <w:fldChar w:fldCharType="end"/>
      </w:r>
      <w:r w:rsidR="004A1A59">
        <w:rPr>
          <w:noProof/>
        </w:rPr>
        <w:t>. The variations are included in</w:t>
      </w:r>
      <w:r w:rsidR="000F6A0D">
        <w:rPr>
          <w:noProof/>
        </w:rPr>
        <w:t xml:space="preserve"> the</w:t>
      </w:r>
      <w:r w:rsidR="0054174D">
        <w:rPr>
          <w:noProof/>
        </w:rPr>
        <w:t xml:space="preserve"> </w:t>
      </w:r>
      <w:r w:rsidR="0054174D" w:rsidRPr="00E96D2A">
        <w:rPr>
          <w:noProof/>
        </w:rPr>
        <w:t>differential</w:t>
      </w:r>
      <w:r w:rsidR="000F6A0D" w:rsidRPr="00E96D2A">
        <w:rPr>
          <w:noProof/>
        </w:rPr>
        <w:t xml:space="preserve"> mass balance</w:t>
      </w:r>
      <w:r w:rsidR="004A1A59" w:rsidRPr="00E96D2A">
        <w:rPr>
          <w:noProof/>
        </w:rPr>
        <w:t xml:space="preserve"> equation</w:t>
      </w:r>
      <w:r w:rsidR="00526450">
        <w:rPr>
          <w:noProof/>
        </w:rPr>
        <w:t xml:space="preserve"> </w:t>
      </w:r>
      <w:r w:rsidR="00526450" w:rsidRPr="00566291">
        <w:rPr>
          <w:b/>
          <w:bCs/>
          <w:noProof/>
        </w:rPr>
        <w:fldChar w:fldCharType="begin"/>
      </w:r>
      <w:r w:rsidR="00526450" w:rsidRPr="00566291">
        <w:rPr>
          <w:b/>
          <w:bCs/>
          <w:noProof/>
        </w:rPr>
        <w:instrText xml:space="preserve"> REF _Ref163814620 \h  \* MERGEFORMAT </w:instrText>
      </w:r>
      <w:r w:rsidR="00526450" w:rsidRPr="00566291">
        <w:rPr>
          <w:b/>
          <w:bCs/>
          <w:noProof/>
        </w:rPr>
      </w:r>
      <w:r w:rsidR="00526450" w:rsidRPr="00566291">
        <w:rPr>
          <w:b/>
          <w:bCs/>
          <w:noProof/>
        </w:rPr>
        <w:fldChar w:fldCharType="separate"/>
      </w:r>
      <w:r w:rsidR="00843CB6" w:rsidRPr="00843CB6">
        <w:rPr>
          <w:b/>
          <w:bCs/>
        </w:rPr>
        <w:t>(</w:t>
      </w:r>
      <w:r w:rsidR="00843CB6" w:rsidRPr="00843CB6">
        <w:rPr>
          <w:b/>
          <w:bCs/>
          <w:noProof/>
        </w:rPr>
        <w:t>5</w:t>
      </w:r>
      <w:r w:rsidR="00843CB6" w:rsidRPr="00843CB6">
        <w:rPr>
          <w:b/>
          <w:bCs/>
        </w:rPr>
        <w:t>)</w:t>
      </w:r>
      <w:r w:rsidR="00526450" w:rsidRPr="00566291">
        <w:rPr>
          <w:b/>
          <w:bCs/>
          <w:noProof/>
        </w:rPr>
        <w:fldChar w:fldCharType="end"/>
      </w:r>
      <w:r w:rsidR="00526450">
        <w:rPr>
          <w:noProof/>
        </w:rPr>
        <w:t>.</w:t>
      </w:r>
    </w:p>
    <w:p w14:paraId="0AA31221" w14:textId="77777777" w:rsidR="00377E7B" w:rsidRDefault="00377E7B" w:rsidP="00EA4D2B">
      <w:pPr>
        <w:rPr>
          <w:noProof/>
        </w:rPr>
      </w:pPr>
    </w:p>
    <w:p w14:paraId="033D3269" w14:textId="754A667E" w:rsidR="004A1A59" w:rsidRPr="0070645C" w:rsidRDefault="00000000" w:rsidP="004A1A59">
      <w:pPr>
        <w:keepNext/>
        <w:jc w:val="both"/>
        <w:rPr>
          <w:rFonts w:eastAsiaTheme="minorEastAsia"/>
          <w:noProof/>
        </w:rPr>
      </w:pPr>
      <m:oMathPara>
        <m:oMath>
          <m:sSub>
            <m:sSubPr>
              <m:ctrlPr>
                <w:rPr>
                  <w:rFonts w:ascii="Cambria Math" w:hAnsi="Cambria Math"/>
                  <w:i/>
                  <w:noProof/>
                </w:rPr>
              </m:ctrlPr>
            </m:sSubPr>
            <m:e>
              <m:r>
                <w:rPr>
                  <w:rFonts w:ascii="Cambria Math" w:hAnsi="Cambria Math"/>
                  <w:noProof/>
                </w:rPr>
                <m:t>ε</m:t>
              </m:r>
            </m:e>
            <m:sub>
              <m:r>
                <w:rPr>
                  <w:rFonts w:ascii="Cambria Math" w:hAnsi="Cambria Math"/>
                  <w:noProof/>
                </w:rPr>
                <m:t>b</m:t>
              </m:r>
            </m:sub>
          </m:sSub>
          <m:f>
            <m:fPr>
              <m:ctrlPr>
                <w:rPr>
                  <w:rFonts w:ascii="Cambria Math" w:hAnsi="Cambria Math"/>
                  <w:i/>
                  <w:noProof/>
                </w:rPr>
              </m:ctrlPr>
            </m:fPr>
            <m:num>
              <m:r>
                <w:rPr>
                  <w:rFonts w:ascii="Cambria Math" w:hAnsi="Cambria Math"/>
                  <w:noProof/>
                </w:rPr>
                <m:t>∂C</m:t>
              </m:r>
            </m:num>
            <m:den>
              <m:r>
                <w:rPr>
                  <w:rFonts w:ascii="Cambria Math" w:hAnsi="Cambria Math"/>
                  <w:noProof/>
                </w:rPr>
                <m:t>∂t</m:t>
              </m:r>
            </m:den>
          </m:f>
          <m:r>
            <w:rPr>
              <w:rFonts w:ascii="Cambria Math" w:hAnsi="Cambria Math"/>
              <w:noProof/>
            </w:rPr>
            <m:t>+u</m:t>
          </m:r>
          <m:f>
            <m:fPr>
              <m:ctrlPr>
                <w:rPr>
                  <w:rFonts w:ascii="Cambria Math" w:hAnsi="Cambria Math"/>
                  <w:i/>
                  <w:noProof/>
                </w:rPr>
              </m:ctrlPr>
            </m:fPr>
            <m:num>
              <m:r>
                <w:rPr>
                  <w:rFonts w:ascii="Cambria Math" w:hAnsi="Cambria Math"/>
                  <w:noProof/>
                </w:rPr>
                <m:t>∂C</m:t>
              </m:r>
            </m:num>
            <m:den>
              <m:r>
                <w:rPr>
                  <w:rFonts w:ascii="Cambria Math" w:hAnsi="Cambria Math"/>
                  <w:noProof/>
                </w:rPr>
                <m:t>∂z</m:t>
              </m:r>
            </m:den>
          </m:f>
          <m:r>
            <w:rPr>
              <w:rFonts w:ascii="Cambria Math" w:hAnsi="Cambria Math"/>
              <w:noProof/>
            </w:rPr>
            <m:t>+</m:t>
          </m:r>
          <m:d>
            <m:dPr>
              <m:ctrlPr>
                <w:rPr>
                  <w:rFonts w:ascii="Cambria Math" w:hAnsi="Cambria Math"/>
                  <w:i/>
                  <w:noProof/>
                </w:rPr>
              </m:ctrlPr>
            </m:dPr>
            <m:e>
              <m:r>
                <w:rPr>
                  <w:rFonts w:ascii="Cambria Math" w:hAnsi="Cambria Math"/>
                  <w:noProof/>
                </w:rPr>
                <m:t>1-</m:t>
              </m:r>
              <m:sSub>
                <m:sSubPr>
                  <m:ctrlPr>
                    <w:rPr>
                      <w:rFonts w:ascii="Cambria Math" w:hAnsi="Cambria Math"/>
                      <w:i/>
                      <w:noProof/>
                    </w:rPr>
                  </m:ctrlPr>
                </m:sSubPr>
                <m:e>
                  <m:r>
                    <w:rPr>
                      <w:rFonts w:ascii="Cambria Math" w:hAnsi="Cambria Math"/>
                      <w:noProof/>
                    </w:rPr>
                    <m:t>ε</m:t>
                  </m:r>
                </m:e>
                <m:sub>
                  <m:r>
                    <w:rPr>
                      <w:rFonts w:ascii="Cambria Math" w:hAnsi="Cambria Math"/>
                      <w:noProof/>
                    </w:rPr>
                    <m:t>b</m:t>
                  </m:r>
                </m:sub>
              </m:sSub>
            </m:e>
          </m:d>
          <m:sSub>
            <m:sSubPr>
              <m:ctrlPr>
                <w:rPr>
                  <w:rFonts w:ascii="Cambria Math" w:hAnsi="Cambria Math"/>
                  <w:i/>
                  <w:noProof/>
                </w:rPr>
              </m:ctrlPr>
            </m:sSubPr>
            <m:e>
              <m:r>
                <w:rPr>
                  <w:rFonts w:ascii="Cambria Math" w:hAnsi="Cambria Math"/>
                  <w:noProof/>
                </w:rPr>
                <m:t>ρ</m:t>
              </m:r>
            </m:e>
            <m:sub>
              <m:r>
                <w:rPr>
                  <w:rFonts w:ascii="Cambria Math" w:hAnsi="Cambria Math"/>
                  <w:noProof/>
                </w:rPr>
                <m:t>b</m:t>
              </m:r>
            </m:sub>
          </m:sSub>
          <m:f>
            <m:fPr>
              <m:ctrlPr>
                <w:rPr>
                  <w:rFonts w:ascii="Cambria Math" w:hAnsi="Cambria Math"/>
                  <w:i/>
                  <w:noProof/>
                </w:rPr>
              </m:ctrlPr>
            </m:fPr>
            <m:num>
              <m:r>
                <w:rPr>
                  <w:rFonts w:ascii="Cambria Math" w:hAnsi="Cambria Math"/>
                  <w:noProof/>
                </w:rPr>
                <m:t>∂q</m:t>
              </m:r>
            </m:num>
            <m:den>
              <m:r>
                <w:rPr>
                  <w:rFonts w:ascii="Cambria Math" w:hAnsi="Cambria Math"/>
                  <w:noProof/>
                </w:rPr>
                <m:t>∂t</m:t>
              </m:r>
            </m:den>
          </m:f>
          <m:r>
            <w:rPr>
              <w:rFonts w:ascii="Cambria Math" w:hAnsi="Cambria Math"/>
              <w:noProof/>
            </w:rPr>
            <m:t>=</m:t>
          </m:r>
          <m:sSub>
            <m:sSubPr>
              <m:ctrlPr>
                <w:rPr>
                  <w:rFonts w:ascii="Cambria Math" w:hAnsi="Cambria Math"/>
                  <w:i/>
                  <w:noProof/>
                </w:rPr>
              </m:ctrlPr>
            </m:sSubPr>
            <m:e>
              <m:r>
                <w:rPr>
                  <w:rFonts w:ascii="Cambria Math" w:hAnsi="Cambria Math"/>
                  <w:noProof/>
                </w:rPr>
                <m:t>D</m:t>
              </m:r>
            </m:e>
            <m:sub>
              <m:r>
                <w:rPr>
                  <w:rFonts w:ascii="Cambria Math" w:hAnsi="Cambria Math"/>
                  <w:noProof/>
                </w:rPr>
                <m:t>z</m:t>
              </m:r>
            </m:sub>
          </m:sSub>
          <m:f>
            <m:fPr>
              <m:ctrlPr>
                <w:rPr>
                  <w:rFonts w:ascii="Cambria Math" w:hAnsi="Cambria Math"/>
                  <w:i/>
                  <w:noProof/>
                </w:rPr>
              </m:ctrlPr>
            </m:fPr>
            <m:num>
              <m:sSup>
                <m:sSupPr>
                  <m:ctrlPr>
                    <w:rPr>
                      <w:rFonts w:ascii="Cambria Math" w:hAnsi="Cambria Math"/>
                      <w:i/>
                      <w:noProof/>
                    </w:rPr>
                  </m:ctrlPr>
                </m:sSupPr>
                <m:e>
                  <m:r>
                    <w:rPr>
                      <w:rFonts w:ascii="Cambria Math" w:hAnsi="Cambria Math"/>
                      <w:noProof/>
                    </w:rPr>
                    <m:t>∂</m:t>
                  </m:r>
                </m:e>
                <m:sup>
                  <m:r>
                    <w:rPr>
                      <w:rFonts w:ascii="Cambria Math" w:hAnsi="Cambria Math"/>
                      <w:noProof/>
                    </w:rPr>
                    <m:t>2</m:t>
                  </m:r>
                </m:sup>
              </m:sSup>
              <m:r>
                <w:rPr>
                  <w:rFonts w:ascii="Cambria Math" w:hAnsi="Cambria Math"/>
                  <w:noProof/>
                </w:rPr>
                <m:t>C</m:t>
              </m:r>
            </m:num>
            <m:den>
              <m:r>
                <w:rPr>
                  <w:rFonts w:ascii="Cambria Math" w:hAnsi="Cambria Math"/>
                  <w:noProof/>
                </w:rPr>
                <m:t>∂</m:t>
              </m:r>
              <m:sSup>
                <m:sSupPr>
                  <m:ctrlPr>
                    <w:rPr>
                      <w:rFonts w:ascii="Cambria Math" w:hAnsi="Cambria Math"/>
                      <w:i/>
                      <w:noProof/>
                    </w:rPr>
                  </m:ctrlPr>
                </m:sSupPr>
                <m:e>
                  <m:r>
                    <w:rPr>
                      <w:rFonts w:ascii="Cambria Math" w:hAnsi="Cambria Math"/>
                      <w:noProof/>
                    </w:rPr>
                    <m:t>z</m:t>
                  </m:r>
                </m:e>
                <m:sup>
                  <m:r>
                    <w:rPr>
                      <w:rFonts w:ascii="Cambria Math" w:hAnsi="Cambria Math"/>
                      <w:noProof/>
                    </w:rPr>
                    <m:t>2</m:t>
                  </m:r>
                </m:sup>
              </m:sSup>
            </m:den>
          </m:f>
        </m:oMath>
      </m:oMathPara>
    </w:p>
    <w:p w14:paraId="0350D7C9" w14:textId="7C0478C7" w:rsidR="0070645C" w:rsidRPr="00BD6E81" w:rsidRDefault="00526450" w:rsidP="00526450">
      <w:pPr>
        <w:pStyle w:val="Caption"/>
        <w:jc w:val="right"/>
        <w:rPr>
          <w:b/>
          <w:bCs/>
          <w:i w:val="0"/>
          <w:iCs w:val="0"/>
          <w:noProof/>
          <w:lang w:val="nl-BE"/>
        </w:rPr>
      </w:pPr>
      <w:bookmarkStart w:id="76" w:name="_Ref163814620"/>
      <w:r w:rsidRPr="00BD6E81">
        <w:rPr>
          <w:b/>
          <w:bCs/>
          <w:i w:val="0"/>
          <w:iCs w:val="0"/>
          <w:lang w:val="nl-BE"/>
        </w:rPr>
        <w:t>(</w:t>
      </w:r>
      <w:r w:rsidRPr="00526450">
        <w:rPr>
          <w:b/>
          <w:bCs/>
          <w:i w:val="0"/>
          <w:iCs w:val="0"/>
        </w:rPr>
        <w:fldChar w:fldCharType="begin"/>
      </w:r>
      <w:r w:rsidRPr="00BD6E81">
        <w:rPr>
          <w:b/>
          <w:bCs/>
          <w:i w:val="0"/>
          <w:iCs w:val="0"/>
          <w:lang w:val="nl-BE"/>
        </w:rPr>
        <w:instrText xml:space="preserve"> SEQ ( \* ARABIC </w:instrText>
      </w:r>
      <w:r w:rsidRPr="00526450">
        <w:rPr>
          <w:b/>
          <w:bCs/>
          <w:i w:val="0"/>
          <w:iCs w:val="0"/>
        </w:rPr>
        <w:fldChar w:fldCharType="separate"/>
      </w:r>
      <w:r w:rsidR="00843CB6">
        <w:rPr>
          <w:b/>
          <w:bCs/>
          <w:i w:val="0"/>
          <w:iCs w:val="0"/>
          <w:noProof/>
          <w:lang w:val="nl-BE"/>
        </w:rPr>
        <w:t>5</w:t>
      </w:r>
      <w:r w:rsidRPr="00526450">
        <w:rPr>
          <w:b/>
          <w:bCs/>
          <w:i w:val="0"/>
          <w:iCs w:val="0"/>
        </w:rPr>
        <w:fldChar w:fldCharType="end"/>
      </w:r>
      <w:r w:rsidRPr="00BD6E81">
        <w:rPr>
          <w:b/>
          <w:bCs/>
          <w:i w:val="0"/>
          <w:iCs w:val="0"/>
          <w:lang w:val="nl-BE"/>
        </w:rPr>
        <w:t>)</w:t>
      </w:r>
      <w:bookmarkEnd w:id="76"/>
    </w:p>
    <w:p w14:paraId="5F2B7F4F" w14:textId="764257A1" w:rsidR="00D617AB" w:rsidRPr="00923303" w:rsidRDefault="00D617AB" w:rsidP="00D617AB">
      <w:pPr>
        <w:rPr>
          <w:lang w:val="nl-BE"/>
        </w:rPr>
      </w:pPr>
      <w:r w:rsidRPr="00923303">
        <w:rPr>
          <w:lang w:val="nl-BE"/>
        </w:rPr>
        <w:t>In which</w:t>
      </w:r>
      <w:r w:rsidR="00BD4139" w:rsidRPr="00923303">
        <w:rPr>
          <w:lang w:val="nl-BE"/>
        </w:rPr>
        <w:t xml:space="preserve"> </w:t>
      </w:r>
      <w:r w:rsidR="00BD4139">
        <w:fldChar w:fldCharType="begin"/>
      </w:r>
      <w:r w:rsidR="00BD4139" w:rsidRPr="00923303">
        <w:rPr>
          <w:lang w:val="nl-BE"/>
        </w:rPr>
        <w:instrText xml:space="preserve"> ADDIN ZOTERO_ITEM CSL_CITATION {"citationID":"STZgBpg2","properties":{"formattedCitation":"(Jarvie et al., 2005)","plainCitation":"(Jarvie et al., 2005)","noteIndex":0},"citationItems":[{"id":160,"uris":["http://zotero.org/users/local/h6YJVYLe/items/PXBF55SJ"],"itemData":{"id":160,"type":"article-journal","abstract":"Granular activated carbon (GAC) adsorption is an effective treatment technology for the removal of synthetic organic chemicals (SOCs) from drinking water supplies. This treatment process can be expensive if not properly designed. Application of mathematical models is an attractive method to evaluate the impact of process variables on process design and performance. Practical guidelines were developed to select an appropriate model framework and to estimate site-speci</w:instrText>
      </w:r>
      <w:r w:rsidR="00BD4139">
        <w:instrText>ﬁ</w:instrText>
      </w:r>
      <w:r w:rsidR="00BD4139" w:rsidRPr="00923303">
        <w:rPr>
          <w:lang w:val="nl-BE"/>
        </w:rPr>
        <w:instrText xml:space="preserve">c model parameters to predict GAC adsorber performance. Pilot plant and </w:instrText>
      </w:r>
      <w:r w:rsidR="00BD4139">
        <w:instrText>ﬁ</w:instrText>
      </w:r>
      <w:r w:rsidR="00BD4139" w:rsidRPr="00923303">
        <w:rPr>
          <w:lang w:val="nl-BE"/>
        </w:rPr>
        <w:instrText xml:space="preserve">eld-scale data from 11 different studies were utilized to investigate the effectiveness of this approach in predicting adsorber performance in the presence of background organic batter (BOM). These data represent surface and ground water sources from four different countries. The modeling approach was able to adequately describe </w:instrText>
      </w:r>
      <w:r w:rsidR="00BD4139">
        <w:instrText>ﬁ</w:instrText>
      </w:r>
      <w:r w:rsidR="00BD4139" w:rsidRPr="00923303">
        <w:rPr>
          <w:lang w:val="nl-BE"/>
        </w:rPr>
        <w:instrText xml:space="preserve">xed-bed adsorber performance for the purpose of determining the carbon usage rate and process design variables. This approach is more accurate at predicting bed life in the presence of BOM than the current methods commonly used by practicing engineers.","container-title":"Water Research","DOI":"10.1016/j.watres.2005.04.023","ISSN":"00431354","issue":"11","journalAbbreviation":"Water Research","language":"en","license":"https://www.elsevier.com/tdm/userlicense/1.0/","page":"2407-2421","source":"DOI.org (Crossref)","title":"Simulating the performance of fixed-bed granular activated carbon adsorbers: Removal of synthetic organic chemicals in the presence of background organic matter","title-short":"Simulating the performance of fixed-bed granular activated carbon adsorbers","volume":"39","author":[{"family":"Jarvie","given":"Michelle Edith"},{"family":"Hand","given":"David W"},{"family":"Bhuvendralingam","given":"Shanmugalingam"},{"family":"Crittenden","given":"John C"},{"family":"Hokanson","given":"Dave R"}],"issued":{"date-parts":[["2005",6]]}}}],"schema":"https://github.com/citation-style-language/schema/raw/master/csl-citation.json"} </w:instrText>
      </w:r>
      <w:r w:rsidR="00BD4139">
        <w:fldChar w:fldCharType="separate"/>
      </w:r>
      <w:r w:rsidR="00BD4139" w:rsidRPr="00923303">
        <w:rPr>
          <w:rFonts w:cs="Arial"/>
          <w:lang w:val="nl-BE"/>
        </w:rPr>
        <w:t>(Jarvie et al., 2005)</w:t>
      </w:r>
      <w:r w:rsidR="00BD4139">
        <w:fldChar w:fldCharType="end"/>
      </w:r>
      <w:r w:rsidRPr="00923303">
        <w:rPr>
          <w:lang w:val="nl-BE"/>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63"/>
        <w:gridCol w:w="2347"/>
      </w:tblGrid>
      <w:tr w:rsidR="00D617AB" w:rsidRPr="007C69CE" w14:paraId="7FFF817C" w14:textId="77777777" w:rsidTr="00991054">
        <w:tc>
          <w:tcPr>
            <w:tcW w:w="6663" w:type="dxa"/>
          </w:tcPr>
          <w:p w14:paraId="22BFECB7" w14:textId="1141BEFE" w:rsidR="00D617AB" w:rsidRPr="007C69CE" w:rsidRDefault="00000000" w:rsidP="00991054">
            <w:pPr>
              <w:pStyle w:val="ListParagraph"/>
              <w:numPr>
                <w:ilvl w:val="0"/>
                <w:numId w:val="10"/>
              </w:numPr>
            </w:pPr>
            <m:oMath>
              <m:sSub>
                <m:sSubPr>
                  <m:ctrlPr>
                    <w:rPr>
                      <w:rFonts w:ascii="Cambria Math" w:hAnsi="Cambria Math"/>
                      <w:i/>
                      <w:noProof/>
                    </w:rPr>
                  </m:ctrlPr>
                </m:sSubPr>
                <m:e>
                  <m:r>
                    <w:rPr>
                      <w:rFonts w:ascii="Cambria Math" w:hAnsi="Cambria Math"/>
                      <w:noProof/>
                    </w:rPr>
                    <m:t>ε</m:t>
                  </m:r>
                </m:e>
                <m:sub>
                  <m:r>
                    <w:rPr>
                      <w:rFonts w:ascii="Cambria Math" w:hAnsi="Cambria Math"/>
                      <w:noProof/>
                    </w:rPr>
                    <m:t>b</m:t>
                  </m:r>
                </m:sub>
              </m:sSub>
            </m:oMath>
            <w:r w:rsidR="00D617AB" w:rsidRPr="007C69CE">
              <w:rPr>
                <w:rFonts w:eastAsiaTheme="minorEastAsia"/>
              </w:rPr>
              <w:t xml:space="preserve"> = </w:t>
            </w:r>
            <w:r w:rsidR="00D617AB">
              <w:rPr>
                <w:rFonts w:eastAsiaTheme="minorEastAsia"/>
              </w:rPr>
              <w:t>bed porosity</w:t>
            </w:r>
            <w:r w:rsidR="00D05D5A">
              <w:rPr>
                <w:rFonts w:eastAsiaTheme="minorEastAsia"/>
              </w:rPr>
              <w:t xml:space="preserve"> or bed void fraction</w:t>
            </w:r>
          </w:p>
        </w:tc>
        <w:tc>
          <w:tcPr>
            <w:tcW w:w="2347" w:type="dxa"/>
          </w:tcPr>
          <w:p w14:paraId="37E8FB5A" w14:textId="77777777" w:rsidR="00D617AB" w:rsidRPr="007C69CE" w:rsidRDefault="00D617AB" w:rsidP="00991054">
            <w:r w:rsidRPr="007C69CE">
              <w:t>(-)</w:t>
            </w:r>
          </w:p>
        </w:tc>
      </w:tr>
      <w:tr w:rsidR="00D617AB" w:rsidRPr="007C69CE" w14:paraId="404FF454" w14:textId="77777777" w:rsidTr="00991054">
        <w:tc>
          <w:tcPr>
            <w:tcW w:w="6663" w:type="dxa"/>
          </w:tcPr>
          <w:p w14:paraId="0817716E" w14:textId="325F36D5" w:rsidR="00D617AB" w:rsidRPr="007C69CE" w:rsidRDefault="00000000" w:rsidP="00991054">
            <w:pPr>
              <w:pStyle w:val="ListParagraph"/>
              <w:numPr>
                <w:ilvl w:val="0"/>
                <w:numId w:val="10"/>
              </w:numPr>
            </w:pPr>
            <m:oMath>
              <m:sSub>
                <m:sSubPr>
                  <m:ctrlPr>
                    <w:rPr>
                      <w:rFonts w:ascii="Cambria Math" w:hAnsi="Cambria Math"/>
                      <w:i/>
                      <w:noProof/>
                    </w:rPr>
                  </m:ctrlPr>
                </m:sSubPr>
                <m:e>
                  <m:r>
                    <w:rPr>
                      <w:rFonts w:ascii="Cambria Math" w:hAnsi="Cambria Math"/>
                      <w:noProof/>
                    </w:rPr>
                    <m:t>ρ</m:t>
                  </m:r>
                </m:e>
                <m:sub>
                  <m:r>
                    <w:rPr>
                      <w:rFonts w:ascii="Cambria Math" w:hAnsi="Cambria Math"/>
                      <w:noProof/>
                    </w:rPr>
                    <m:t>b</m:t>
                  </m:r>
                </m:sub>
              </m:sSub>
            </m:oMath>
            <w:r w:rsidR="00D617AB" w:rsidRPr="007C69CE">
              <w:rPr>
                <w:rFonts w:eastAsiaTheme="minorEastAsia"/>
              </w:rPr>
              <w:t xml:space="preserve"> = </w:t>
            </w:r>
            <w:r w:rsidR="00755FA6">
              <w:rPr>
                <w:rFonts w:eastAsiaTheme="minorEastAsia"/>
              </w:rPr>
              <w:t>bed (adsorbent) density</w:t>
            </w:r>
          </w:p>
        </w:tc>
        <w:tc>
          <w:tcPr>
            <w:tcW w:w="2347" w:type="dxa"/>
          </w:tcPr>
          <w:p w14:paraId="06673459" w14:textId="4095C88B" w:rsidR="00D617AB" w:rsidRPr="007C69CE" w:rsidRDefault="00D617AB" w:rsidP="00991054">
            <w:r w:rsidRPr="007C69CE">
              <w:t>(g/</w:t>
            </w:r>
            <w:r w:rsidR="00475504">
              <w:t>cm</w:t>
            </w:r>
            <w:r w:rsidR="00475504" w:rsidRPr="00475504">
              <w:rPr>
                <w:vertAlign w:val="superscript"/>
              </w:rPr>
              <w:t>3</w:t>
            </w:r>
            <w:r w:rsidRPr="007C69CE">
              <w:t>)</w:t>
            </w:r>
          </w:p>
        </w:tc>
      </w:tr>
    </w:tbl>
    <w:p w14:paraId="7A820C24" w14:textId="77777777" w:rsidR="00EA3F56" w:rsidRDefault="00EA3F56" w:rsidP="00EA4D2B">
      <w:pPr>
        <w:rPr>
          <w:noProof/>
        </w:rPr>
      </w:pPr>
    </w:p>
    <w:p w14:paraId="4107BA6E" w14:textId="3E185876" w:rsidR="00EA3F56" w:rsidRDefault="00EA3F56" w:rsidP="00FC662B">
      <w:pPr>
        <w:jc w:val="both"/>
        <w:rPr>
          <w:noProof/>
        </w:rPr>
      </w:pPr>
      <w:r>
        <w:rPr>
          <w:noProof/>
        </w:rPr>
        <w:t>Mostly, axial dispersion is ignored so the right-hand side of the equation becomes zero. Mass conservation</w:t>
      </w:r>
      <w:r w:rsidR="00A61648">
        <w:rPr>
          <w:noProof/>
        </w:rPr>
        <w:t xml:space="preserve"> in the column with the components of the differential mass balance equation</w:t>
      </w:r>
      <w:r>
        <w:rPr>
          <w:noProof/>
        </w:rPr>
        <w:t xml:space="preserve"> </w:t>
      </w:r>
      <w:r w:rsidR="00A61648">
        <w:rPr>
          <w:noProof/>
        </w:rPr>
        <w:t>is</w:t>
      </w:r>
      <w:r>
        <w:rPr>
          <w:noProof/>
        </w:rPr>
        <w:t xml:space="preserve"> shown in </w:t>
      </w:r>
      <w:r w:rsidR="00FC662B" w:rsidRPr="00FC662B">
        <w:rPr>
          <w:b/>
          <w:bCs/>
          <w:noProof/>
        </w:rPr>
        <w:fldChar w:fldCharType="begin"/>
      </w:r>
      <w:r w:rsidR="00FC662B" w:rsidRPr="00FC662B">
        <w:rPr>
          <w:b/>
          <w:bCs/>
          <w:noProof/>
        </w:rPr>
        <w:instrText xml:space="preserve"> REF _Ref163816780 \h  \* MERGEFORMAT </w:instrText>
      </w:r>
      <w:r w:rsidR="00FC662B" w:rsidRPr="00FC662B">
        <w:rPr>
          <w:b/>
          <w:bCs/>
          <w:noProof/>
        </w:rPr>
      </w:r>
      <w:r w:rsidR="00FC662B" w:rsidRPr="00FC662B">
        <w:rPr>
          <w:b/>
          <w:bCs/>
          <w:noProof/>
        </w:rPr>
        <w:fldChar w:fldCharType="separate"/>
      </w:r>
      <w:r w:rsidR="00843CB6" w:rsidRPr="00FC662B">
        <w:rPr>
          <w:b/>
          <w:bCs/>
        </w:rPr>
        <w:t xml:space="preserve">Figure </w:t>
      </w:r>
      <w:r w:rsidR="00843CB6" w:rsidRPr="00843CB6">
        <w:rPr>
          <w:b/>
          <w:bCs/>
          <w:noProof/>
        </w:rPr>
        <w:t>19</w:t>
      </w:r>
      <w:r w:rsidR="00FC662B" w:rsidRPr="00FC662B">
        <w:rPr>
          <w:b/>
          <w:bCs/>
          <w:noProof/>
        </w:rPr>
        <w:fldChar w:fldCharType="end"/>
      </w:r>
      <w:r w:rsidR="00FC662B">
        <w:rPr>
          <w:noProof/>
        </w:rPr>
        <w:t>.</w:t>
      </w:r>
      <w:r w:rsidR="00F856A9">
        <w:rPr>
          <w:noProof/>
        </w:rPr>
        <w:t xml:space="preserve"> Mass balances are necessary to simulate the movement of the mass transfer zone</w:t>
      </w:r>
      <w:r w:rsidR="0006415C">
        <w:rPr>
          <w:noProof/>
        </w:rPr>
        <w:t xml:space="preserve"> as seen in </w:t>
      </w:r>
      <w:r w:rsidR="00B07BB9" w:rsidRPr="00B07BB9">
        <w:rPr>
          <w:noProof/>
        </w:rPr>
        <w:fldChar w:fldCharType="begin"/>
      </w:r>
      <w:r w:rsidR="00B07BB9" w:rsidRPr="00B07BB9">
        <w:rPr>
          <w:noProof/>
        </w:rPr>
        <w:instrText xml:space="preserve"> REF _Ref152844930 \h  \* MERGEFORMAT </w:instrText>
      </w:r>
      <w:r w:rsidR="00B07BB9" w:rsidRPr="00B07BB9">
        <w:rPr>
          <w:noProof/>
        </w:rPr>
      </w:r>
      <w:r w:rsidR="00B07BB9" w:rsidRPr="00B07BB9">
        <w:rPr>
          <w:noProof/>
        </w:rPr>
        <w:fldChar w:fldCharType="separate"/>
      </w:r>
      <w:r w:rsidR="00843CB6" w:rsidRPr="002420D0">
        <w:rPr>
          <w:b/>
          <w:bCs/>
        </w:rPr>
        <w:t xml:space="preserve">Figure </w:t>
      </w:r>
      <w:r w:rsidR="00843CB6" w:rsidRPr="00843CB6">
        <w:rPr>
          <w:b/>
          <w:bCs/>
          <w:noProof/>
        </w:rPr>
        <w:t>15</w:t>
      </w:r>
      <w:r w:rsidR="00B07BB9" w:rsidRPr="00B07BB9">
        <w:rPr>
          <w:noProof/>
        </w:rPr>
        <w:fldChar w:fldCharType="end"/>
      </w:r>
      <w:r w:rsidR="00B07BB9">
        <w:rPr>
          <w:noProof/>
        </w:rPr>
        <w:t xml:space="preserve">. The </w:t>
      </w:r>
      <w:r w:rsidR="005B313E">
        <w:rPr>
          <w:noProof/>
        </w:rPr>
        <w:t>mass balance equation</w:t>
      </w:r>
      <w:r w:rsidR="00B07BB9">
        <w:rPr>
          <w:noProof/>
        </w:rPr>
        <w:t xml:space="preserve"> </w:t>
      </w:r>
      <w:r w:rsidR="004A482D">
        <w:rPr>
          <w:noProof/>
        </w:rPr>
        <w:t>is generally applied in</w:t>
      </w:r>
      <w:r w:rsidR="00475ECD">
        <w:rPr>
          <w:noProof/>
        </w:rPr>
        <w:t xml:space="preserve"> fixed-bed BTC models </w:t>
      </w:r>
      <w:r w:rsidR="009A23EF">
        <w:rPr>
          <w:noProof/>
        </w:rPr>
        <w:fldChar w:fldCharType="begin"/>
      </w:r>
      <w:r w:rsidR="009A23EF">
        <w:rPr>
          <w:noProof/>
        </w:rPr>
        <w:instrText xml:space="preserve"> ADDIN ZOTERO_ITEM CSL_CITATION {"citationID":"N8t2zCP8","properties":{"formattedCitation":"(Xu et al., 2013)","plainCitation":"(Xu et al., 2013)","noteIndex":0},"citationItems":[{"id":156,"uris":["http://zotero.org/users/local/h6YJVYLe/items/BJEA498A"],"itemData":{"id":156,"type":"article-journal","abstract":"Adsorption is one of the widely used processes in the chemical industry environmental application. As compared to mathematical models proposed to describe batch adsorption in terms of isotherm and kinetic behavior, insufficient models are available to describe and predict fixed-bed or column adsorption, though the latter one is the main option in practical application. The present review first provides a brief summary on basic concepts and mathematic models to describe the mass transfer and isotherm behavior of batch adsorption, which dominate the column adsorption behavior in nature. Afterwards, the widely used models developed to predict the breakthrough curve, i.e., the general rate models, linear driving force (LDF) model, wave propagation theory model, constant pattern model, Clark model, Thomas model, Bohart-Adams model, Yoon-Nelson model, Wang model, Wolborska model, and modified dose-response model, are briefly introduced from the mechanism and mathematical viewpoint. Their basic characteristics, including the advantages and inherit shortcomings, are also discussed. This review could help those interested in column adsorption to reasonably choose or develop an accurate and convenient model for their study and practical application.","container-title":"Journal of Zhejiang University SCIENCE A","DOI":"10.1631/jzus.A1300029","ISSN":"1673-565X, 1862-1775","issue":"3","journalAbbreviation":"J. Zhejiang Univ. Sci. A","language":"en","page":"155-176","source":"DOI.org (Crossref)","title":"Mathematically modeling fixed-bed adsorption in aqueous systems","volume":"14","author":[{"family":"Xu","given":"Zhe"},{"family":"Cai","given":"Jian-guo"},{"family":"Pan","given":"Bing-cai"}],"issued":{"date-parts":[["2013",3]]}}}],"schema":"https://github.com/citation-style-language/schema/raw/master/csl-citation.json"} </w:instrText>
      </w:r>
      <w:r w:rsidR="009A23EF">
        <w:rPr>
          <w:noProof/>
        </w:rPr>
        <w:fldChar w:fldCharType="separate"/>
      </w:r>
      <w:r w:rsidR="009A23EF" w:rsidRPr="009A23EF">
        <w:rPr>
          <w:rFonts w:cs="Arial"/>
        </w:rPr>
        <w:t>(Xu et al., 2013)</w:t>
      </w:r>
      <w:r w:rsidR="009A23EF">
        <w:rPr>
          <w:noProof/>
        </w:rPr>
        <w:fldChar w:fldCharType="end"/>
      </w:r>
      <w:r w:rsidR="00475ECD">
        <w:rPr>
          <w:noProof/>
        </w:rPr>
        <w:t>.</w:t>
      </w:r>
    </w:p>
    <w:p w14:paraId="0D65354E" w14:textId="3E48CB5B" w:rsidR="00EA3F56" w:rsidRDefault="00EA3F56" w:rsidP="00EA4D2B">
      <w:pPr>
        <w:rPr>
          <w:noProof/>
        </w:rPr>
      </w:pPr>
    </w:p>
    <w:p w14:paraId="6CF56A37" w14:textId="77777777" w:rsidR="00EA4D2B" w:rsidRDefault="00EA4D2B" w:rsidP="00EA4D2B">
      <w:pPr>
        <w:keepNext/>
        <w:jc w:val="center"/>
      </w:pPr>
      <w:r w:rsidRPr="00EA4D2B">
        <w:rPr>
          <w:noProof/>
        </w:rPr>
        <w:drawing>
          <wp:inline distT="0" distB="0" distL="0" distR="0" wp14:anchorId="3CB85AA8" wp14:editId="0500C81B">
            <wp:extent cx="3496665" cy="2405869"/>
            <wp:effectExtent l="0" t="0" r="8890" b="0"/>
            <wp:docPr id="1918761878" name="Picture 1" descr="A diagram of a cylinder with arrows and numb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8761878" name="Picture 1" descr="A diagram of a cylinder with arrows and numbers&#10;&#10;Description automatically generated"/>
                    <pic:cNvPicPr/>
                  </pic:nvPicPr>
                  <pic:blipFill>
                    <a:blip r:embed="rId26"/>
                    <a:stretch>
                      <a:fillRect/>
                    </a:stretch>
                  </pic:blipFill>
                  <pic:spPr>
                    <a:xfrm>
                      <a:off x="0" y="0"/>
                      <a:ext cx="3501858" cy="2409442"/>
                    </a:xfrm>
                    <a:prstGeom prst="rect">
                      <a:avLst/>
                    </a:prstGeom>
                  </pic:spPr>
                </pic:pic>
              </a:graphicData>
            </a:graphic>
          </wp:inline>
        </w:drawing>
      </w:r>
    </w:p>
    <w:p w14:paraId="5009D7F1" w14:textId="6BBFB9FE" w:rsidR="00EA3F56" w:rsidRPr="00FC662B" w:rsidRDefault="00EA4D2B" w:rsidP="00EA4D2B">
      <w:pPr>
        <w:pStyle w:val="Caption"/>
        <w:jc w:val="center"/>
        <w:rPr>
          <w:b/>
          <w:bCs/>
          <w:i w:val="0"/>
          <w:iCs w:val="0"/>
          <w:noProof/>
        </w:rPr>
      </w:pPr>
      <w:bookmarkStart w:id="77" w:name="_Ref163816780"/>
      <w:r w:rsidRPr="00FC662B">
        <w:rPr>
          <w:b/>
          <w:bCs/>
          <w:i w:val="0"/>
          <w:iCs w:val="0"/>
        </w:rPr>
        <w:t xml:space="preserve">Figure </w:t>
      </w:r>
      <w:r w:rsidRPr="00FC662B">
        <w:rPr>
          <w:b/>
          <w:bCs/>
          <w:i w:val="0"/>
          <w:iCs w:val="0"/>
        </w:rPr>
        <w:fldChar w:fldCharType="begin"/>
      </w:r>
      <w:r w:rsidRPr="00FC662B">
        <w:rPr>
          <w:b/>
          <w:bCs/>
          <w:i w:val="0"/>
          <w:iCs w:val="0"/>
        </w:rPr>
        <w:instrText xml:space="preserve"> SEQ Figure \* ARABIC </w:instrText>
      </w:r>
      <w:r w:rsidRPr="00FC662B">
        <w:rPr>
          <w:b/>
          <w:bCs/>
          <w:i w:val="0"/>
          <w:iCs w:val="0"/>
        </w:rPr>
        <w:fldChar w:fldCharType="separate"/>
      </w:r>
      <w:r w:rsidR="00843CB6">
        <w:rPr>
          <w:b/>
          <w:bCs/>
          <w:i w:val="0"/>
          <w:iCs w:val="0"/>
          <w:noProof/>
        </w:rPr>
        <w:t>19</w:t>
      </w:r>
      <w:r w:rsidRPr="00FC662B">
        <w:rPr>
          <w:b/>
          <w:bCs/>
          <w:i w:val="0"/>
          <w:iCs w:val="0"/>
        </w:rPr>
        <w:fldChar w:fldCharType="end"/>
      </w:r>
      <w:bookmarkEnd w:id="77"/>
      <w:r w:rsidRPr="00FC662B">
        <w:rPr>
          <w:b/>
          <w:bCs/>
          <w:i w:val="0"/>
          <w:iCs w:val="0"/>
        </w:rPr>
        <w:t xml:space="preserve"> Schematic representation of mass conservation in </w:t>
      </w:r>
      <w:r w:rsidR="009E40FE" w:rsidRPr="00FC662B">
        <w:rPr>
          <w:b/>
          <w:bCs/>
          <w:i w:val="0"/>
          <w:iCs w:val="0"/>
        </w:rPr>
        <w:t>the colum</w:t>
      </w:r>
      <w:r w:rsidR="00292DDA" w:rsidRPr="00FC662B">
        <w:rPr>
          <w:b/>
          <w:bCs/>
          <w:i w:val="0"/>
          <w:iCs w:val="0"/>
        </w:rPr>
        <w:t xml:space="preserve">n with </w:t>
      </w:r>
      <w:r w:rsidR="00FC662B" w:rsidRPr="00FC662B">
        <w:rPr>
          <w:b/>
          <w:bCs/>
          <w:i w:val="0"/>
          <w:iCs w:val="0"/>
        </w:rPr>
        <w:br/>
      </w:r>
      <w:r w:rsidR="00292DDA" w:rsidRPr="00FC662B">
        <w:rPr>
          <w:b/>
          <w:bCs/>
          <w:i w:val="0"/>
          <w:iCs w:val="0"/>
        </w:rPr>
        <w:t xml:space="preserve">components of the differential mass balance equation </w:t>
      </w:r>
      <w:r w:rsidR="00292DDA" w:rsidRPr="00FC662B">
        <w:rPr>
          <w:b/>
          <w:bCs/>
          <w:i w:val="0"/>
          <w:iCs w:val="0"/>
        </w:rPr>
        <w:fldChar w:fldCharType="begin"/>
      </w:r>
      <w:r w:rsidR="00292DDA" w:rsidRPr="00FC662B">
        <w:rPr>
          <w:b/>
          <w:bCs/>
          <w:i w:val="0"/>
          <w:iCs w:val="0"/>
        </w:rPr>
        <w:instrText xml:space="preserve"> ADDIN ZOTERO_ITEM CSL_CITATION {"citationID":"yFwcIbr8","properties":{"formattedCitation":"(Xu et al., 2013)","plainCitation":"(Xu et al., 2013)","noteIndex":0},"citationItems":[{"id":156,"uris":["http://zotero.org/users/local/h6YJVYLe/items/BJEA498A"],"itemData":{"id":156,"type":"article-journal","abstract":"Adsorption is one of the widely used processes in the chemical industry environmental application. As compared to mathematical models proposed to describe batch adsorption in terms of isotherm and kinetic behavior, insufficient models are available to describe and predict fixed-bed or column adsorption, though the latter one is the main option in practical application. The present review first provides a brief summary on basic concepts and mathematic models to describe the mass transfer and isotherm behavior of batch adsorption, which dominate the column adsorption behavior in nature. Afterwards, the widely used models developed to predict the breakthrough curve, i.e., the general rate models, linear driving force (LDF) model, wave propagation theory model, constant pattern model, Clark model, Thomas model, Bohart-Adams model, Yoon-Nelson model, Wang model, Wolborska model, and modified dose-response model, are briefly introduced from the mechanism and mathematical viewpoint. Their basic characteristics, including the advantages and inherit shortcomings, are also discussed. This review could help those interested in column adsorption to reasonably choose or develop an accurate and convenient model for their study and practical application.","container-title":"Journal of Zhejiang University SCIENCE A","DOI":"10.1631/jzus.A1300029","ISSN":"1673-565X, 1862-1775","issue":"3","journalAbbreviation":"J. Zhejiang Univ. Sci. A","language":"en","page":"155-176","source":"DOI.org (Crossref)","title":"Mathematically modeling fixed-bed adsorption in aqueous systems","volume":"14","author":[{"family":"Xu","given":"Zhe"},{"family":"Cai","given":"Jian-guo"},{"family":"Pan","given":"Bing-cai"}],"issued":{"date-parts":[["2013",3]]}}}],"schema":"https://github.com/citation-style-language/schema/raw/master/csl-citation.json"} </w:instrText>
      </w:r>
      <w:r w:rsidR="00292DDA" w:rsidRPr="00FC662B">
        <w:rPr>
          <w:b/>
          <w:bCs/>
          <w:i w:val="0"/>
          <w:iCs w:val="0"/>
        </w:rPr>
        <w:fldChar w:fldCharType="separate"/>
      </w:r>
      <w:r w:rsidR="00292DDA" w:rsidRPr="00FC662B">
        <w:rPr>
          <w:rFonts w:cs="Arial"/>
          <w:b/>
          <w:bCs/>
          <w:i w:val="0"/>
          <w:iCs w:val="0"/>
        </w:rPr>
        <w:t>(Xu et al., 2013)</w:t>
      </w:r>
      <w:r w:rsidR="00292DDA" w:rsidRPr="00FC662B">
        <w:rPr>
          <w:b/>
          <w:bCs/>
          <w:i w:val="0"/>
          <w:iCs w:val="0"/>
        </w:rPr>
        <w:fldChar w:fldCharType="end"/>
      </w:r>
    </w:p>
    <w:p w14:paraId="4757172F" w14:textId="00ED2F05" w:rsidR="00A127FD" w:rsidRDefault="003E4D91" w:rsidP="004C3DBE">
      <w:pPr>
        <w:jc w:val="both"/>
        <w:rPr>
          <w:noProof/>
        </w:rPr>
      </w:pPr>
      <w:r>
        <w:rPr>
          <w:noProof/>
        </w:rPr>
        <w:t xml:space="preserve">Assumptions of this mass balance equation are: </w:t>
      </w:r>
      <w:r w:rsidR="00092EDB">
        <w:rPr>
          <w:noProof/>
        </w:rPr>
        <w:t xml:space="preserve">the packing material is made of </w:t>
      </w:r>
      <w:r w:rsidR="00A127FD">
        <w:rPr>
          <w:noProof/>
        </w:rPr>
        <w:t xml:space="preserve">spherical and uniform </w:t>
      </w:r>
      <w:r w:rsidR="00092EDB">
        <w:rPr>
          <w:noProof/>
        </w:rPr>
        <w:t>porous particle</w:t>
      </w:r>
      <w:r w:rsidR="00A127FD">
        <w:rPr>
          <w:noProof/>
        </w:rPr>
        <w:t>s</w:t>
      </w:r>
      <w:r w:rsidR="00092EDB">
        <w:rPr>
          <w:noProof/>
        </w:rPr>
        <w:t>, the bed is homogenous and the concentration gradient in the radial direction of the bed is negligible</w:t>
      </w:r>
      <w:r w:rsidR="00A12DC2">
        <w:rPr>
          <w:noProof/>
        </w:rPr>
        <w:t>, the flow rate is constant and does not vary</w:t>
      </w:r>
      <w:r w:rsidR="00A127FD">
        <w:rPr>
          <w:noProof/>
        </w:rPr>
        <w:t xml:space="preserve"> with</w:t>
      </w:r>
      <w:r w:rsidR="00C03762">
        <w:rPr>
          <w:noProof/>
        </w:rPr>
        <w:t>in the</w:t>
      </w:r>
      <w:r w:rsidR="00A127FD">
        <w:rPr>
          <w:noProof/>
        </w:rPr>
        <w:t xml:space="preserve"> column </w:t>
      </w:r>
      <w:r w:rsidR="00A127FD">
        <w:rPr>
          <w:noProof/>
        </w:rPr>
        <w:fldChar w:fldCharType="begin"/>
      </w:r>
      <w:r w:rsidR="00A127FD">
        <w:rPr>
          <w:noProof/>
        </w:rPr>
        <w:instrText xml:space="preserve"> ADDIN ZOTERO_ITEM CSL_CITATION {"citationID":"bilj5GZW","properties":{"formattedCitation":"(Xu et al., 2013)","plainCitation":"(Xu et al., 2013)","noteIndex":0},"citationItems":[{"id":156,"uris":["http://zotero.org/users/local/h6YJVYLe/items/BJEA498A"],"itemData":{"id":156,"type":"article-journal","abstract":"Adsorption is one of the widely used processes in the chemical industry environmental application. As compared to mathematical models proposed to describe batch adsorption in terms of isotherm and kinetic behavior, insufficient models are available to describe and predict fixed-bed or column adsorption, though the latter one is the main option in practical application. The present review first provides a brief summary on basic concepts and mathematic models to describe the mass transfer and isotherm behavior of batch adsorption, which dominate the column adsorption behavior in nature. Afterwards, the widely used models developed to predict the breakthrough curve, i.e., the general rate models, linear driving force (LDF) model, wave propagation theory model, constant pattern model, Clark model, Thomas model, Bohart-Adams model, Yoon-Nelson model, Wang model, Wolborska model, and modified dose-response model, are briefly introduced from the mechanism and mathematical viewpoint. Their basic characteristics, including the advantages and inherit shortcomings, are also discussed. This review could help those interested in column adsorption to reasonably choose or develop an accurate and convenient model for their study and practical application.","container-title":"Journal of Zhejiang University SCIENCE A","DOI":"10.1631/jzus.A1300029","ISSN":"1673-565X, 1862-1775","issue":"3","journalAbbreviation":"J. Zhejiang Univ. Sci. A","language":"en","page":"155-176","source":"DOI.org (Crossref)","title":"Mathematically modeling fixed-bed adsorption in aqueous systems","volume":"14","author":[{"family":"Xu","given":"Zhe"},{"family":"Cai","given":"Jian-guo"},{"family":"Pan","given":"Bing-cai"}],"issued":{"date-parts":[["2013",3]]}}}],"schema":"https://github.com/citation-style-language/schema/raw/master/csl-citation.json"} </w:instrText>
      </w:r>
      <w:r w:rsidR="00A127FD">
        <w:rPr>
          <w:noProof/>
        </w:rPr>
        <w:fldChar w:fldCharType="separate"/>
      </w:r>
      <w:r w:rsidR="00A127FD" w:rsidRPr="00A127FD">
        <w:rPr>
          <w:rFonts w:cs="Arial"/>
        </w:rPr>
        <w:t>(Xu et al., 2013)</w:t>
      </w:r>
      <w:r w:rsidR="00A127FD">
        <w:rPr>
          <w:noProof/>
        </w:rPr>
        <w:fldChar w:fldCharType="end"/>
      </w:r>
      <w:r w:rsidR="00A127FD">
        <w:rPr>
          <w:noProof/>
        </w:rPr>
        <w:t>.</w:t>
      </w:r>
    </w:p>
    <w:p w14:paraId="35B1B3D7" w14:textId="77777777" w:rsidR="003E4D91" w:rsidRDefault="003E4D91" w:rsidP="004C3DBE">
      <w:pPr>
        <w:jc w:val="both"/>
        <w:rPr>
          <w:noProof/>
        </w:rPr>
      </w:pPr>
    </w:p>
    <w:p w14:paraId="68B15026" w14:textId="034C71B8" w:rsidR="00EA3F56" w:rsidRDefault="004A6B84" w:rsidP="004C3DBE">
      <w:pPr>
        <w:jc w:val="both"/>
        <w:rPr>
          <w:noProof/>
        </w:rPr>
      </w:pPr>
      <w:r>
        <w:rPr>
          <w:noProof/>
        </w:rPr>
        <w:t>The PSDM</w:t>
      </w:r>
      <w:r w:rsidR="000E490B">
        <w:rPr>
          <w:noProof/>
        </w:rPr>
        <w:t xml:space="preserve"> simulates mass transfer in the bulk liquid</w:t>
      </w:r>
      <w:r w:rsidR="001D6DA6">
        <w:rPr>
          <w:noProof/>
        </w:rPr>
        <w:t xml:space="preserve"> via the liquid diffusivity coefficient</w:t>
      </w:r>
      <w:r w:rsidR="00447F68">
        <w:rPr>
          <w:noProof/>
        </w:rPr>
        <w:t xml:space="preserve"> </w:t>
      </w:r>
      <m:oMath>
        <m:sSub>
          <m:sSubPr>
            <m:ctrlPr>
              <w:rPr>
                <w:rFonts w:ascii="Cambria Math" w:hAnsi="Cambria Math"/>
                <w:i/>
                <w:noProof/>
              </w:rPr>
            </m:ctrlPr>
          </m:sSubPr>
          <m:e>
            <m:r>
              <w:rPr>
                <w:rFonts w:ascii="Cambria Math" w:hAnsi="Cambria Math"/>
                <w:noProof/>
              </w:rPr>
              <m:t>D</m:t>
            </m:r>
          </m:e>
          <m:sub>
            <m:r>
              <w:rPr>
                <w:rFonts w:ascii="Cambria Math" w:hAnsi="Cambria Math"/>
                <w:noProof/>
              </w:rPr>
              <m:t>l</m:t>
            </m:r>
          </m:sub>
        </m:sSub>
      </m:oMath>
      <w:r w:rsidR="005A5844">
        <w:rPr>
          <w:rFonts w:eastAsiaTheme="minorEastAsia"/>
          <w:noProof/>
        </w:rPr>
        <w:t xml:space="preserve"> (cm</w:t>
      </w:r>
      <w:r w:rsidR="005A5844" w:rsidRPr="005A5844">
        <w:rPr>
          <w:rFonts w:eastAsiaTheme="minorEastAsia"/>
          <w:noProof/>
          <w:vertAlign w:val="superscript"/>
        </w:rPr>
        <w:t>2</w:t>
      </w:r>
      <w:r w:rsidR="005A5844">
        <w:rPr>
          <w:rFonts w:eastAsiaTheme="minorEastAsia"/>
          <w:noProof/>
        </w:rPr>
        <w:t>/s)</w:t>
      </w:r>
      <w:r w:rsidR="001D6DA6">
        <w:rPr>
          <w:noProof/>
        </w:rPr>
        <w:t>, which is compound-specific</w:t>
      </w:r>
      <w:r w:rsidR="006C2F50">
        <w:rPr>
          <w:noProof/>
        </w:rPr>
        <w:t>.</w:t>
      </w:r>
      <w:r w:rsidR="00A16291">
        <w:rPr>
          <w:noProof/>
        </w:rPr>
        <w:t xml:space="preserve"> This parameter can be estimated from </w:t>
      </w:r>
      <w:r w:rsidR="003D282E">
        <w:rPr>
          <w:noProof/>
        </w:rPr>
        <w:t xml:space="preserve">equation </w:t>
      </w:r>
      <w:r w:rsidR="003D282E" w:rsidRPr="003D282E">
        <w:rPr>
          <w:noProof/>
        </w:rPr>
        <w:fldChar w:fldCharType="begin"/>
      </w:r>
      <w:r w:rsidR="003D282E" w:rsidRPr="003D282E">
        <w:rPr>
          <w:noProof/>
        </w:rPr>
        <w:instrText xml:space="preserve"> REF _Ref163827347 \h  \* MERGEFORMAT </w:instrText>
      </w:r>
      <w:r w:rsidR="003D282E" w:rsidRPr="003D282E">
        <w:rPr>
          <w:noProof/>
        </w:rPr>
      </w:r>
      <w:r w:rsidR="003D282E" w:rsidRPr="003D282E">
        <w:rPr>
          <w:noProof/>
        </w:rPr>
        <w:fldChar w:fldCharType="separate"/>
      </w:r>
      <w:r w:rsidR="00843CB6" w:rsidRPr="00605414">
        <w:rPr>
          <w:b/>
          <w:bCs/>
        </w:rPr>
        <w:t>(</w:t>
      </w:r>
      <w:r w:rsidR="00843CB6" w:rsidRPr="00843CB6">
        <w:rPr>
          <w:b/>
          <w:bCs/>
          <w:noProof/>
        </w:rPr>
        <w:t>6</w:t>
      </w:r>
      <w:r w:rsidR="00843CB6" w:rsidRPr="00605414">
        <w:rPr>
          <w:b/>
          <w:bCs/>
        </w:rPr>
        <w:t>)</w:t>
      </w:r>
      <w:r w:rsidR="003D282E" w:rsidRPr="003D282E">
        <w:rPr>
          <w:noProof/>
        </w:rPr>
        <w:fldChar w:fldCharType="end"/>
      </w:r>
      <w:r w:rsidR="00447F68">
        <w:rPr>
          <w:noProof/>
        </w:rPr>
        <w:t xml:space="preserve">. </w:t>
      </w:r>
      <m:oMath>
        <m:sSub>
          <m:sSubPr>
            <m:ctrlPr>
              <w:rPr>
                <w:rFonts w:ascii="Cambria Math" w:hAnsi="Cambria Math"/>
                <w:i/>
                <w:noProof/>
              </w:rPr>
            </m:ctrlPr>
          </m:sSubPr>
          <m:e>
            <m:r>
              <w:rPr>
                <w:rFonts w:ascii="Cambria Math" w:hAnsi="Cambria Math"/>
                <w:noProof/>
              </w:rPr>
              <m:t>V</m:t>
            </m:r>
          </m:e>
          <m:sub>
            <m:r>
              <w:rPr>
                <w:rFonts w:ascii="Cambria Math" w:hAnsi="Cambria Math"/>
                <w:noProof/>
              </w:rPr>
              <m:t>b</m:t>
            </m:r>
          </m:sub>
        </m:sSub>
      </m:oMath>
      <w:r w:rsidR="00447F68">
        <w:rPr>
          <w:noProof/>
        </w:rPr>
        <w:t xml:space="preserve"> </w:t>
      </w:r>
      <w:r w:rsidR="00523746">
        <w:rPr>
          <w:noProof/>
        </w:rPr>
        <w:t>(cm</w:t>
      </w:r>
      <w:r w:rsidR="00523746" w:rsidRPr="00486051">
        <w:rPr>
          <w:noProof/>
          <w:vertAlign w:val="superscript"/>
        </w:rPr>
        <w:t>3</w:t>
      </w:r>
      <w:r w:rsidR="00523746">
        <w:rPr>
          <w:noProof/>
        </w:rPr>
        <w:t xml:space="preserve">/mol) </w:t>
      </w:r>
      <w:r w:rsidR="007128F6">
        <w:rPr>
          <w:noProof/>
        </w:rPr>
        <w:t>is the molar volume of the</w:t>
      </w:r>
      <w:r w:rsidR="00A9469B">
        <w:rPr>
          <w:noProof/>
        </w:rPr>
        <w:t xml:space="preserve"> synthetic organic </w:t>
      </w:r>
      <w:r w:rsidR="004C3DBE">
        <w:rPr>
          <w:noProof/>
        </w:rPr>
        <w:t>compound</w:t>
      </w:r>
      <w:r w:rsidR="00A9469B">
        <w:rPr>
          <w:noProof/>
        </w:rPr>
        <w:t xml:space="preserve"> (SOC) at the boiling point temperature</w:t>
      </w:r>
      <w:r w:rsidR="00486051">
        <w:rPr>
          <w:noProof/>
        </w:rPr>
        <w:t xml:space="preserve"> </w:t>
      </w:r>
      <w:r w:rsidR="006B4696">
        <w:rPr>
          <w:noProof/>
        </w:rPr>
        <w:t xml:space="preserve">and </w:t>
      </w:r>
      <m:oMath>
        <m:sSub>
          <m:sSubPr>
            <m:ctrlPr>
              <w:rPr>
                <w:rFonts w:ascii="Cambria Math" w:hAnsi="Cambria Math"/>
                <w:i/>
                <w:noProof/>
              </w:rPr>
            </m:ctrlPr>
          </m:sSubPr>
          <m:e>
            <m:r>
              <w:rPr>
                <w:rFonts w:ascii="Cambria Math" w:hAnsi="Cambria Math"/>
                <w:noProof/>
              </w:rPr>
              <m:t>µ</m:t>
            </m:r>
          </m:e>
          <m:sub>
            <m:r>
              <w:rPr>
                <w:rFonts w:ascii="Cambria Math" w:hAnsi="Cambria Math"/>
                <w:noProof/>
              </w:rPr>
              <m:t>l</m:t>
            </m:r>
          </m:sub>
        </m:sSub>
      </m:oMath>
      <w:r w:rsidR="00A01CBB">
        <w:rPr>
          <w:noProof/>
        </w:rPr>
        <w:t xml:space="preserve"> </w:t>
      </w:r>
      <w:r w:rsidR="00523746">
        <w:rPr>
          <w:noProof/>
        </w:rPr>
        <w:t xml:space="preserve">(centipoise) </w:t>
      </w:r>
      <w:r w:rsidR="003A214B">
        <w:rPr>
          <w:noProof/>
        </w:rPr>
        <w:t xml:space="preserve">the liquid viscosity </w:t>
      </w:r>
      <w:r w:rsidR="00A01CBB">
        <w:rPr>
          <w:noProof/>
        </w:rPr>
        <w:fldChar w:fldCharType="begin"/>
      </w:r>
      <w:r w:rsidR="00A01CBB">
        <w:rPr>
          <w:noProof/>
        </w:rPr>
        <w:instrText xml:space="preserve"> ADDIN ZOTERO_ITEM CSL_CITATION {"citationID":"MVqxNd0k","properties":{"formattedCitation":"(Jarvie et al., 2005)","plainCitation":"(Jarvie et al., 2005)","noteIndex":0},"citationItems":[{"id":160,"uris":["http://zotero.org/users/local/h6YJVYLe/items/PXBF55SJ"],"itemData":{"id":160,"type":"article-journal","abstract":"Granular activated carbon (GAC) adsorption is an effective treatment technology for the removal of synthetic organic chemicals (SOCs) from drinking water supplies. This treatment process can be expensive if not properly designed. Application of mathematical models is an attractive method to evaluate the impact of process variables on process design and performance. Practical guidelines were developed to select an appropriate model framework and to estimate site-speciﬁc model parameters to predict GAC adsorber performance. Pilot plant and ﬁeld-scale data from 11 different studies were utilized to investigate the effectiveness of this approach in predicting adsorber performance in the presence of background organic batter (BOM). These data represent surface and ground water sources from four different countries. The modeling approach was able to adequately describe ﬁxed-bed adsorber performance for the purpose of determining the carbon usage rate and process design variables. This approach is more accurate at predicting bed life in the presence of BOM than the current methods commonly used by practicing engineers.","container-title":"Water Research","DOI":"10.1016/j.watres.2005.04.023","ISSN":"00431354","issue":"11","journalAbbreviation":"Water Research","language":"en","license":"https://www.elsevier.com/tdm/userlicense/1.0/","page":"2407-2421","source":"DOI.org (Crossref)","title":"Simulating the performance of fixed-bed granular activated carbon adsorbers: Removal of synthetic organic chemicals in the presence of background organic matter","title-short":"Simulating the performance of fixed-bed granular activated carbon adsorbers","volume":"39","author":[{"family":"Jarvie","given":"Michelle Edith"},{"family":"Hand","given":"David W"},{"family":"Bhuvendralingam","given":"Shanmugalingam"},{"family":"Crittenden","given":"John C"},{"family":"Hokanson","given":"Dave R"}],"issued":{"date-parts":[["2005",6]]}}}],"schema":"https://github.com/citation-style-language/schema/raw/master/csl-citation.json"} </w:instrText>
      </w:r>
      <w:r w:rsidR="00A01CBB">
        <w:rPr>
          <w:noProof/>
        </w:rPr>
        <w:fldChar w:fldCharType="separate"/>
      </w:r>
      <w:r w:rsidR="00A01CBB" w:rsidRPr="00A01CBB">
        <w:rPr>
          <w:rFonts w:cs="Arial"/>
        </w:rPr>
        <w:t>(Jarvie et al., 2005)</w:t>
      </w:r>
      <w:r w:rsidR="00A01CBB">
        <w:rPr>
          <w:noProof/>
        </w:rPr>
        <w:fldChar w:fldCharType="end"/>
      </w:r>
      <w:r w:rsidR="004C3DBE">
        <w:rPr>
          <w:noProof/>
        </w:rPr>
        <w:t>.</w:t>
      </w:r>
      <w:r w:rsidR="00A16291">
        <w:rPr>
          <w:noProof/>
        </w:rPr>
        <w:t xml:space="preserve"> </w:t>
      </w:r>
    </w:p>
    <w:p w14:paraId="05EBBC21" w14:textId="77777777" w:rsidR="00A472D9" w:rsidRDefault="00A472D9" w:rsidP="004C3DBE">
      <w:pPr>
        <w:jc w:val="both"/>
        <w:rPr>
          <w:noProof/>
        </w:rPr>
      </w:pPr>
    </w:p>
    <w:p w14:paraId="02FC5300" w14:textId="6F2D00B7" w:rsidR="00A472D9" w:rsidRPr="00605414" w:rsidRDefault="00000000" w:rsidP="004C3DBE">
      <w:pPr>
        <w:jc w:val="both"/>
        <w:rPr>
          <w:rFonts w:eastAsiaTheme="minorEastAsia"/>
          <w:noProof/>
        </w:rPr>
      </w:pPr>
      <m:oMathPara>
        <m:oMath>
          <m:sSub>
            <m:sSubPr>
              <m:ctrlPr>
                <w:rPr>
                  <w:rFonts w:ascii="Cambria Math" w:hAnsi="Cambria Math"/>
                  <w:i/>
                  <w:noProof/>
                </w:rPr>
              </m:ctrlPr>
            </m:sSubPr>
            <m:e>
              <m:r>
                <w:rPr>
                  <w:rFonts w:ascii="Cambria Math" w:hAnsi="Cambria Math"/>
                  <w:noProof/>
                </w:rPr>
                <m:t>D</m:t>
              </m:r>
            </m:e>
            <m:sub>
              <m:r>
                <w:rPr>
                  <w:rFonts w:ascii="Cambria Math" w:hAnsi="Cambria Math"/>
                  <w:noProof/>
                </w:rPr>
                <m:t>l</m:t>
              </m:r>
            </m:sub>
          </m:sSub>
          <m:r>
            <w:rPr>
              <w:rFonts w:ascii="Cambria Math" w:hAnsi="Cambria Math"/>
              <w:noProof/>
            </w:rPr>
            <m:t xml:space="preserve">= </m:t>
          </m:r>
          <m:f>
            <m:fPr>
              <m:ctrlPr>
                <w:rPr>
                  <w:rFonts w:ascii="Cambria Math" w:hAnsi="Cambria Math"/>
                  <w:i/>
                  <w:noProof/>
                </w:rPr>
              </m:ctrlPr>
            </m:fPr>
            <m:num>
              <m:r>
                <w:rPr>
                  <w:rFonts w:ascii="Cambria Math" w:hAnsi="Cambria Math"/>
                  <w:noProof/>
                </w:rPr>
                <m:t>13.26*</m:t>
              </m:r>
              <m:sSup>
                <m:sSupPr>
                  <m:ctrlPr>
                    <w:rPr>
                      <w:rFonts w:ascii="Cambria Math" w:hAnsi="Cambria Math"/>
                      <w:i/>
                      <w:noProof/>
                    </w:rPr>
                  </m:ctrlPr>
                </m:sSupPr>
                <m:e>
                  <m:r>
                    <w:rPr>
                      <w:rFonts w:ascii="Cambria Math" w:hAnsi="Cambria Math"/>
                      <w:noProof/>
                    </w:rPr>
                    <m:t>10</m:t>
                  </m:r>
                </m:e>
                <m:sup>
                  <m:r>
                    <w:rPr>
                      <w:rFonts w:ascii="Cambria Math" w:hAnsi="Cambria Math"/>
                      <w:noProof/>
                    </w:rPr>
                    <m:t>-5</m:t>
                  </m:r>
                </m:sup>
              </m:sSup>
            </m:num>
            <m:den>
              <m:sSubSup>
                <m:sSubSupPr>
                  <m:ctrlPr>
                    <w:rPr>
                      <w:rFonts w:ascii="Cambria Math" w:hAnsi="Cambria Math"/>
                      <w:i/>
                      <w:noProof/>
                    </w:rPr>
                  </m:ctrlPr>
                </m:sSubSupPr>
                <m:e>
                  <m:r>
                    <w:rPr>
                      <w:rFonts w:ascii="Cambria Math" w:hAnsi="Cambria Math"/>
                      <w:noProof/>
                    </w:rPr>
                    <m:t>µ</m:t>
                  </m:r>
                </m:e>
                <m:sub>
                  <m:r>
                    <w:rPr>
                      <w:rFonts w:ascii="Cambria Math" w:hAnsi="Cambria Math"/>
                      <w:noProof/>
                    </w:rPr>
                    <m:t>l</m:t>
                  </m:r>
                </m:sub>
                <m:sup>
                  <m:r>
                    <w:rPr>
                      <w:rFonts w:ascii="Cambria Math" w:hAnsi="Cambria Math"/>
                      <w:noProof/>
                    </w:rPr>
                    <m:t>1.14</m:t>
                  </m:r>
                </m:sup>
              </m:sSubSup>
              <m:sSubSup>
                <m:sSubSupPr>
                  <m:ctrlPr>
                    <w:rPr>
                      <w:rFonts w:ascii="Cambria Math" w:hAnsi="Cambria Math"/>
                      <w:i/>
                      <w:noProof/>
                    </w:rPr>
                  </m:ctrlPr>
                </m:sSubSupPr>
                <m:e>
                  <m:r>
                    <w:rPr>
                      <w:rFonts w:ascii="Cambria Math" w:hAnsi="Cambria Math"/>
                      <w:noProof/>
                    </w:rPr>
                    <m:t>V</m:t>
                  </m:r>
                </m:e>
                <m:sub>
                  <m:r>
                    <w:rPr>
                      <w:rFonts w:ascii="Cambria Math" w:hAnsi="Cambria Math"/>
                      <w:noProof/>
                    </w:rPr>
                    <m:t>b</m:t>
                  </m:r>
                </m:sub>
                <m:sup>
                  <m:r>
                    <w:rPr>
                      <w:rFonts w:ascii="Cambria Math" w:hAnsi="Cambria Math"/>
                      <w:noProof/>
                    </w:rPr>
                    <m:t>0.589</m:t>
                  </m:r>
                </m:sup>
              </m:sSubSup>
            </m:den>
          </m:f>
        </m:oMath>
      </m:oMathPara>
    </w:p>
    <w:p w14:paraId="5921A5E6" w14:textId="38AB261B" w:rsidR="00A127FD" w:rsidRDefault="00605414" w:rsidP="00605414">
      <w:pPr>
        <w:pStyle w:val="Caption"/>
        <w:jc w:val="right"/>
        <w:rPr>
          <w:b/>
          <w:bCs/>
          <w:i w:val="0"/>
          <w:iCs w:val="0"/>
        </w:rPr>
      </w:pPr>
      <w:bookmarkStart w:id="78" w:name="_Ref163827347"/>
      <w:r w:rsidRPr="00605414">
        <w:rPr>
          <w:b/>
          <w:bCs/>
          <w:i w:val="0"/>
          <w:iCs w:val="0"/>
        </w:rPr>
        <w:t>(</w:t>
      </w:r>
      <w:r w:rsidRPr="00605414">
        <w:rPr>
          <w:b/>
          <w:bCs/>
          <w:i w:val="0"/>
          <w:iCs w:val="0"/>
        </w:rPr>
        <w:fldChar w:fldCharType="begin"/>
      </w:r>
      <w:r w:rsidRPr="00605414">
        <w:rPr>
          <w:b/>
          <w:bCs/>
          <w:i w:val="0"/>
          <w:iCs w:val="0"/>
        </w:rPr>
        <w:instrText xml:space="preserve"> SEQ ( \* ARABIC </w:instrText>
      </w:r>
      <w:r w:rsidRPr="00605414">
        <w:rPr>
          <w:b/>
          <w:bCs/>
          <w:i w:val="0"/>
          <w:iCs w:val="0"/>
        </w:rPr>
        <w:fldChar w:fldCharType="separate"/>
      </w:r>
      <w:r w:rsidR="00843CB6">
        <w:rPr>
          <w:b/>
          <w:bCs/>
          <w:i w:val="0"/>
          <w:iCs w:val="0"/>
          <w:noProof/>
        </w:rPr>
        <w:t>6</w:t>
      </w:r>
      <w:r w:rsidRPr="00605414">
        <w:rPr>
          <w:b/>
          <w:bCs/>
          <w:i w:val="0"/>
          <w:iCs w:val="0"/>
        </w:rPr>
        <w:fldChar w:fldCharType="end"/>
      </w:r>
      <w:r w:rsidRPr="00605414">
        <w:rPr>
          <w:b/>
          <w:bCs/>
          <w:i w:val="0"/>
          <w:iCs w:val="0"/>
        </w:rPr>
        <w:t>)</w:t>
      </w:r>
      <w:bookmarkEnd w:id="78"/>
    </w:p>
    <w:p w14:paraId="2FA76D64" w14:textId="77777777" w:rsidR="00A127FD" w:rsidRDefault="00A127FD">
      <w:pPr>
        <w:spacing w:after="160" w:line="2" w:lineRule="auto"/>
        <w:rPr>
          <w:b/>
          <w:bCs/>
          <w:color w:val="1E64C8" w:themeColor="text2"/>
          <w:sz w:val="18"/>
          <w:szCs w:val="18"/>
        </w:rPr>
      </w:pPr>
      <w:r>
        <w:rPr>
          <w:b/>
          <w:bCs/>
          <w:i/>
          <w:iCs/>
        </w:rPr>
        <w:br w:type="page"/>
      </w:r>
    </w:p>
    <w:p w14:paraId="603DE50B" w14:textId="1D7C495B" w:rsidR="00E84FBC" w:rsidRDefault="008842E7" w:rsidP="00E84FBC">
      <w:pPr>
        <w:jc w:val="both"/>
      </w:pPr>
      <w:r>
        <w:rPr>
          <w:noProof/>
        </w:rPr>
        <w:lastRenderedPageBreak/>
        <w:t xml:space="preserve">(2) External film diffusion </w:t>
      </w:r>
      <w:r w:rsidR="003743BB">
        <w:rPr>
          <w:noProof/>
        </w:rPr>
        <w:t>is also included in the PSDM model</w:t>
      </w:r>
      <w:r w:rsidR="00930E48">
        <w:rPr>
          <w:noProof/>
        </w:rPr>
        <w:t>. External film diffusion occurs within the film surrounded by every particle</w:t>
      </w:r>
      <w:r w:rsidR="00142796">
        <w:rPr>
          <w:noProof/>
        </w:rPr>
        <w:t xml:space="preserve">, also called the </w:t>
      </w:r>
      <w:r w:rsidR="009F40F2">
        <w:rPr>
          <w:noProof/>
        </w:rPr>
        <w:t>‘</w:t>
      </w:r>
      <w:r w:rsidR="00142796">
        <w:rPr>
          <w:noProof/>
        </w:rPr>
        <w:t>boundary layer</w:t>
      </w:r>
      <w:r w:rsidR="009F40F2">
        <w:rPr>
          <w:noProof/>
        </w:rPr>
        <w:t>’</w:t>
      </w:r>
      <w:r w:rsidR="00142796">
        <w:rPr>
          <w:noProof/>
        </w:rPr>
        <w:t xml:space="preserve">. This layer is located </w:t>
      </w:r>
      <w:r w:rsidR="009F40F2">
        <w:rPr>
          <w:noProof/>
        </w:rPr>
        <w:t>at the interface</w:t>
      </w:r>
      <w:r w:rsidR="00F1713A">
        <w:rPr>
          <w:noProof/>
        </w:rPr>
        <w:t xml:space="preserve"> between the exterior surface of the adsorbent particle, and the bulk solution.</w:t>
      </w:r>
      <w:r w:rsidR="00F54F93">
        <w:rPr>
          <w:noProof/>
        </w:rPr>
        <w:t xml:space="preserve"> </w:t>
      </w:r>
      <w:r w:rsidR="003C0F45">
        <w:rPr>
          <w:noProof/>
        </w:rPr>
        <w:t>In some cases, film diffusion</w:t>
      </w:r>
      <w:r w:rsidR="00CE375D">
        <w:rPr>
          <w:noProof/>
        </w:rPr>
        <w:t xml:space="preserve"> can predominate and thus be the rate-controlling step </w:t>
      </w:r>
      <w:r w:rsidR="00103289">
        <w:rPr>
          <w:noProof/>
        </w:rPr>
        <w:t>within the general rate model.</w:t>
      </w:r>
      <w:r w:rsidR="007A4D57">
        <w:rPr>
          <w:noProof/>
        </w:rPr>
        <w:t xml:space="preserve"> At the adsorbent surface, the </w:t>
      </w:r>
      <w:r w:rsidR="00D000C1">
        <w:rPr>
          <w:noProof/>
        </w:rPr>
        <w:t xml:space="preserve">solute-/ sorbent concentrations are assumed to be in equilibrium. In the bulk liquid, </w:t>
      </w:r>
      <w:r w:rsidR="00863F92">
        <w:rPr>
          <w:noProof/>
        </w:rPr>
        <w:t xml:space="preserve">concentration of </w:t>
      </w:r>
      <w:r w:rsidR="00F50714">
        <w:rPr>
          <w:noProof/>
        </w:rPr>
        <w:t>pollutants are</w:t>
      </w:r>
      <w:r w:rsidR="00863F92">
        <w:rPr>
          <w:noProof/>
        </w:rPr>
        <w:t xml:space="preserve"> higher.</w:t>
      </w:r>
      <w:r w:rsidR="00D000C1">
        <w:rPr>
          <w:noProof/>
        </w:rPr>
        <w:t xml:space="preserve"> </w:t>
      </w:r>
      <w:r w:rsidR="00863F92">
        <w:rPr>
          <w:noProof/>
        </w:rPr>
        <w:t xml:space="preserve">Thus, </w:t>
      </w:r>
      <w:r w:rsidR="0016097A">
        <w:rPr>
          <w:noProof/>
        </w:rPr>
        <w:t>t</w:t>
      </w:r>
      <w:r w:rsidR="00BD040C">
        <w:rPr>
          <w:noProof/>
        </w:rPr>
        <w:t>he driving force</w:t>
      </w:r>
      <w:r w:rsidR="00863F92">
        <w:rPr>
          <w:noProof/>
        </w:rPr>
        <w:t xml:space="preserve"> for film diffusion is </w:t>
      </w:r>
      <w:r w:rsidR="00BD040C">
        <w:rPr>
          <w:noProof/>
        </w:rPr>
        <w:t>the concentration gradient</w:t>
      </w:r>
      <w:r w:rsidR="00035E38">
        <w:rPr>
          <w:noProof/>
        </w:rPr>
        <w:t xml:space="preserve"> </w:t>
      </w:r>
      <w:r w:rsidR="00035E38">
        <w:rPr>
          <w:noProof/>
        </w:rPr>
        <w:fldChar w:fldCharType="begin"/>
      </w:r>
      <w:r w:rsidR="00035E38">
        <w:rPr>
          <w:noProof/>
        </w:rPr>
        <w:instrText xml:space="preserve"> ADDIN ZOTERO_ITEM CSL_CITATION {"citationID":"sj5NM8y1","properties":{"formattedCitation":"(Xu et al., 2013)","plainCitation":"(Xu et al., 2013)","noteIndex":0},"citationItems":[{"id":156,"uris":["http://zotero.org/users/local/h6YJVYLe/items/BJEA498A"],"itemData":{"id":156,"type":"article-journal","abstract":"Adsorption is one of the widely used processes in the chemical industry environmental application. As compared to mathematical models proposed to describe batch adsorption in terms of isotherm and kinetic behavior, insufficient models are available to describe and predict fixed-bed or column adsorption, though the latter one is the main option in practical application. The present review first provides a brief summary on basic concepts and mathematic models to describe the mass transfer and isotherm behavior of batch adsorption, which dominate the column adsorption behavior in nature. Afterwards, the widely used models developed to predict the breakthrough curve, i.e., the general rate models, linear driving force (LDF) model, wave propagation theory model, constant pattern model, Clark model, Thomas model, Bohart-Adams model, Yoon-Nelson model, Wang model, Wolborska model, and modified dose-response model, are briefly introduced from the mechanism and mathematical viewpoint. Their basic characteristics, including the advantages and inherit shortcomings, are also discussed. This review could help those interested in column adsorption to reasonably choose or develop an accurate and convenient model for their study and practical application.","container-title":"Journal of Zhejiang University SCIENCE A","DOI":"10.1631/jzus.A1300029","ISSN":"1673-565X, 1862-1775","issue":"3","journalAbbreviation":"J. Zhejiang Univ. Sci. A","language":"en","page":"155-176","source":"DOI.org (Crossref)","title":"Mathematically modeling fixed-bed adsorption in aqueous systems","volume":"14","author":[{"family":"Xu","given":"Zhe"},{"family":"Cai","given":"Jian-guo"},{"family":"Pan","given":"Bing-cai"}],"issued":{"date-parts":[["2013",3]]}}}],"schema":"https://github.com/citation-style-language/schema/raw/master/csl-citation.json"} </w:instrText>
      </w:r>
      <w:r w:rsidR="00035E38">
        <w:rPr>
          <w:noProof/>
        </w:rPr>
        <w:fldChar w:fldCharType="separate"/>
      </w:r>
      <w:r w:rsidR="00035E38" w:rsidRPr="00035E38">
        <w:rPr>
          <w:rFonts w:cs="Arial"/>
        </w:rPr>
        <w:t>(Xu et al., 2013)</w:t>
      </w:r>
      <w:r w:rsidR="00035E38">
        <w:rPr>
          <w:noProof/>
        </w:rPr>
        <w:fldChar w:fldCharType="end"/>
      </w:r>
      <w:r w:rsidR="000549F4">
        <w:rPr>
          <w:noProof/>
        </w:rPr>
        <w:t xml:space="preserve">. </w:t>
      </w:r>
      <w:r w:rsidR="00E84FBC">
        <w:t xml:space="preserve">External diffusion is covered by equation: </w:t>
      </w:r>
      <w:r w:rsidR="00E84FBC" w:rsidRPr="00477045">
        <w:fldChar w:fldCharType="begin"/>
      </w:r>
      <w:r w:rsidR="00E84FBC" w:rsidRPr="00477045">
        <w:instrText xml:space="preserve"> REF _Ref153374058 \h </w:instrText>
      </w:r>
      <w:r w:rsidR="00477045" w:rsidRPr="00477045">
        <w:instrText xml:space="preserve"> \* MERGEFORMAT </w:instrText>
      </w:r>
      <w:r w:rsidR="00E84FBC" w:rsidRPr="00477045">
        <w:fldChar w:fldCharType="separate"/>
      </w:r>
      <w:r w:rsidR="00843CB6" w:rsidRPr="0028342D">
        <w:rPr>
          <w:b/>
          <w:bCs/>
        </w:rPr>
        <w:t>(</w:t>
      </w:r>
      <w:r w:rsidR="00843CB6" w:rsidRPr="00843CB6">
        <w:rPr>
          <w:b/>
          <w:bCs/>
          <w:noProof/>
        </w:rPr>
        <w:t>7</w:t>
      </w:r>
      <w:r w:rsidR="00843CB6">
        <w:rPr>
          <w:b/>
          <w:bCs/>
        </w:rPr>
        <w:t>)</w:t>
      </w:r>
      <w:r w:rsidR="00E84FBC" w:rsidRPr="00477045">
        <w:fldChar w:fldCharType="end"/>
      </w:r>
      <w:r w:rsidR="00477045">
        <w:t>,</w:t>
      </w:r>
      <w:r w:rsidR="00E84FBC">
        <w:t xml:space="preserve"> </w:t>
      </w:r>
      <w:r w:rsidR="00E84FBC">
        <w:fldChar w:fldCharType="begin"/>
      </w:r>
      <w:r w:rsidR="00E84FBC">
        <w:instrText xml:space="preserve"> ADDIN ZOTERO_ITEM CSL_CITATION {"citationID":"TUxCcM8t","properties":{"formattedCitation":"(Worch, 2008)","plainCitation":"(Worch, 2008)","noteIndex":0},"citationItems":[{"id":57,"uris":["http://zotero.org/users/local/h6YJVYLe/items/CV6JDTSC"],"itemData":{"id":57,"type":"article-journal","abstract":"A review is given on the state of modelling of fixed-bed adsorption processes in drinking water treatment with special consideration of parameter estimation. In particular, the Homogenous Surface Diffusion Model (HSDM) and the Linear Driving Force Model (LDF model) are compared and evaluated with respect to availability of the required model parameters. In this context, methods for predicting equilibrium and mass transfer parameters are critically discussed under particular consideration of the specific drinking water characteristics. Feasibilities and limits of different approaches for estimating equilibrium parameters are exemplarily shown. In particular, Polanyi's potential theory, a modified Freundlich equation, and the adsorption analysis for complex mixture solutions are considered. Furthermore, empirical correlations for predicting mass transfer coefficients for single-solute and multi-component adsorbate systems are presented and evaluated.","container-title":"Journal of Water Supply Research and Technology-aqua - J WATER SUPPLY RES TECHNOL-AQ","DOI":"10.2166/aqua.2008.100","journalAbbreviation":"Journal of Water Supply Research and Technology-aqua - J WATER SUPPLY RES TECHNOL-AQ","source":"ResearchGate","title":"Fixed-bed adsorption in drinking water treatment: A critical review on models and parameter estimation","title-short":"Fixed-bed adsorption in drinking water treatment","volume":"57","author":[{"family":"Worch","given":"Eckhard"}],"issued":{"date-parts":[["2008",5,1]]}}}],"schema":"https://github.com/citation-style-language/schema/raw/master/csl-citation.json"} </w:instrText>
      </w:r>
      <w:r w:rsidR="00E84FBC">
        <w:fldChar w:fldCharType="separate"/>
      </w:r>
      <w:r w:rsidR="00E84FBC" w:rsidRPr="00677D5D">
        <w:rPr>
          <w:rFonts w:cs="Arial"/>
        </w:rPr>
        <w:t>(Worch, 2008)</w:t>
      </w:r>
      <w:r w:rsidR="00E84FBC">
        <w:fldChar w:fldCharType="end"/>
      </w:r>
      <w:r w:rsidR="00591971">
        <w:t>.</w:t>
      </w:r>
    </w:p>
    <w:p w14:paraId="51C1E037" w14:textId="77777777" w:rsidR="00477045" w:rsidRDefault="00477045" w:rsidP="00E84FBC">
      <w:pPr>
        <w:jc w:val="both"/>
      </w:pPr>
    </w:p>
    <w:p w14:paraId="4188BB07" w14:textId="77777777" w:rsidR="00E84FBC" w:rsidRPr="00A11B11" w:rsidRDefault="00000000" w:rsidP="00E84FBC">
      <w:pPr>
        <w:jc w:val="both"/>
        <w:rPr>
          <w:rFonts w:eastAsiaTheme="minorEastAsia"/>
        </w:rPr>
      </w:pPr>
      <m:oMathPara>
        <m:oMath>
          <m:f>
            <m:fPr>
              <m:ctrlPr>
                <w:rPr>
                  <w:rFonts w:ascii="Cambria Math" w:hAnsi="Cambria Math"/>
                  <w:i/>
                </w:rPr>
              </m:ctrlPr>
            </m:fPr>
            <m:num>
              <m:r>
                <w:rPr>
                  <w:rFonts w:ascii="Cambria Math" w:hAnsi="Cambria Math"/>
                </w:rPr>
                <m:t>dq</m:t>
              </m:r>
            </m:num>
            <m:den>
              <m:r>
                <w:rPr>
                  <w:rFonts w:ascii="Cambria Math" w:hAnsi="Cambria Math"/>
                </w:rPr>
                <m:t>dt</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F</m:t>
                  </m:r>
                </m:sub>
              </m:sSub>
              <m:sSub>
                <m:sSubPr>
                  <m:ctrlPr>
                    <w:rPr>
                      <w:rFonts w:ascii="Cambria Math" w:hAnsi="Cambria Math"/>
                      <w:i/>
                    </w:rPr>
                  </m:ctrlPr>
                </m:sSubPr>
                <m:e>
                  <m:r>
                    <w:rPr>
                      <w:rFonts w:ascii="Cambria Math" w:hAnsi="Cambria Math"/>
                    </w:rPr>
                    <m:t>a</m:t>
                  </m:r>
                </m:e>
                <m:sub>
                  <m:r>
                    <w:rPr>
                      <w:rFonts w:ascii="Cambria Math" w:hAnsi="Cambria Math"/>
                    </w:rPr>
                    <m:t>V</m:t>
                  </m:r>
                </m:sub>
              </m:sSub>
            </m:num>
            <m:den>
              <m:sSub>
                <m:sSubPr>
                  <m:ctrlPr>
                    <w:rPr>
                      <w:rFonts w:ascii="Cambria Math" w:hAnsi="Cambria Math"/>
                      <w:i/>
                    </w:rPr>
                  </m:ctrlPr>
                </m:sSubPr>
                <m:e>
                  <m:r>
                    <w:rPr>
                      <w:rFonts w:ascii="Cambria Math" w:hAnsi="Cambria Math"/>
                    </w:rPr>
                    <m:t>ρ</m:t>
                  </m:r>
                </m:e>
                <m:sub>
                  <m:r>
                    <w:rPr>
                      <w:rFonts w:ascii="Cambria Math" w:hAnsi="Cambria Math"/>
                    </w:rPr>
                    <m:t>b</m:t>
                  </m:r>
                </m:sub>
              </m:sSub>
            </m:den>
          </m:f>
          <m:r>
            <w:rPr>
              <w:rFonts w:ascii="Cambria Math" w:hAnsi="Cambria Math"/>
            </w:rPr>
            <m:t>(C-</m:t>
          </m:r>
          <m:sSub>
            <m:sSubPr>
              <m:ctrlPr>
                <w:rPr>
                  <w:rFonts w:ascii="Cambria Math" w:hAnsi="Cambria Math"/>
                  <w:i/>
                </w:rPr>
              </m:ctrlPr>
            </m:sSubPr>
            <m:e>
              <m:r>
                <w:rPr>
                  <w:rFonts w:ascii="Cambria Math" w:hAnsi="Cambria Math"/>
                </w:rPr>
                <m:t>C</m:t>
              </m:r>
            </m:e>
            <m:sub>
              <m:r>
                <w:rPr>
                  <w:rFonts w:ascii="Cambria Math" w:hAnsi="Cambria Math"/>
                </w:rPr>
                <m:t>s</m:t>
              </m:r>
            </m:sub>
          </m:sSub>
          <m:r>
            <w:rPr>
              <w:rFonts w:ascii="Cambria Math" w:hAnsi="Cambria Math"/>
            </w:rPr>
            <m:t>)</m:t>
          </m:r>
        </m:oMath>
      </m:oMathPara>
    </w:p>
    <w:p w14:paraId="357BC1D4" w14:textId="6CCCF5DD" w:rsidR="00E84FBC" w:rsidRPr="0028342D" w:rsidRDefault="00E84FBC" w:rsidP="00E84FBC">
      <w:pPr>
        <w:pStyle w:val="Caption"/>
        <w:jc w:val="right"/>
        <w:rPr>
          <w:b/>
          <w:bCs/>
          <w:i w:val="0"/>
          <w:iCs w:val="0"/>
        </w:rPr>
      </w:pPr>
      <w:bookmarkStart w:id="79" w:name="_Ref153374058"/>
      <w:r w:rsidRPr="0028342D">
        <w:rPr>
          <w:b/>
          <w:bCs/>
          <w:i w:val="0"/>
          <w:iCs w:val="0"/>
        </w:rPr>
        <w:t>(</w:t>
      </w:r>
      <w:r w:rsidRPr="0028342D">
        <w:rPr>
          <w:b/>
          <w:bCs/>
          <w:i w:val="0"/>
          <w:iCs w:val="0"/>
        </w:rPr>
        <w:fldChar w:fldCharType="begin"/>
      </w:r>
      <w:r w:rsidRPr="0028342D">
        <w:rPr>
          <w:b/>
          <w:bCs/>
          <w:i w:val="0"/>
          <w:iCs w:val="0"/>
        </w:rPr>
        <w:instrText xml:space="preserve"> SEQ ( \* ARABIC </w:instrText>
      </w:r>
      <w:r w:rsidRPr="0028342D">
        <w:rPr>
          <w:b/>
          <w:bCs/>
          <w:i w:val="0"/>
          <w:iCs w:val="0"/>
        </w:rPr>
        <w:fldChar w:fldCharType="separate"/>
      </w:r>
      <w:r w:rsidR="00843CB6">
        <w:rPr>
          <w:b/>
          <w:bCs/>
          <w:i w:val="0"/>
          <w:iCs w:val="0"/>
          <w:noProof/>
        </w:rPr>
        <w:t>7</w:t>
      </w:r>
      <w:r w:rsidRPr="0028342D">
        <w:rPr>
          <w:b/>
          <w:bCs/>
          <w:i w:val="0"/>
          <w:iCs w:val="0"/>
        </w:rPr>
        <w:fldChar w:fldCharType="end"/>
      </w:r>
      <w:r>
        <w:rPr>
          <w:b/>
          <w:bCs/>
          <w:i w:val="0"/>
          <w:iCs w:val="0"/>
        </w:rPr>
        <w:t>)</w:t>
      </w:r>
      <w:bookmarkEnd w:id="79"/>
    </w:p>
    <w:p w14:paraId="67C7A406" w14:textId="77777777" w:rsidR="00E84FBC" w:rsidRDefault="00E84FBC" w:rsidP="00E84FBC">
      <w:pPr>
        <w:jc w:val="both"/>
      </w:pPr>
      <w:r>
        <w:t xml:space="preserve">Where </w:t>
      </w:r>
    </w:p>
    <w:p w14:paraId="70EC7B5A" w14:textId="77777777" w:rsidR="00E84FBC" w:rsidRPr="00D86554" w:rsidRDefault="00000000" w:rsidP="00E84FBC">
      <w:pPr>
        <w:jc w:val="both"/>
        <w:rPr>
          <w:rFonts w:eastAsiaTheme="minorEastAsia"/>
        </w:rPr>
      </w:pPr>
      <m:oMathPara>
        <m:oMath>
          <m:sSub>
            <m:sSubPr>
              <m:ctrlPr>
                <w:rPr>
                  <w:rFonts w:ascii="Cambria Math" w:hAnsi="Cambria Math"/>
                  <w:i/>
                </w:rPr>
              </m:ctrlPr>
            </m:sSubPr>
            <m:e>
              <m:r>
                <w:rPr>
                  <w:rFonts w:ascii="Cambria Math" w:hAnsi="Cambria Math"/>
                </w:rPr>
                <m:t>a</m:t>
              </m:r>
            </m:e>
            <m:sub>
              <m:r>
                <w:rPr>
                  <w:rFonts w:ascii="Cambria Math" w:hAnsi="Cambria Math"/>
                </w:rPr>
                <m:t>V</m:t>
              </m:r>
            </m:sub>
          </m:sSub>
          <m:r>
            <w:rPr>
              <w:rFonts w:ascii="Cambria Math" w:hAnsi="Cambria Math"/>
            </w:rPr>
            <m:t>=</m:t>
          </m:r>
          <m:f>
            <m:fPr>
              <m:ctrlPr>
                <w:rPr>
                  <w:rFonts w:ascii="Cambria Math" w:hAnsi="Cambria Math"/>
                  <w:i/>
                </w:rPr>
              </m:ctrlPr>
            </m:fPr>
            <m:num>
              <m:r>
                <w:rPr>
                  <w:rFonts w:ascii="Cambria Math" w:hAnsi="Cambria Math"/>
                </w:rPr>
                <m:t>3</m:t>
              </m:r>
            </m:num>
            <m:den>
              <m:sSub>
                <m:sSubPr>
                  <m:ctrlPr>
                    <w:rPr>
                      <w:rFonts w:ascii="Cambria Math" w:hAnsi="Cambria Math"/>
                      <w:i/>
                    </w:rPr>
                  </m:ctrlPr>
                </m:sSubPr>
                <m:e>
                  <m:r>
                    <w:rPr>
                      <w:rFonts w:ascii="Cambria Math" w:hAnsi="Cambria Math"/>
                    </w:rPr>
                    <m:t>r</m:t>
                  </m:r>
                </m:e>
                <m:sub>
                  <m:r>
                    <w:rPr>
                      <w:rFonts w:ascii="Cambria Math" w:hAnsi="Cambria Math"/>
                    </w:rPr>
                    <m:t>p</m:t>
                  </m:r>
                </m:sub>
              </m:sSub>
            </m:den>
          </m:f>
          <m:r>
            <w:rPr>
              <w:rFonts w:ascii="Cambria Math" w:hAnsi="Cambria Math"/>
            </w:rPr>
            <m:t>(1-</m:t>
          </m:r>
          <m:sSub>
            <m:sSubPr>
              <m:ctrlPr>
                <w:rPr>
                  <w:rFonts w:ascii="Cambria Math" w:hAnsi="Cambria Math"/>
                  <w:i/>
                </w:rPr>
              </m:ctrlPr>
            </m:sSubPr>
            <m:e>
              <m:r>
                <w:rPr>
                  <w:rFonts w:ascii="Cambria Math" w:hAnsi="Cambria Math"/>
                </w:rPr>
                <m:t>ε</m:t>
              </m:r>
            </m:e>
            <m:sub>
              <m:r>
                <w:rPr>
                  <w:rFonts w:ascii="Cambria Math" w:hAnsi="Cambria Math"/>
                </w:rPr>
                <m:t>b</m:t>
              </m:r>
            </m:sub>
          </m:sSub>
          <m:r>
            <w:rPr>
              <w:rFonts w:ascii="Cambria Math" w:hAnsi="Cambria Math"/>
            </w:rPr>
            <m:t>)</m:t>
          </m:r>
        </m:oMath>
      </m:oMathPara>
    </w:p>
    <w:p w14:paraId="3B453198" w14:textId="30F12AF6" w:rsidR="00E84FBC" w:rsidRDefault="00E84FBC" w:rsidP="00E84FBC">
      <w:pPr>
        <w:pStyle w:val="Caption"/>
        <w:jc w:val="right"/>
        <w:rPr>
          <w:b/>
          <w:bCs/>
          <w:i w:val="0"/>
          <w:iCs w:val="0"/>
        </w:rPr>
      </w:pPr>
      <w:r w:rsidRPr="00D86554">
        <w:rPr>
          <w:b/>
          <w:bCs/>
          <w:i w:val="0"/>
          <w:iCs w:val="0"/>
        </w:rPr>
        <w:t>(</w:t>
      </w:r>
      <w:r w:rsidRPr="00D86554">
        <w:rPr>
          <w:b/>
          <w:bCs/>
          <w:i w:val="0"/>
          <w:iCs w:val="0"/>
        </w:rPr>
        <w:fldChar w:fldCharType="begin"/>
      </w:r>
      <w:r w:rsidRPr="00D86554">
        <w:rPr>
          <w:b/>
          <w:bCs/>
          <w:i w:val="0"/>
          <w:iCs w:val="0"/>
        </w:rPr>
        <w:instrText xml:space="preserve"> SEQ ( \* ARABIC </w:instrText>
      </w:r>
      <w:r w:rsidRPr="00D86554">
        <w:rPr>
          <w:b/>
          <w:bCs/>
          <w:i w:val="0"/>
          <w:iCs w:val="0"/>
        </w:rPr>
        <w:fldChar w:fldCharType="separate"/>
      </w:r>
      <w:r w:rsidR="00843CB6">
        <w:rPr>
          <w:b/>
          <w:bCs/>
          <w:i w:val="0"/>
          <w:iCs w:val="0"/>
          <w:noProof/>
        </w:rPr>
        <w:t>8</w:t>
      </w:r>
      <w:r w:rsidRPr="00D86554">
        <w:rPr>
          <w:b/>
          <w:bCs/>
          <w:i w:val="0"/>
          <w:iCs w:val="0"/>
        </w:rPr>
        <w:fldChar w:fldCharType="end"/>
      </w:r>
      <w:r>
        <w:rPr>
          <w:b/>
          <w:bCs/>
          <w:i w:val="0"/>
          <w:iCs w:val="0"/>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21"/>
        <w:gridCol w:w="2489"/>
      </w:tblGrid>
      <w:tr w:rsidR="00547729" w14:paraId="5DB568BE" w14:textId="77777777" w:rsidTr="006A3307">
        <w:tc>
          <w:tcPr>
            <w:tcW w:w="6521" w:type="dxa"/>
          </w:tcPr>
          <w:p w14:paraId="7BCB094C" w14:textId="2469B354" w:rsidR="00547729" w:rsidRDefault="00000000" w:rsidP="00547729">
            <w:pPr>
              <w:pStyle w:val="ListParagraph"/>
              <w:numPr>
                <w:ilvl w:val="0"/>
                <w:numId w:val="10"/>
              </w:numPr>
              <w:rPr>
                <w:rFonts w:eastAsia="Calibri" w:cs="Times New Roman"/>
              </w:rPr>
            </w:pPr>
            <m:oMath>
              <m:sSub>
                <m:sSubPr>
                  <m:ctrlPr>
                    <w:rPr>
                      <w:rFonts w:ascii="Cambria Math" w:hAnsi="Cambria Math"/>
                      <w:i/>
                    </w:rPr>
                  </m:ctrlPr>
                </m:sSubPr>
                <m:e>
                  <m:r>
                    <w:rPr>
                      <w:rFonts w:ascii="Cambria Math" w:hAnsi="Cambria Math"/>
                    </w:rPr>
                    <m:t>k</m:t>
                  </m:r>
                </m:e>
                <m:sub>
                  <m:r>
                    <w:rPr>
                      <w:rFonts w:ascii="Cambria Math" w:hAnsi="Cambria Math"/>
                    </w:rPr>
                    <m:t>F</m:t>
                  </m:r>
                </m:sub>
              </m:sSub>
              <m:sSub>
                <m:sSubPr>
                  <m:ctrlPr>
                    <w:rPr>
                      <w:rFonts w:ascii="Cambria Math" w:hAnsi="Cambria Math"/>
                      <w:i/>
                    </w:rPr>
                  </m:ctrlPr>
                </m:sSubPr>
                <m:e>
                  <m:r>
                    <w:rPr>
                      <w:rFonts w:ascii="Cambria Math" w:hAnsi="Cambria Math"/>
                    </w:rPr>
                    <m:t>a</m:t>
                  </m:r>
                </m:e>
                <m:sub>
                  <m:r>
                    <w:rPr>
                      <w:rFonts w:ascii="Cambria Math" w:hAnsi="Cambria Math"/>
                    </w:rPr>
                    <m:t>V</m:t>
                  </m:r>
                </m:sub>
              </m:sSub>
            </m:oMath>
            <w:r w:rsidR="00547729">
              <w:rPr>
                <w:rFonts w:eastAsia="Calibri" w:cs="Times New Roman"/>
              </w:rPr>
              <w:t xml:space="preserve"> = volumetric film diffusion mass transfer coefficient</w:t>
            </w:r>
          </w:p>
        </w:tc>
        <w:tc>
          <w:tcPr>
            <w:tcW w:w="2489" w:type="dxa"/>
          </w:tcPr>
          <w:p w14:paraId="37309448" w14:textId="0611763C" w:rsidR="00547729" w:rsidRDefault="00547729" w:rsidP="00547729">
            <w:r>
              <w:t>(1/s)</w:t>
            </w:r>
          </w:p>
        </w:tc>
      </w:tr>
      <w:tr w:rsidR="00547729" w14:paraId="64FB5E9E" w14:textId="77777777" w:rsidTr="006A3307">
        <w:tc>
          <w:tcPr>
            <w:tcW w:w="6521" w:type="dxa"/>
          </w:tcPr>
          <w:p w14:paraId="61D4D51E" w14:textId="494428E8" w:rsidR="00547729" w:rsidRDefault="00000000" w:rsidP="00547729">
            <w:pPr>
              <w:pStyle w:val="ListParagraph"/>
              <w:numPr>
                <w:ilvl w:val="0"/>
                <w:numId w:val="10"/>
              </w:numPr>
              <w:rPr>
                <w:rFonts w:eastAsia="Calibri" w:cs="Times New Roman"/>
              </w:rPr>
            </w:pPr>
            <m:oMath>
              <m:sSub>
                <m:sSubPr>
                  <m:ctrlPr>
                    <w:rPr>
                      <w:rFonts w:ascii="Cambria Math" w:eastAsia="Calibri" w:hAnsi="Cambria Math" w:cs="Times New Roman"/>
                      <w:i/>
                    </w:rPr>
                  </m:ctrlPr>
                </m:sSubPr>
                <m:e>
                  <m:r>
                    <w:rPr>
                      <w:rFonts w:ascii="Cambria Math" w:eastAsia="Calibri" w:hAnsi="Cambria Math" w:cs="Times New Roman"/>
                    </w:rPr>
                    <m:t>ρ</m:t>
                  </m:r>
                </m:e>
                <m:sub>
                  <m:r>
                    <w:rPr>
                      <w:rFonts w:ascii="Cambria Math" w:eastAsia="Calibri" w:hAnsi="Cambria Math" w:cs="Times New Roman"/>
                    </w:rPr>
                    <m:t>b</m:t>
                  </m:r>
                </m:sub>
              </m:sSub>
            </m:oMath>
            <w:r w:rsidR="00547729">
              <w:rPr>
                <w:rFonts w:eastAsia="Calibri" w:cs="Times New Roman"/>
              </w:rPr>
              <w:t xml:space="preserve"> = bed density</w:t>
            </w:r>
          </w:p>
        </w:tc>
        <w:tc>
          <w:tcPr>
            <w:tcW w:w="2489" w:type="dxa"/>
          </w:tcPr>
          <w:p w14:paraId="3D00DBC1" w14:textId="56E23A6D" w:rsidR="00547729" w:rsidRDefault="00547729" w:rsidP="00547729">
            <w:r>
              <w:t>(g/cm</w:t>
            </w:r>
            <w:r w:rsidRPr="00EF3F62">
              <w:rPr>
                <w:vertAlign w:val="superscript"/>
              </w:rPr>
              <w:t>3</w:t>
            </w:r>
            <w:r>
              <w:t>)</w:t>
            </w:r>
          </w:p>
        </w:tc>
      </w:tr>
      <w:tr w:rsidR="007E751C" w14:paraId="48827F74" w14:textId="77777777" w:rsidTr="006A3307">
        <w:tc>
          <w:tcPr>
            <w:tcW w:w="6521" w:type="dxa"/>
          </w:tcPr>
          <w:p w14:paraId="1CB486E6" w14:textId="02C5C444" w:rsidR="007E751C" w:rsidRDefault="0041712B" w:rsidP="007E751C">
            <w:pPr>
              <w:pStyle w:val="ListParagraph"/>
              <w:numPr>
                <w:ilvl w:val="0"/>
                <w:numId w:val="10"/>
              </w:numPr>
              <w:rPr>
                <w:rFonts w:eastAsia="Calibri" w:cs="Times New Roman"/>
              </w:rPr>
            </w:pPr>
            <m:oMath>
              <m:r>
                <w:rPr>
                  <w:rFonts w:ascii="Cambria Math" w:hAnsi="Cambria Math"/>
                </w:rPr>
                <m:t>C</m:t>
              </m:r>
            </m:oMath>
            <w:r w:rsidR="007E751C" w:rsidRPr="007C69CE">
              <w:rPr>
                <w:rFonts w:eastAsiaTheme="minorEastAsia"/>
              </w:rPr>
              <w:t xml:space="preserve"> = </w:t>
            </w:r>
            <w:r w:rsidR="007E751C">
              <w:rPr>
                <w:rFonts w:eastAsiaTheme="minorEastAsia"/>
              </w:rPr>
              <w:t>concentration in the bulk liquid</w:t>
            </w:r>
          </w:p>
        </w:tc>
        <w:tc>
          <w:tcPr>
            <w:tcW w:w="2489" w:type="dxa"/>
          </w:tcPr>
          <w:p w14:paraId="54A7E82A" w14:textId="731AA5D1" w:rsidR="007E751C" w:rsidRDefault="007E751C" w:rsidP="007E751C">
            <w:r w:rsidRPr="007C69CE">
              <w:t>(</w:t>
            </w:r>
            <w:r>
              <w:t>mg</w:t>
            </w:r>
            <w:r w:rsidRPr="007C69CE">
              <w:rPr>
                <w:vertAlign w:val="subscript"/>
              </w:rPr>
              <w:t>solute</w:t>
            </w:r>
            <w:r>
              <w:t>/L)</w:t>
            </w:r>
          </w:p>
        </w:tc>
      </w:tr>
      <w:tr w:rsidR="007E751C" w14:paraId="7967F463" w14:textId="77777777" w:rsidTr="006A3307">
        <w:tc>
          <w:tcPr>
            <w:tcW w:w="6521" w:type="dxa"/>
          </w:tcPr>
          <w:p w14:paraId="734ABDC4" w14:textId="747B26D4" w:rsidR="007E751C" w:rsidRDefault="00000000" w:rsidP="007E751C">
            <w:pPr>
              <w:pStyle w:val="ListParagraph"/>
              <w:numPr>
                <w:ilvl w:val="0"/>
                <w:numId w:val="10"/>
              </w:numPr>
              <w:rPr>
                <w:rFonts w:eastAsia="Calibri" w:cs="Times New Roman"/>
              </w:rPr>
            </w:pPr>
            <m:oMath>
              <m:sSub>
                <m:sSubPr>
                  <m:ctrlPr>
                    <w:rPr>
                      <w:rFonts w:ascii="Cambria Math" w:hAnsi="Cambria Math"/>
                      <w:i/>
                    </w:rPr>
                  </m:ctrlPr>
                </m:sSubPr>
                <m:e>
                  <m:r>
                    <w:rPr>
                      <w:rFonts w:ascii="Cambria Math" w:hAnsi="Cambria Math"/>
                    </w:rPr>
                    <m:t>C</m:t>
                  </m:r>
                </m:e>
                <m:sub>
                  <m:r>
                    <w:rPr>
                      <w:rFonts w:ascii="Cambria Math" w:hAnsi="Cambria Math"/>
                    </w:rPr>
                    <m:t>s</m:t>
                  </m:r>
                </m:sub>
              </m:sSub>
            </m:oMath>
            <w:r w:rsidR="007E751C" w:rsidRPr="007C69CE">
              <w:rPr>
                <w:rFonts w:eastAsiaTheme="minorEastAsia"/>
              </w:rPr>
              <w:t xml:space="preserve"> = </w:t>
            </w:r>
            <w:r w:rsidR="007E751C">
              <w:rPr>
                <w:rFonts w:eastAsiaTheme="minorEastAsia"/>
              </w:rPr>
              <w:t>concentration at the external particle surface</w:t>
            </w:r>
          </w:p>
        </w:tc>
        <w:tc>
          <w:tcPr>
            <w:tcW w:w="2489" w:type="dxa"/>
          </w:tcPr>
          <w:p w14:paraId="155F05A3" w14:textId="338D8DF7" w:rsidR="007E751C" w:rsidRDefault="007E751C" w:rsidP="007E751C">
            <w:r w:rsidRPr="007C69CE">
              <w:t>(</w:t>
            </w:r>
            <w:r>
              <w:t>mg</w:t>
            </w:r>
            <w:r w:rsidRPr="007C69CE">
              <w:rPr>
                <w:vertAlign w:val="subscript"/>
              </w:rPr>
              <w:t>solute</w:t>
            </w:r>
            <w:r>
              <w:t>/L)</w:t>
            </w:r>
          </w:p>
        </w:tc>
      </w:tr>
      <w:tr w:rsidR="007E751C" w14:paraId="70BF7CE0" w14:textId="77777777" w:rsidTr="006A3307">
        <w:tc>
          <w:tcPr>
            <w:tcW w:w="6521" w:type="dxa"/>
          </w:tcPr>
          <w:p w14:paraId="69C9B32F" w14:textId="5F3AB23F" w:rsidR="007E751C" w:rsidRDefault="00000000" w:rsidP="007E751C">
            <w:pPr>
              <w:pStyle w:val="ListParagraph"/>
              <w:numPr>
                <w:ilvl w:val="0"/>
                <w:numId w:val="10"/>
              </w:numPr>
              <w:rPr>
                <w:rFonts w:eastAsia="Calibri" w:cs="Times New Roman"/>
              </w:rPr>
            </w:pPr>
            <m:oMath>
              <m:sSub>
                <m:sSubPr>
                  <m:ctrlPr>
                    <w:rPr>
                      <w:rFonts w:ascii="Cambria Math" w:hAnsi="Cambria Math"/>
                      <w:i/>
                    </w:rPr>
                  </m:ctrlPr>
                </m:sSubPr>
                <m:e>
                  <m:r>
                    <w:rPr>
                      <w:rFonts w:ascii="Cambria Math" w:hAnsi="Cambria Math"/>
                    </w:rPr>
                    <m:t>a</m:t>
                  </m:r>
                </m:e>
                <m:sub>
                  <m:r>
                    <w:rPr>
                      <w:rFonts w:ascii="Cambria Math" w:hAnsi="Cambria Math"/>
                    </w:rPr>
                    <m:t>V</m:t>
                  </m:r>
                </m:sub>
              </m:sSub>
            </m:oMath>
            <w:r w:rsidR="007E751C">
              <w:rPr>
                <w:rFonts w:eastAsia="Calibri" w:cs="Times New Roman"/>
              </w:rPr>
              <w:t xml:space="preserve"> = area available for mass transfer per reactor volume</w:t>
            </w:r>
          </w:p>
        </w:tc>
        <w:tc>
          <w:tcPr>
            <w:tcW w:w="2489" w:type="dxa"/>
          </w:tcPr>
          <w:p w14:paraId="79EC13C6" w14:textId="78BC9486" w:rsidR="007E751C" w:rsidRPr="007C69CE" w:rsidRDefault="007E751C" w:rsidP="007E751C">
            <w:r>
              <w:t>(</w:t>
            </w:r>
            <w:r w:rsidR="005B1CED">
              <w:t>c</w:t>
            </w:r>
            <w:r>
              <w:t>m</w:t>
            </w:r>
            <w:r w:rsidRPr="00BF25E4">
              <w:rPr>
                <w:vertAlign w:val="superscript"/>
              </w:rPr>
              <w:t>2</w:t>
            </w:r>
            <w:r>
              <w:t>/</w:t>
            </w:r>
            <w:r w:rsidR="005B1CED">
              <w:t>c</w:t>
            </w:r>
            <w:r>
              <w:t>m</w:t>
            </w:r>
            <w:r w:rsidRPr="00BF25E4">
              <w:rPr>
                <w:vertAlign w:val="superscript"/>
              </w:rPr>
              <w:t>3</w:t>
            </w:r>
            <w:r>
              <w:t>)</w:t>
            </w:r>
          </w:p>
        </w:tc>
      </w:tr>
      <w:tr w:rsidR="007E751C" w14:paraId="161B7A85" w14:textId="77777777" w:rsidTr="006A3307">
        <w:tc>
          <w:tcPr>
            <w:tcW w:w="6521" w:type="dxa"/>
          </w:tcPr>
          <w:p w14:paraId="4524EDC3" w14:textId="1102ADE6" w:rsidR="007E751C" w:rsidRDefault="00000000" w:rsidP="007E751C">
            <w:pPr>
              <w:pStyle w:val="ListParagraph"/>
              <w:numPr>
                <w:ilvl w:val="0"/>
                <w:numId w:val="10"/>
              </w:numPr>
              <w:rPr>
                <w:rFonts w:eastAsia="Calibri" w:cs="Times New Roman"/>
              </w:rPr>
            </w:pPr>
            <m:oMath>
              <m:sSub>
                <m:sSubPr>
                  <m:ctrlPr>
                    <w:rPr>
                      <w:rFonts w:ascii="Cambria Math" w:eastAsia="Calibri" w:hAnsi="Cambria Math" w:cs="Times New Roman"/>
                      <w:i/>
                    </w:rPr>
                  </m:ctrlPr>
                </m:sSubPr>
                <m:e>
                  <m:r>
                    <w:rPr>
                      <w:rFonts w:ascii="Cambria Math" w:eastAsia="Calibri" w:hAnsi="Cambria Math" w:cs="Times New Roman"/>
                    </w:rPr>
                    <m:t>r</m:t>
                  </m:r>
                </m:e>
                <m:sub>
                  <m:r>
                    <w:rPr>
                      <w:rFonts w:ascii="Cambria Math" w:eastAsia="Calibri" w:hAnsi="Cambria Math" w:cs="Times New Roman"/>
                    </w:rPr>
                    <m:t>p</m:t>
                  </m:r>
                </m:sub>
              </m:sSub>
            </m:oMath>
            <w:r w:rsidR="007E751C">
              <w:rPr>
                <w:rFonts w:eastAsia="Calibri" w:cs="Times New Roman"/>
              </w:rPr>
              <w:t xml:space="preserve"> = radius </w:t>
            </w:r>
            <w:r w:rsidR="001D11BB">
              <w:rPr>
                <w:rFonts w:eastAsia="Calibri" w:cs="Times New Roman"/>
              </w:rPr>
              <w:t xml:space="preserve">adsorbent </w:t>
            </w:r>
            <w:r w:rsidR="007E751C">
              <w:rPr>
                <w:rFonts w:eastAsia="Calibri" w:cs="Times New Roman"/>
              </w:rPr>
              <w:t>particle</w:t>
            </w:r>
          </w:p>
        </w:tc>
        <w:tc>
          <w:tcPr>
            <w:tcW w:w="2489" w:type="dxa"/>
          </w:tcPr>
          <w:p w14:paraId="34C21E91" w14:textId="30CB8273" w:rsidR="007E751C" w:rsidRDefault="007E751C" w:rsidP="007E751C">
            <w:r>
              <w:t>(</w:t>
            </w:r>
            <w:r w:rsidR="005B1CED">
              <w:t>c</w:t>
            </w:r>
            <w:r>
              <w:t>m)</w:t>
            </w:r>
          </w:p>
        </w:tc>
      </w:tr>
    </w:tbl>
    <w:p w14:paraId="46B59438" w14:textId="77777777" w:rsidR="000E719C" w:rsidRPr="000E719C" w:rsidRDefault="000E719C" w:rsidP="000E719C"/>
    <w:p w14:paraId="13B07F45" w14:textId="70D9B174" w:rsidR="00892466" w:rsidRDefault="00000000" w:rsidP="00F1713A">
      <w:pPr>
        <w:jc w:val="both"/>
        <w:rPr>
          <w:noProof/>
        </w:rPr>
      </w:pPr>
      <m:oMath>
        <m:sSub>
          <m:sSubPr>
            <m:ctrlPr>
              <w:rPr>
                <w:rFonts w:ascii="Cambria Math" w:hAnsi="Cambria Math"/>
                <w:i/>
              </w:rPr>
            </m:ctrlPr>
          </m:sSubPr>
          <m:e>
            <m:r>
              <w:rPr>
                <w:rFonts w:ascii="Cambria Math" w:hAnsi="Cambria Math"/>
              </w:rPr>
              <m:t>k</m:t>
            </m:r>
          </m:e>
          <m:sub>
            <m:r>
              <w:rPr>
                <w:rFonts w:ascii="Cambria Math" w:hAnsi="Cambria Math"/>
              </w:rPr>
              <m:t>F</m:t>
            </m:r>
          </m:sub>
        </m:sSub>
      </m:oMath>
      <w:r w:rsidR="00892466">
        <w:rPr>
          <w:rFonts w:eastAsiaTheme="minorEastAsia"/>
          <w:noProof/>
        </w:rPr>
        <w:t xml:space="preserve"> </w:t>
      </w:r>
      <w:r w:rsidR="00B153B0">
        <w:rPr>
          <w:rFonts w:eastAsiaTheme="minorEastAsia"/>
          <w:noProof/>
        </w:rPr>
        <w:t xml:space="preserve">(cm/s) </w:t>
      </w:r>
      <w:r w:rsidR="00892466">
        <w:rPr>
          <w:rFonts w:eastAsiaTheme="minorEastAsia"/>
          <w:noProof/>
        </w:rPr>
        <w:t xml:space="preserve">is the </w:t>
      </w:r>
      <w:r w:rsidR="00274C98">
        <w:rPr>
          <w:rFonts w:eastAsiaTheme="minorEastAsia"/>
          <w:noProof/>
        </w:rPr>
        <w:t>external mass transfer coefficient and can be</w:t>
      </w:r>
      <w:r w:rsidR="00E81AC9">
        <w:rPr>
          <w:rFonts w:eastAsiaTheme="minorEastAsia"/>
          <w:noProof/>
        </w:rPr>
        <w:t xml:space="preserve"> estimated from</w:t>
      </w:r>
      <w:r w:rsidR="00274C98">
        <w:rPr>
          <w:rFonts w:eastAsiaTheme="minorEastAsia"/>
          <w:noProof/>
        </w:rPr>
        <w:t xml:space="preserve"> </w:t>
      </w:r>
      <w:r w:rsidR="00EC5EA9">
        <w:rPr>
          <w:rFonts w:eastAsiaTheme="minorEastAsia"/>
          <w:noProof/>
        </w:rPr>
        <w:t>the correlation of</w:t>
      </w:r>
      <w:r w:rsidR="00EC5EA9">
        <w:rPr>
          <w:noProof/>
        </w:rPr>
        <w:t xml:space="preserve"> Gnielinski, 1978</w:t>
      </w:r>
      <w:r w:rsidR="00AF21E1">
        <w:rPr>
          <w:noProof/>
        </w:rPr>
        <w:t>. This can be seen in</w:t>
      </w:r>
      <w:r w:rsidR="00EC5EA9">
        <w:rPr>
          <w:noProof/>
        </w:rPr>
        <w:t xml:space="preserve"> equation</w:t>
      </w:r>
      <w:r w:rsidR="00E81AC9">
        <w:rPr>
          <w:noProof/>
        </w:rPr>
        <w:t xml:space="preserve"> </w:t>
      </w:r>
      <w:r w:rsidR="00E81AC9" w:rsidRPr="00E81AC9">
        <w:rPr>
          <w:b/>
          <w:bCs/>
          <w:noProof/>
        </w:rPr>
        <w:fldChar w:fldCharType="begin"/>
      </w:r>
      <w:r w:rsidR="00E81AC9" w:rsidRPr="00E81AC9">
        <w:rPr>
          <w:b/>
          <w:bCs/>
          <w:noProof/>
        </w:rPr>
        <w:instrText xml:space="preserve"> REF _Ref163829841 \h  \* MERGEFORMAT </w:instrText>
      </w:r>
      <w:r w:rsidR="00E81AC9" w:rsidRPr="00E81AC9">
        <w:rPr>
          <w:b/>
          <w:bCs/>
          <w:noProof/>
        </w:rPr>
      </w:r>
      <w:r w:rsidR="00E81AC9" w:rsidRPr="00E81AC9">
        <w:rPr>
          <w:b/>
          <w:bCs/>
          <w:noProof/>
        </w:rPr>
        <w:fldChar w:fldCharType="separate"/>
      </w:r>
      <w:r w:rsidR="00843CB6" w:rsidRPr="00E81AC9">
        <w:rPr>
          <w:b/>
          <w:bCs/>
        </w:rPr>
        <w:t>(</w:t>
      </w:r>
      <w:r w:rsidR="00843CB6" w:rsidRPr="00843CB6">
        <w:rPr>
          <w:b/>
          <w:bCs/>
          <w:noProof/>
        </w:rPr>
        <w:t>9</w:t>
      </w:r>
      <w:r w:rsidR="00843CB6" w:rsidRPr="00E81AC9">
        <w:rPr>
          <w:b/>
          <w:bCs/>
        </w:rPr>
        <w:t>)</w:t>
      </w:r>
      <w:r w:rsidR="00E81AC9" w:rsidRPr="00E81AC9">
        <w:rPr>
          <w:b/>
          <w:bCs/>
          <w:noProof/>
        </w:rPr>
        <w:fldChar w:fldCharType="end"/>
      </w:r>
      <w:r w:rsidR="00AF21E1">
        <w:rPr>
          <w:noProof/>
        </w:rPr>
        <w:t xml:space="preserve">, </w:t>
      </w:r>
      <w:r w:rsidR="00AF21E1">
        <w:rPr>
          <w:noProof/>
        </w:rPr>
        <w:fldChar w:fldCharType="begin"/>
      </w:r>
      <w:r w:rsidR="00AF21E1">
        <w:rPr>
          <w:noProof/>
        </w:rPr>
        <w:instrText xml:space="preserve"> ADDIN ZOTERO_ITEM CSL_CITATION {"citationID":"2ttwdU9B","properties":{"formattedCitation":"(Jarvie et al., 2005)","plainCitation":"(Jarvie et al., 2005)","noteIndex":0},"citationItems":[{"id":160,"uris":["http://zotero.org/users/local/h6YJVYLe/items/PXBF55SJ"],"itemData":{"id":160,"type":"article-journal","abstract":"Granular activated carbon (GAC) adsorption is an effective treatment technology for the removal of synthetic organic chemicals (SOCs) from drinking water supplies. This treatment process can be expensive if not properly designed. Application of mathematical models is an attractive method to evaluate the impact of process variables on process design and performance. Practical guidelines were developed to select an appropriate model framework and to estimate site-speciﬁc model parameters to predict GAC adsorber performance. Pilot plant and ﬁeld-scale data from 11 different studies were utilized to investigate the effectiveness of this approach in predicting adsorber performance in the presence of background organic batter (BOM). These data represent surface and ground water sources from four different countries. The modeling approach was able to adequately describe ﬁxed-bed adsorber performance for the purpose of determining the carbon usage rate and process design variables. This approach is more accurate at predicting bed life in the presence of BOM than the current methods commonly used by practicing engineers.","container-title":"Water Research","DOI":"10.1016/j.watres.2005.04.023","ISSN":"00431354","issue":"11","journalAbbreviation":"Water Research","language":"en","license":"https://www.elsevier.com/tdm/userlicense/1.0/","page":"2407-2421","source":"DOI.org (Crossref)","title":"Simulating the performance of fixed-bed granular activated carbon adsorbers: Removal of synthetic organic chemicals in the presence of background organic matter","title-short":"Simulating the performance of fixed-bed granular activated carbon adsorbers","volume":"39","author":[{"family":"Jarvie","given":"Michelle Edith"},{"family":"Hand","given":"David W"},{"family":"Bhuvendralingam","given":"Shanmugalingam"},{"family":"Crittenden","given":"John C"},{"family":"Hokanson","given":"Dave R"}],"issued":{"date-parts":[["2005",6]]}}}],"schema":"https://github.com/citation-style-language/schema/raw/master/csl-citation.json"} </w:instrText>
      </w:r>
      <w:r w:rsidR="00AF21E1">
        <w:rPr>
          <w:noProof/>
        </w:rPr>
        <w:fldChar w:fldCharType="separate"/>
      </w:r>
      <w:r w:rsidR="00AF21E1" w:rsidRPr="00AF21E1">
        <w:rPr>
          <w:rFonts w:cs="Arial"/>
        </w:rPr>
        <w:t>(Jarvie et al., 2005)</w:t>
      </w:r>
      <w:r w:rsidR="00AF21E1">
        <w:rPr>
          <w:noProof/>
        </w:rPr>
        <w:fldChar w:fldCharType="end"/>
      </w:r>
      <w:r w:rsidR="00E81AC9">
        <w:rPr>
          <w:noProof/>
        </w:rPr>
        <w:t>.</w:t>
      </w:r>
      <w:r w:rsidR="00D35E1C">
        <w:rPr>
          <w:noProof/>
        </w:rPr>
        <w:t xml:space="preserve"> It is clear that </w:t>
      </w:r>
      <m:oMath>
        <m:sSub>
          <m:sSubPr>
            <m:ctrlPr>
              <w:rPr>
                <w:rFonts w:ascii="Cambria Math" w:hAnsi="Cambria Math"/>
                <w:i/>
              </w:rPr>
            </m:ctrlPr>
          </m:sSubPr>
          <m:e>
            <m:r>
              <w:rPr>
                <w:rFonts w:ascii="Cambria Math" w:hAnsi="Cambria Math"/>
              </w:rPr>
              <m:t>k</m:t>
            </m:r>
          </m:e>
          <m:sub>
            <m:r>
              <w:rPr>
                <w:rFonts w:ascii="Cambria Math" w:hAnsi="Cambria Math"/>
              </w:rPr>
              <m:t>F</m:t>
            </m:r>
          </m:sub>
        </m:sSub>
      </m:oMath>
      <w:r w:rsidR="00D35E1C">
        <w:rPr>
          <w:rFonts w:eastAsiaTheme="minorEastAsia"/>
          <w:noProof/>
        </w:rPr>
        <w:t xml:space="preserve"> depends on the</w:t>
      </w:r>
      <w:r w:rsidR="006732D6">
        <w:rPr>
          <w:rFonts w:eastAsiaTheme="minorEastAsia"/>
          <w:noProof/>
        </w:rPr>
        <w:t xml:space="preserve"> adsorbent</w:t>
      </w:r>
      <w:r w:rsidR="00D35E1C">
        <w:rPr>
          <w:rFonts w:eastAsiaTheme="minorEastAsia"/>
          <w:noProof/>
        </w:rPr>
        <w:t xml:space="preserve"> particle </w:t>
      </w:r>
      <w:r w:rsidR="00EE63D7">
        <w:rPr>
          <w:rFonts w:eastAsiaTheme="minorEastAsia"/>
          <w:noProof/>
        </w:rPr>
        <w:t xml:space="preserve">and liquid </w:t>
      </w:r>
      <w:r w:rsidR="00D35E1C">
        <w:rPr>
          <w:rFonts w:eastAsiaTheme="minorEastAsia"/>
          <w:noProof/>
        </w:rPr>
        <w:t>properties</w:t>
      </w:r>
      <w:r w:rsidR="00EE63D7">
        <w:rPr>
          <w:rFonts w:eastAsiaTheme="minorEastAsia"/>
          <w:noProof/>
        </w:rPr>
        <w:t>.</w:t>
      </w:r>
      <w:r w:rsidR="000E719C">
        <w:rPr>
          <w:rFonts w:eastAsiaTheme="minorEastAsia"/>
          <w:noProof/>
        </w:rPr>
        <w:t xml:space="preserve"> </w:t>
      </w:r>
    </w:p>
    <w:p w14:paraId="3798FEDE" w14:textId="77777777" w:rsidR="00EC5EA9" w:rsidRDefault="00EC5EA9" w:rsidP="00F1713A">
      <w:pPr>
        <w:jc w:val="both"/>
        <w:rPr>
          <w:noProof/>
        </w:rPr>
      </w:pPr>
    </w:p>
    <w:p w14:paraId="6D28618A" w14:textId="03F26EB6" w:rsidR="00EC5EA9" w:rsidRPr="00BD468C" w:rsidRDefault="00000000" w:rsidP="00F1713A">
      <w:pPr>
        <w:jc w:val="both"/>
        <w:rPr>
          <w:rFonts w:eastAsiaTheme="minorEastAsia"/>
          <w:noProof/>
        </w:rPr>
      </w:pPr>
      <m:oMathPara>
        <m:oMathParaPr>
          <m:jc m:val="center"/>
        </m:oMathParaPr>
        <m:oMath>
          <m:sSub>
            <m:sSubPr>
              <m:ctrlPr>
                <w:rPr>
                  <w:rFonts w:ascii="Cambria Math" w:hAnsi="Cambria Math"/>
                  <w:i/>
                  <w:noProof/>
                </w:rPr>
              </m:ctrlPr>
            </m:sSubPr>
            <m:e>
              <m:r>
                <w:rPr>
                  <w:rFonts w:ascii="Cambria Math" w:hAnsi="Cambria Math"/>
                  <w:noProof/>
                </w:rPr>
                <m:t>k</m:t>
              </m:r>
            </m:e>
            <m:sub>
              <m:r>
                <w:rPr>
                  <w:rFonts w:ascii="Cambria Math" w:hAnsi="Cambria Math"/>
                  <w:noProof/>
                </w:rPr>
                <m:t>f</m:t>
              </m:r>
            </m:sub>
          </m:sSub>
          <m:r>
            <w:rPr>
              <w:rFonts w:ascii="Cambria Math" w:hAnsi="Cambria Math"/>
              <w:noProof/>
            </w:rPr>
            <m:t>=</m:t>
          </m:r>
          <m:f>
            <m:fPr>
              <m:ctrlPr>
                <w:rPr>
                  <w:rFonts w:ascii="Cambria Math" w:hAnsi="Cambria Math"/>
                  <w:i/>
                  <w:noProof/>
                </w:rPr>
              </m:ctrlPr>
            </m:fPr>
            <m:num>
              <m:d>
                <m:dPr>
                  <m:ctrlPr>
                    <w:rPr>
                      <w:rFonts w:ascii="Cambria Math" w:hAnsi="Cambria Math"/>
                      <w:i/>
                      <w:noProof/>
                    </w:rPr>
                  </m:ctrlPr>
                </m:dPr>
                <m:e>
                  <m:r>
                    <w:rPr>
                      <w:rFonts w:ascii="Cambria Math" w:hAnsi="Cambria Math"/>
                      <w:noProof/>
                    </w:rPr>
                    <m:t>1+1.5</m:t>
                  </m:r>
                  <m:d>
                    <m:dPr>
                      <m:ctrlPr>
                        <w:rPr>
                          <w:rFonts w:ascii="Cambria Math" w:hAnsi="Cambria Math"/>
                          <w:i/>
                          <w:noProof/>
                        </w:rPr>
                      </m:ctrlPr>
                    </m:dPr>
                    <m:e>
                      <m:r>
                        <w:rPr>
                          <w:rFonts w:ascii="Cambria Math" w:hAnsi="Cambria Math"/>
                          <w:noProof/>
                        </w:rPr>
                        <m:t>1-</m:t>
                      </m:r>
                      <m:sSub>
                        <m:sSubPr>
                          <m:ctrlPr>
                            <w:rPr>
                              <w:rFonts w:ascii="Cambria Math" w:hAnsi="Cambria Math"/>
                              <w:i/>
                              <w:noProof/>
                            </w:rPr>
                          </m:ctrlPr>
                        </m:sSubPr>
                        <m:e>
                          <m:r>
                            <w:rPr>
                              <w:rFonts w:ascii="Cambria Math" w:hAnsi="Cambria Math"/>
                              <w:noProof/>
                            </w:rPr>
                            <m:t>ε</m:t>
                          </m:r>
                        </m:e>
                        <m:sub>
                          <m:r>
                            <w:rPr>
                              <w:rFonts w:ascii="Cambria Math" w:hAnsi="Cambria Math"/>
                              <w:noProof/>
                            </w:rPr>
                            <m:t>b</m:t>
                          </m:r>
                        </m:sub>
                      </m:sSub>
                    </m:e>
                  </m:d>
                </m:e>
              </m:d>
              <m:r>
                <w:rPr>
                  <w:rFonts w:ascii="Cambria Math" w:hAnsi="Cambria Math"/>
                  <w:noProof/>
                </w:rPr>
                <m:t>∅</m:t>
              </m:r>
              <m:sSub>
                <m:sSubPr>
                  <m:ctrlPr>
                    <w:rPr>
                      <w:rFonts w:ascii="Cambria Math" w:hAnsi="Cambria Math"/>
                      <w:i/>
                      <w:noProof/>
                    </w:rPr>
                  </m:ctrlPr>
                </m:sSubPr>
                <m:e>
                  <m:r>
                    <w:rPr>
                      <w:rFonts w:ascii="Cambria Math" w:hAnsi="Cambria Math"/>
                      <w:noProof/>
                    </w:rPr>
                    <m:t>D</m:t>
                  </m:r>
                </m:e>
                <m:sub>
                  <m:r>
                    <w:rPr>
                      <w:rFonts w:ascii="Cambria Math" w:hAnsi="Cambria Math"/>
                      <w:noProof/>
                    </w:rPr>
                    <m:t>l</m:t>
                  </m:r>
                </m:sub>
              </m:sSub>
            </m:num>
            <m:den>
              <m:r>
                <w:rPr>
                  <w:rFonts w:ascii="Cambria Math" w:hAnsi="Cambria Math"/>
                  <w:noProof/>
                </w:rPr>
                <m:t>2</m:t>
              </m:r>
              <m:sSub>
                <m:sSubPr>
                  <m:ctrlPr>
                    <w:rPr>
                      <w:rFonts w:ascii="Cambria Math" w:hAnsi="Cambria Math"/>
                      <w:i/>
                    </w:rPr>
                  </m:ctrlPr>
                </m:sSubPr>
                <m:e>
                  <m:r>
                    <w:rPr>
                      <w:rFonts w:ascii="Cambria Math" w:hAnsi="Cambria Math"/>
                    </w:rPr>
                    <m:t>r</m:t>
                  </m:r>
                </m:e>
                <m:sub>
                  <m:r>
                    <w:rPr>
                      <w:rFonts w:ascii="Cambria Math" w:hAnsi="Cambria Math"/>
                    </w:rPr>
                    <m:t>p</m:t>
                  </m:r>
                </m:sub>
              </m:sSub>
            </m:den>
          </m:f>
          <m:d>
            <m:dPr>
              <m:begChr m:val="["/>
              <m:endChr m:val="]"/>
              <m:ctrlPr>
                <w:rPr>
                  <w:rFonts w:ascii="Cambria Math" w:hAnsi="Cambria Math"/>
                  <w:i/>
                  <w:noProof/>
                </w:rPr>
              </m:ctrlPr>
            </m:dPr>
            <m:e>
              <m:r>
                <w:rPr>
                  <w:rFonts w:ascii="Cambria Math" w:hAnsi="Cambria Math"/>
                  <w:noProof/>
                </w:rPr>
                <m:t>2+0.644</m:t>
              </m:r>
              <m:sSup>
                <m:sSupPr>
                  <m:ctrlPr>
                    <w:rPr>
                      <w:rFonts w:ascii="Cambria Math" w:hAnsi="Cambria Math"/>
                      <w:i/>
                      <w:noProof/>
                    </w:rPr>
                  </m:ctrlPr>
                </m:sSupPr>
                <m:e>
                  <m:r>
                    <w:rPr>
                      <w:rFonts w:ascii="Cambria Math" w:hAnsi="Cambria Math"/>
                      <w:noProof/>
                    </w:rPr>
                    <m:t>Re</m:t>
                  </m:r>
                </m:e>
                <m:sup>
                  <m:r>
                    <w:rPr>
                      <w:rFonts w:ascii="Cambria Math" w:hAnsi="Cambria Math"/>
                      <w:noProof/>
                    </w:rPr>
                    <m:t>1/2</m:t>
                  </m:r>
                </m:sup>
              </m:sSup>
              <m:sSup>
                <m:sSupPr>
                  <m:ctrlPr>
                    <w:rPr>
                      <w:rFonts w:ascii="Cambria Math" w:hAnsi="Cambria Math"/>
                      <w:i/>
                      <w:noProof/>
                    </w:rPr>
                  </m:ctrlPr>
                </m:sSupPr>
                <m:e>
                  <m:r>
                    <w:rPr>
                      <w:rFonts w:ascii="Cambria Math" w:hAnsi="Cambria Math"/>
                      <w:noProof/>
                    </w:rPr>
                    <m:t>Sc</m:t>
                  </m:r>
                </m:e>
                <m:sup>
                  <m:r>
                    <w:rPr>
                      <w:rFonts w:ascii="Cambria Math" w:hAnsi="Cambria Math"/>
                      <w:noProof/>
                    </w:rPr>
                    <m:t>1/3</m:t>
                  </m:r>
                </m:sup>
              </m:sSup>
            </m:e>
          </m:d>
        </m:oMath>
      </m:oMathPara>
    </w:p>
    <w:p w14:paraId="3984DD0A" w14:textId="15B30C2A" w:rsidR="00E81AC9" w:rsidRPr="00E81AC9" w:rsidRDefault="00E81AC9" w:rsidP="00BD468C">
      <w:pPr>
        <w:pStyle w:val="Caption"/>
        <w:jc w:val="right"/>
        <w:rPr>
          <w:b/>
          <w:bCs/>
          <w:i w:val="0"/>
          <w:iCs w:val="0"/>
          <w:noProof/>
        </w:rPr>
      </w:pPr>
      <w:bookmarkStart w:id="80" w:name="_Ref163829841"/>
      <w:r w:rsidRPr="00E81AC9">
        <w:rPr>
          <w:b/>
          <w:bCs/>
          <w:i w:val="0"/>
          <w:iCs w:val="0"/>
        </w:rPr>
        <w:t>(</w:t>
      </w:r>
      <w:r w:rsidRPr="00E81AC9">
        <w:rPr>
          <w:b/>
          <w:bCs/>
          <w:i w:val="0"/>
          <w:iCs w:val="0"/>
        </w:rPr>
        <w:fldChar w:fldCharType="begin"/>
      </w:r>
      <w:r w:rsidRPr="00E81AC9">
        <w:rPr>
          <w:b/>
          <w:bCs/>
          <w:i w:val="0"/>
          <w:iCs w:val="0"/>
        </w:rPr>
        <w:instrText xml:space="preserve"> SEQ ( \* ARABIC </w:instrText>
      </w:r>
      <w:r w:rsidRPr="00E81AC9">
        <w:rPr>
          <w:b/>
          <w:bCs/>
          <w:i w:val="0"/>
          <w:iCs w:val="0"/>
        </w:rPr>
        <w:fldChar w:fldCharType="separate"/>
      </w:r>
      <w:r w:rsidR="00843CB6">
        <w:rPr>
          <w:b/>
          <w:bCs/>
          <w:i w:val="0"/>
          <w:iCs w:val="0"/>
          <w:noProof/>
        </w:rPr>
        <w:t>9</w:t>
      </w:r>
      <w:r w:rsidRPr="00E81AC9">
        <w:rPr>
          <w:b/>
          <w:bCs/>
          <w:i w:val="0"/>
          <w:iCs w:val="0"/>
        </w:rPr>
        <w:fldChar w:fldCharType="end"/>
      </w:r>
      <w:r w:rsidRPr="00E81AC9">
        <w:rPr>
          <w:b/>
          <w:bCs/>
          <w:i w:val="0"/>
          <w:iCs w:val="0"/>
        </w:rPr>
        <w:t>)</w:t>
      </w:r>
      <w:bookmarkEnd w:id="80"/>
    </w:p>
    <w:p w14:paraId="618F87F6" w14:textId="60B8E7C3" w:rsidR="00892466" w:rsidRDefault="00356A80" w:rsidP="00F1713A">
      <w:pPr>
        <w:jc w:val="both"/>
        <w:rPr>
          <w:noProof/>
        </w:rPr>
      </w:pPr>
      <w:r>
        <w:rPr>
          <w:noProof/>
        </w:rPr>
        <w:t>The parameters</w:t>
      </w:r>
      <w:r w:rsidR="00123D73">
        <w:rPr>
          <w:noProof/>
        </w:rPr>
        <w:t xml:space="preserve"> </w:t>
      </w:r>
      <m:oMath>
        <m:r>
          <w:rPr>
            <w:rFonts w:ascii="Cambria Math" w:hAnsi="Cambria Math"/>
            <w:noProof/>
          </w:rPr>
          <m:t>Re</m:t>
        </m:r>
      </m:oMath>
      <w:r>
        <w:rPr>
          <w:noProof/>
        </w:rPr>
        <w:t xml:space="preserve"> and</w:t>
      </w:r>
      <w:r w:rsidR="00123D73">
        <w:rPr>
          <w:noProof/>
        </w:rPr>
        <w:t xml:space="preserve"> </w:t>
      </w:r>
      <m:oMath>
        <m:r>
          <w:rPr>
            <w:rFonts w:ascii="Cambria Math" w:hAnsi="Cambria Math"/>
            <w:noProof/>
          </w:rPr>
          <m:t>Sc</m:t>
        </m:r>
      </m:oMath>
      <w:r>
        <w:rPr>
          <w:noProof/>
        </w:rPr>
        <w:t xml:space="preserve"> from this </w:t>
      </w:r>
      <w:r w:rsidR="00142156">
        <w:rPr>
          <w:noProof/>
        </w:rPr>
        <w:t>correlation</w:t>
      </w:r>
      <w:r>
        <w:rPr>
          <w:noProof/>
        </w:rPr>
        <w:t xml:space="preserve"> are then estimated by equations</w:t>
      </w:r>
      <w:r w:rsidR="00123D73">
        <w:rPr>
          <w:noProof/>
        </w:rPr>
        <w:t xml:space="preserve"> </w:t>
      </w:r>
      <w:r w:rsidR="00123D73" w:rsidRPr="00123D73">
        <w:rPr>
          <w:b/>
          <w:bCs/>
          <w:noProof/>
        </w:rPr>
        <w:fldChar w:fldCharType="begin"/>
      </w:r>
      <w:r w:rsidR="00123D73" w:rsidRPr="00123D73">
        <w:rPr>
          <w:b/>
          <w:bCs/>
          <w:noProof/>
        </w:rPr>
        <w:instrText xml:space="preserve"> REF _Ref163830648 \h  \* MERGEFORMAT </w:instrText>
      </w:r>
      <w:r w:rsidR="00123D73" w:rsidRPr="00123D73">
        <w:rPr>
          <w:b/>
          <w:bCs/>
          <w:noProof/>
        </w:rPr>
      </w:r>
      <w:r w:rsidR="00123D73" w:rsidRPr="00123D73">
        <w:rPr>
          <w:b/>
          <w:bCs/>
          <w:noProof/>
        </w:rPr>
        <w:fldChar w:fldCharType="separate"/>
      </w:r>
      <w:r w:rsidR="00843CB6" w:rsidRPr="00224263">
        <w:rPr>
          <w:b/>
          <w:bCs/>
        </w:rPr>
        <w:t>(</w:t>
      </w:r>
      <w:r w:rsidR="00843CB6" w:rsidRPr="00843CB6">
        <w:rPr>
          <w:b/>
          <w:bCs/>
          <w:noProof/>
        </w:rPr>
        <w:t>10</w:t>
      </w:r>
      <w:r w:rsidR="00843CB6" w:rsidRPr="00224263">
        <w:rPr>
          <w:b/>
          <w:bCs/>
        </w:rPr>
        <w:t>)</w:t>
      </w:r>
      <w:r w:rsidR="00123D73" w:rsidRPr="00123D73">
        <w:rPr>
          <w:b/>
          <w:bCs/>
          <w:noProof/>
        </w:rPr>
        <w:fldChar w:fldCharType="end"/>
      </w:r>
      <w:r>
        <w:rPr>
          <w:noProof/>
        </w:rPr>
        <w:t xml:space="preserve"> and</w:t>
      </w:r>
      <w:r w:rsidR="00123D73">
        <w:rPr>
          <w:noProof/>
        </w:rPr>
        <w:t xml:space="preserve"> </w:t>
      </w:r>
      <w:r w:rsidR="00123D73" w:rsidRPr="00123D73">
        <w:rPr>
          <w:b/>
          <w:bCs/>
          <w:noProof/>
        </w:rPr>
        <w:fldChar w:fldCharType="begin"/>
      </w:r>
      <w:r w:rsidR="00123D73" w:rsidRPr="00123D73">
        <w:rPr>
          <w:b/>
          <w:bCs/>
          <w:noProof/>
        </w:rPr>
        <w:instrText xml:space="preserve"> REF _Ref163830659 \h  \* MERGEFORMAT </w:instrText>
      </w:r>
      <w:r w:rsidR="00123D73" w:rsidRPr="00123D73">
        <w:rPr>
          <w:b/>
          <w:bCs/>
          <w:noProof/>
        </w:rPr>
      </w:r>
      <w:r w:rsidR="00123D73" w:rsidRPr="00123D73">
        <w:rPr>
          <w:b/>
          <w:bCs/>
          <w:noProof/>
        </w:rPr>
        <w:fldChar w:fldCharType="separate"/>
      </w:r>
      <w:r w:rsidR="00843CB6" w:rsidRPr="00123D73">
        <w:rPr>
          <w:b/>
          <w:bCs/>
        </w:rPr>
        <w:t>(</w:t>
      </w:r>
      <w:r w:rsidR="00843CB6" w:rsidRPr="00843CB6">
        <w:rPr>
          <w:b/>
          <w:bCs/>
          <w:noProof/>
        </w:rPr>
        <w:t>11</w:t>
      </w:r>
      <w:r w:rsidR="00843CB6" w:rsidRPr="00123D73">
        <w:rPr>
          <w:b/>
          <w:bCs/>
        </w:rPr>
        <w:t>)</w:t>
      </w:r>
      <w:r w:rsidR="00123D73" w:rsidRPr="00123D73">
        <w:rPr>
          <w:b/>
          <w:bCs/>
          <w:noProof/>
        </w:rPr>
        <w:fldChar w:fldCharType="end"/>
      </w:r>
      <w:r>
        <w:rPr>
          <w:noProof/>
        </w:rPr>
        <w:t xml:space="preserve"> </w:t>
      </w:r>
      <w:r>
        <w:rPr>
          <w:noProof/>
        </w:rPr>
        <w:fldChar w:fldCharType="begin"/>
      </w:r>
      <w:r>
        <w:rPr>
          <w:noProof/>
        </w:rPr>
        <w:instrText xml:space="preserve"> ADDIN ZOTERO_ITEM CSL_CITATION {"citationID":"YAjjidM0","properties":{"formattedCitation":"(Jarvie et al., 2005)","plainCitation":"(Jarvie et al., 2005)","noteIndex":0},"citationItems":[{"id":160,"uris":["http://zotero.org/users/local/h6YJVYLe/items/PXBF55SJ"],"itemData":{"id":160,"type":"article-journal","abstract":"Granular activated carbon (GAC) adsorption is an effective treatment technology for the removal of synthetic organic chemicals (SOCs) from drinking water supplies. This treatment process can be expensive if not properly designed. Application of mathematical models is an attractive method to evaluate the impact of process variables on process design and performance. Practical guidelines were developed to select an appropriate model framework and to estimate site-speciﬁc model parameters to predict GAC adsorber performance. Pilot plant and ﬁeld-scale data from 11 different studies were utilized to investigate the effectiveness of this approach in predicting adsorber performance in the presence of background organic batter (BOM). These data represent surface and ground water sources from four different countries. The modeling approach was able to adequately describe ﬁxed-bed adsorber performance for the purpose of determining the carbon usage rate and process design variables. This approach is more accurate at predicting bed life in the presence of BOM than the current methods commonly used by practicing engineers.","container-title":"Water Research","DOI":"10.1016/j.watres.2005.04.023","ISSN":"00431354","issue":"11","journalAbbreviation":"Water Research","language":"en","license":"https://www.elsevier.com/tdm/userlicense/1.0/","page":"2407-2421","source":"DOI.org (Crossref)","title":"Simulating the performance of fixed-bed granular activated carbon adsorbers: Removal of synthetic organic chemicals in the presence of background organic matter","title-short":"Simulating the performance of fixed-bed granular activated carbon adsorbers","volume":"39","author":[{"family":"Jarvie","given":"Michelle Edith"},{"family":"Hand","given":"David W"},{"family":"Bhuvendralingam","given":"Shanmugalingam"},{"family":"Crittenden","given":"John C"},{"family":"Hokanson","given":"Dave R"}],"issued":{"date-parts":[["2005",6]]}}}],"schema":"https://github.com/citation-style-language/schema/raw/master/csl-citation.json"} </w:instrText>
      </w:r>
      <w:r>
        <w:rPr>
          <w:noProof/>
        </w:rPr>
        <w:fldChar w:fldCharType="separate"/>
      </w:r>
      <w:r w:rsidRPr="00356A80">
        <w:rPr>
          <w:rFonts w:cs="Arial"/>
        </w:rPr>
        <w:t>(Jarvie et al., 2005)</w:t>
      </w:r>
      <w:r>
        <w:rPr>
          <w:noProof/>
        </w:rPr>
        <w:fldChar w:fldCharType="end"/>
      </w:r>
    </w:p>
    <w:p w14:paraId="3A5D0BAC" w14:textId="77777777" w:rsidR="00720A2E" w:rsidRDefault="00720A2E" w:rsidP="00F1713A">
      <w:pPr>
        <w:jc w:val="both"/>
        <w:rPr>
          <w:noProof/>
        </w:rPr>
      </w:pPr>
    </w:p>
    <w:p w14:paraId="6A0BA77B" w14:textId="38303DB5" w:rsidR="00720A2E" w:rsidRPr="00224263" w:rsidRDefault="00720A2E" w:rsidP="00F1713A">
      <w:pPr>
        <w:jc w:val="both"/>
        <w:rPr>
          <w:rFonts w:eastAsiaTheme="minorEastAsia"/>
          <w:noProof/>
        </w:rPr>
      </w:pPr>
      <m:oMathPara>
        <m:oMath>
          <m:r>
            <w:rPr>
              <w:rFonts w:ascii="Cambria Math" w:hAnsi="Cambria Math"/>
              <w:noProof/>
            </w:rPr>
            <m:t>Re=</m:t>
          </m:r>
          <m:f>
            <m:fPr>
              <m:ctrlPr>
                <w:rPr>
                  <w:rFonts w:ascii="Cambria Math" w:hAnsi="Cambria Math"/>
                  <w:i/>
                  <w:noProof/>
                </w:rPr>
              </m:ctrlPr>
            </m:fPr>
            <m:num>
              <m:r>
                <w:rPr>
                  <w:rFonts w:ascii="Cambria Math" w:hAnsi="Cambria Math"/>
                  <w:noProof/>
                </w:rPr>
                <m:t>2</m:t>
              </m:r>
              <m:sSub>
                <m:sSubPr>
                  <m:ctrlPr>
                    <w:rPr>
                      <w:rFonts w:ascii="Cambria Math" w:hAnsi="Cambria Math"/>
                      <w:i/>
                      <w:noProof/>
                    </w:rPr>
                  </m:ctrlPr>
                </m:sSubPr>
                <m:e>
                  <m:r>
                    <w:rPr>
                      <w:rFonts w:ascii="Cambria Math" w:hAnsi="Cambria Math"/>
                      <w:noProof/>
                    </w:rPr>
                    <m:t>ρ</m:t>
                  </m:r>
                </m:e>
                <m:sub>
                  <m:r>
                    <w:rPr>
                      <w:rFonts w:ascii="Cambria Math" w:hAnsi="Cambria Math"/>
                      <w:noProof/>
                    </w:rPr>
                    <m:t>l</m:t>
                  </m:r>
                </m:sub>
              </m:sSub>
              <m:sSub>
                <m:sSubPr>
                  <m:ctrlPr>
                    <w:rPr>
                      <w:rFonts w:ascii="Cambria Math" w:hAnsi="Cambria Math"/>
                      <w:i/>
                    </w:rPr>
                  </m:ctrlPr>
                </m:sSubPr>
                <m:e>
                  <m:r>
                    <w:rPr>
                      <w:rFonts w:ascii="Cambria Math" w:hAnsi="Cambria Math"/>
                    </w:rPr>
                    <m:t>r</m:t>
                  </m:r>
                </m:e>
                <m:sub>
                  <m:r>
                    <w:rPr>
                      <w:rFonts w:ascii="Cambria Math" w:hAnsi="Cambria Math"/>
                    </w:rPr>
                    <m:t>p</m:t>
                  </m:r>
                </m:sub>
              </m:sSub>
              <m:r>
                <w:rPr>
                  <w:rFonts w:ascii="Cambria Math" w:hAnsi="Cambria Math"/>
                  <w:noProof/>
                </w:rPr>
                <m:t>V</m:t>
              </m:r>
            </m:num>
            <m:den>
              <m:sSub>
                <m:sSubPr>
                  <m:ctrlPr>
                    <w:rPr>
                      <w:rFonts w:ascii="Cambria Math" w:hAnsi="Cambria Math"/>
                      <w:i/>
                      <w:noProof/>
                    </w:rPr>
                  </m:ctrlPr>
                </m:sSubPr>
                <m:e>
                  <m:r>
                    <w:rPr>
                      <w:rFonts w:ascii="Cambria Math" w:hAnsi="Cambria Math"/>
                      <w:noProof/>
                    </w:rPr>
                    <m:t>ε</m:t>
                  </m:r>
                </m:e>
                <m:sub>
                  <m:r>
                    <w:rPr>
                      <w:rFonts w:ascii="Cambria Math" w:hAnsi="Cambria Math"/>
                      <w:noProof/>
                    </w:rPr>
                    <m:t>b</m:t>
                  </m:r>
                </m:sub>
              </m:sSub>
              <m:sSub>
                <m:sSubPr>
                  <m:ctrlPr>
                    <w:rPr>
                      <w:rFonts w:ascii="Cambria Math" w:hAnsi="Cambria Math"/>
                      <w:i/>
                      <w:noProof/>
                    </w:rPr>
                  </m:ctrlPr>
                </m:sSubPr>
                <m:e>
                  <m:r>
                    <w:rPr>
                      <w:rFonts w:ascii="Cambria Math" w:hAnsi="Cambria Math"/>
                      <w:noProof/>
                    </w:rPr>
                    <m:t>μ</m:t>
                  </m:r>
                </m:e>
                <m:sub>
                  <m:r>
                    <w:rPr>
                      <w:rFonts w:ascii="Cambria Math" w:hAnsi="Cambria Math"/>
                      <w:noProof/>
                    </w:rPr>
                    <m:t>l</m:t>
                  </m:r>
                </m:sub>
              </m:sSub>
            </m:den>
          </m:f>
        </m:oMath>
      </m:oMathPara>
    </w:p>
    <w:p w14:paraId="184BEAF9" w14:textId="66860F51" w:rsidR="00224263" w:rsidRPr="00224263" w:rsidRDefault="00224263" w:rsidP="00224263">
      <w:pPr>
        <w:pStyle w:val="Caption"/>
        <w:jc w:val="right"/>
        <w:rPr>
          <w:b/>
          <w:bCs/>
          <w:i w:val="0"/>
          <w:iCs w:val="0"/>
          <w:noProof/>
        </w:rPr>
      </w:pPr>
      <w:bookmarkStart w:id="81" w:name="_Ref163830648"/>
      <w:r w:rsidRPr="00224263">
        <w:rPr>
          <w:b/>
          <w:bCs/>
          <w:i w:val="0"/>
          <w:iCs w:val="0"/>
        </w:rPr>
        <w:t>(</w:t>
      </w:r>
      <w:r w:rsidRPr="00224263">
        <w:rPr>
          <w:b/>
          <w:bCs/>
          <w:i w:val="0"/>
          <w:iCs w:val="0"/>
        </w:rPr>
        <w:fldChar w:fldCharType="begin"/>
      </w:r>
      <w:r w:rsidRPr="00224263">
        <w:rPr>
          <w:b/>
          <w:bCs/>
          <w:i w:val="0"/>
          <w:iCs w:val="0"/>
        </w:rPr>
        <w:instrText xml:space="preserve"> SEQ ( \* ARABIC </w:instrText>
      </w:r>
      <w:r w:rsidRPr="00224263">
        <w:rPr>
          <w:b/>
          <w:bCs/>
          <w:i w:val="0"/>
          <w:iCs w:val="0"/>
        </w:rPr>
        <w:fldChar w:fldCharType="separate"/>
      </w:r>
      <w:r w:rsidR="00843CB6">
        <w:rPr>
          <w:b/>
          <w:bCs/>
          <w:i w:val="0"/>
          <w:iCs w:val="0"/>
          <w:noProof/>
        </w:rPr>
        <w:t>10</w:t>
      </w:r>
      <w:r w:rsidRPr="00224263">
        <w:rPr>
          <w:b/>
          <w:bCs/>
          <w:i w:val="0"/>
          <w:iCs w:val="0"/>
        </w:rPr>
        <w:fldChar w:fldCharType="end"/>
      </w:r>
      <w:r w:rsidRPr="00224263">
        <w:rPr>
          <w:b/>
          <w:bCs/>
          <w:i w:val="0"/>
          <w:iCs w:val="0"/>
        </w:rPr>
        <w:t>)</w:t>
      </w:r>
      <w:bookmarkEnd w:id="81"/>
    </w:p>
    <w:p w14:paraId="6E91271F" w14:textId="1EF55B29" w:rsidR="00AF21E1" w:rsidRPr="00123D73" w:rsidRDefault="00123D73" w:rsidP="00F1713A">
      <w:pPr>
        <w:jc w:val="both"/>
        <w:rPr>
          <w:rFonts w:eastAsiaTheme="minorEastAsia"/>
          <w:noProof/>
        </w:rPr>
      </w:pPr>
      <m:oMathPara>
        <m:oMath>
          <m:r>
            <w:rPr>
              <w:rFonts w:ascii="Cambria Math" w:hAnsi="Cambria Math"/>
              <w:noProof/>
            </w:rPr>
            <m:t>Sc=</m:t>
          </m:r>
          <m:f>
            <m:fPr>
              <m:ctrlPr>
                <w:rPr>
                  <w:rFonts w:ascii="Cambria Math" w:hAnsi="Cambria Math"/>
                  <w:i/>
                  <w:noProof/>
                </w:rPr>
              </m:ctrlPr>
            </m:fPr>
            <m:num>
              <m:sSub>
                <m:sSubPr>
                  <m:ctrlPr>
                    <w:rPr>
                      <w:rFonts w:ascii="Cambria Math" w:hAnsi="Cambria Math"/>
                      <w:i/>
                      <w:noProof/>
                    </w:rPr>
                  </m:ctrlPr>
                </m:sSubPr>
                <m:e>
                  <m:r>
                    <w:rPr>
                      <w:rFonts w:ascii="Cambria Math" w:hAnsi="Cambria Math"/>
                      <w:noProof/>
                    </w:rPr>
                    <m:t>μ</m:t>
                  </m:r>
                </m:e>
                <m:sub>
                  <m:r>
                    <w:rPr>
                      <w:rFonts w:ascii="Cambria Math" w:hAnsi="Cambria Math"/>
                      <w:noProof/>
                    </w:rPr>
                    <m:t>l</m:t>
                  </m:r>
                </m:sub>
              </m:sSub>
            </m:num>
            <m:den>
              <m:sSub>
                <m:sSubPr>
                  <m:ctrlPr>
                    <w:rPr>
                      <w:rFonts w:ascii="Cambria Math" w:hAnsi="Cambria Math"/>
                      <w:i/>
                      <w:noProof/>
                    </w:rPr>
                  </m:ctrlPr>
                </m:sSubPr>
                <m:e>
                  <m:r>
                    <w:rPr>
                      <w:rFonts w:ascii="Cambria Math" w:hAnsi="Cambria Math"/>
                      <w:noProof/>
                    </w:rPr>
                    <m:t>ρ</m:t>
                  </m:r>
                </m:e>
                <m:sub>
                  <m:r>
                    <w:rPr>
                      <w:rFonts w:ascii="Cambria Math" w:hAnsi="Cambria Math"/>
                      <w:noProof/>
                    </w:rPr>
                    <m:t>l</m:t>
                  </m:r>
                </m:sub>
              </m:sSub>
              <m:sSub>
                <m:sSubPr>
                  <m:ctrlPr>
                    <w:rPr>
                      <w:rFonts w:ascii="Cambria Math" w:hAnsi="Cambria Math"/>
                      <w:i/>
                      <w:noProof/>
                    </w:rPr>
                  </m:ctrlPr>
                </m:sSubPr>
                <m:e>
                  <m:r>
                    <w:rPr>
                      <w:rFonts w:ascii="Cambria Math" w:hAnsi="Cambria Math"/>
                      <w:noProof/>
                    </w:rPr>
                    <m:t>D</m:t>
                  </m:r>
                </m:e>
                <m:sub>
                  <m:r>
                    <w:rPr>
                      <w:rFonts w:ascii="Cambria Math" w:hAnsi="Cambria Math"/>
                      <w:noProof/>
                    </w:rPr>
                    <m:t>l</m:t>
                  </m:r>
                </m:sub>
              </m:sSub>
            </m:den>
          </m:f>
        </m:oMath>
      </m:oMathPara>
    </w:p>
    <w:p w14:paraId="2D9E3430" w14:textId="159C8C54" w:rsidR="00123D73" w:rsidRPr="00123D73" w:rsidRDefault="00123D73" w:rsidP="00123D73">
      <w:pPr>
        <w:pStyle w:val="Caption"/>
        <w:jc w:val="right"/>
        <w:rPr>
          <w:b/>
          <w:bCs/>
          <w:i w:val="0"/>
          <w:iCs w:val="0"/>
          <w:noProof/>
        </w:rPr>
      </w:pPr>
      <w:bookmarkStart w:id="82" w:name="_Ref163830659"/>
      <w:r w:rsidRPr="00123D73">
        <w:rPr>
          <w:b/>
          <w:bCs/>
          <w:i w:val="0"/>
          <w:iCs w:val="0"/>
        </w:rPr>
        <w:t>(</w:t>
      </w:r>
      <w:r w:rsidRPr="00123D73">
        <w:rPr>
          <w:b/>
          <w:bCs/>
          <w:i w:val="0"/>
          <w:iCs w:val="0"/>
        </w:rPr>
        <w:fldChar w:fldCharType="begin"/>
      </w:r>
      <w:r w:rsidRPr="00123D73">
        <w:rPr>
          <w:b/>
          <w:bCs/>
          <w:i w:val="0"/>
          <w:iCs w:val="0"/>
        </w:rPr>
        <w:instrText xml:space="preserve"> SEQ ( \* ARABIC </w:instrText>
      </w:r>
      <w:r w:rsidRPr="00123D73">
        <w:rPr>
          <w:b/>
          <w:bCs/>
          <w:i w:val="0"/>
          <w:iCs w:val="0"/>
        </w:rPr>
        <w:fldChar w:fldCharType="separate"/>
      </w:r>
      <w:r w:rsidR="00843CB6">
        <w:rPr>
          <w:b/>
          <w:bCs/>
          <w:i w:val="0"/>
          <w:iCs w:val="0"/>
          <w:noProof/>
        </w:rPr>
        <w:t>11</w:t>
      </w:r>
      <w:r w:rsidRPr="00123D73">
        <w:rPr>
          <w:b/>
          <w:bCs/>
          <w:i w:val="0"/>
          <w:iCs w:val="0"/>
        </w:rPr>
        <w:fldChar w:fldCharType="end"/>
      </w:r>
      <w:r w:rsidRPr="00123D73">
        <w:rPr>
          <w:b/>
          <w:bCs/>
          <w:i w:val="0"/>
          <w:iCs w:val="0"/>
        </w:rPr>
        <w:t>)</w:t>
      </w:r>
      <w:bookmarkEnd w:id="82"/>
    </w:p>
    <w:p w14:paraId="5952DD87" w14:textId="3C3CD081" w:rsidR="00123D73" w:rsidRDefault="006B671A" w:rsidP="00F1713A">
      <w:pPr>
        <w:jc w:val="both"/>
        <w:rPr>
          <w:noProof/>
        </w:rPr>
      </w:pPr>
      <w:r>
        <w:rPr>
          <w:noProof/>
        </w:rPr>
        <w:t>In which</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21"/>
        <w:gridCol w:w="2489"/>
      </w:tblGrid>
      <w:tr w:rsidR="006A3307" w14:paraId="166D7441" w14:textId="77777777" w:rsidTr="006A3307">
        <w:tc>
          <w:tcPr>
            <w:tcW w:w="6521" w:type="dxa"/>
          </w:tcPr>
          <w:p w14:paraId="6726EF8E" w14:textId="4DADFDAE" w:rsidR="006A3307" w:rsidRPr="006A3307" w:rsidRDefault="00FC3929" w:rsidP="00A561BB">
            <w:pPr>
              <w:pStyle w:val="ListParagraph"/>
              <w:numPr>
                <w:ilvl w:val="0"/>
                <w:numId w:val="10"/>
              </w:numPr>
              <w:rPr>
                <w:rFonts w:eastAsia="Calibri" w:cs="Times New Roman"/>
              </w:rPr>
            </w:pPr>
            <m:oMath>
              <m:r>
                <w:rPr>
                  <w:rFonts w:ascii="Cambria Math" w:hAnsi="Cambria Math"/>
                  <w:noProof/>
                </w:rPr>
                <m:t>∅</m:t>
              </m:r>
            </m:oMath>
            <w:r>
              <w:rPr>
                <w:rFonts w:eastAsia="Calibri" w:cs="Times New Roman"/>
              </w:rPr>
              <w:t xml:space="preserve">   = adsorbent particle shape correction factor</w:t>
            </w:r>
          </w:p>
        </w:tc>
        <w:tc>
          <w:tcPr>
            <w:tcW w:w="2489" w:type="dxa"/>
          </w:tcPr>
          <w:p w14:paraId="5BC101C3" w14:textId="2E539814" w:rsidR="006A3307" w:rsidRPr="006A3307" w:rsidRDefault="00FC3929" w:rsidP="00A561BB">
            <w:r>
              <w:t>(-)</w:t>
            </w:r>
          </w:p>
        </w:tc>
      </w:tr>
      <w:tr w:rsidR="003473E5" w14:paraId="5EAFD0C0" w14:textId="77777777" w:rsidTr="006A3307">
        <w:tc>
          <w:tcPr>
            <w:tcW w:w="6521" w:type="dxa"/>
          </w:tcPr>
          <w:p w14:paraId="6BCB3672" w14:textId="177D0827" w:rsidR="003473E5" w:rsidRDefault="003473E5" w:rsidP="00A561BB">
            <w:pPr>
              <w:pStyle w:val="ListParagraph"/>
              <w:numPr>
                <w:ilvl w:val="0"/>
                <w:numId w:val="10"/>
              </w:numPr>
              <w:rPr>
                <w:rFonts w:eastAsia="Calibri" w:cs="Times New Roman"/>
                <w:noProof/>
              </w:rPr>
            </w:pPr>
            <m:oMath>
              <m:r>
                <w:rPr>
                  <w:rFonts w:ascii="Cambria Math" w:hAnsi="Cambria Math"/>
                  <w:noProof/>
                </w:rPr>
                <m:t>Re</m:t>
              </m:r>
            </m:oMath>
            <w:r>
              <w:rPr>
                <w:rFonts w:eastAsia="Calibri" w:cs="Times New Roman"/>
                <w:noProof/>
              </w:rPr>
              <w:t xml:space="preserve"> = Reynolds number</w:t>
            </w:r>
          </w:p>
        </w:tc>
        <w:tc>
          <w:tcPr>
            <w:tcW w:w="2489" w:type="dxa"/>
          </w:tcPr>
          <w:p w14:paraId="6DF4AD78" w14:textId="590D1EB7" w:rsidR="003473E5" w:rsidRDefault="003473E5" w:rsidP="00A561BB">
            <w:r>
              <w:t>(-)</w:t>
            </w:r>
          </w:p>
        </w:tc>
      </w:tr>
      <w:tr w:rsidR="005B1CED" w14:paraId="2506F729" w14:textId="77777777" w:rsidTr="006A3307">
        <w:tc>
          <w:tcPr>
            <w:tcW w:w="6521" w:type="dxa"/>
          </w:tcPr>
          <w:p w14:paraId="7490DEBA" w14:textId="0C489625" w:rsidR="005B1CED" w:rsidRDefault="005B1CED" w:rsidP="00A561BB">
            <w:pPr>
              <w:pStyle w:val="ListParagraph"/>
              <w:numPr>
                <w:ilvl w:val="0"/>
                <w:numId w:val="10"/>
              </w:numPr>
              <w:rPr>
                <w:rFonts w:eastAsia="Calibri" w:cs="Times New Roman"/>
                <w:noProof/>
              </w:rPr>
            </w:pPr>
            <m:oMath>
              <m:r>
                <w:rPr>
                  <w:rFonts w:ascii="Cambria Math" w:hAnsi="Cambria Math"/>
                  <w:noProof/>
                </w:rPr>
                <m:t>Sc</m:t>
              </m:r>
            </m:oMath>
            <w:r w:rsidR="001F6AA0">
              <w:rPr>
                <w:rFonts w:eastAsia="Calibri" w:cs="Times New Roman"/>
                <w:noProof/>
              </w:rPr>
              <w:t xml:space="preserve"> = </w:t>
            </w:r>
            <w:r w:rsidR="00142156">
              <w:rPr>
                <w:rFonts w:eastAsia="Calibri" w:cs="Times New Roman"/>
                <w:noProof/>
              </w:rPr>
              <w:t>Schmidt number</w:t>
            </w:r>
          </w:p>
        </w:tc>
        <w:tc>
          <w:tcPr>
            <w:tcW w:w="2489" w:type="dxa"/>
          </w:tcPr>
          <w:p w14:paraId="74BD80E6" w14:textId="3D9ADA31" w:rsidR="005B1CED" w:rsidRDefault="00142156" w:rsidP="00A561BB">
            <w:r>
              <w:t>(-)</w:t>
            </w:r>
          </w:p>
        </w:tc>
      </w:tr>
      <w:tr w:rsidR="0084627D" w14:paraId="1DEB91A3" w14:textId="77777777" w:rsidTr="006A3307">
        <w:tc>
          <w:tcPr>
            <w:tcW w:w="6521" w:type="dxa"/>
          </w:tcPr>
          <w:p w14:paraId="5FCCCB12" w14:textId="0D39CD05" w:rsidR="0084627D" w:rsidRDefault="00000000" w:rsidP="00A561BB">
            <w:pPr>
              <w:pStyle w:val="ListParagraph"/>
              <w:numPr>
                <w:ilvl w:val="0"/>
                <w:numId w:val="10"/>
              </w:numPr>
              <w:rPr>
                <w:rFonts w:eastAsia="Calibri" w:cs="Times New Roman"/>
                <w:noProof/>
              </w:rPr>
            </w:pPr>
            <m:oMath>
              <m:sSub>
                <m:sSubPr>
                  <m:ctrlPr>
                    <w:rPr>
                      <w:rFonts w:ascii="Cambria Math" w:hAnsi="Cambria Math"/>
                      <w:i/>
                      <w:noProof/>
                    </w:rPr>
                  </m:ctrlPr>
                </m:sSubPr>
                <m:e>
                  <m:r>
                    <w:rPr>
                      <w:rFonts w:ascii="Cambria Math" w:hAnsi="Cambria Math"/>
                      <w:noProof/>
                    </w:rPr>
                    <m:t>ρ</m:t>
                  </m:r>
                </m:e>
                <m:sub>
                  <m:r>
                    <w:rPr>
                      <w:rFonts w:ascii="Cambria Math" w:hAnsi="Cambria Math"/>
                      <w:noProof/>
                    </w:rPr>
                    <m:t>l</m:t>
                  </m:r>
                </m:sub>
              </m:sSub>
            </m:oMath>
            <w:r w:rsidR="0084627D">
              <w:rPr>
                <w:rFonts w:eastAsia="Calibri" w:cs="Times New Roman"/>
                <w:noProof/>
              </w:rPr>
              <w:t xml:space="preserve"> = </w:t>
            </w:r>
            <w:r w:rsidR="00055122">
              <w:rPr>
                <w:rFonts w:eastAsia="Calibri" w:cs="Times New Roman"/>
                <w:noProof/>
              </w:rPr>
              <w:t>density of the water</w:t>
            </w:r>
          </w:p>
        </w:tc>
        <w:tc>
          <w:tcPr>
            <w:tcW w:w="2489" w:type="dxa"/>
          </w:tcPr>
          <w:p w14:paraId="4E97502C" w14:textId="6BED5E99" w:rsidR="0084627D" w:rsidRDefault="00055122" w:rsidP="00A561BB">
            <w:r>
              <w:t>(g/cm</w:t>
            </w:r>
            <w:r w:rsidRPr="00055122">
              <w:rPr>
                <w:vertAlign w:val="superscript"/>
              </w:rPr>
              <w:t>3</w:t>
            </w:r>
            <w:r>
              <w:t>)</w:t>
            </w:r>
          </w:p>
        </w:tc>
      </w:tr>
      <w:tr w:rsidR="001F6AA0" w14:paraId="57CA04A0" w14:textId="77777777" w:rsidTr="006A3307">
        <w:tc>
          <w:tcPr>
            <w:tcW w:w="6521" w:type="dxa"/>
          </w:tcPr>
          <w:p w14:paraId="11942991" w14:textId="0DBD777E" w:rsidR="001F6AA0" w:rsidRDefault="001F6AA0" w:rsidP="00A561BB">
            <w:pPr>
              <w:pStyle w:val="ListParagraph"/>
              <w:numPr>
                <w:ilvl w:val="0"/>
                <w:numId w:val="10"/>
              </w:numPr>
              <w:rPr>
                <w:rFonts w:eastAsia="Calibri" w:cs="Times New Roman"/>
                <w:noProof/>
              </w:rPr>
            </w:pPr>
            <m:oMath>
              <m:r>
                <w:rPr>
                  <w:rFonts w:ascii="Cambria Math" w:hAnsi="Cambria Math"/>
                  <w:noProof/>
                </w:rPr>
                <m:t>V</m:t>
              </m:r>
            </m:oMath>
            <w:r>
              <w:rPr>
                <w:rFonts w:eastAsia="Calibri" w:cs="Times New Roman"/>
                <w:noProof/>
              </w:rPr>
              <w:t xml:space="preserve"> </w:t>
            </w:r>
            <w:r w:rsidR="0084627D">
              <w:rPr>
                <w:rFonts w:eastAsia="Calibri" w:cs="Times New Roman"/>
                <w:noProof/>
              </w:rPr>
              <w:t xml:space="preserve"> </w:t>
            </w:r>
            <w:r>
              <w:rPr>
                <w:rFonts w:eastAsia="Calibri" w:cs="Times New Roman"/>
                <w:noProof/>
              </w:rPr>
              <w:t>= superficial loading velocity</w:t>
            </w:r>
          </w:p>
        </w:tc>
        <w:tc>
          <w:tcPr>
            <w:tcW w:w="2489" w:type="dxa"/>
          </w:tcPr>
          <w:p w14:paraId="7C0B47AF" w14:textId="10C739C0" w:rsidR="001F6AA0" w:rsidRDefault="001F6AA0" w:rsidP="00A561BB">
            <w:r>
              <w:rPr>
                <w:rFonts w:eastAsia="Calibri" w:cs="Times New Roman"/>
                <w:noProof/>
              </w:rPr>
              <w:t>(cm/s)</w:t>
            </w:r>
          </w:p>
        </w:tc>
      </w:tr>
    </w:tbl>
    <w:p w14:paraId="1EFBA58E" w14:textId="1312F1C3" w:rsidR="00055122" w:rsidRDefault="00055122" w:rsidP="00F1713A">
      <w:pPr>
        <w:jc w:val="both"/>
        <w:rPr>
          <w:noProof/>
        </w:rPr>
      </w:pPr>
    </w:p>
    <w:p w14:paraId="58D16F46" w14:textId="77777777" w:rsidR="00055122" w:rsidRDefault="00055122">
      <w:pPr>
        <w:spacing w:after="160" w:line="2" w:lineRule="auto"/>
        <w:rPr>
          <w:noProof/>
        </w:rPr>
      </w:pPr>
      <w:r>
        <w:rPr>
          <w:noProof/>
        </w:rPr>
        <w:br w:type="page"/>
      </w:r>
    </w:p>
    <w:p w14:paraId="6A733179" w14:textId="59F5F94E" w:rsidR="00E84FBC" w:rsidRPr="002F2210" w:rsidRDefault="00561203" w:rsidP="00F1713A">
      <w:pPr>
        <w:jc w:val="both"/>
        <w:rPr>
          <w:noProof/>
        </w:rPr>
      </w:pPr>
      <w:r>
        <w:rPr>
          <w:noProof/>
        </w:rPr>
        <w:lastRenderedPageBreak/>
        <w:t xml:space="preserve">(3) </w:t>
      </w:r>
      <w:r w:rsidR="00E7119D">
        <w:rPr>
          <w:noProof/>
        </w:rPr>
        <w:t>Intraparticle diffusion is well-covered by the PSDM as it both includes surface and pore diffusion</w:t>
      </w:r>
      <w:r w:rsidR="006A3307">
        <w:rPr>
          <w:noProof/>
        </w:rPr>
        <w:t xml:space="preserve">, </w:t>
      </w:r>
      <w:r w:rsidR="005C1F65">
        <w:rPr>
          <w:noProof/>
        </w:rPr>
        <w:t>which are represented by the intraparticle mass transfer coefficient</w:t>
      </w:r>
      <w:r w:rsidR="00055122">
        <w:rPr>
          <w:noProof/>
        </w:rPr>
        <w:t xml:space="preserve">s, respectively </w:t>
      </w:r>
      <m:oMath>
        <m:sSub>
          <m:sSubPr>
            <m:ctrlPr>
              <w:rPr>
                <w:rFonts w:ascii="Cambria Math" w:hAnsi="Cambria Math"/>
                <w:i/>
                <w:noProof/>
              </w:rPr>
            </m:ctrlPr>
          </m:sSubPr>
          <m:e>
            <m:r>
              <w:rPr>
                <w:rFonts w:ascii="Cambria Math" w:hAnsi="Cambria Math"/>
                <w:noProof/>
              </w:rPr>
              <m:t>D</m:t>
            </m:r>
          </m:e>
          <m:sub>
            <m:r>
              <w:rPr>
                <w:rFonts w:ascii="Cambria Math" w:hAnsi="Cambria Math"/>
                <w:noProof/>
              </w:rPr>
              <m:t>s</m:t>
            </m:r>
          </m:sub>
        </m:sSub>
      </m:oMath>
      <w:r w:rsidR="005361FD">
        <w:rPr>
          <w:rFonts w:eastAsiaTheme="minorEastAsia"/>
          <w:noProof/>
        </w:rPr>
        <w:t xml:space="preserve"> and </w:t>
      </w:r>
      <m:oMath>
        <m:sSub>
          <m:sSubPr>
            <m:ctrlPr>
              <w:rPr>
                <w:rFonts w:ascii="Cambria Math" w:hAnsi="Cambria Math"/>
                <w:i/>
                <w:noProof/>
              </w:rPr>
            </m:ctrlPr>
          </m:sSubPr>
          <m:e>
            <m:r>
              <w:rPr>
                <w:rFonts w:ascii="Cambria Math" w:hAnsi="Cambria Math"/>
                <w:noProof/>
              </w:rPr>
              <m:t>D</m:t>
            </m:r>
          </m:e>
          <m:sub>
            <m:r>
              <w:rPr>
                <w:rFonts w:ascii="Cambria Math" w:hAnsi="Cambria Math"/>
                <w:noProof/>
              </w:rPr>
              <m:t>p</m:t>
            </m:r>
          </m:sub>
        </m:sSub>
      </m:oMath>
      <w:r w:rsidR="00131CE3">
        <w:rPr>
          <w:rFonts w:eastAsiaTheme="minorEastAsia"/>
          <w:noProof/>
        </w:rPr>
        <w:t xml:space="preserve">. These parameters can be estimated from the </w:t>
      </w:r>
      <w:r w:rsidR="0012163B">
        <w:rPr>
          <w:rFonts w:eastAsiaTheme="minorEastAsia"/>
          <w:noProof/>
        </w:rPr>
        <w:t xml:space="preserve">correlations of </w:t>
      </w:r>
      <w:r w:rsidR="002F2210">
        <w:rPr>
          <w:rFonts w:eastAsiaTheme="minorEastAsia"/>
          <w:noProof/>
        </w:rPr>
        <w:t xml:space="preserve">Crittenden, 1987 (equation </w:t>
      </w:r>
      <w:r w:rsidR="002F2210" w:rsidRPr="002F2210">
        <w:rPr>
          <w:rFonts w:eastAsiaTheme="minorEastAsia"/>
          <w:b/>
          <w:bCs/>
          <w:noProof/>
        </w:rPr>
        <w:fldChar w:fldCharType="begin"/>
      </w:r>
      <w:r w:rsidR="002F2210" w:rsidRPr="002F2210">
        <w:rPr>
          <w:rFonts w:eastAsiaTheme="minorEastAsia"/>
          <w:b/>
          <w:bCs/>
          <w:noProof/>
        </w:rPr>
        <w:instrText xml:space="preserve"> REF _Ref163834479 \h  \* MERGEFORMAT </w:instrText>
      </w:r>
      <w:r w:rsidR="002F2210" w:rsidRPr="002F2210">
        <w:rPr>
          <w:rFonts w:eastAsiaTheme="minorEastAsia"/>
          <w:b/>
          <w:bCs/>
          <w:noProof/>
        </w:rPr>
      </w:r>
      <w:r w:rsidR="002F2210" w:rsidRPr="002F2210">
        <w:rPr>
          <w:rFonts w:eastAsiaTheme="minorEastAsia"/>
          <w:b/>
          <w:bCs/>
          <w:noProof/>
        </w:rPr>
        <w:fldChar w:fldCharType="separate"/>
      </w:r>
      <w:r w:rsidR="00843CB6" w:rsidRPr="00A3508A">
        <w:rPr>
          <w:b/>
          <w:bCs/>
        </w:rPr>
        <w:t>(</w:t>
      </w:r>
      <w:r w:rsidR="00843CB6" w:rsidRPr="00843CB6">
        <w:rPr>
          <w:b/>
          <w:bCs/>
          <w:noProof/>
        </w:rPr>
        <w:t>12</w:t>
      </w:r>
      <w:r w:rsidR="00843CB6" w:rsidRPr="00A3508A">
        <w:rPr>
          <w:b/>
          <w:bCs/>
        </w:rPr>
        <w:t>)</w:t>
      </w:r>
      <w:r w:rsidR="002F2210" w:rsidRPr="002F2210">
        <w:rPr>
          <w:rFonts w:eastAsiaTheme="minorEastAsia"/>
          <w:b/>
          <w:bCs/>
          <w:noProof/>
        </w:rPr>
        <w:fldChar w:fldCharType="end"/>
      </w:r>
      <w:r w:rsidR="002F2210">
        <w:rPr>
          <w:rFonts w:eastAsiaTheme="minorEastAsia"/>
          <w:noProof/>
        </w:rPr>
        <w:t xml:space="preserve">) and </w:t>
      </w:r>
      <w:r w:rsidR="00FA57A2">
        <w:rPr>
          <w:rFonts w:eastAsiaTheme="minorEastAsia"/>
          <w:noProof/>
        </w:rPr>
        <w:t xml:space="preserve">Zimmer, 1988 (equation </w:t>
      </w:r>
      <w:r w:rsidR="00FA57A2" w:rsidRPr="009868D6">
        <w:rPr>
          <w:rFonts w:eastAsiaTheme="minorEastAsia"/>
          <w:b/>
          <w:bCs/>
          <w:noProof/>
        </w:rPr>
        <w:fldChar w:fldCharType="begin"/>
      </w:r>
      <w:r w:rsidR="00FA57A2" w:rsidRPr="009868D6">
        <w:rPr>
          <w:rFonts w:eastAsiaTheme="minorEastAsia"/>
          <w:b/>
          <w:bCs/>
          <w:noProof/>
        </w:rPr>
        <w:instrText xml:space="preserve"> REF _Ref163834515 \h </w:instrText>
      </w:r>
      <w:r w:rsidR="009868D6" w:rsidRPr="009868D6">
        <w:rPr>
          <w:rFonts w:eastAsiaTheme="minorEastAsia"/>
          <w:b/>
          <w:bCs/>
          <w:noProof/>
        </w:rPr>
        <w:instrText xml:space="preserve"> \* MERGEFORMAT </w:instrText>
      </w:r>
      <w:r w:rsidR="00FA57A2" w:rsidRPr="009868D6">
        <w:rPr>
          <w:rFonts w:eastAsiaTheme="minorEastAsia"/>
          <w:b/>
          <w:bCs/>
          <w:noProof/>
        </w:rPr>
      </w:r>
      <w:r w:rsidR="00FA57A2" w:rsidRPr="009868D6">
        <w:rPr>
          <w:rFonts w:eastAsiaTheme="minorEastAsia"/>
          <w:b/>
          <w:bCs/>
          <w:noProof/>
        </w:rPr>
        <w:fldChar w:fldCharType="separate"/>
      </w:r>
      <w:r w:rsidR="00843CB6" w:rsidRPr="00D059C7">
        <w:rPr>
          <w:b/>
          <w:bCs/>
        </w:rPr>
        <w:t>(</w:t>
      </w:r>
      <w:r w:rsidR="00843CB6" w:rsidRPr="00843CB6">
        <w:rPr>
          <w:b/>
          <w:bCs/>
          <w:noProof/>
        </w:rPr>
        <w:t>13</w:t>
      </w:r>
      <w:r w:rsidR="00843CB6" w:rsidRPr="00D059C7">
        <w:rPr>
          <w:b/>
          <w:bCs/>
        </w:rPr>
        <w:t>)</w:t>
      </w:r>
      <w:r w:rsidR="00FA57A2" w:rsidRPr="009868D6">
        <w:rPr>
          <w:rFonts w:eastAsiaTheme="minorEastAsia"/>
          <w:b/>
          <w:bCs/>
          <w:noProof/>
        </w:rPr>
        <w:fldChar w:fldCharType="end"/>
      </w:r>
      <w:r w:rsidR="00FA57A2">
        <w:rPr>
          <w:rFonts w:eastAsiaTheme="minorEastAsia"/>
          <w:noProof/>
        </w:rPr>
        <w:t>)</w:t>
      </w:r>
      <w:r w:rsidR="009868D6">
        <w:rPr>
          <w:rFonts w:eastAsiaTheme="minorEastAsia"/>
          <w:noProof/>
        </w:rPr>
        <w:t xml:space="preserve">. </w:t>
      </w:r>
      <w:r w:rsidR="00591971">
        <w:rPr>
          <w:rFonts w:eastAsiaTheme="minorEastAsia"/>
          <w:noProof/>
        </w:rPr>
        <w:t>These are equation</w:t>
      </w:r>
      <w:r w:rsidR="00134C18">
        <w:rPr>
          <w:rFonts w:eastAsiaTheme="minorEastAsia"/>
          <w:noProof/>
        </w:rPr>
        <w:t xml:space="preserve">s </w:t>
      </w:r>
      <w:r w:rsidR="000D5E26">
        <w:rPr>
          <w:rFonts w:eastAsiaTheme="minorEastAsia"/>
          <w:noProof/>
        </w:rPr>
        <w:t xml:space="preserve">from the </w:t>
      </w:r>
      <w:r w:rsidR="00CD2B19">
        <w:rPr>
          <w:rFonts w:eastAsiaTheme="minorEastAsia"/>
          <w:noProof/>
        </w:rPr>
        <w:t>‘</w:t>
      </w:r>
      <w:r w:rsidR="000D5E26">
        <w:rPr>
          <w:rFonts w:eastAsiaTheme="minorEastAsia"/>
          <w:noProof/>
        </w:rPr>
        <w:t>fixed-bed model parameter estimation</w:t>
      </w:r>
      <w:r w:rsidR="00CD2B19">
        <w:rPr>
          <w:rFonts w:eastAsiaTheme="minorEastAsia"/>
          <w:noProof/>
        </w:rPr>
        <w:t>’</w:t>
      </w:r>
      <w:r w:rsidR="006E1742">
        <w:rPr>
          <w:rFonts w:eastAsiaTheme="minorEastAsia"/>
          <w:noProof/>
        </w:rPr>
        <w:t xml:space="preserve"> review </w:t>
      </w:r>
      <w:r w:rsidR="005A64F5">
        <w:rPr>
          <w:rFonts w:eastAsiaTheme="minorEastAsia"/>
          <w:noProof/>
        </w:rPr>
        <w:t>by</w:t>
      </w:r>
      <w:r w:rsidR="009868D6">
        <w:rPr>
          <w:rFonts w:eastAsiaTheme="minorEastAsia"/>
          <w:noProof/>
        </w:rPr>
        <w:t xml:space="preserve"> </w:t>
      </w:r>
      <w:r w:rsidR="009868D6">
        <w:rPr>
          <w:rFonts w:eastAsiaTheme="minorEastAsia"/>
          <w:noProof/>
        </w:rPr>
        <w:fldChar w:fldCharType="begin"/>
      </w:r>
      <w:r w:rsidR="009868D6">
        <w:rPr>
          <w:rFonts w:eastAsiaTheme="minorEastAsia"/>
          <w:noProof/>
        </w:rPr>
        <w:instrText xml:space="preserve"> ADDIN ZOTERO_ITEM CSL_CITATION {"citationID":"UBRzABd2","properties":{"formattedCitation":"(Jarvie et al., 2005)","plainCitation":"(Jarvie et al., 2005)","noteIndex":0},"citationItems":[{"id":160,"uris":["http://zotero.org/users/local/h6YJVYLe/items/PXBF55SJ"],"itemData":{"id":160,"type":"article-journal","abstract":"Granular activated carbon (GAC) adsorption is an effective treatment technology for the removal of synthetic organic chemicals (SOCs) from drinking water supplies. This treatment process can be expensive if not properly designed. Application of mathematical models is an attractive method to evaluate the impact of process variables on process design and performance. Practical guidelines were developed to select an appropriate model framework and to estimate site-speciﬁc model parameters to predict GAC adsorber performance. Pilot plant and ﬁeld-scale data from 11 different studies were utilized to investigate the effectiveness of this approach in predicting adsorber performance in the presence of background organic batter (BOM). These data represent surface and ground water sources from four different countries. The modeling approach was able to adequately describe ﬁxed-bed adsorber performance for the purpose of determining the carbon usage rate and process design variables. This approach is more accurate at predicting bed life in the presence of BOM than the current methods commonly used by practicing engineers.","container-title":"Water Research","DOI":"10.1016/j.watres.2005.04.023","ISSN":"00431354","issue":"11","journalAbbreviation":"Water Research","language":"en","license":"https://www.elsevier.com/tdm/userlicense/1.0/","page":"2407-2421","source":"DOI.org (Crossref)","title":"Simulating the performance of fixed-bed granular activated carbon adsorbers: Removal of synthetic organic chemicals in the presence of background organic matter","title-short":"Simulating the performance of fixed-bed granular activated carbon adsorbers","volume":"39","author":[{"family":"Jarvie","given":"Michelle Edith"},{"family":"Hand","given":"David W"},{"family":"Bhuvendralingam","given":"Shanmugalingam"},{"family":"Crittenden","given":"John C"},{"family":"Hokanson","given":"Dave R"}],"issued":{"date-parts":[["2005",6]]}}}],"schema":"https://github.com/citation-style-language/schema/raw/master/csl-citation.json"} </w:instrText>
      </w:r>
      <w:r w:rsidR="009868D6">
        <w:rPr>
          <w:rFonts w:eastAsiaTheme="minorEastAsia"/>
          <w:noProof/>
        </w:rPr>
        <w:fldChar w:fldCharType="separate"/>
      </w:r>
      <w:r w:rsidR="00BB5578" w:rsidRPr="00BB5578">
        <w:rPr>
          <w:rFonts w:cs="Arial"/>
        </w:rPr>
        <w:t>(Jarvie et al., 2005)</w:t>
      </w:r>
      <w:r w:rsidR="009868D6">
        <w:rPr>
          <w:rFonts w:eastAsiaTheme="minorEastAsia"/>
          <w:noProof/>
        </w:rPr>
        <w:fldChar w:fldCharType="end"/>
      </w:r>
      <w:r w:rsidR="00100357">
        <w:rPr>
          <w:rFonts w:eastAsiaTheme="minorEastAsia"/>
          <w:noProof/>
        </w:rPr>
        <w:t>.</w:t>
      </w:r>
    </w:p>
    <w:p w14:paraId="24F46203" w14:textId="77777777" w:rsidR="00BB3CEB" w:rsidRDefault="00BB3CEB" w:rsidP="00F1713A">
      <w:pPr>
        <w:jc w:val="both"/>
        <w:rPr>
          <w:noProof/>
        </w:rPr>
      </w:pPr>
    </w:p>
    <w:p w14:paraId="73BF2A34" w14:textId="7E1F24C0" w:rsidR="00BB3CEB" w:rsidRPr="00A3508A" w:rsidRDefault="00000000" w:rsidP="00F1713A">
      <w:pPr>
        <w:jc w:val="both"/>
        <w:rPr>
          <w:rFonts w:eastAsiaTheme="minorEastAsia"/>
          <w:noProof/>
        </w:rPr>
      </w:pPr>
      <m:oMathPara>
        <m:oMath>
          <m:sSub>
            <m:sSubPr>
              <m:ctrlPr>
                <w:rPr>
                  <w:rFonts w:ascii="Cambria Math" w:hAnsi="Cambria Math"/>
                  <w:i/>
                  <w:noProof/>
                </w:rPr>
              </m:ctrlPr>
            </m:sSubPr>
            <m:e>
              <m:r>
                <w:rPr>
                  <w:rFonts w:ascii="Cambria Math" w:hAnsi="Cambria Math"/>
                  <w:noProof/>
                </w:rPr>
                <m:t>D</m:t>
              </m:r>
            </m:e>
            <m:sub>
              <m:r>
                <w:rPr>
                  <w:rFonts w:ascii="Cambria Math" w:hAnsi="Cambria Math"/>
                  <w:noProof/>
                </w:rPr>
                <m:t>s</m:t>
              </m:r>
            </m:sub>
          </m:sSub>
          <m:r>
            <w:rPr>
              <w:rFonts w:ascii="Cambria Math" w:hAnsi="Cambria Math"/>
              <w:noProof/>
            </w:rPr>
            <m:t>=SPDFR*</m:t>
          </m:r>
          <m:d>
            <m:dPr>
              <m:begChr m:val="["/>
              <m:endChr m:val="]"/>
              <m:ctrlPr>
                <w:rPr>
                  <w:rFonts w:ascii="Cambria Math" w:hAnsi="Cambria Math"/>
                  <w:i/>
                  <w:noProof/>
                </w:rPr>
              </m:ctrlPr>
            </m:dPr>
            <m:e>
              <m:f>
                <m:fPr>
                  <m:ctrlPr>
                    <w:rPr>
                      <w:rFonts w:ascii="Cambria Math" w:hAnsi="Cambria Math"/>
                      <w:i/>
                      <w:noProof/>
                    </w:rPr>
                  </m:ctrlPr>
                </m:fPr>
                <m:num>
                  <m:sSub>
                    <m:sSubPr>
                      <m:ctrlPr>
                        <w:rPr>
                          <w:rFonts w:ascii="Cambria Math" w:hAnsi="Cambria Math"/>
                          <w:i/>
                          <w:noProof/>
                        </w:rPr>
                      </m:ctrlPr>
                    </m:sSubPr>
                    <m:e>
                      <m:r>
                        <w:rPr>
                          <w:rFonts w:ascii="Cambria Math" w:hAnsi="Cambria Math"/>
                          <w:noProof/>
                        </w:rPr>
                        <m:t>D</m:t>
                      </m:r>
                    </m:e>
                    <m:sub>
                      <m:r>
                        <w:rPr>
                          <w:rFonts w:ascii="Cambria Math" w:hAnsi="Cambria Math"/>
                          <w:noProof/>
                        </w:rPr>
                        <m:t>l</m:t>
                      </m:r>
                    </m:sub>
                  </m:sSub>
                  <m:sSub>
                    <m:sSubPr>
                      <m:ctrlPr>
                        <w:rPr>
                          <w:rFonts w:ascii="Cambria Math" w:hAnsi="Cambria Math"/>
                          <w:i/>
                          <w:noProof/>
                        </w:rPr>
                      </m:ctrlPr>
                    </m:sSubPr>
                    <m:e>
                      <m:r>
                        <w:rPr>
                          <w:rFonts w:ascii="Cambria Math" w:hAnsi="Cambria Math"/>
                          <w:noProof/>
                        </w:rPr>
                        <m:t>ε</m:t>
                      </m:r>
                    </m:e>
                    <m:sub>
                      <m:r>
                        <w:rPr>
                          <w:rFonts w:ascii="Cambria Math" w:hAnsi="Cambria Math"/>
                          <w:noProof/>
                        </w:rPr>
                        <m:t>p</m:t>
                      </m:r>
                    </m:sub>
                  </m:sSub>
                  <m:sSub>
                    <m:sSubPr>
                      <m:ctrlPr>
                        <w:rPr>
                          <w:rFonts w:ascii="Cambria Math" w:hAnsi="Cambria Math"/>
                          <w:i/>
                          <w:noProof/>
                        </w:rPr>
                      </m:ctrlPr>
                    </m:sSubPr>
                    <m:e>
                      <m:r>
                        <w:rPr>
                          <w:rFonts w:ascii="Cambria Math" w:hAnsi="Cambria Math"/>
                          <w:noProof/>
                        </w:rPr>
                        <m:t>C</m:t>
                      </m:r>
                    </m:e>
                    <m:sub>
                      <m:r>
                        <w:rPr>
                          <w:rFonts w:ascii="Cambria Math" w:hAnsi="Cambria Math"/>
                          <w:noProof/>
                        </w:rPr>
                        <m:t>0</m:t>
                      </m:r>
                    </m:sub>
                  </m:sSub>
                </m:num>
                <m:den>
                  <m:sSub>
                    <m:sSubPr>
                      <m:ctrlPr>
                        <w:rPr>
                          <w:rFonts w:ascii="Cambria Math" w:hAnsi="Cambria Math"/>
                          <w:i/>
                          <w:noProof/>
                        </w:rPr>
                      </m:ctrlPr>
                    </m:sSubPr>
                    <m:e>
                      <m:r>
                        <w:rPr>
                          <w:rFonts w:ascii="Cambria Math" w:hAnsi="Cambria Math"/>
                          <w:noProof/>
                        </w:rPr>
                        <m:t>τ</m:t>
                      </m:r>
                    </m:e>
                    <m:sub>
                      <m:r>
                        <w:rPr>
                          <w:rFonts w:ascii="Cambria Math" w:hAnsi="Cambria Math"/>
                          <w:noProof/>
                        </w:rPr>
                        <m:t>p</m:t>
                      </m:r>
                    </m:sub>
                  </m:sSub>
                  <m:sSubSup>
                    <m:sSubSupPr>
                      <m:ctrlPr>
                        <w:rPr>
                          <w:rFonts w:ascii="Cambria Math" w:hAnsi="Cambria Math"/>
                          <w:i/>
                          <w:noProof/>
                        </w:rPr>
                      </m:ctrlPr>
                    </m:sSubSupPr>
                    <m:e>
                      <m:r>
                        <w:rPr>
                          <w:rFonts w:ascii="Cambria Math" w:hAnsi="Cambria Math"/>
                          <w:noProof/>
                        </w:rPr>
                        <m:t>KC</m:t>
                      </m:r>
                    </m:e>
                    <m:sub>
                      <m:r>
                        <w:rPr>
                          <w:rFonts w:ascii="Cambria Math" w:hAnsi="Cambria Math"/>
                          <w:noProof/>
                        </w:rPr>
                        <m:t>0</m:t>
                      </m:r>
                    </m:sub>
                    <m:sup>
                      <m:r>
                        <w:rPr>
                          <w:rFonts w:ascii="Cambria Math" w:hAnsi="Cambria Math"/>
                          <w:noProof/>
                        </w:rPr>
                        <m:t>1/n</m:t>
                      </m:r>
                    </m:sup>
                  </m:sSubSup>
                  <m:sSub>
                    <m:sSubPr>
                      <m:ctrlPr>
                        <w:rPr>
                          <w:rFonts w:ascii="Cambria Math" w:hAnsi="Cambria Math"/>
                          <w:i/>
                          <w:noProof/>
                        </w:rPr>
                      </m:ctrlPr>
                    </m:sSubPr>
                    <m:e>
                      <m:r>
                        <w:rPr>
                          <w:rFonts w:ascii="Cambria Math" w:hAnsi="Cambria Math"/>
                          <w:noProof/>
                        </w:rPr>
                        <m:t>ρ</m:t>
                      </m:r>
                    </m:e>
                    <m:sub>
                      <m:r>
                        <w:rPr>
                          <w:rFonts w:ascii="Cambria Math" w:hAnsi="Cambria Math"/>
                          <w:noProof/>
                        </w:rPr>
                        <m:t>a</m:t>
                      </m:r>
                    </m:sub>
                  </m:sSub>
                </m:den>
              </m:f>
            </m:e>
          </m:d>
        </m:oMath>
      </m:oMathPara>
    </w:p>
    <w:p w14:paraId="659C55C2" w14:textId="6DFAFBE2" w:rsidR="00A3508A" w:rsidRPr="00A3508A" w:rsidRDefault="00A3508A" w:rsidP="00A3508A">
      <w:pPr>
        <w:pStyle w:val="Caption"/>
        <w:jc w:val="right"/>
        <w:rPr>
          <w:b/>
          <w:bCs/>
          <w:i w:val="0"/>
          <w:iCs w:val="0"/>
          <w:noProof/>
        </w:rPr>
      </w:pPr>
      <w:bookmarkStart w:id="83" w:name="_Ref163834479"/>
      <w:r w:rsidRPr="00A3508A">
        <w:rPr>
          <w:b/>
          <w:bCs/>
          <w:i w:val="0"/>
          <w:iCs w:val="0"/>
        </w:rPr>
        <w:t>(</w:t>
      </w:r>
      <w:r w:rsidRPr="00A3508A">
        <w:rPr>
          <w:b/>
          <w:bCs/>
          <w:i w:val="0"/>
          <w:iCs w:val="0"/>
        </w:rPr>
        <w:fldChar w:fldCharType="begin"/>
      </w:r>
      <w:r w:rsidRPr="00A3508A">
        <w:rPr>
          <w:b/>
          <w:bCs/>
          <w:i w:val="0"/>
          <w:iCs w:val="0"/>
        </w:rPr>
        <w:instrText xml:space="preserve"> SEQ ( \* ARABIC </w:instrText>
      </w:r>
      <w:r w:rsidRPr="00A3508A">
        <w:rPr>
          <w:b/>
          <w:bCs/>
          <w:i w:val="0"/>
          <w:iCs w:val="0"/>
        </w:rPr>
        <w:fldChar w:fldCharType="separate"/>
      </w:r>
      <w:r w:rsidR="00843CB6">
        <w:rPr>
          <w:b/>
          <w:bCs/>
          <w:i w:val="0"/>
          <w:iCs w:val="0"/>
          <w:noProof/>
        </w:rPr>
        <w:t>12</w:t>
      </w:r>
      <w:r w:rsidRPr="00A3508A">
        <w:rPr>
          <w:b/>
          <w:bCs/>
          <w:i w:val="0"/>
          <w:iCs w:val="0"/>
        </w:rPr>
        <w:fldChar w:fldCharType="end"/>
      </w:r>
      <w:r w:rsidRPr="00A3508A">
        <w:rPr>
          <w:b/>
          <w:bCs/>
          <w:i w:val="0"/>
          <w:iCs w:val="0"/>
        </w:rPr>
        <w:t>)</w:t>
      </w:r>
      <w:bookmarkEnd w:id="83"/>
    </w:p>
    <w:p w14:paraId="469BA5FA" w14:textId="27D9063C" w:rsidR="00F1713A" w:rsidRPr="00D059C7" w:rsidRDefault="00000000" w:rsidP="008842E7">
      <w:pPr>
        <w:rPr>
          <w:rFonts w:eastAsiaTheme="minorEastAsia"/>
          <w:noProof/>
        </w:rPr>
      </w:pPr>
      <m:oMathPara>
        <m:oMath>
          <m:sSub>
            <m:sSubPr>
              <m:ctrlPr>
                <w:rPr>
                  <w:rFonts w:ascii="Cambria Math" w:hAnsi="Cambria Math"/>
                  <w:i/>
                  <w:noProof/>
                </w:rPr>
              </m:ctrlPr>
            </m:sSubPr>
            <m:e>
              <m:r>
                <w:rPr>
                  <w:rFonts w:ascii="Cambria Math" w:hAnsi="Cambria Math"/>
                  <w:noProof/>
                </w:rPr>
                <m:t>D</m:t>
              </m:r>
            </m:e>
            <m:sub>
              <m:r>
                <w:rPr>
                  <w:rFonts w:ascii="Cambria Math" w:hAnsi="Cambria Math"/>
                  <w:noProof/>
                </w:rPr>
                <m:t>p</m:t>
              </m:r>
            </m:sub>
          </m:sSub>
          <m:r>
            <w:rPr>
              <w:rFonts w:ascii="Cambria Math" w:hAnsi="Cambria Math"/>
              <w:noProof/>
            </w:rPr>
            <m:t>=</m:t>
          </m:r>
          <m:f>
            <m:fPr>
              <m:ctrlPr>
                <w:rPr>
                  <w:rFonts w:ascii="Cambria Math" w:hAnsi="Cambria Math"/>
                  <w:i/>
                  <w:noProof/>
                </w:rPr>
              </m:ctrlPr>
            </m:fPr>
            <m:num>
              <m:sSub>
                <m:sSubPr>
                  <m:ctrlPr>
                    <w:rPr>
                      <w:rFonts w:ascii="Cambria Math" w:hAnsi="Cambria Math"/>
                      <w:i/>
                      <w:noProof/>
                    </w:rPr>
                  </m:ctrlPr>
                </m:sSubPr>
                <m:e>
                  <m:r>
                    <w:rPr>
                      <w:rFonts w:ascii="Cambria Math" w:hAnsi="Cambria Math"/>
                      <w:noProof/>
                    </w:rPr>
                    <m:t>D</m:t>
                  </m:r>
                </m:e>
                <m:sub>
                  <m:r>
                    <w:rPr>
                      <w:rFonts w:ascii="Cambria Math" w:hAnsi="Cambria Math"/>
                      <w:noProof/>
                    </w:rPr>
                    <m:t>l</m:t>
                  </m:r>
                </m:sub>
              </m:sSub>
            </m:num>
            <m:den>
              <m:sSub>
                <m:sSubPr>
                  <m:ctrlPr>
                    <w:rPr>
                      <w:rFonts w:ascii="Cambria Math" w:hAnsi="Cambria Math"/>
                      <w:i/>
                      <w:noProof/>
                    </w:rPr>
                  </m:ctrlPr>
                </m:sSubPr>
                <m:e>
                  <m:r>
                    <w:rPr>
                      <w:rFonts w:ascii="Cambria Math" w:hAnsi="Cambria Math"/>
                      <w:noProof/>
                    </w:rPr>
                    <m:t>τ</m:t>
                  </m:r>
                </m:e>
                <m:sub>
                  <m:r>
                    <w:rPr>
                      <w:rFonts w:ascii="Cambria Math" w:hAnsi="Cambria Math"/>
                      <w:noProof/>
                    </w:rPr>
                    <m:t>p</m:t>
                  </m:r>
                </m:sub>
              </m:sSub>
            </m:den>
          </m:f>
        </m:oMath>
      </m:oMathPara>
    </w:p>
    <w:p w14:paraId="2B090473" w14:textId="4955780C" w:rsidR="00D059C7" w:rsidRPr="00D059C7" w:rsidRDefault="00D059C7" w:rsidP="00D059C7">
      <w:pPr>
        <w:pStyle w:val="Caption"/>
        <w:jc w:val="right"/>
        <w:rPr>
          <w:b/>
          <w:bCs/>
          <w:i w:val="0"/>
          <w:iCs w:val="0"/>
          <w:noProof/>
        </w:rPr>
      </w:pPr>
      <w:bookmarkStart w:id="84" w:name="_Ref163834515"/>
      <w:r w:rsidRPr="00D059C7">
        <w:rPr>
          <w:b/>
          <w:bCs/>
          <w:i w:val="0"/>
          <w:iCs w:val="0"/>
        </w:rPr>
        <w:t>(</w:t>
      </w:r>
      <w:r w:rsidRPr="00D059C7">
        <w:rPr>
          <w:b/>
          <w:bCs/>
          <w:i w:val="0"/>
          <w:iCs w:val="0"/>
        </w:rPr>
        <w:fldChar w:fldCharType="begin"/>
      </w:r>
      <w:r w:rsidRPr="00D059C7">
        <w:rPr>
          <w:b/>
          <w:bCs/>
          <w:i w:val="0"/>
          <w:iCs w:val="0"/>
        </w:rPr>
        <w:instrText xml:space="preserve"> SEQ ( \* ARABIC </w:instrText>
      </w:r>
      <w:r w:rsidRPr="00D059C7">
        <w:rPr>
          <w:b/>
          <w:bCs/>
          <w:i w:val="0"/>
          <w:iCs w:val="0"/>
        </w:rPr>
        <w:fldChar w:fldCharType="separate"/>
      </w:r>
      <w:r w:rsidR="00843CB6">
        <w:rPr>
          <w:b/>
          <w:bCs/>
          <w:i w:val="0"/>
          <w:iCs w:val="0"/>
          <w:noProof/>
        </w:rPr>
        <w:t>13</w:t>
      </w:r>
      <w:r w:rsidRPr="00D059C7">
        <w:rPr>
          <w:b/>
          <w:bCs/>
          <w:i w:val="0"/>
          <w:iCs w:val="0"/>
        </w:rPr>
        <w:fldChar w:fldCharType="end"/>
      </w:r>
      <w:r w:rsidRPr="00D059C7">
        <w:rPr>
          <w:b/>
          <w:bCs/>
          <w:i w:val="0"/>
          <w:iCs w:val="0"/>
        </w:rPr>
        <w:t>)</w:t>
      </w:r>
      <w:bookmarkEnd w:id="84"/>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21"/>
        <w:gridCol w:w="2489"/>
      </w:tblGrid>
      <w:tr w:rsidR="00D74DC9" w:rsidRPr="006A3307" w14:paraId="26790F2B" w14:textId="77777777" w:rsidTr="00D2115C">
        <w:tc>
          <w:tcPr>
            <w:tcW w:w="6521" w:type="dxa"/>
          </w:tcPr>
          <w:p w14:paraId="04FCDBAB" w14:textId="7B2B2CDA" w:rsidR="00D74DC9" w:rsidRPr="006A3307" w:rsidRDefault="00227663" w:rsidP="00D2115C">
            <w:pPr>
              <w:pStyle w:val="ListParagraph"/>
              <w:numPr>
                <w:ilvl w:val="0"/>
                <w:numId w:val="10"/>
              </w:numPr>
              <w:rPr>
                <w:rFonts w:eastAsia="Calibri" w:cs="Times New Roman"/>
              </w:rPr>
            </w:pPr>
            <m:oMath>
              <m:r>
                <w:rPr>
                  <w:rFonts w:ascii="Cambria Math" w:hAnsi="Cambria Math"/>
                  <w:noProof/>
                </w:rPr>
                <m:t>SPDFR</m:t>
              </m:r>
            </m:oMath>
            <w:r w:rsidR="00D74DC9">
              <w:rPr>
                <w:rFonts w:eastAsia="Calibri" w:cs="Times New Roman"/>
              </w:rPr>
              <w:t xml:space="preserve"> = </w:t>
            </w:r>
            <w:r>
              <w:rPr>
                <w:rFonts w:eastAsia="Calibri" w:cs="Times New Roman"/>
              </w:rPr>
              <w:t>surface to pore diffusion ratio</w:t>
            </w:r>
          </w:p>
        </w:tc>
        <w:tc>
          <w:tcPr>
            <w:tcW w:w="2489" w:type="dxa"/>
          </w:tcPr>
          <w:p w14:paraId="7383E870" w14:textId="77777777" w:rsidR="00D74DC9" w:rsidRPr="006A3307" w:rsidRDefault="00D74DC9" w:rsidP="00D2115C">
            <w:r>
              <w:t>(-)</w:t>
            </w:r>
          </w:p>
        </w:tc>
      </w:tr>
      <w:tr w:rsidR="002D2E39" w:rsidRPr="006A3307" w14:paraId="428C0902" w14:textId="77777777" w:rsidTr="00D2115C">
        <w:tc>
          <w:tcPr>
            <w:tcW w:w="6521" w:type="dxa"/>
          </w:tcPr>
          <w:p w14:paraId="3E55827F" w14:textId="351B5771" w:rsidR="002D2E39" w:rsidRDefault="00000000" w:rsidP="00D2115C">
            <w:pPr>
              <w:pStyle w:val="ListParagraph"/>
              <w:numPr>
                <w:ilvl w:val="0"/>
                <w:numId w:val="10"/>
              </w:numPr>
              <w:rPr>
                <w:rFonts w:eastAsia="Calibri" w:cs="Times New Roman"/>
                <w:noProof/>
              </w:rPr>
            </w:pPr>
            <m:oMath>
              <m:sSub>
                <m:sSubPr>
                  <m:ctrlPr>
                    <w:rPr>
                      <w:rFonts w:ascii="Cambria Math" w:hAnsi="Cambria Math"/>
                      <w:i/>
                      <w:noProof/>
                    </w:rPr>
                  </m:ctrlPr>
                </m:sSubPr>
                <m:e>
                  <m:r>
                    <w:rPr>
                      <w:rFonts w:ascii="Cambria Math" w:hAnsi="Cambria Math"/>
                      <w:noProof/>
                    </w:rPr>
                    <m:t>ε</m:t>
                  </m:r>
                </m:e>
                <m:sub>
                  <m:r>
                    <w:rPr>
                      <w:rFonts w:ascii="Cambria Math" w:hAnsi="Cambria Math"/>
                      <w:noProof/>
                    </w:rPr>
                    <m:t>p</m:t>
                  </m:r>
                </m:sub>
              </m:sSub>
            </m:oMath>
            <w:r w:rsidR="002D2E39">
              <w:rPr>
                <w:rFonts w:eastAsia="Calibri" w:cs="Times New Roman"/>
                <w:noProof/>
              </w:rPr>
              <w:t xml:space="preserve"> = </w:t>
            </w:r>
            <w:r w:rsidR="009931D2">
              <w:rPr>
                <w:rFonts w:eastAsia="Calibri" w:cs="Times New Roman"/>
                <w:noProof/>
              </w:rPr>
              <w:t>adsorbent particle void fraction</w:t>
            </w:r>
          </w:p>
        </w:tc>
        <w:tc>
          <w:tcPr>
            <w:tcW w:w="2489" w:type="dxa"/>
          </w:tcPr>
          <w:p w14:paraId="717C245D" w14:textId="496314BB" w:rsidR="002D2E39" w:rsidRDefault="009931D2" w:rsidP="00D2115C">
            <w:r>
              <w:t>(-)</w:t>
            </w:r>
          </w:p>
        </w:tc>
      </w:tr>
      <w:tr w:rsidR="009931D2" w:rsidRPr="006A3307" w14:paraId="7AE36FBC" w14:textId="77777777" w:rsidTr="00D2115C">
        <w:tc>
          <w:tcPr>
            <w:tcW w:w="6521" w:type="dxa"/>
          </w:tcPr>
          <w:p w14:paraId="7BBD59EB" w14:textId="34920067" w:rsidR="009931D2" w:rsidRDefault="00000000" w:rsidP="00D2115C">
            <w:pPr>
              <w:pStyle w:val="ListParagraph"/>
              <w:numPr>
                <w:ilvl w:val="0"/>
                <w:numId w:val="10"/>
              </w:numPr>
              <w:rPr>
                <w:rFonts w:eastAsia="Calibri" w:cs="Times New Roman"/>
                <w:noProof/>
              </w:rPr>
            </w:pPr>
            <m:oMath>
              <m:sSub>
                <m:sSubPr>
                  <m:ctrlPr>
                    <w:rPr>
                      <w:rFonts w:ascii="Cambria Math" w:hAnsi="Cambria Math"/>
                      <w:i/>
                      <w:noProof/>
                    </w:rPr>
                  </m:ctrlPr>
                </m:sSubPr>
                <m:e>
                  <m:r>
                    <w:rPr>
                      <w:rFonts w:ascii="Cambria Math" w:hAnsi="Cambria Math"/>
                      <w:noProof/>
                    </w:rPr>
                    <m:t>C</m:t>
                  </m:r>
                </m:e>
                <m:sub>
                  <m:r>
                    <w:rPr>
                      <w:rFonts w:ascii="Cambria Math" w:hAnsi="Cambria Math"/>
                      <w:noProof/>
                    </w:rPr>
                    <m:t>0</m:t>
                  </m:r>
                </m:sub>
              </m:sSub>
            </m:oMath>
            <w:r w:rsidR="009931D2">
              <w:rPr>
                <w:rFonts w:eastAsia="Calibri" w:cs="Times New Roman"/>
                <w:noProof/>
              </w:rPr>
              <w:t xml:space="preserve"> = average influent liquid-phase concentration</w:t>
            </w:r>
          </w:p>
        </w:tc>
        <w:tc>
          <w:tcPr>
            <w:tcW w:w="2489" w:type="dxa"/>
          </w:tcPr>
          <w:p w14:paraId="2A2F7D37" w14:textId="14F98491" w:rsidR="009931D2" w:rsidRDefault="009931D2" w:rsidP="00D2115C">
            <w:r>
              <w:t>(µmole/L)</w:t>
            </w:r>
          </w:p>
        </w:tc>
      </w:tr>
      <w:tr w:rsidR="009931D2" w:rsidRPr="006A3307" w14:paraId="7831D8FE" w14:textId="77777777" w:rsidTr="00D2115C">
        <w:tc>
          <w:tcPr>
            <w:tcW w:w="6521" w:type="dxa"/>
          </w:tcPr>
          <w:p w14:paraId="0D5DB1C5" w14:textId="2A031C69" w:rsidR="009931D2" w:rsidRDefault="00000000" w:rsidP="00D2115C">
            <w:pPr>
              <w:pStyle w:val="ListParagraph"/>
              <w:numPr>
                <w:ilvl w:val="0"/>
                <w:numId w:val="10"/>
              </w:numPr>
              <w:rPr>
                <w:rFonts w:eastAsia="Calibri" w:cs="Times New Roman"/>
                <w:noProof/>
              </w:rPr>
            </w:pPr>
            <m:oMath>
              <m:sSub>
                <m:sSubPr>
                  <m:ctrlPr>
                    <w:rPr>
                      <w:rFonts w:ascii="Cambria Math" w:hAnsi="Cambria Math"/>
                      <w:i/>
                      <w:noProof/>
                    </w:rPr>
                  </m:ctrlPr>
                </m:sSubPr>
                <m:e>
                  <m:r>
                    <w:rPr>
                      <w:rFonts w:ascii="Cambria Math" w:hAnsi="Cambria Math"/>
                      <w:noProof/>
                    </w:rPr>
                    <m:t>τ</m:t>
                  </m:r>
                </m:e>
                <m:sub>
                  <m:r>
                    <w:rPr>
                      <w:rFonts w:ascii="Cambria Math" w:hAnsi="Cambria Math"/>
                      <w:noProof/>
                    </w:rPr>
                    <m:t>p</m:t>
                  </m:r>
                </m:sub>
              </m:sSub>
            </m:oMath>
            <w:r w:rsidR="00292845">
              <w:rPr>
                <w:rFonts w:eastAsia="Calibri" w:cs="Times New Roman"/>
                <w:noProof/>
              </w:rPr>
              <w:t xml:space="preserve"> = tortuosity of diffusion path length within particle</w:t>
            </w:r>
          </w:p>
        </w:tc>
        <w:tc>
          <w:tcPr>
            <w:tcW w:w="2489" w:type="dxa"/>
          </w:tcPr>
          <w:p w14:paraId="5E798D62" w14:textId="10D9CE6F" w:rsidR="009931D2" w:rsidRDefault="00552191" w:rsidP="00D2115C">
            <w:r>
              <w:t>(-)</w:t>
            </w:r>
          </w:p>
        </w:tc>
      </w:tr>
      <w:tr w:rsidR="00D74DC9" w14:paraId="7BCD7B63" w14:textId="77777777" w:rsidTr="00D2115C">
        <w:tc>
          <w:tcPr>
            <w:tcW w:w="6521" w:type="dxa"/>
          </w:tcPr>
          <w:p w14:paraId="0D47AF7A" w14:textId="34A0BF3E" w:rsidR="00D74DC9" w:rsidRDefault="00000000" w:rsidP="00D2115C">
            <w:pPr>
              <w:pStyle w:val="ListParagraph"/>
              <w:numPr>
                <w:ilvl w:val="0"/>
                <w:numId w:val="10"/>
              </w:numPr>
              <w:rPr>
                <w:rFonts w:eastAsia="Calibri" w:cs="Times New Roman"/>
                <w:noProof/>
              </w:rPr>
            </w:pPr>
            <m:oMath>
              <m:sSub>
                <m:sSubPr>
                  <m:ctrlPr>
                    <w:rPr>
                      <w:rFonts w:ascii="Cambria Math" w:hAnsi="Cambria Math"/>
                      <w:i/>
                      <w:noProof/>
                    </w:rPr>
                  </m:ctrlPr>
                </m:sSubPr>
                <m:e>
                  <m:r>
                    <w:rPr>
                      <w:rFonts w:ascii="Cambria Math" w:hAnsi="Cambria Math"/>
                      <w:noProof/>
                    </w:rPr>
                    <m:t>ρ</m:t>
                  </m:r>
                </m:e>
                <m:sub>
                  <m:r>
                    <w:rPr>
                      <w:rFonts w:ascii="Cambria Math" w:hAnsi="Cambria Math"/>
                      <w:noProof/>
                    </w:rPr>
                    <m:t>a</m:t>
                  </m:r>
                </m:sub>
              </m:sSub>
            </m:oMath>
            <w:r w:rsidR="00D74DC9">
              <w:rPr>
                <w:rFonts w:eastAsia="Calibri" w:cs="Times New Roman"/>
                <w:noProof/>
              </w:rPr>
              <w:t xml:space="preserve"> = </w:t>
            </w:r>
            <w:r w:rsidR="005116C5">
              <w:rPr>
                <w:rFonts w:eastAsia="Calibri" w:cs="Times New Roman"/>
                <w:noProof/>
              </w:rPr>
              <w:t xml:space="preserve">Apparent </w:t>
            </w:r>
            <w:r w:rsidR="006D2A5D">
              <w:rPr>
                <w:rFonts w:eastAsia="Calibri" w:cs="Times New Roman"/>
                <w:noProof/>
              </w:rPr>
              <w:t xml:space="preserve">adsorbent particle </w:t>
            </w:r>
            <w:r w:rsidR="005116C5">
              <w:rPr>
                <w:rFonts w:eastAsia="Calibri" w:cs="Times New Roman"/>
                <w:noProof/>
              </w:rPr>
              <w:t>density</w:t>
            </w:r>
          </w:p>
        </w:tc>
        <w:tc>
          <w:tcPr>
            <w:tcW w:w="2489" w:type="dxa"/>
          </w:tcPr>
          <w:p w14:paraId="1223A068" w14:textId="70863890" w:rsidR="00D74DC9" w:rsidRDefault="00D74DC9" w:rsidP="00D2115C">
            <w:r>
              <w:t>(</w:t>
            </w:r>
            <w:r w:rsidR="00552191">
              <w:t>g/cm</w:t>
            </w:r>
            <w:r w:rsidR="00552191" w:rsidRPr="00552191">
              <w:rPr>
                <w:vertAlign w:val="superscript"/>
              </w:rPr>
              <w:t>3</w:t>
            </w:r>
            <w:r>
              <w:t>)</w:t>
            </w:r>
          </w:p>
        </w:tc>
      </w:tr>
      <w:tr w:rsidR="005A64F5" w14:paraId="5A653394" w14:textId="77777777" w:rsidTr="00D2115C">
        <w:tc>
          <w:tcPr>
            <w:tcW w:w="6521" w:type="dxa"/>
          </w:tcPr>
          <w:p w14:paraId="287E440C" w14:textId="02B8F274" w:rsidR="005A64F5" w:rsidRDefault="00000000" w:rsidP="00D2115C">
            <w:pPr>
              <w:pStyle w:val="ListParagraph"/>
              <w:numPr>
                <w:ilvl w:val="0"/>
                <w:numId w:val="10"/>
              </w:numPr>
              <w:rPr>
                <w:rFonts w:eastAsia="Calibri" w:cs="Times New Roman"/>
                <w:noProof/>
              </w:rPr>
            </w:pPr>
            <m:oMath>
              <m:sSub>
                <m:sSubPr>
                  <m:ctrlPr>
                    <w:rPr>
                      <w:rFonts w:ascii="Cambria Math" w:hAnsi="Cambria Math"/>
                      <w:i/>
                      <w:noProof/>
                    </w:rPr>
                  </m:ctrlPr>
                </m:sSubPr>
                <m:e>
                  <m:r>
                    <w:rPr>
                      <w:rFonts w:ascii="Cambria Math" w:hAnsi="Cambria Math"/>
                      <w:noProof/>
                    </w:rPr>
                    <m:t>D</m:t>
                  </m:r>
                </m:e>
                <m:sub>
                  <m:r>
                    <w:rPr>
                      <w:rFonts w:ascii="Cambria Math" w:hAnsi="Cambria Math"/>
                      <w:noProof/>
                    </w:rPr>
                    <m:t>s</m:t>
                  </m:r>
                </m:sub>
              </m:sSub>
            </m:oMath>
            <w:r w:rsidR="005A64F5">
              <w:rPr>
                <w:rFonts w:eastAsia="Calibri" w:cs="Times New Roman"/>
                <w:noProof/>
              </w:rPr>
              <w:t xml:space="preserve"> = surface diffusion coefficient</w:t>
            </w:r>
          </w:p>
        </w:tc>
        <w:tc>
          <w:tcPr>
            <w:tcW w:w="2489" w:type="dxa"/>
          </w:tcPr>
          <w:p w14:paraId="0F05539C" w14:textId="563B4081" w:rsidR="005A64F5" w:rsidRDefault="00374A8C" w:rsidP="00D2115C">
            <w:r>
              <w:rPr>
                <w:rFonts w:eastAsiaTheme="minorEastAsia"/>
                <w:noProof/>
              </w:rPr>
              <w:t>(cm</w:t>
            </w:r>
            <w:r w:rsidRPr="005A5844">
              <w:rPr>
                <w:rFonts w:eastAsiaTheme="minorEastAsia"/>
                <w:noProof/>
                <w:vertAlign w:val="superscript"/>
              </w:rPr>
              <w:t>2</w:t>
            </w:r>
            <w:r>
              <w:rPr>
                <w:rFonts w:eastAsiaTheme="minorEastAsia"/>
                <w:noProof/>
              </w:rPr>
              <w:t>/s)</w:t>
            </w:r>
          </w:p>
        </w:tc>
      </w:tr>
      <w:tr w:rsidR="005A64F5" w14:paraId="6B936EDC" w14:textId="77777777" w:rsidTr="00D2115C">
        <w:tc>
          <w:tcPr>
            <w:tcW w:w="6521" w:type="dxa"/>
          </w:tcPr>
          <w:p w14:paraId="77789F89" w14:textId="01FDA07D" w:rsidR="005A64F5" w:rsidRDefault="00000000" w:rsidP="00D2115C">
            <w:pPr>
              <w:pStyle w:val="ListParagraph"/>
              <w:numPr>
                <w:ilvl w:val="0"/>
                <w:numId w:val="10"/>
              </w:numPr>
              <w:rPr>
                <w:rFonts w:eastAsia="Calibri" w:cs="Times New Roman"/>
                <w:noProof/>
              </w:rPr>
            </w:pPr>
            <m:oMath>
              <m:sSub>
                <m:sSubPr>
                  <m:ctrlPr>
                    <w:rPr>
                      <w:rFonts w:ascii="Cambria Math" w:hAnsi="Cambria Math"/>
                      <w:i/>
                      <w:noProof/>
                    </w:rPr>
                  </m:ctrlPr>
                </m:sSubPr>
                <m:e>
                  <m:r>
                    <w:rPr>
                      <w:rFonts w:ascii="Cambria Math" w:hAnsi="Cambria Math"/>
                      <w:noProof/>
                    </w:rPr>
                    <m:t>D</m:t>
                  </m:r>
                </m:e>
                <m:sub>
                  <m:r>
                    <w:rPr>
                      <w:rFonts w:ascii="Cambria Math" w:hAnsi="Cambria Math"/>
                      <w:noProof/>
                    </w:rPr>
                    <m:t>p</m:t>
                  </m:r>
                </m:sub>
              </m:sSub>
            </m:oMath>
            <w:r w:rsidR="005A64F5">
              <w:rPr>
                <w:rFonts w:eastAsia="Calibri" w:cs="Times New Roman"/>
                <w:noProof/>
              </w:rPr>
              <w:t xml:space="preserve"> = pore diffusion coefficient</w:t>
            </w:r>
          </w:p>
        </w:tc>
        <w:tc>
          <w:tcPr>
            <w:tcW w:w="2489" w:type="dxa"/>
          </w:tcPr>
          <w:p w14:paraId="698D44C0" w14:textId="3A26761F" w:rsidR="005A64F5" w:rsidRDefault="00374A8C" w:rsidP="00D2115C">
            <w:r>
              <w:rPr>
                <w:rFonts w:eastAsiaTheme="minorEastAsia"/>
                <w:noProof/>
              </w:rPr>
              <w:t>(cm</w:t>
            </w:r>
            <w:r w:rsidRPr="005A5844">
              <w:rPr>
                <w:rFonts w:eastAsiaTheme="minorEastAsia"/>
                <w:noProof/>
                <w:vertAlign w:val="superscript"/>
              </w:rPr>
              <w:t>2</w:t>
            </w:r>
            <w:r>
              <w:rPr>
                <w:rFonts w:eastAsiaTheme="minorEastAsia"/>
                <w:noProof/>
              </w:rPr>
              <w:t>/s)</w:t>
            </w:r>
          </w:p>
        </w:tc>
      </w:tr>
    </w:tbl>
    <w:p w14:paraId="1F434F61" w14:textId="4FA998D2" w:rsidR="00374A8C" w:rsidRDefault="00374A8C" w:rsidP="008842E7">
      <w:pPr>
        <w:rPr>
          <w:noProof/>
        </w:rPr>
      </w:pPr>
    </w:p>
    <w:p w14:paraId="15B85950" w14:textId="0491712A" w:rsidR="003D1427" w:rsidRPr="0006270A" w:rsidRDefault="003D1427" w:rsidP="003D1427">
      <w:pPr>
        <w:jc w:val="both"/>
      </w:pPr>
      <w:r>
        <w:t xml:space="preserve">Because both pore and surface diffusions are considered, the model is called heterogeneous. The mathematical differential equation to be numerically solved is given by equation </w:t>
      </w:r>
      <w:r w:rsidRPr="006B0F4D">
        <w:rPr>
          <w:b/>
          <w:bCs/>
        </w:rPr>
        <w:fldChar w:fldCharType="begin"/>
      </w:r>
      <w:r w:rsidRPr="006B0F4D">
        <w:rPr>
          <w:b/>
          <w:bCs/>
        </w:rPr>
        <w:instrText xml:space="preserve"> REF _Ref153369602 \h  \* MERGEFORMAT </w:instrText>
      </w:r>
      <w:r w:rsidRPr="006B0F4D">
        <w:rPr>
          <w:b/>
          <w:bCs/>
        </w:rPr>
      </w:r>
      <w:r w:rsidRPr="006B0F4D">
        <w:rPr>
          <w:b/>
          <w:bCs/>
        </w:rPr>
        <w:fldChar w:fldCharType="separate"/>
      </w:r>
      <w:r w:rsidR="00843CB6" w:rsidRPr="006B0F4D">
        <w:rPr>
          <w:b/>
          <w:bCs/>
        </w:rPr>
        <w:t>(</w:t>
      </w:r>
      <w:r w:rsidR="00843CB6" w:rsidRPr="00843CB6">
        <w:rPr>
          <w:b/>
          <w:bCs/>
          <w:noProof/>
        </w:rPr>
        <w:t>14</w:t>
      </w:r>
      <w:r w:rsidR="00843CB6" w:rsidRPr="006B0F4D">
        <w:rPr>
          <w:b/>
          <w:bCs/>
        </w:rPr>
        <w:t>)</w:t>
      </w:r>
      <w:r w:rsidRPr="006B0F4D">
        <w:rPr>
          <w:b/>
          <w:bCs/>
        </w:rPr>
        <w:fldChar w:fldCharType="end"/>
      </w:r>
      <w:r>
        <w:rPr>
          <w:b/>
          <w:bCs/>
        </w:rPr>
        <w:t xml:space="preserve"> </w:t>
      </w:r>
      <w:r>
        <w:rPr>
          <w:b/>
          <w:bCs/>
        </w:rPr>
        <w:fldChar w:fldCharType="begin"/>
      </w:r>
      <w:r>
        <w:rPr>
          <w:b/>
          <w:bCs/>
        </w:rPr>
        <w:instrText xml:space="preserve"> ADDIN ZOTERO_ITEM CSL_CITATION {"citationID":"H0SqPxpS","properties":{"formattedCitation":"(S. Sharma et al., 2023)","plainCitation":"(S. Sharma et al., 2023)","noteIndex":0},"citationItems":[{"id":50,"uris":["http://zotero.org/users/local/h6YJVYLe/items/UL9JG7YD"],"itemData":{"id":50,"type":"article-journal","abstract":"We present the RUPTURA code (https://github.com/iraspa/ruptura) as a free and open-source software package (MIT license) for (1) the simulation of gas adsorption breakthrough curves, (2) mixture prediction using methods like the Ideal Adsorption Solution Theory (IAST), segregated-IAST and explicit isotherm models, and (3) ﬁtting of isotherm models on computed or measured adsorption isotherm data. The combination with the RASPA software enables computation of breakthrough curves directly from adsorption simulations in the grand-canonical ensemble. RUPTURA and RASPA have similar input styles. IAST is implemented near machine precision but we also provide several explicit mixture prediction methods that are non-iterative and potentially faster than IAST. The code supports a wide variety of isotherm models like Langmuir, Anti-Langmuir, BET, Henry, Freundlich, Sips, LangmuirFreundlich, Redlich-Peterson, Toth, Unilan, O’Brian &amp; Myers, Asymptotic Temkin, and Bingel &amp; Walton. The isotherm model parameters can easily be obtained by the ﬁtting module. Breakthrough plots and animations of the column properties are automatically generated. In addition to highlighting the code, we also review all the developed techniques from literature for mixture prediction, breakthrough simulations, and isotherm model ﬁtting, and provide a tutorial discussing the workﬂows.","container-title":"Molecular Simulation","DOI":"10.1080/08927022.2023.2202757","ISSN":"0892-7022, 1029-0435","issue":"9","journalAbbreviation":"Molecular Simulation","language":"en","page":"893-953","source":"DOI.org (Crossref)","title":"RUPTURA: simulation code for breakthrough, ideal adsorption solution theory computations, and fitting of isotherm models","title-short":"RUPTURA","volume":"49","author":[{"family":"Sharma","given":"Shrinjay"},{"family":"Balestra","given":"Salvador R. G."},{"family":"Baur","given":"Richard"},{"family":"Agarwal","given":"Umang"},{"family":"Zuidema","given":"Erik"},{"family":"Rigutto","given":"Marcello S."},{"family":"Calero","given":"Sofia"},{"family":"Vlugt","given":"Thijs J. H."},{"family":"Dubbeldam","given":"David"}],"issued":{"date-parts":[["2023",6,13]]}}}],"schema":"https://github.com/citation-style-language/schema/raw/master/csl-citation.json"} </w:instrText>
      </w:r>
      <w:r>
        <w:rPr>
          <w:b/>
          <w:bCs/>
        </w:rPr>
        <w:fldChar w:fldCharType="separate"/>
      </w:r>
      <w:r w:rsidRPr="00D16B93">
        <w:rPr>
          <w:rFonts w:cs="Arial"/>
        </w:rPr>
        <w:t>(S. Sharma et al., 2023)</w:t>
      </w:r>
      <w:r>
        <w:rPr>
          <w:b/>
          <w:bCs/>
        </w:rPr>
        <w:fldChar w:fldCharType="end"/>
      </w:r>
      <w:r>
        <w:t>.</w:t>
      </w:r>
      <w:r w:rsidR="00B12C06">
        <w:t xml:space="preserve"> The mass transfer </w:t>
      </w:r>
      <w:r w:rsidR="005C6A23">
        <w:t>uptake rate in the GAC granule</w:t>
      </w:r>
      <w:r w:rsidR="00B12C06">
        <w:t xml:space="preserve"> is described using Fick’s law </w:t>
      </w:r>
      <w:r w:rsidR="00BB5578">
        <w:fldChar w:fldCharType="begin"/>
      </w:r>
      <w:r w:rsidR="00BB5578">
        <w:instrText xml:space="preserve"> ADDIN ZOTERO_ITEM CSL_CITATION {"citationID":"tSiBFAwo","properties":{"formattedCitation":"(Xu et al., 2013)","plainCitation":"(Xu et al., 2013)","noteIndex":0},"citationItems":[{"id":156,"uris":["http://zotero.org/users/local/h6YJVYLe/items/BJEA498A"],"itemData":{"id":156,"type":"article-journal","abstract":"Adsorption is one of the widely used processes in the chemical industry environmental application. As compared to mathematical models proposed to describe batch adsorption in terms of isotherm and kinetic behavior, insufficient models are available to describe and predict fixed-bed or column adsorption, though the latter one is the main option in practical application. The present review first provides a brief summary on basic concepts and mathematic models to describe the mass transfer and isotherm behavior of batch adsorption, which dominate the column adsorption behavior in nature. Afterwards, the widely used models developed to predict the breakthrough curve, i.e., the general rate models, linear driving force (LDF) model, wave propagation theory model, constant pattern model, Clark model, Thomas model, Bohart-Adams model, Yoon-Nelson model, Wang model, Wolborska model, and modified dose-response model, are briefly introduced from the mechanism and mathematical viewpoint. Their basic characteristics, including the advantages and inherit shortcomings, are also discussed. This review could help those interested in column adsorption to reasonably choose or develop an accurate and convenient model for their study and practical application.","container-title":"Journal of Zhejiang University SCIENCE A","DOI":"10.1631/jzus.A1300029","ISSN":"1673-565X, 1862-1775","issue":"3","journalAbbreviation":"J. Zhejiang Univ. Sci. A","language":"en","page":"155-176","source":"DOI.org (Crossref)","title":"Mathematically modeling fixed-bed adsorption in aqueous systems","volume":"14","author":[{"family":"Xu","given":"Zhe"},{"family":"Cai","given":"Jian-guo"},{"family":"Pan","given":"Bing-cai"}],"issued":{"date-parts":[["2013",3]]}}}],"schema":"https://github.com/citation-style-language/schema/raw/master/csl-citation.json"} </w:instrText>
      </w:r>
      <w:r w:rsidR="00BB5578">
        <w:fldChar w:fldCharType="separate"/>
      </w:r>
      <w:r w:rsidR="00BB5578" w:rsidRPr="00BB5578">
        <w:rPr>
          <w:rFonts w:cs="Arial"/>
        </w:rPr>
        <w:t>(Xu et al., 2013)</w:t>
      </w:r>
      <w:r w:rsidR="00BB5578">
        <w:fldChar w:fldCharType="end"/>
      </w:r>
      <w:r w:rsidR="00BB5578">
        <w:t>.</w:t>
      </w:r>
    </w:p>
    <w:p w14:paraId="5C46FE92" w14:textId="77777777" w:rsidR="003D1427" w:rsidRDefault="003D1427" w:rsidP="003D1427">
      <w:pPr>
        <w:jc w:val="both"/>
      </w:pPr>
    </w:p>
    <w:p w14:paraId="2AA0FCD5" w14:textId="77777777" w:rsidR="003D1427" w:rsidRDefault="00000000" w:rsidP="003D1427">
      <w:pPr>
        <w:jc w:val="both"/>
      </w:pPr>
      <m:oMathPara>
        <m:oMath>
          <m:f>
            <m:fPr>
              <m:ctrlPr>
                <w:rPr>
                  <w:rFonts w:ascii="Cambria Math" w:hAnsi="Cambria Math"/>
                  <w:i/>
                </w:rPr>
              </m:ctrlPr>
            </m:fPr>
            <m:num>
              <m:r>
                <w:rPr>
                  <w:rFonts w:ascii="Cambria Math" w:hAnsi="Cambria Math"/>
                </w:rPr>
                <m:t>∂q</m:t>
              </m:r>
            </m:num>
            <m:den>
              <m:r>
                <w:rPr>
                  <w:rFonts w:ascii="Cambria Math" w:hAnsi="Cambria Math"/>
                </w:rPr>
                <m:t>∂t</m:t>
              </m:r>
            </m:den>
          </m:f>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s</m:t>
              </m:r>
            </m:sub>
          </m:sSub>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q</m:t>
                  </m:r>
                </m:num>
                <m:den>
                  <m:r>
                    <w:rPr>
                      <w:rFonts w:ascii="Cambria Math" w:hAnsi="Cambria Math"/>
                    </w:rPr>
                    <m:t>∂</m:t>
                  </m:r>
                  <m:sSup>
                    <m:sSupPr>
                      <m:ctrlPr>
                        <w:rPr>
                          <w:rFonts w:ascii="Cambria Math" w:hAnsi="Cambria Math"/>
                          <w:i/>
                        </w:rPr>
                      </m:ctrlPr>
                    </m:sSupPr>
                    <m:e>
                      <m:r>
                        <w:rPr>
                          <w:rFonts w:ascii="Cambria Math" w:hAnsi="Cambria Math"/>
                        </w:rPr>
                        <m:t>r</m:t>
                      </m:r>
                    </m:e>
                    <m:sup>
                      <m:r>
                        <w:rPr>
                          <w:rFonts w:ascii="Cambria Math" w:hAnsi="Cambria Math"/>
                        </w:rPr>
                        <m:t>2</m:t>
                      </m:r>
                    </m:sup>
                  </m:sSup>
                </m:den>
              </m:f>
              <m:r>
                <w:rPr>
                  <w:rFonts w:ascii="Cambria Math" w:hAnsi="Cambria Math"/>
                </w:rPr>
                <m:t>+</m:t>
              </m:r>
              <m:f>
                <m:fPr>
                  <m:ctrlPr>
                    <w:rPr>
                      <w:rFonts w:ascii="Cambria Math" w:hAnsi="Cambria Math"/>
                      <w:i/>
                    </w:rPr>
                  </m:ctrlPr>
                </m:fPr>
                <m:num>
                  <m:r>
                    <w:rPr>
                      <w:rFonts w:ascii="Cambria Math" w:hAnsi="Cambria Math"/>
                    </w:rPr>
                    <m:t>2</m:t>
                  </m:r>
                </m:num>
                <m:den>
                  <m:r>
                    <w:rPr>
                      <w:rFonts w:ascii="Cambria Math" w:hAnsi="Cambria Math"/>
                    </w:rPr>
                    <m:t>r</m:t>
                  </m:r>
                </m:den>
              </m:f>
              <m:f>
                <m:fPr>
                  <m:ctrlPr>
                    <w:rPr>
                      <w:rFonts w:ascii="Cambria Math" w:hAnsi="Cambria Math"/>
                      <w:i/>
                    </w:rPr>
                  </m:ctrlPr>
                </m:fPr>
                <m:num>
                  <m:r>
                    <w:rPr>
                      <w:rFonts w:ascii="Cambria Math" w:hAnsi="Cambria Math"/>
                    </w:rPr>
                    <m:t>∂q</m:t>
                  </m:r>
                </m:num>
                <m:den>
                  <m:r>
                    <w:rPr>
                      <w:rFonts w:ascii="Cambria Math" w:hAnsi="Cambria Math"/>
                    </w:rPr>
                    <m:t>∂r</m:t>
                  </m:r>
                </m:den>
              </m:f>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D</m:t>
                  </m:r>
                </m:e>
                <m:sub>
                  <m:r>
                    <w:rPr>
                      <w:rFonts w:ascii="Cambria Math" w:hAnsi="Cambria Math"/>
                    </w:rPr>
                    <m:t>P</m:t>
                  </m:r>
                </m:sub>
              </m:sSub>
            </m:num>
            <m:den>
              <m:sSub>
                <m:sSubPr>
                  <m:ctrlPr>
                    <w:rPr>
                      <w:rFonts w:ascii="Cambria Math" w:hAnsi="Cambria Math"/>
                      <w:i/>
                    </w:rPr>
                  </m:ctrlPr>
                </m:sSubPr>
                <m:e>
                  <m:r>
                    <w:rPr>
                      <w:rFonts w:ascii="Cambria Math" w:hAnsi="Cambria Math"/>
                    </w:rPr>
                    <m:t>ρ</m:t>
                  </m:r>
                </m:e>
                <m:sub>
                  <m:r>
                    <w:rPr>
                      <w:rFonts w:ascii="Cambria Math" w:hAnsi="Cambria Math"/>
                    </w:rPr>
                    <m:t>P</m:t>
                  </m:r>
                </m:sub>
              </m:sSub>
            </m:den>
          </m:f>
          <m:d>
            <m:dPr>
              <m:ctrlPr>
                <w:rPr>
                  <w:rFonts w:ascii="Cambria Math" w:hAnsi="Cambria Math"/>
                  <w:i/>
                </w:rPr>
              </m:ctrlPr>
            </m:dPr>
            <m:e>
              <m:r>
                <w:rPr>
                  <w:rFonts w:ascii="Cambria Math" w:hAnsi="Cambria Math"/>
                </w:rPr>
                <m:t xml:space="preserve"> </m:t>
              </m:r>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sSub>
                    <m:sSubPr>
                      <m:ctrlPr>
                        <w:rPr>
                          <w:rFonts w:ascii="Cambria Math" w:hAnsi="Cambria Math"/>
                          <w:i/>
                        </w:rPr>
                      </m:ctrlPr>
                    </m:sSubPr>
                    <m:e>
                      <m:r>
                        <w:rPr>
                          <w:rFonts w:ascii="Cambria Math" w:hAnsi="Cambria Math"/>
                        </w:rPr>
                        <m:t>C</m:t>
                      </m:r>
                    </m:e>
                    <m:sub>
                      <m:r>
                        <w:rPr>
                          <w:rFonts w:ascii="Cambria Math" w:hAnsi="Cambria Math"/>
                        </w:rPr>
                        <m:t>P</m:t>
                      </m:r>
                    </m:sub>
                  </m:sSub>
                </m:num>
                <m:den>
                  <m:r>
                    <w:rPr>
                      <w:rFonts w:ascii="Cambria Math" w:hAnsi="Cambria Math"/>
                    </w:rPr>
                    <m:t>∂</m:t>
                  </m:r>
                  <m:sSup>
                    <m:sSupPr>
                      <m:ctrlPr>
                        <w:rPr>
                          <w:rFonts w:ascii="Cambria Math" w:hAnsi="Cambria Math"/>
                          <w:i/>
                        </w:rPr>
                      </m:ctrlPr>
                    </m:sSupPr>
                    <m:e>
                      <m:r>
                        <w:rPr>
                          <w:rFonts w:ascii="Cambria Math" w:hAnsi="Cambria Math"/>
                        </w:rPr>
                        <m:t>r</m:t>
                      </m:r>
                    </m:e>
                    <m:sup>
                      <m:r>
                        <w:rPr>
                          <w:rFonts w:ascii="Cambria Math" w:hAnsi="Cambria Math"/>
                        </w:rPr>
                        <m:t>2</m:t>
                      </m:r>
                    </m:sup>
                  </m:sSup>
                </m:den>
              </m:f>
              <m:r>
                <w:rPr>
                  <w:rFonts w:ascii="Cambria Math" w:hAnsi="Cambria Math"/>
                </w:rPr>
                <m:t>+</m:t>
              </m:r>
              <m:f>
                <m:fPr>
                  <m:ctrlPr>
                    <w:rPr>
                      <w:rFonts w:ascii="Cambria Math" w:hAnsi="Cambria Math"/>
                      <w:i/>
                    </w:rPr>
                  </m:ctrlPr>
                </m:fPr>
                <m:num>
                  <m:r>
                    <w:rPr>
                      <w:rFonts w:ascii="Cambria Math" w:hAnsi="Cambria Math"/>
                    </w:rPr>
                    <m:t>2</m:t>
                  </m:r>
                </m:num>
                <m:den>
                  <m:r>
                    <w:rPr>
                      <w:rFonts w:ascii="Cambria Math" w:hAnsi="Cambria Math"/>
                    </w:rPr>
                    <m:t>r</m:t>
                  </m:r>
                </m:den>
              </m:f>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P</m:t>
                      </m:r>
                    </m:sub>
                  </m:sSub>
                </m:num>
                <m:den>
                  <m:r>
                    <w:rPr>
                      <w:rFonts w:ascii="Cambria Math" w:hAnsi="Cambria Math"/>
                    </w:rPr>
                    <m:t>∂r</m:t>
                  </m:r>
                </m:den>
              </m:f>
            </m:e>
          </m:d>
        </m:oMath>
      </m:oMathPara>
    </w:p>
    <w:p w14:paraId="7D105064" w14:textId="50DA4A1D" w:rsidR="003D1427" w:rsidRDefault="003D1427" w:rsidP="003D1427">
      <w:pPr>
        <w:pStyle w:val="Caption"/>
        <w:jc w:val="right"/>
        <w:rPr>
          <w:b/>
          <w:bCs/>
          <w:i w:val="0"/>
          <w:iCs w:val="0"/>
        </w:rPr>
      </w:pPr>
      <w:bookmarkStart w:id="85" w:name="_Ref153369602"/>
      <w:r w:rsidRPr="006B0F4D">
        <w:rPr>
          <w:b/>
          <w:bCs/>
          <w:i w:val="0"/>
          <w:iCs w:val="0"/>
        </w:rPr>
        <w:t>(</w:t>
      </w:r>
      <w:r w:rsidRPr="006B0F4D">
        <w:rPr>
          <w:b/>
          <w:bCs/>
          <w:i w:val="0"/>
          <w:iCs w:val="0"/>
        </w:rPr>
        <w:fldChar w:fldCharType="begin"/>
      </w:r>
      <w:r w:rsidRPr="006B0F4D">
        <w:rPr>
          <w:b/>
          <w:bCs/>
          <w:i w:val="0"/>
          <w:iCs w:val="0"/>
        </w:rPr>
        <w:instrText xml:space="preserve"> SEQ ( \* ARABIC </w:instrText>
      </w:r>
      <w:r w:rsidRPr="006B0F4D">
        <w:rPr>
          <w:b/>
          <w:bCs/>
          <w:i w:val="0"/>
          <w:iCs w:val="0"/>
        </w:rPr>
        <w:fldChar w:fldCharType="separate"/>
      </w:r>
      <w:r w:rsidR="00843CB6">
        <w:rPr>
          <w:b/>
          <w:bCs/>
          <w:i w:val="0"/>
          <w:iCs w:val="0"/>
          <w:noProof/>
        </w:rPr>
        <w:t>14</w:t>
      </w:r>
      <w:r w:rsidRPr="006B0F4D">
        <w:rPr>
          <w:b/>
          <w:bCs/>
          <w:i w:val="0"/>
          <w:iCs w:val="0"/>
        </w:rPr>
        <w:fldChar w:fldCharType="end"/>
      </w:r>
      <w:r w:rsidRPr="006B0F4D">
        <w:rPr>
          <w:b/>
          <w:bCs/>
          <w:i w:val="0"/>
          <w:iCs w:val="0"/>
        </w:rPr>
        <w:t>)</w:t>
      </w:r>
      <w:bookmarkEnd w:id="85"/>
    </w:p>
    <w:p w14:paraId="49E84777" w14:textId="0CCC6F08" w:rsidR="00C1330E" w:rsidRPr="005D7EBA" w:rsidRDefault="00C1330E" w:rsidP="003D1427">
      <w:pPr>
        <w:jc w:val="both"/>
      </w:pPr>
      <w:r>
        <w:t xml:space="preserve">The uptake rate </w:t>
      </w:r>
      <m:oMath>
        <m:f>
          <m:fPr>
            <m:ctrlPr>
              <w:rPr>
                <w:rFonts w:ascii="Cambria Math" w:hAnsi="Cambria Math"/>
                <w:i/>
              </w:rPr>
            </m:ctrlPr>
          </m:fPr>
          <m:num>
            <m:r>
              <w:rPr>
                <w:rFonts w:ascii="Cambria Math" w:hAnsi="Cambria Math"/>
              </w:rPr>
              <m:t>∂q</m:t>
            </m:r>
          </m:num>
          <m:den>
            <m:r>
              <w:rPr>
                <w:rFonts w:ascii="Cambria Math" w:hAnsi="Cambria Math"/>
              </w:rPr>
              <m:t>∂t</m:t>
            </m:r>
          </m:den>
        </m:f>
      </m:oMath>
      <w:r>
        <w:rPr>
          <w:rFonts w:eastAsiaTheme="minorEastAsia"/>
        </w:rPr>
        <w:t xml:space="preserve"> </w:t>
      </w:r>
      <w:r w:rsidR="002136CB">
        <w:rPr>
          <w:rFonts w:eastAsiaTheme="minorEastAsia"/>
        </w:rPr>
        <w:t xml:space="preserve">both depends on surface and pore diffusion. </w:t>
      </w:r>
      <m:oMath>
        <m:r>
          <w:rPr>
            <w:rFonts w:ascii="Cambria Math" w:hAnsi="Cambria Math"/>
          </w:rPr>
          <m:t>r</m:t>
        </m:r>
      </m:oMath>
      <w:r w:rsidR="002136CB">
        <w:rPr>
          <w:rFonts w:eastAsiaTheme="minorEastAsia"/>
        </w:rPr>
        <w:t xml:space="preserve"> (cm) is the radial coordinate and is zero at the centre of the adsorbent particle. Thus, the deeper in the pores of the particle, </w:t>
      </w:r>
      <w:r w:rsidR="00B51D65">
        <w:rPr>
          <w:rFonts w:eastAsiaTheme="minorEastAsia"/>
        </w:rPr>
        <w:t>the higher the uptake rate.</w:t>
      </w:r>
      <w:r w:rsidR="00BA1F26">
        <w:rPr>
          <w:rFonts w:eastAsiaTheme="minorEastAsia"/>
        </w:rPr>
        <w:t xml:space="preserve"> </w:t>
      </w:r>
      <m:oMath>
        <m:sSub>
          <m:sSubPr>
            <m:ctrlPr>
              <w:rPr>
                <w:rFonts w:ascii="Cambria Math" w:hAnsi="Cambria Math"/>
                <w:i/>
              </w:rPr>
            </m:ctrlPr>
          </m:sSubPr>
          <m:e>
            <m:r>
              <w:rPr>
                <w:rFonts w:ascii="Cambria Math" w:hAnsi="Cambria Math"/>
              </w:rPr>
              <m:t>ρ</m:t>
            </m:r>
          </m:e>
          <m:sub>
            <m:r>
              <w:rPr>
                <w:rFonts w:ascii="Cambria Math" w:hAnsi="Cambria Math"/>
              </w:rPr>
              <m:t>P</m:t>
            </m:r>
          </m:sub>
        </m:sSub>
      </m:oMath>
      <w:r w:rsidR="00BA1F26">
        <w:rPr>
          <w:rFonts w:eastAsiaTheme="minorEastAsia"/>
        </w:rPr>
        <w:t xml:space="preserve"> is the adsorbent particle density (</w:t>
      </w:r>
      <w:r w:rsidR="005D7EBA">
        <w:rPr>
          <w:rFonts w:eastAsiaTheme="minorEastAsia"/>
        </w:rPr>
        <w:t>g</w:t>
      </w:r>
      <w:r w:rsidR="005D7EBA">
        <w:t>/cm</w:t>
      </w:r>
      <w:r w:rsidR="005D7EBA" w:rsidRPr="00552191">
        <w:rPr>
          <w:vertAlign w:val="superscript"/>
        </w:rPr>
        <w:t>3</w:t>
      </w:r>
      <w:r w:rsidR="005D7EBA">
        <w:t xml:space="preserve">) and </w:t>
      </w:r>
      <m:oMath>
        <m:sSub>
          <m:sSubPr>
            <m:ctrlPr>
              <w:rPr>
                <w:rFonts w:ascii="Cambria Math" w:hAnsi="Cambria Math"/>
                <w:i/>
              </w:rPr>
            </m:ctrlPr>
          </m:sSubPr>
          <m:e>
            <m:r>
              <w:rPr>
                <w:rFonts w:ascii="Cambria Math" w:hAnsi="Cambria Math"/>
              </w:rPr>
              <m:t>C</m:t>
            </m:r>
          </m:e>
          <m:sub>
            <m:r>
              <w:rPr>
                <w:rFonts w:ascii="Cambria Math" w:hAnsi="Cambria Math"/>
              </w:rPr>
              <m:t>P</m:t>
            </m:r>
          </m:sub>
        </m:sSub>
      </m:oMath>
      <w:r w:rsidR="005D7EBA">
        <w:rPr>
          <w:rFonts w:eastAsiaTheme="minorEastAsia"/>
        </w:rPr>
        <w:t xml:space="preserve"> </w:t>
      </w:r>
      <w:r w:rsidR="0058132A">
        <w:rPr>
          <w:rFonts w:eastAsiaTheme="minorEastAsia"/>
        </w:rPr>
        <w:t>the concentration inside the pores (</w:t>
      </w:r>
      <w:r w:rsidR="008B02CE">
        <w:rPr>
          <w:rFonts w:eastAsiaTheme="minorEastAsia"/>
        </w:rPr>
        <w:t>µg/L</w:t>
      </w:r>
      <w:r w:rsidR="005B2147">
        <w:rPr>
          <w:rFonts w:eastAsiaTheme="minorEastAsia"/>
        </w:rPr>
        <w:t>)</w:t>
      </w:r>
      <w:r w:rsidR="00D66452">
        <w:rPr>
          <w:rFonts w:eastAsiaTheme="minorEastAsia"/>
        </w:rPr>
        <w:t>.</w:t>
      </w:r>
    </w:p>
    <w:p w14:paraId="01474737" w14:textId="77777777" w:rsidR="00C1330E" w:rsidRDefault="00C1330E" w:rsidP="003D1427">
      <w:pPr>
        <w:jc w:val="both"/>
      </w:pPr>
    </w:p>
    <w:p w14:paraId="035576E0" w14:textId="6353B165" w:rsidR="0040401A" w:rsidRPr="0040401A" w:rsidRDefault="003D1427" w:rsidP="003D1427">
      <w:pPr>
        <w:jc w:val="both"/>
      </w:pPr>
      <w:r w:rsidRPr="0040401A">
        <w:t xml:space="preserve">Locally, the fluid phase concentration at the adsorbent particle surface </w:t>
      </w:r>
      <m:oMath>
        <m:sSub>
          <m:sSubPr>
            <m:ctrlPr>
              <w:rPr>
                <w:rFonts w:ascii="Cambria Math" w:hAnsi="Cambria Math"/>
                <w:i/>
              </w:rPr>
            </m:ctrlPr>
          </m:sSubPr>
          <m:e>
            <m:r>
              <w:rPr>
                <w:rFonts w:ascii="Cambria Math" w:hAnsi="Cambria Math"/>
              </w:rPr>
              <m:t>C</m:t>
            </m:r>
          </m:e>
          <m:sub>
            <m:r>
              <w:rPr>
                <w:rFonts w:ascii="Cambria Math" w:hAnsi="Cambria Math"/>
              </w:rPr>
              <m:t>s</m:t>
            </m:r>
          </m:sub>
        </m:sSub>
      </m:oMath>
      <w:r w:rsidRPr="0040401A">
        <w:t xml:space="preserve"> is related to the adsorption capacity at the particle surface </w:t>
      </w:r>
      <m:oMath>
        <m:sSub>
          <m:sSubPr>
            <m:ctrlPr>
              <w:rPr>
                <w:rFonts w:ascii="Cambria Math" w:hAnsi="Cambria Math"/>
                <w:i/>
              </w:rPr>
            </m:ctrlPr>
          </m:sSubPr>
          <m:e>
            <m:r>
              <w:rPr>
                <w:rFonts w:ascii="Cambria Math" w:hAnsi="Cambria Math"/>
              </w:rPr>
              <m:t>q</m:t>
            </m:r>
          </m:e>
          <m:sub>
            <m:r>
              <w:rPr>
                <w:rFonts w:ascii="Cambria Math" w:hAnsi="Cambria Math"/>
              </w:rPr>
              <m:t>s</m:t>
            </m:r>
          </m:sub>
        </m:sSub>
      </m:oMath>
      <w:r w:rsidRPr="0040401A">
        <w:t xml:space="preserve"> by the equilibrium relationship</w:t>
      </w:r>
      <w:r w:rsidR="00D24630">
        <w:t>,</w:t>
      </w:r>
      <w:r w:rsidR="0040401A" w:rsidRPr="0040401A">
        <w:t xml:space="preserve"> equation </w:t>
      </w:r>
      <w:r w:rsidR="0040401A" w:rsidRPr="005B745C">
        <w:fldChar w:fldCharType="begin"/>
      </w:r>
      <w:r w:rsidR="0040401A" w:rsidRPr="005B745C">
        <w:instrText xml:space="preserve"> REF _Ref153377986 \h </w:instrText>
      </w:r>
      <w:r w:rsidR="005B745C" w:rsidRPr="005B745C">
        <w:instrText xml:space="preserve"> \* MERGEFORMAT </w:instrText>
      </w:r>
      <w:r w:rsidR="0040401A" w:rsidRPr="005B745C">
        <w:fldChar w:fldCharType="separate"/>
      </w:r>
      <w:r w:rsidR="00843CB6" w:rsidRPr="001E48C2">
        <w:rPr>
          <w:b/>
          <w:bCs/>
        </w:rPr>
        <w:t>(</w:t>
      </w:r>
      <w:r w:rsidR="00843CB6" w:rsidRPr="00843CB6">
        <w:rPr>
          <w:b/>
          <w:bCs/>
          <w:noProof/>
        </w:rPr>
        <w:t>15</w:t>
      </w:r>
      <w:r w:rsidR="00843CB6">
        <w:rPr>
          <w:b/>
          <w:bCs/>
        </w:rPr>
        <w:t>)</w:t>
      </w:r>
      <w:r w:rsidR="0040401A" w:rsidRPr="005B745C">
        <w:fldChar w:fldCharType="end"/>
      </w:r>
      <w:r w:rsidRPr="0040401A">
        <w:t>, which is often the Freundlich isotherm</w:t>
      </w:r>
      <w:r w:rsidR="0040401A" w:rsidRPr="0040401A">
        <w:t xml:space="preserve"> </w:t>
      </w:r>
      <w:r w:rsidR="0040401A" w:rsidRPr="0040401A">
        <w:fldChar w:fldCharType="begin"/>
      </w:r>
      <w:r w:rsidR="0040401A" w:rsidRPr="0040401A">
        <w:instrText xml:space="preserve"> ADDIN ZOTERO_ITEM CSL_CITATION {"citationID":"3gYXfziV","properties":{"formattedCitation":"(Inglezakis et al., 2019)","plainCitation":"(Inglezakis et al., 2019)","noteIndex":0},"citationItems":[{"id":71,"uris":["http://zotero.org/users/local/h6YJVYLe/items/ZK9IEMIV"],"itemData":{"id":71,"type":"article-journal","abstract":"Adsorption and ion exchange phenomena are encountered in several separation processes, which in turn, are of vital importance across various industries. Although the literature on adsorption kinetics modeling is rich, the majority of the models employed are empirical, based on chemical reaction kinetics or oversimpliﬁed versions of diﬀusion models. In this paper, the ﬁfteen most popular simpliﬁed adsorption kinetics equations are presented and discussed. A new versatile variable-diﬀusivity two-phase homogeneous diﬀusion model is presented and used to evaluate the analytical adsorption models. Aspects of ion exchange kinetics are also addressed.","container-title":"Journal of Hazardous Materials","DOI":"10.1016/j.jhazmat.2018.12.023","ISSN":"03043894","journalAbbreviation":"Journal of Hazardous Materials","language":"en","page":"224-245","source":"DOI.org (Crossref)","title":"Variable diffusivity homogeneous surface diffusion model and analysis of merits and fallacies of simplified adsorption kinetics equations","volume":"367","author":[{"family":"Inglezakis","given":"V.J."},{"family":"Fyrillas","given":"M.M."},{"family":"Park","given":"J."}],"issued":{"date-parts":[["2019",4]]}}}],"schema":"https://github.com/citation-style-language/schema/raw/master/csl-citation.json"} </w:instrText>
      </w:r>
      <w:r w:rsidR="0040401A" w:rsidRPr="0040401A">
        <w:fldChar w:fldCharType="separate"/>
      </w:r>
      <w:r w:rsidR="0040401A" w:rsidRPr="0040401A">
        <w:rPr>
          <w:rFonts w:cs="Arial"/>
        </w:rPr>
        <w:t>(Inglezakis et al., 2019)</w:t>
      </w:r>
      <w:r w:rsidR="0040401A" w:rsidRPr="0040401A">
        <w:fldChar w:fldCharType="end"/>
      </w:r>
      <w:r w:rsidR="0040401A" w:rsidRPr="0040401A">
        <w:t>.</w:t>
      </w:r>
    </w:p>
    <w:p w14:paraId="73D5FF68" w14:textId="77777777" w:rsidR="003D1427" w:rsidRPr="001E48C2" w:rsidRDefault="00000000" w:rsidP="003D1427">
      <w:pPr>
        <w:jc w:val="both"/>
        <w:rPr>
          <w:rFonts w:eastAsiaTheme="minorEastAsia"/>
        </w:rPr>
      </w:pPr>
      <m:oMathPara>
        <m:oMath>
          <m:sSub>
            <m:sSubPr>
              <m:ctrlPr>
                <w:rPr>
                  <w:rFonts w:ascii="Cambria Math" w:hAnsi="Cambria Math"/>
                  <w:i/>
                </w:rPr>
              </m:ctrlPr>
            </m:sSubPr>
            <m:e>
              <m:r>
                <w:rPr>
                  <w:rFonts w:ascii="Cambria Math" w:hAnsi="Cambria Math"/>
                </w:rPr>
                <m:t>q</m:t>
              </m:r>
            </m:e>
            <m:sub>
              <m:r>
                <w:rPr>
                  <w:rFonts w:ascii="Cambria Math" w:hAnsi="Cambria Math"/>
                </w:rPr>
                <m:t>s</m:t>
              </m:r>
            </m:sub>
          </m:sSub>
          <m:r>
            <w:rPr>
              <w:rFonts w:ascii="Cambria Math" w:hAnsi="Cambria Math"/>
            </w:rPr>
            <m:t>=f(</m:t>
          </m:r>
          <m:sSub>
            <m:sSubPr>
              <m:ctrlPr>
                <w:rPr>
                  <w:rFonts w:ascii="Cambria Math" w:hAnsi="Cambria Math"/>
                  <w:i/>
                </w:rPr>
              </m:ctrlPr>
            </m:sSubPr>
            <m:e>
              <m:r>
                <w:rPr>
                  <w:rFonts w:ascii="Cambria Math" w:hAnsi="Cambria Math"/>
                </w:rPr>
                <m:t>C</m:t>
              </m:r>
            </m:e>
            <m:sub>
              <m:r>
                <w:rPr>
                  <w:rFonts w:ascii="Cambria Math" w:hAnsi="Cambria Math"/>
                </w:rPr>
                <m:t>s</m:t>
              </m:r>
            </m:sub>
          </m:sSub>
          <m:r>
            <w:rPr>
              <w:rFonts w:ascii="Cambria Math" w:hAnsi="Cambria Math"/>
            </w:rPr>
            <m:t>)</m:t>
          </m:r>
        </m:oMath>
      </m:oMathPara>
    </w:p>
    <w:p w14:paraId="73B42E1E" w14:textId="6806DFDC" w:rsidR="003D1427" w:rsidRPr="001E48C2" w:rsidRDefault="003D1427" w:rsidP="003D1427">
      <w:pPr>
        <w:pStyle w:val="Caption"/>
        <w:jc w:val="right"/>
        <w:rPr>
          <w:b/>
          <w:bCs/>
          <w:i w:val="0"/>
          <w:iCs w:val="0"/>
        </w:rPr>
      </w:pPr>
      <w:bookmarkStart w:id="86" w:name="_Ref153377986"/>
      <w:r w:rsidRPr="001E48C2">
        <w:rPr>
          <w:b/>
          <w:bCs/>
          <w:i w:val="0"/>
          <w:iCs w:val="0"/>
        </w:rPr>
        <w:t>(</w:t>
      </w:r>
      <w:r w:rsidRPr="001E48C2">
        <w:rPr>
          <w:b/>
          <w:bCs/>
          <w:i w:val="0"/>
          <w:iCs w:val="0"/>
        </w:rPr>
        <w:fldChar w:fldCharType="begin"/>
      </w:r>
      <w:r w:rsidRPr="001E48C2">
        <w:rPr>
          <w:b/>
          <w:bCs/>
          <w:i w:val="0"/>
          <w:iCs w:val="0"/>
        </w:rPr>
        <w:instrText xml:space="preserve"> SEQ ( \* ARABIC </w:instrText>
      </w:r>
      <w:r w:rsidRPr="001E48C2">
        <w:rPr>
          <w:b/>
          <w:bCs/>
          <w:i w:val="0"/>
          <w:iCs w:val="0"/>
        </w:rPr>
        <w:fldChar w:fldCharType="separate"/>
      </w:r>
      <w:r w:rsidR="00843CB6">
        <w:rPr>
          <w:b/>
          <w:bCs/>
          <w:i w:val="0"/>
          <w:iCs w:val="0"/>
          <w:noProof/>
        </w:rPr>
        <w:t>15</w:t>
      </w:r>
      <w:r w:rsidRPr="001E48C2">
        <w:rPr>
          <w:b/>
          <w:bCs/>
          <w:i w:val="0"/>
          <w:iCs w:val="0"/>
        </w:rPr>
        <w:fldChar w:fldCharType="end"/>
      </w:r>
      <w:r>
        <w:rPr>
          <w:b/>
          <w:bCs/>
          <w:i w:val="0"/>
          <w:iCs w:val="0"/>
        </w:rPr>
        <w:t>)</w:t>
      </w:r>
      <w:bookmarkEnd w:id="86"/>
    </w:p>
    <w:p w14:paraId="53D96AB2" w14:textId="7C76A02E" w:rsidR="00055244" w:rsidRDefault="003D0D42" w:rsidP="00581001">
      <w:pPr>
        <w:jc w:val="both"/>
        <w:rPr>
          <w:noProof/>
        </w:rPr>
      </w:pPr>
      <w:r>
        <w:t>As said before, the adsorption reaction is not rate-limiting but assumed to be instant.</w:t>
      </w:r>
      <w:r w:rsidRPr="003D0D42">
        <w:rPr>
          <w:noProof/>
        </w:rPr>
        <w:t xml:space="preserve"> </w:t>
      </w:r>
      <w:r>
        <w:rPr>
          <w:noProof/>
        </w:rPr>
        <w:t xml:space="preserve">An overview of the partial differential equations used in the PSDM model is seen in </w:t>
      </w:r>
      <w:r>
        <w:rPr>
          <w:noProof/>
        </w:rPr>
        <w:fldChar w:fldCharType="begin"/>
      </w:r>
      <w:r>
        <w:rPr>
          <w:noProof/>
        </w:rPr>
        <w:instrText xml:space="preserve"> REF _Ref163897810 \h </w:instrText>
      </w:r>
      <w:r w:rsidR="00581001">
        <w:rPr>
          <w:noProof/>
        </w:rPr>
        <w:instrText xml:space="preserve"> \* MERGEFORMAT </w:instrText>
      </w:r>
      <w:r>
        <w:rPr>
          <w:noProof/>
        </w:rPr>
      </w:r>
      <w:r>
        <w:rPr>
          <w:noProof/>
        </w:rPr>
        <w:fldChar w:fldCharType="separate"/>
      </w:r>
      <w:r w:rsidR="00843CB6" w:rsidRPr="00987C7C">
        <w:rPr>
          <w:b/>
          <w:bCs/>
        </w:rPr>
        <w:t xml:space="preserve">Figure </w:t>
      </w:r>
      <w:r w:rsidR="00843CB6" w:rsidRPr="00843CB6">
        <w:rPr>
          <w:b/>
          <w:bCs/>
          <w:noProof/>
        </w:rPr>
        <w:t>20</w:t>
      </w:r>
      <w:r>
        <w:rPr>
          <w:noProof/>
        </w:rPr>
        <w:fldChar w:fldCharType="end"/>
      </w:r>
      <w:r>
        <w:rPr>
          <w:noProof/>
        </w:rPr>
        <w:t xml:space="preserve">. </w:t>
      </w:r>
      <w:r w:rsidR="00BF22A9">
        <w:rPr>
          <w:noProof/>
        </w:rPr>
        <w:t xml:space="preserve">On the left-hand side, the external mass transfer in the fluid film is illustrated, with the concentration gradient being the </w:t>
      </w:r>
      <w:r w:rsidR="00581001">
        <w:rPr>
          <w:noProof/>
        </w:rPr>
        <w:t xml:space="preserve">linear </w:t>
      </w:r>
      <w:r w:rsidR="00BF22A9">
        <w:rPr>
          <w:noProof/>
        </w:rPr>
        <w:t xml:space="preserve">driving force. </w:t>
      </w:r>
      <w:r w:rsidR="00581001">
        <w:rPr>
          <w:noProof/>
        </w:rPr>
        <w:t xml:space="preserve">Equations are similar but in the form of mass flux instead of uptake rate. </w:t>
      </w:r>
      <w:r w:rsidR="00406DC7">
        <w:rPr>
          <w:noProof/>
        </w:rPr>
        <w:t xml:space="preserve">Once at the adsorbent surface, </w:t>
      </w:r>
      <w:r w:rsidR="009105DD">
        <w:rPr>
          <w:noProof/>
        </w:rPr>
        <w:t>equilibrium is obtained</w:t>
      </w:r>
      <w:r w:rsidR="002D06A1">
        <w:rPr>
          <w:noProof/>
        </w:rPr>
        <w:t xml:space="preserve">. Here, the Freundlich single-solute isotherm is used to </w:t>
      </w:r>
      <w:r w:rsidR="000613B9">
        <w:rPr>
          <w:noProof/>
        </w:rPr>
        <w:t>calculate</w:t>
      </w:r>
      <w:r w:rsidR="002D06A1">
        <w:rPr>
          <w:noProof/>
        </w:rPr>
        <w:t xml:space="preserve"> the amount of mass adsorbed</w:t>
      </w:r>
      <w:r w:rsidR="002442C6">
        <w:rPr>
          <w:noProof/>
        </w:rPr>
        <w:t xml:space="preserve"> q </w:t>
      </w:r>
      <w:r w:rsidR="00403AE7" w:rsidRPr="007C69CE">
        <w:t>(mg</w:t>
      </w:r>
      <w:r w:rsidR="00403AE7" w:rsidRPr="007C69CE">
        <w:rPr>
          <w:vertAlign w:val="subscript"/>
        </w:rPr>
        <w:t>solute</w:t>
      </w:r>
      <w:r w:rsidR="00403AE7" w:rsidRPr="007C69CE">
        <w:t>/g</w:t>
      </w:r>
      <w:r w:rsidR="00403AE7" w:rsidRPr="007C69CE">
        <w:rPr>
          <w:vertAlign w:val="subscript"/>
        </w:rPr>
        <w:t>carbon</w:t>
      </w:r>
      <w:r w:rsidR="00403AE7" w:rsidRPr="007C69CE">
        <w:t>)</w:t>
      </w:r>
      <w:r w:rsidR="002D06A1">
        <w:rPr>
          <w:noProof/>
        </w:rPr>
        <w:t>.</w:t>
      </w:r>
      <w:r w:rsidR="008C7399">
        <w:rPr>
          <w:noProof/>
        </w:rPr>
        <w:t xml:space="preserve"> </w:t>
      </w:r>
      <w:r w:rsidR="00C34973">
        <w:rPr>
          <w:noProof/>
        </w:rPr>
        <w:t>The solute can also</w:t>
      </w:r>
      <w:r w:rsidR="00AD3D77">
        <w:rPr>
          <w:noProof/>
        </w:rPr>
        <w:t xml:space="preserve"> first</w:t>
      </w:r>
      <w:r w:rsidR="00C34973">
        <w:rPr>
          <w:noProof/>
        </w:rPr>
        <w:t xml:space="preserve"> diffuse inside the particle with a mass flux shown at the right-hand side of the figure</w:t>
      </w:r>
      <w:r w:rsidR="001F50E0">
        <w:rPr>
          <w:noProof/>
        </w:rPr>
        <w:t xml:space="preserve">. Diffusion mechanisms are simplified using two diffusion </w:t>
      </w:r>
      <w:r w:rsidR="000F689F">
        <w:rPr>
          <w:noProof/>
        </w:rPr>
        <w:t>coefficients</w:t>
      </w:r>
      <w:r w:rsidR="008C7399">
        <w:rPr>
          <w:noProof/>
        </w:rPr>
        <w:t xml:space="preserve"> for</w:t>
      </w:r>
      <w:r w:rsidR="000F689F">
        <w:rPr>
          <w:noProof/>
        </w:rPr>
        <w:t xml:space="preserve"> pore and surface</w:t>
      </w:r>
      <w:r w:rsidR="00475378">
        <w:rPr>
          <w:noProof/>
        </w:rPr>
        <w:t xml:space="preserve"> </w:t>
      </w:r>
      <w:r w:rsidR="00475378">
        <w:rPr>
          <w:noProof/>
        </w:rPr>
        <w:fldChar w:fldCharType="begin"/>
      </w:r>
      <w:r w:rsidR="00475378">
        <w:rPr>
          <w:noProof/>
        </w:rPr>
        <w:instrText xml:space="preserve"> ADDIN ZOTERO_ITEM CSL_CITATION {"citationID":"vr4CE91r","properties":{"formattedCitation":"(Jarvie et al., 2005; S. Sharma et al., 2023)","plainCitation":"(Jarvie et al., 2005; S. Sharma et al., 2023)","noteIndex":0},"citationItems":[{"id":160,"uris":["http://zotero.org/users/local/h6YJVYLe/items/PXBF55SJ"],"itemData":{"id":160,"type":"article-journal","abstract":"Granular activated carbon (GAC) adsorption is an effective treatment technology for the removal of synthetic organic chemicals (SOCs) from drinking water supplies. This treatment process can be expensive if not properly designed. Application of mathematical models is an attractive method to evaluate the impact of process variables on process design and performance. Practical guidelines were developed to select an appropriate model framework and to estimate site-speciﬁc model parameters to predict GAC adsorber performance. Pilot plant and ﬁeld-scale data from 11 different studies were utilized to investigate the effectiveness of this approach in predicting adsorber performance in the presence of background organic batter (BOM). These data represent surface and ground water sources from four different countries. The modeling approach was able to adequately describe ﬁxed-bed adsorber performance for the purpose of determining the carbon usage rate and process design variables. This approach is more accurate at predicting bed life in the presence of BOM than the current methods commonly used by practicing engineers.","container-title":"Water Research","DOI":"10.1016/j.watres.2005.04.023","ISSN":"00431354","issue":"11","journalAbbreviation":"Water Research","language":"en","license":"https://www.elsevier.com/tdm/userlicense/1.0/","page":"2407-2421","source":"DOI.org (Crossref)","title":"Simulating the performance of fixed-bed granular activated carbon adsorbers: Removal of synthetic organic chemicals in the presence of background organic matter","title-short":"Simulating the performance of fixed-bed granular activated carbon adsorbers","volume":"39","author":[{"family":"Jarvie","given":"Michelle Edith"},{"family":"Hand","given":"David W"},{"family":"Bhuvendralingam","given":"Shanmugalingam"},{"family":"Crittenden","given":"John C"},{"family":"Hokanson","given":"Dave R"}],"issued":{"date-parts":[["2005",6]]}}},{"id":50,"uris":["http://zotero.org/users/local/h6YJVYLe/items/UL9JG7YD"],"itemData":{"id":50,"type":"article-journal","abstract":"We present the RUPTURA code (https://github.com/iraspa/ruptura) as a free and open-source software package (MIT license) for (1) the simulation of gas adsorption breakthrough curves, (2) mixture prediction using methods like the Ideal Adsorption Solution Theory (IAST), segregated-IAST and explicit isotherm models, and (3) ﬁtting of isotherm models on computed or measured adsorption isotherm data. The combination with the RASPA software enables computation of breakthrough curves directly from adsorption simulations in the grand-canonical ensemble. RUPTURA and RASPA have similar input styles. IAST is implemented near machine precision but we also provide several explicit mixture prediction methods that are non-iterative and potentially faster than IAST. The code supports a wide variety of isotherm models like Langmuir, Anti-Langmuir, BET, Henry, Freundlich, Sips, LangmuirFreundlich, Redlich-Peterson, Toth, Unilan, O’Brian &amp; Myers, Asymptotic Temkin, and Bingel &amp; Walton. The isotherm model parameters can easily be obtained by the ﬁtting module. Breakthrough plots and animations of the column properties are automatically generated. In addition to highlighting the code, we also review all the developed techniques from literature for mixture prediction, breakthrough simulations, and isotherm model ﬁtting, and provide a tutorial discussing the workﬂows.","container-title":"Molecular Simulation","DOI":"10.1080/08927022.2023.2202757","ISSN":"0892-7022, 1029-0435","issue":"9","journalAbbreviation":"Molecular Simulation","language":"en","page":"893-953","source":"DOI.org (Crossref)","title":"RUPTURA: simulation code for breakthrough, ideal adsorption solution theory computations, and fitting of isotherm models","title-short":"RUPTURA","volume":"49","author":[{"family":"Sharma","given":"Shrinjay"},{"family":"Balestra","given":"Salvador R. G."},{"family":"Baur","given":"Richard"},{"family":"Agarwal","given":"Umang"},{"family":"Zuidema","given":"Erik"},{"family":"Rigutto","given":"Marcello S."},{"family":"Calero","given":"Sofia"},{"family":"Vlugt","given":"Thijs J. H."},{"family":"Dubbeldam","given":"David"}],"issued":{"date-parts":[["2023",6,13]]}}}],"schema":"https://github.com/citation-style-language/schema/raw/master/csl-citation.json"} </w:instrText>
      </w:r>
      <w:r w:rsidR="00475378">
        <w:rPr>
          <w:noProof/>
        </w:rPr>
        <w:fldChar w:fldCharType="separate"/>
      </w:r>
      <w:r w:rsidR="00475378" w:rsidRPr="00475378">
        <w:rPr>
          <w:rFonts w:cs="Arial"/>
        </w:rPr>
        <w:t>(Jarvie et al., 2005; S. Sharma et al., 2023)</w:t>
      </w:r>
      <w:r w:rsidR="00475378">
        <w:rPr>
          <w:noProof/>
        </w:rPr>
        <w:fldChar w:fldCharType="end"/>
      </w:r>
      <w:r w:rsidR="008C7399">
        <w:rPr>
          <w:noProof/>
        </w:rPr>
        <w:t>.</w:t>
      </w:r>
    </w:p>
    <w:p w14:paraId="44E5F394" w14:textId="77777777" w:rsidR="00055244" w:rsidRDefault="00055244" w:rsidP="008842E7">
      <w:pPr>
        <w:rPr>
          <w:noProof/>
        </w:rPr>
      </w:pPr>
    </w:p>
    <w:p w14:paraId="54DFF636" w14:textId="45090538" w:rsidR="00DE0A6F" w:rsidRDefault="00DE0A6F">
      <w:pPr>
        <w:spacing w:after="160" w:line="2" w:lineRule="auto"/>
        <w:rPr>
          <w:noProof/>
        </w:rPr>
      </w:pPr>
      <w:r>
        <w:rPr>
          <w:noProof/>
        </w:rPr>
        <w:br w:type="page"/>
      </w:r>
    </w:p>
    <w:p w14:paraId="4C568BCD" w14:textId="347F1260" w:rsidR="005B4223" w:rsidRDefault="005B4223" w:rsidP="005B4223">
      <w:pPr>
        <w:keepNext/>
        <w:jc w:val="center"/>
      </w:pPr>
      <w:r w:rsidRPr="005B4223">
        <w:rPr>
          <w:noProof/>
        </w:rPr>
        <w:lastRenderedPageBreak/>
        <w:drawing>
          <wp:inline distT="0" distB="0" distL="0" distR="0" wp14:anchorId="4E442961" wp14:editId="6B0F1871">
            <wp:extent cx="5727700" cy="4276725"/>
            <wp:effectExtent l="0" t="0" r="6350" b="9525"/>
            <wp:docPr id="1116056311" name="Picture 1" descr="Diagram of a diagram of a b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6056311" name="Picture 1" descr="Diagram of a diagram of a brain&#10;&#10;Description automatically generated"/>
                    <pic:cNvPicPr/>
                  </pic:nvPicPr>
                  <pic:blipFill>
                    <a:blip r:embed="rId27"/>
                    <a:stretch>
                      <a:fillRect/>
                    </a:stretch>
                  </pic:blipFill>
                  <pic:spPr>
                    <a:xfrm>
                      <a:off x="0" y="0"/>
                      <a:ext cx="5727700" cy="4276725"/>
                    </a:xfrm>
                    <a:prstGeom prst="rect">
                      <a:avLst/>
                    </a:prstGeom>
                  </pic:spPr>
                </pic:pic>
              </a:graphicData>
            </a:graphic>
          </wp:inline>
        </w:drawing>
      </w:r>
    </w:p>
    <w:p w14:paraId="2F59984E" w14:textId="66AD271F" w:rsidR="001C5838" w:rsidRPr="0088503D" w:rsidRDefault="005B4223" w:rsidP="0088503D">
      <w:pPr>
        <w:pStyle w:val="Caption"/>
        <w:jc w:val="center"/>
        <w:rPr>
          <w:b/>
          <w:bCs/>
          <w:i w:val="0"/>
          <w:iCs w:val="0"/>
        </w:rPr>
      </w:pPr>
      <w:bookmarkStart w:id="87" w:name="_Ref163897810"/>
      <w:r w:rsidRPr="00987C7C">
        <w:rPr>
          <w:b/>
          <w:bCs/>
          <w:i w:val="0"/>
          <w:iCs w:val="0"/>
        </w:rPr>
        <w:t xml:space="preserve">Figure </w:t>
      </w:r>
      <w:r w:rsidRPr="00987C7C">
        <w:rPr>
          <w:b/>
          <w:bCs/>
          <w:i w:val="0"/>
          <w:iCs w:val="0"/>
        </w:rPr>
        <w:fldChar w:fldCharType="begin"/>
      </w:r>
      <w:r w:rsidRPr="00987C7C">
        <w:rPr>
          <w:b/>
          <w:bCs/>
          <w:i w:val="0"/>
          <w:iCs w:val="0"/>
        </w:rPr>
        <w:instrText xml:space="preserve"> SEQ Figure \* ARABIC </w:instrText>
      </w:r>
      <w:r w:rsidRPr="00987C7C">
        <w:rPr>
          <w:b/>
          <w:bCs/>
          <w:i w:val="0"/>
          <w:iCs w:val="0"/>
        </w:rPr>
        <w:fldChar w:fldCharType="separate"/>
      </w:r>
      <w:r w:rsidR="00843CB6">
        <w:rPr>
          <w:b/>
          <w:bCs/>
          <w:i w:val="0"/>
          <w:iCs w:val="0"/>
          <w:noProof/>
        </w:rPr>
        <w:t>20</w:t>
      </w:r>
      <w:r w:rsidRPr="00987C7C">
        <w:rPr>
          <w:b/>
          <w:bCs/>
          <w:i w:val="0"/>
          <w:iCs w:val="0"/>
        </w:rPr>
        <w:fldChar w:fldCharType="end"/>
      </w:r>
      <w:bookmarkEnd w:id="87"/>
      <w:r w:rsidRPr="00987C7C">
        <w:rPr>
          <w:b/>
          <w:bCs/>
          <w:i w:val="0"/>
          <w:iCs w:val="0"/>
        </w:rPr>
        <w:t xml:space="preserve"> </w:t>
      </w:r>
      <w:r w:rsidR="00B814F4" w:rsidRPr="00987C7C">
        <w:rPr>
          <w:b/>
          <w:bCs/>
          <w:i w:val="0"/>
          <w:iCs w:val="0"/>
        </w:rPr>
        <w:t xml:space="preserve">Schematic overview of </w:t>
      </w:r>
      <w:r w:rsidR="000F56BF" w:rsidRPr="00987C7C">
        <w:rPr>
          <w:b/>
          <w:bCs/>
          <w:i w:val="0"/>
          <w:iCs w:val="0"/>
        </w:rPr>
        <w:t xml:space="preserve">the pore surface diffusion model (PSDM) and </w:t>
      </w:r>
      <w:r w:rsidR="00987C7C">
        <w:rPr>
          <w:b/>
          <w:bCs/>
          <w:i w:val="0"/>
          <w:iCs w:val="0"/>
        </w:rPr>
        <w:t xml:space="preserve">the </w:t>
      </w:r>
      <w:r w:rsidR="000F56BF" w:rsidRPr="00987C7C">
        <w:rPr>
          <w:b/>
          <w:bCs/>
          <w:i w:val="0"/>
          <w:iCs w:val="0"/>
        </w:rPr>
        <w:t xml:space="preserve">mechanisms that are included in </w:t>
      </w:r>
      <w:r w:rsidR="00987C7C">
        <w:rPr>
          <w:b/>
          <w:bCs/>
          <w:i w:val="0"/>
          <w:iCs w:val="0"/>
        </w:rPr>
        <w:t>its</w:t>
      </w:r>
      <w:r w:rsidR="000F56BF" w:rsidRPr="00987C7C">
        <w:rPr>
          <w:b/>
          <w:bCs/>
          <w:i w:val="0"/>
          <w:iCs w:val="0"/>
        </w:rPr>
        <w:t xml:space="preserve"> partial differential equations </w:t>
      </w:r>
      <w:r w:rsidR="000F56BF" w:rsidRPr="00987C7C">
        <w:rPr>
          <w:b/>
          <w:bCs/>
          <w:i w:val="0"/>
          <w:iCs w:val="0"/>
        </w:rPr>
        <w:fldChar w:fldCharType="begin"/>
      </w:r>
      <w:r w:rsidR="000F56BF" w:rsidRPr="00987C7C">
        <w:rPr>
          <w:b/>
          <w:bCs/>
          <w:i w:val="0"/>
          <w:iCs w:val="0"/>
        </w:rPr>
        <w:instrText xml:space="preserve"> ADDIN ZOTERO_ITEM CSL_CITATION {"citationID":"SUkFy37D","properties":{"formattedCitation":"(Jarvie et al., 2005)","plainCitation":"(Jarvie et al., 2005)","noteIndex":0},"citationItems":[{"id":160,"uris":["http://zotero.org/users/local/h6YJVYLe/items/PXBF55SJ"],"itemData":{"id":160,"type":"article-journal","abstract":"Granular activated carbon (GAC) adsorption is an effective treatment technology for the removal of synthetic organic chemicals (SOCs) from drinking water supplies. This treatment process can be expensive if not properly designed. Application of mathematical models is an attractive method to evaluate the impact of process variables on process design and performance. Practical guidelines were developed to select an appropriate model framework and to estimate site-speciﬁc model parameters to predict GAC adsorber performance. Pilot plant and ﬁeld-scale data from 11 different studies were utilized to investigate the effectiveness of this approach in predicting adsorber performance in the presence of background organic batter (BOM). These data represent surface and ground water sources from four different countries. The modeling approach was able to adequately describe ﬁxed-bed adsorber performance for the purpose of determining the carbon usage rate and process design variables. This approach is more accurate at predicting bed life in the presence of BOM than the current methods commonly used by practicing engineers.","container-title":"Water Research","DOI":"10.1016/j.watres.2005.04.023","ISSN":"00431354","issue":"11","journalAbbreviation":"Water Research","language":"en","license":"https://www.elsevier.com/tdm/userlicense/1.0/","page":"2407-2421","source":"DOI.org (Crossref)","title":"Simulating the performance of fixed-bed granular activated carbon adsorbers: Removal of synthetic organic chemicals in the presence of background organic matter","title-short":"Simulating the performance of fixed-bed granular activated carbon adsorbers","volume":"39","author":[{"family":"Jarvie","given":"Michelle Edith"},{"family":"Hand","given":"David W"},{"family":"Bhuvendralingam","given":"Shanmugalingam"},{"family":"Crittenden","given":"John C"},{"family":"Hokanson","given":"Dave R"}],"issued":{"date-parts":[["2005",6]]}}}],"schema":"https://github.com/citation-style-language/schema/raw/master/csl-citation.json"} </w:instrText>
      </w:r>
      <w:r w:rsidR="000F56BF" w:rsidRPr="00987C7C">
        <w:rPr>
          <w:b/>
          <w:bCs/>
          <w:i w:val="0"/>
          <w:iCs w:val="0"/>
        </w:rPr>
        <w:fldChar w:fldCharType="separate"/>
      </w:r>
      <w:r w:rsidR="000F56BF" w:rsidRPr="00987C7C">
        <w:rPr>
          <w:rFonts w:cs="Arial"/>
          <w:b/>
          <w:bCs/>
          <w:i w:val="0"/>
          <w:iCs w:val="0"/>
        </w:rPr>
        <w:t>(Jarvie et al., 2005)</w:t>
      </w:r>
      <w:r w:rsidR="000F56BF" w:rsidRPr="00987C7C">
        <w:rPr>
          <w:b/>
          <w:bCs/>
          <w:i w:val="0"/>
          <w:iCs w:val="0"/>
        </w:rPr>
        <w:fldChar w:fldCharType="end"/>
      </w:r>
    </w:p>
    <w:p w14:paraId="42FA4933" w14:textId="316A26E4" w:rsidR="001C5838" w:rsidRDefault="001C5838" w:rsidP="001C5838">
      <w:pPr>
        <w:pStyle w:val="Heading3"/>
      </w:pPr>
      <w:r>
        <w:t>Homogeneous Surface Diffusion Model (HSDM)</w:t>
      </w:r>
    </w:p>
    <w:p w14:paraId="16D71487" w14:textId="01243ACB" w:rsidR="001C5838" w:rsidRDefault="001C5838" w:rsidP="001C5838">
      <w:pPr>
        <w:jc w:val="both"/>
      </w:pPr>
      <w:r>
        <w:t xml:space="preserve">The homogeneous surface diffusion model is </w:t>
      </w:r>
      <w:r w:rsidR="0072382C">
        <w:t>also a diffusion-based</w:t>
      </w:r>
      <w:r w:rsidR="00983D35">
        <w:t>, mass transfer</w:t>
      </w:r>
      <w:r w:rsidR="0072382C">
        <w:t xml:space="preserve"> model </w:t>
      </w:r>
      <w:r>
        <w:t>which assumes that surface diffusion is predominant and pore diffusion is negligible, meaning a homogeneous adsorbent particle.</w:t>
      </w:r>
      <w:r w:rsidR="00983D35">
        <w:t xml:space="preserve"> This ‘general rate’ model is </w:t>
      </w:r>
      <w:r w:rsidR="009064F0">
        <w:t>originally based on Fick’s law with the PSDM being an extension of it.</w:t>
      </w:r>
      <w:r>
        <w:t xml:space="preserve"> </w:t>
      </w:r>
      <w:r w:rsidR="00462EBC">
        <w:t>HSDM</w:t>
      </w:r>
      <w:r>
        <w:t xml:space="preserve"> is a more simple and popular model, with a simplified differential equation </w:t>
      </w:r>
      <w:r w:rsidR="005B0ADB" w:rsidRPr="005B0ADB">
        <w:fldChar w:fldCharType="begin"/>
      </w:r>
      <w:r w:rsidR="005B0ADB" w:rsidRPr="005B0ADB">
        <w:instrText xml:space="preserve"> REF _Ref165042768 \h  \* MERGEFORMAT </w:instrText>
      </w:r>
      <w:r w:rsidR="005B0ADB" w:rsidRPr="005B0ADB">
        <w:fldChar w:fldCharType="separate"/>
      </w:r>
      <w:r w:rsidR="00843CB6" w:rsidRPr="00560D64">
        <w:rPr>
          <w:b/>
          <w:bCs/>
        </w:rPr>
        <w:t>(</w:t>
      </w:r>
      <w:r w:rsidR="00843CB6" w:rsidRPr="00843CB6">
        <w:rPr>
          <w:b/>
          <w:bCs/>
          <w:noProof/>
        </w:rPr>
        <w:t>16</w:t>
      </w:r>
      <w:r w:rsidR="00843CB6">
        <w:rPr>
          <w:b/>
          <w:bCs/>
        </w:rPr>
        <w:t>)</w:t>
      </w:r>
      <w:r w:rsidR="005B0ADB" w:rsidRPr="005B0ADB">
        <w:fldChar w:fldCharType="end"/>
      </w:r>
      <w:r w:rsidR="005B0ADB" w:rsidRPr="005B0ADB">
        <w:t xml:space="preserve"> </w:t>
      </w:r>
      <w:r w:rsidR="001C4775">
        <w:t>for the uptake rate which is related to the surface diffusion</w:t>
      </w:r>
      <w:r>
        <w:t>.</w:t>
      </w:r>
      <w:r w:rsidRPr="00246CAA">
        <w:t xml:space="preserve"> </w:t>
      </w:r>
      <w:r w:rsidR="009E68C3">
        <w:t xml:space="preserve">Equation </w:t>
      </w:r>
      <w:r w:rsidR="009E68C3">
        <w:fldChar w:fldCharType="begin"/>
      </w:r>
      <w:r w:rsidR="009E68C3">
        <w:instrText xml:space="preserve"> REF _Ref153374058 \h </w:instrText>
      </w:r>
      <w:r w:rsidR="005B745C">
        <w:instrText xml:space="preserve"> \* MERGEFORMAT </w:instrText>
      </w:r>
      <w:r w:rsidR="009E68C3">
        <w:fldChar w:fldCharType="separate"/>
      </w:r>
      <w:r w:rsidR="00843CB6" w:rsidRPr="0028342D">
        <w:rPr>
          <w:b/>
          <w:bCs/>
        </w:rPr>
        <w:t>(</w:t>
      </w:r>
      <w:r w:rsidR="00843CB6" w:rsidRPr="00843CB6">
        <w:rPr>
          <w:b/>
          <w:bCs/>
          <w:noProof/>
        </w:rPr>
        <w:t>7</w:t>
      </w:r>
      <w:r w:rsidR="00843CB6">
        <w:rPr>
          <w:b/>
          <w:bCs/>
        </w:rPr>
        <w:t>)</w:t>
      </w:r>
      <w:r w:rsidR="009E68C3">
        <w:fldChar w:fldCharType="end"/>
      </w:r>
      <w:r w:rsidR="009E68C3">
        <w:t xml:space="preserve"> is still valid</w:t>
      </w:r>
      <w:r w:rsidR="00660B96">
        <w:t xml:space="preserve"> for external film diffusion </w:t>
      </w:r>
      <w:r w:rsidR="009E68C3">
        <w:t>and the</w:t>
      </w:r>
      <w:r>
        <w:t xml:space="preserve"> equilibrium relationship</w:t>
      </w:r>
      <w:r w:rsidR="009E68C3">
        <w:t xml:space="preserve"> involves the same calculation</w:t>
      </w:r>
      <w:r>
        <w:t xml:space="preserve"> by equation </w:t>
      </w:r>
      <w:r w:rsidRPr="00C0163D">
        <w:fldChar w:fldCharType="begin"/>
      </w:r>
      <w:r w:rsidRPr="00C0163D">
        <w:instrText xml:space="preserve"> REF _Ref153377986 \h </w:instrText>
      </w:r>
      <w:r w:rsidR="00C0163D" w:rsidRPr="00C0163D">
        <w:instrText xml:space="preserve"> \* MERGEFORMAT </w:instrText>
      </w:r>
      <w:r w:rsidRPr="00C0163D">
        <w:fldChar w:fldCharType="separate"/>
      </w:r>
      <w:r w:rsidR="00843CB6" w:rsidRPr="001E48C2">
        <w:rPr>
          <w:b/>
          <w:bCs/>
        </w:rPr>
        <w:t>(</w:t>
      </w:r>
      <w:r w:rsidR="00843CB6" w:rsidRPr="00843CB6">
        <w:rPr>
          <w:b/>
          <w:bCs/>
          <w:noProof/>
        </w:rPr>
        <w:t>15</w:t>
      </w:r>
      <w:r w:rsidR="00843CB6">
        <w:rPr>
          <w:b/>
          <w:bCs/>
        </w:rPr>
        <w:t>)</w:t>
      </w:r>
      <w:r w:rsidRPr="00C0163D">
        <w:fldChar w:fldCharType="end"/>
      </w:r>
      <w:r>
        <w:t xml:space="preserve"> </w:t>
      </w:r>
      <w:r>
        <w:fldChar w:fldCharType="begin"/>
      </w:r>
      <w:r>
        <w:instrText xml:space="preserve"> ADDIN ZOTERO_ITEM CSL_CITATION {"citationID":"D2Mep2qT","properties":{"formattedCitation":"(Inglezakis et al., 2019)","plainCitation":"(Inglezakis et al., 2019)","noteIndex":0},"citationItems":[{"id":71,"uris":["http://zotero.org/users/local/h6YJVYLe/items/ZK9IEMIV"],"itemData":{"id":71,"type":"article-journal","abstract":"Adsorption and ion exchange phenomena are encountered in several separation processes, which in turn, are of vital importance across various industries. Although the literature on adsorption kinetics modeling is rich, the majority of the models employed are empirical, based on chemical reaction kinetics or oversimpliﬁed versions of diﬀusion models. In this paper, the ﬁfteen most popular simpliﬁed adsorption kinetics equations are presented and discussed. A new versatile variable-diﬀusivity two-phase homogeneous diﬀusion model is presented and used to evaluate the analytical adsorption models. Aspects of ion exchange kinetics are also addressed.","container-title":"Journal of Hazardous Materials","DOI":"10.1016/j.jhazmat.2018.12.023","ISSN":"03043894","journalAbbreviation":"Journal of Hazardous Materials","language":"en","page":"224-245","source":"DOI.org (Crossref)","title":"Variable diffusivity homogeneous surface diffusion model and analysis of merits and fallacies of simplified adsorption kinetics equations","volume":"367","author":[{"family":"Inglezakis","given":"V.J."},{"family":"Fyrillas","given":"M.M."},{"family":"Park","given":"J."}],"issued":{"date-parts":[["2019",4]]}}}],"schema":"https://github.com/citation-style-language/schema/raw/master/csl-citation.json"} </w:instrText>
      </w:r>
      <w:r>
        <w:fldChar w:fldCharType="separate"/>
      </w:r>
      <w:r w:rsidRPr="00246CAA">
        <w:rPr>
          <w:rFonts w:cs="Arial"/>
        </w:rPr>
        <w:t>(Inglezakis et al., 2019)</w:t>
      </w:r>
      <w:r>
        <w:fldChar w:fldCharType="end"/>
      </w:r>
      <w:r>
        <w:t>.</w:t>
      </w:r>
      <w:r w:rsidR="00081A76">
        <w:t xml:space="preserve"> The </w:t>
      </w:r>
      <w:r w:rsidR="00B2495A">
        <w:t>steps</w:t>
      </w:r>
      <w:r w:rsidR="00081A76">
        <w:t xml:space="preserve"> related to </w:t>
      </w:r>
      <w:r w:rsidR="00B2495A">
        <w:t>fixed-bed adsorption that are included in the HSDM are marked green.</w:t>
      </w:r>
      <w:r w:rsidR="009024E1">
        <w:t xml:space="preserve"> It is called a </w:t>
      </w:r>
      <w:r w:rsidR="00F41994">
        <w:t xml:space="preserve">two-phase model as it considers two </w:t>
      </w:r>
      <w:r w:rsidR="00F36BF9">
        <w:t>diffusion</w:t>
      </w:r>
      <w:r w:rsidR="0088503D">
        <w:t xml:space="preserve"> types</w:t>
      </w:r>
      <w:r w:rsidR="00F41994">
        <w:t xml:space="preserve">: intraparticle </w:t>
      </w:r>
      <w:r w:rsidR="00F36BF9">
        <w:t xml:space="preserve">surface and external </w:t>
      </w:r>
      <w:r w:rsidR="0088503D">
        <w:t xml:space="preserve">film diffusion </w:t>
      </w:r>
      <w:r w:rsidR="0088503D">
        <w:fldChar w:fldCharType="begin"/>
      </w:r>
      <w:r w:rsidR="0088503D">
        <w:instrText xml:space="preserve"> ADDIN ZOTERO_ITEM CSL_CITATION {"citationID":"MBKjHDno","properties":{"formattedCitation":"(S. Sharma et al., 2023)","plainCitation":"(S. Sharma et al., 2023)","noteIndex":0},"citationItems":[{"id":50,"uris":["http://zotero.org/users/local/h6YJVYLe/items/UL9JG7YD"],"itemData":{"id":50,"type":"article-journal","abstract":"We present the RUPTURA code (https://github.com/iraspa/ruptura) as a free and open-source software package (MIT license) for (1) the simulation of gas adsorption breakthrough curves, (2) mixture prediction using methods like the Ideal Adsorption Solution Theory (IAST), segregated-IAST and explicit isotherm models, and (3) ﬁtting of isotherm models on computed or measured adsorption isotherm data. The combination with the RASPA software enables computation of breakthrough curves directly from adsorption simulations in the grand-canonical ensemble. RUPTURA and RASPA have similar input styles. IAST is implemented near machine precision but we also provide several explicit mixture prediction methods that are non-iterative and potentially faster than IAST. The code supports a wide variety of isotherm models like Langmuir, Anti-Langmuir, BET, Henry, Freundlich, Sips, LangmuirFreundlich, Redlich-Peterson, Toth, Unilan, O’Brian &amp; Myers, Asymptotic Temkin, and Bingel &amp; Walton. The isotherm model parameters can easily be obtained by the ﬁtting module. Breakthrough plots and animations of the column properties are automatically generated. In addition to highlighting the code, we also review all the developed techniques from literature for mixture prediction, breakthrough simulations, and isotherm model ﬁtting, and provide a tutorial discussing the workﬂows.","container-title":"Molecular Simulation","DOI":"10.1080/08927022.2023.2202757","ISSN":"0892-7022, 1029-0435","issue":"9","journalAbbreviation":"Molecular Simulation","language":"en","page":"893-953","source":"DOI.org (Crossref)","title":"RUPTURA: simulation code for breakthrough, ideal adsorption solution theory computations, and fitting of isotherm models","title-short":"RUPTURA","volume":"49","author":[{"family":"Sharma","given":"Shrinjay"},{"family":"Balestra","given":"Salvador R. G."},{"family":"Baur","given":"Richard"},{"family":"Agarwal","given":"Umang"},{"family":"Zuidema","given":"Erik"},{"family":"Rigutto","given":"Marcello S."},{"family":"Calero","given":"Sofia"},{"family":"Vlugt","given":"Thijs J. H."},{"family":"Dubbeldam","given":"David"}],"issued":{"date-parts":[["2023",6,13]]}}}],"schema":"https://github.com/citation-style-language/schema/raw/master/csl-citation.json"} </w:instrText>
      </w:r>
      <w:r w:rsidR="0088503D">
        <w:fldChar w:fldCharType="separate"/>
      </w:r>
      <w:r w:rsidR="0088503D" w:rsidRPr="0088503D">
        <w:rPr>
          <w:rFonts w:cs="Arial"/>
        </w:rPr>
        <w:t>(S. Sharma et al., 2023)</w:t>
      </w:r>
      <w:r w:rsidR="0088503D">
        <w:fldChar w:fldCharType="end"/>
      </w:r>
      <w:r w:rsidR="0088503D">
        <w:t>.</w:t>
      </w:r>
    </w:p>
    <w:p w14:paraId="5CE77099" w14:textId="77777777" w:rsidR="00660B96" w:rsidRDefault="00660B96" w:rsidP="001C5838">
      <w:pPr>
        <w:jc w:val="both"/>
      </w:pPr>
    </w:p>
    <w:p w14:paraId="65EC4217" w14:textId="77777777" w:rsidR="00660B96" w:rsidRDefault="00660B96" w:rsidP="00660B96">
      <w:pPr>
        <w:pStyle w:val="ListParagraph"/>
        <w:numPr>
          <w:ilvl w:val="0"/>
          <w:numId w:val="35"/>
        </w:numPr>
        <w:jc w:val="both"/>
      </w:pPr>
      <w:r w:rsidRPr="002D7917">
        <w:rPr>
          <w:b/>
          <w:bCs/>
          <w:color w:val="70AD47" w:themeColor="accent6"/>
        </w:rPr>
        <w:t>Liquid phase mass transfer</w:t>
      </w:r>
    </w:p>
    <w:p w14:paraId="33B06717" w14:textId="77777777" w:rsidR="00660B96" w:rsidRPr="002D7917" w:rsidRDefault="00660B96" w:rsidP="00660B96">
      <w:pPr>
        <w:pStyle w:val="ListParagraph"/>
        <w:numPr>
          <w:ilvl w:val="0"/>
          <w:numId w:val="35"/>
        </w:numPr>
        <w:jc w:val="both"/>
        <w:rPr>
          <w:color w:val="70AD47" w:themeColor="accent6"/>
        </w:rPr>
      </w:pPr>
      <w:r w:rsidRPr="002D7917">
        <w:rPr>
          <w:b/>
          <w:bCs/>
          <w:color w:val="70AD47" w:themeColor="accent6"/>
        </w:rPr>
        <w:t>External film diffusion</w:t>
      </w:r>
    </w:p>
    <w:p w14:paraId="116FA511" w14:textId="77777777" w:rsidR="00660B96" w:rsidRDefault="00660B96" w:rsidP="00660B96">
      <w:pPr>
        <w:pStyle w:val="ListParagraph"/>
        <w:numPr>
          <w:ilvl w:val="0"/>
          <w:numId w:val="35"/>
        </w:numPr>
        <w:jc w:val="both"/>
        <w:rPr>
          <w:color w:val="70AD47" w:themeColor="accent6"/>
        </w:rPr>
      </w:pPr>
      <w:r w:rsidRPr="002D7917">
        <w:rPr>
          <w:b/>
          <w:bCs/>
          <w:color w:val="70AD47" w:themeColor="accent6"/>
        </w:rPr>
        <w:t>Intraparticle diffusion</w:t>
      </w:r>
      <w:r w:rsidRPr="002D7917">
        <w:rPr>
          <w:color w:val="70AD47" w:themeColor="accent6"/>
        </w:rPr>
        <w:t xml:space="preserve">: </w:t>
      </w:r>
      <w:r w:rsidRPr="00660B96">
        <w:t xml:space="preserve">Pore diffusion and </w:t>
      </w:r>
      <w:r w:rsidRPr="002D7917">
        <w:rPr>
          <w:b/>
          <w:bCs/>
          <w:color w:val="70AD47" w:themeColor="accent6"/>
        </w:rPr>
        <w:t>Surface diffusion</w:t>
      </w:r>
      <w:r w:rsidRPr="002D7917">
        <w:rPr>
          <w:color w:val="70AD47" w:themeColor="accent6"/>
        </w:rPr>
        <w:t xml:space="preserve"> </w:t>
      </w:r>
    </w:p>
    <w:p w14:paraId="031C2A23" w14:textId="77777777" w:rsidR="00660B96" w:rsidRPr="002D7917" w:rsidRDefault="00660B96" w:rsidP="00660B96">
      <w:pPr>
        <w:pStyle w:val="ListParagraph"/>
        <w:jc w:val="both"/>
        <w:rPr>
          <w:color w:val="70AD47" w:themeColor="accent6"/>
        </w:rPr>
      </w:pPr>
      <w:r w:rsidRPr="002D7917">
        <w:rPr>
          <w:b/>
          <w:bCs/>
          <w:color w:val="70AD47" w:themeColor="accent6"/>
        </w:rPr>
        <w:t xml:space="preserve">The </w:t>
      </w:r>
      <w:r>
        <w:rPr>
          <w:b/>
          <w:bCs/>
          <w:color w:val="70AD47" w:themeColor="accent6"/>
        </w:rPr>
        <w:t>i</w:t>
      </w:r>
      <w:r w:rsidRPr="002D7917">
        <w:rPr>
          <w:b/>
          <w:bCs/>
          <w:color w:val="70AD47" w:themeColor="accent6"/>
        </w:rPr>
        <w:t>sotherm</w:t>
      </w:r>
    </w:p>
    <w:p w14:paraId="2AD5C4D1" w14:textId="0566393D" w:rsidR="00660B96" w:rsidRDefault="00660B96" w:rsidP="001C5838">
      <w:pPr>
        <w:pStyle w:val="ListParagraph"/>
        <w:numPr>
          <w:ilvl w:val="0"/>
          <w:numId w:val="35"/>
        </w:numPr>
        <w:jc w:val="both"/>
      </w:pPr>
      <w:r w:rsidRPr="00027F9E">
        <w:t>The adsorption- desorption reaction</w:t>
      </w:r>
    </w:p>
    <w:p w14:paraId="543B4134" w14:textId="77777777" w:rsidR="001C5838" w:rsidRDefault="001C5838" w:rsidP="001C5838">
      <w:pPr>
        <w:jc w:val="both"/>
      </w:pPr>
    </w:p>
    <w:p w14:paraId="004150A5" w14:textId="77777777" w:rsidR="001C5838" w:rsidRPr="00560D64" w:rsidRDefault="00000000" w:rsidP="001C5838">
      <w:pPr>
        <w:jc w:val="both"/>
        <w:rPr>
          <w:rFonts w:eastAsiaTheme="minorEastAsia"/>
        </w:rPr>
      </w:pPr>
      <m:oMathPara>
        <m:oMath>
          <m:f>
            <m:fPr>
              <m:ctrlPr>
                <w:rPr>
                  <w:rFonts w:ascii="Cambria Math" w:hAnsi="Cambria Math"/>
                  <w:i/>
                </w:rPr>
              </m:ctrlPr>
            </m:fPr>
            <m:num>
              <m:r>
                <w:rPr>
                  <w:rFonts w:ascii="Cambria Math" w:hAnsi="Cambria Math"/>
                </w:rPr>
                <m:t>∂q</m:t>
              </m:r>
            </m:num>
            <m:den>
              <m:r>
                <w:rPr>
                  <w:rFonts w:ascii="Cambria Math" w:hAnsi="Cambria Math"/>
                </w:rPr>
                <m:t>∂t</m:t>
              </m:r>
            </m:den>
          </m:f>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s</m:t>
              </m:r>
            </m:sub>
          </m:sSub>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q</m:t>
                  </m:r>
                </m:num>
                <m:den>
                  <m:r>
                    <w:rPr>
                      <w:rFonts w:ascii="Cambria Math" w:hAnsi="Cambria Math"/>
                    </w:rPr>
                    <m:t>∂</m:t>
                  </m:r>
                  <m:sSup>
                    <m:sSupPr>
                      <m:ctrlPr>
                        <w:rPr>
                          <w:rFonts w:ascii="Cambria Math" w:hAnsi="Cambria Math"/>
                          <w:i/>
                        </w:rPr>
                      </m:ctrlPr>
                    </m:sSupPr>
                    <m:e>
                      <m:r>
                        <w:rPr>
                          <w:rFonts w:ascii="Cambria Math" w:hAnsi="Cambria Math"/>
                        </w:rPr>
                        <m:t>r</m:t>
                      </m:r>
                    </m:e>
                    <m:sup>
                      <m:r>
                        <w:rPr>
                          <w:rFonts w:ascii="Cambria Math" w:hAnsi="Cambria Math"/>
                        </w:rPr>
                        <m:t>2</m:t>
                      </m:r>
                    </m:sup>
                  </m:sSup>
                </m:den>
              </m:f>
              <m:r>
                <w:rPr>
                  <w:rFonts w:ascii="Cambria Math" w:hAnsi="Cambria Math"/>
                </w:rPr>
                <m:t>+</m:t>
              </m:r>
              <m:f>
                <m:fPr>
                  <m:ctrlPr>
                    <w:rPr>
                      <w:rFonts w:ascii="Cambria Math" w:hAnsi="Cambria Math"/>
                      <w:i/>
                    </w:rPr>
                  </m:ctrlPr>
                </m:fPr>
                <m:num>
                  <m:r>
                    <w:rPr>
                      <w:rFonts w:ascii="Cambria Math" w:hAnsi="Cambria Math"/>
                    </w:rPr>
                    <m:t>2</m:t>
                  </m:r>
                </m:num>
                <m:den>
                  <m:r>
                    <w:rPr>
                      <w:rFonts w:ascii="Cambria Math" w:hAnsi="Cambria Math"/>
                    </w:rPr>
                    <m:t>r</m:t>
                  </m:r>
                </m:den>
              </m:f>
              <m:f>
                <m:fPr>
                  <m:ctrlPr>
                    <w:rPr>
                      <w:rFonts w:ascii="Cambria Math" w:hAnsi="Cambria Math"/>
                      <w:i/>
                    </w:rPr>
                  </m:ctrlPr>
                </m:fPr>
                <m:num>
                  <m:r>
                    <w:rPr>
                      <w:rFonts w:ascii="Cambria Math" w:hAnsi="Cambria Math"/>
                    </w:rPr>
                    <m:t>∂q</m:t>
                  </m:r>
                </m:num>
                <m:den>
                  <m:r>
                    <w:rPr>
                      <w:rFonts w:ascii="Cambria Math" w:hAnsi="Cambria Math"/>
                    </w:rPr>
                    <m:t>∂r</m:t>
                  </m:r>
                </m:den>
              </m:f>
            </m:e>
          </m:d>
        </m:oMath>
      </m:oMathPara>
    </w:p>
    <w:p w14:paraId="509A1A93" w14:textId="46EC820A" w:rsidR="001C5838" w:rsidRPr="0088503D" w:rsidRDefault="001C5838" w:rsidP="0088503D">
      <w:pPr>
        <w:pStyle w:val="Caption"/>
        <w:jc w:val="right"/>
        <w:rPr>
          <w:b/>
          <w:bCs/>
          <w:i w:val="0"/>
          <w:iCs w:val="0"/>
        </w:rPr>
      </w:pPr>
      <w:bookmarkStart w:id="88" w:name="_Ref165042768"/>
      <w:r w:rsidRPr="00560D64">
        <w:rPr>
          <w:b/>
          <w:bCs/>
          <w:i w:val="0"/>
          <w:iCs w:val="0"/>
        </w:rPr>
        <w:t>(</w:t>
      </w:r>
      <w:r w:rsidRPr="00560D64">
        <w:rPr>
          <w:b/>
          <w:bCs/>
          <w:i w:val="0"/>
          <w:iCs w:val="0"/>
        </w:rPr>
        <w:fldChar w:fldCharType="begin"/>
      </w:r>
      <w:r w:rsidRPr="00560D64">
        <w:rPr>
          <w:b/>
          <w:bCs/>
          <w:i w:val="0"/>
          <w:iCs w:val="0"/>
        </w:rPr>
        <w:instrText xml:space="preserve"> SEQ ( \* ARABIC </w:instrText>
      </w:r>
      <w:r w:rsidRPr="00560D64">
        <w:rPr>
          <w:b/>
          <w:bCs/>
          <w:i w:val="0"/>
          <w:iCs w:val="0"/>
        </w:rPr>
        <w:fldChar w:fldCharType="separate"/>
      </w:r>
      <w:r w:rsidR="00843CB6">
        <w:rPr>
          <w:b/>
          <w:bCs/>
          <w:i w:val="0"/>
          <w:iCs w:val="0"/>
          <w:noProof/>
        </w:rPr>
        <w:t>16</w:t>
      </w:r>
      <w:r w:rsidRPr="00560D64">
        <w:rPr>
          <w:b/>
          <w:bCs/>
          <w:i w:val="0"/>
          <w:iCs w:val="0"/>
        </w:rPr>
        <w:fldChar w:fldCharType="end"/>
      </w:r>
      <w:r>
        <w:rPr>
          <w:b/>
          <w:bCs/>
          <w:i w:val="0"/>
          <w:iCs w:val="0"/>
        </w:rPr>
        <w:t>)</w:t>
      </w:r>
      <w:bookmarkEnd w:id="88"/>
    </w:p>
    <w:p w14:paraId="3FE6D029" w14:textId="77777777" w:rsidR="00296EC6" w:rsidRDefault="00296EC6">
      <w:pPr>
        <w:spacing w:after="160" w:line="2" w:lineRule="auto"/>
        <w:rPr>
          <w:b/>
          <w:bCs/>
          <w:color w:val="1E64C8" w:themeColor="text2"/>
          <w:sz w:val="18"/>
          <w:szCs w:val="18"/>
        </w:rPr>
      </w:pPr>
      <w:r>
        <w:rPr>
          <w:b/>
          <w:bCs/>
          <w:i/>
          <w:iCs/>
        </w:rPr>
        <w:br w:type="page"/>
      </w:r>
    </w:p>
    <w:p w14:paraId="0A8F3681" w14:textId="77777777" w:rsidR="00FC6AE3" w:rsidRDefault="00FC6AE3" w:rsidP="00FC6AE3">
      <w:pPr>
        <w:pStyle w:val="Heading3"/>
      </w:pPr>
      <w:r>
        <w:lastRenderedPageBreak/>
        <w:t>Pore Diffusion Model (PDM)</w:t>
      </w:r>
    </w:p>
    <w:p w14:paraId="332C1B51" w14:textId="076F341C" w:rsidR="00081A76" w:rsidRDefault="00FC6AE3" w:rsidP="00081A76">
      <w:pPr>
        <w:jc w:val="both"/>
      </w:pPr>
      <w:r>
        <w:t xml:space="preserve">The pore diffusion model is also a variant of the complete PSDM which assumes that pore diffusion is predominant and surface diffusion is negligible. It is less common than the HSDM but it is represented by partial differential equation </w:t>
      </w:r>
      <w:r w:rsidRPr="00FC6AE3">
        <w:rPr>
          <w:b/>
          <w:bCs/>
        </w:rPr>
        <w:fldChar w:fldCharType="begin"/>
      </w:r>
      <w:r w:rsidRPr="00FC6AE3">
        <w:rPr>
          <w:b/>
          <w:bCs/>
        </w:rPr>
        <w:instrText xml:space="preserve"> REF _Ref163901866 \h  \* MERGEFORMAT </w:instrText>
      </w:r>
      <w:r w:rsidRPr="00FC6AE3">
        <w:rPr>
          <w:b/>
          <w:bCs/>
        </w:rPr>
      </w:r>
      <w:r w:rsidRPr="00FC6AE3">
        <w:rPr>
          <w:b/>
          <w:bCs/>
        </w:rPr>
        <w:fldChar w:fldCharType="separate"/>
      </w:r>
      <w:r w:rsidR="00843CB6" w:rsidRPr="0007314A">
        <w:rPr>
          <w:b/>
          <w:bCs/>
        </w:rPr>
        <w:t>(</w:t>
      </w:r>
      <w:r w:rsidR="00843CB6" w:rsidRPr="00843CB6">
        <w:rPr>
          <w:b/>
          <w:bCs/>
          <w:noProof/>
        </w:rPr>
        <w:t>17</w:t>
      </w:r>
      <w:r w:rsidR="00843CB6">
        <w:rPr>
          <w:b/>
          <w:bCs/>
        </w:rPr>
        <w:t>)</w:t>
      </w:r>
      <w:r w:rsidRPr="00FC6AE3">
        <w:rPr>
          <w:b/>
          <w:bCs/>
        </w:rPr>
        <w:fldChar w:fldCharType="end"/>
      </w:r>
      <w:r>
        <w:t>.</w:t>
      </w:r>
      <w:r w:rsidR="00081A76" w:rsidRPr="00081A76">
        <w:t xml:space="preserve"> </w:t>
      </w:r>
      <w:r w:rsidR="00081A76">
        <w:t>From the four possibly rate-limiting steps in an adsorption column, the ones that are included in the model are marked green.</w:t>
      </w:r>
      <w:r w:rsidR="00B2495A">
        <w:t xml:space="preserve"> Mass balance and </w:t>
      </w:r>
      <w:r w:rsidR="00E04DDB">
        <w:t>diffusion equations are again similar as in the prior described PSDM, except for surface diffusion</w:t>
      </w:r>
      <w:r w:rsidR="006D5BD4">
        <w:t xml:space="preserve">. It is called a two-phase model as it considers two diffusion types: intraparticle pore and external film diffusion </w:t>
      </w:r>
      <w:r w:rsidR="006D5BD4">
        <w:fldChar w:fldCharType="begin"/>
      </w:r>
      <w:r w:rsidR="00403858">
        <w:instrText xml:space="preserve"> ADDIN ZOTERO_ITEM CSL_CITATION {"citationID":"3aX2ftYz","properties":{"formattedCitation":"(S. Sharma et al., 2023)","plainCitation":"(S. Sharma et al., 2023)","noteIndex":0},"citationItems":[{"id":50,"uris":["http://zotero.org/users/local/h6YJVYLe/items/UL9JG7YD"],"itemData":{"id":50,"type":"article-journal","abstract":"We present the RUPTURA code (https://github.com/iraspa/ruptura) as a free and open-source software package (MIT license) for (1) the simulation of gas adsorption breakthrough curves, (2) mixture prediction using methods like the Ideal Adsorption Solution Theory (IAST), segregated-IAST and explicit isotherm models, and (3) ﬁtting of isotherm models on computed or measured adsorption isotherm data. The combination with the RASPA software enables computation of breakthrough curves directly from adsorption simulations in the grand-canonical ensemble. RUPTURA and RASPA have similar input styles. IAST is implemented near machine precision but we also provide several explicit mixture prediction methods that are non-iterative and potentially faster than IAST. The code supports a wide variety of isotherm models like Langmuir, Anti-Langmuir, BET, Henry, Freundlich, Sips, LangmuirFreundlich, Redlich-Peterson, Toth, Unilan, O’Brian &amp; Myers, Asymptotic Temkin, and Bingel &amp; Walton. The isotherm model parameters can easily be obtained by the ﬁtting module. Breakthrough plots and animations of the column properties are automatically generated. In addition to highlighting the code, we also review all the developed techniques from literature for mixture prediction, breakthrough simulations, and isotherm model ﬁtting, and provide a tutorial discussing the workﬂows.","container-title":"Molecular Simulation","DOI":"10.1080/08927022.2023.2202757","ISSN":"0892-7022, 1029-0435","issue":"9","journalAbbreviation":"Molecular Simulation","language":"en","page":"893-953","source":"DOI.org (Crossref)","title":"RUPTURA: simulation code for breakthrough, ideal adsorption solution theory computations, and fitting of isotherm models","title-short":"RUPTURA","volume":"49","author":[{"family":"Sharma","given":"Shrinjay"},{"family":"Balestra","given":"Salvador R. G."},{"family":"Baur","given":"Richard"},{"family":"Agarwal","given":"Umang"},{"family":"Zuidema","given":"Erik"},{"family":"Rigutto","given":"Marcello S."},{"family":"Calero","given":"Sofia"},{"family":"Vlugt","given":"Thijs J. H."},{"family":"Dubbeldam","given":"David"}],"issued":{"date-parts":[["2023",6,13]]}}}],"schema":"https://github.com/citation-style-language/schema/raw/master/csl-citation.json"} </w:instrText>
      </w:r>
      <w:r w:rsidR="006D5BD4">
        <w:fldChar w:fldCharType="separate"/>
      </w:r>
      <w:r w:rsidR="006D5BD4" w:rsidRPr="0088503D">
        <w:rPr>
          <w:rFonts w:cs="Arial"/>
        </w:rPr>
        <w:t>(S. Sharma et al., 2023)</w:t>
      </w:r>
      <w:r w:rsidR="006D5BD4">
        <w:fldChar w:fldCharType="end"/>
      </w:r>
      <w:r w:rsidR="006D5BD4">
        <w:t>.</w:t>
      </w:r>
    </w:p>
    <w:p w14:paraId="3E20B497" w14:textId="77777777" w:rsidR="00081A76" w:rsidRDefault="00081A76" w:rsidP="00081A76">
      <w:pPr>
        <w:jc w:val="both"/>
      </w:pPr>
    </w:p>
    <w:p w14:paraId="07BCC73F" w14:textId="77777777" w:rsidR="00081A76" w:rsidRDefault="00081A76" w:rsidP="00081A76">
      <w:pPr>
        <w:pStyle w:val="ListParagraph"/>
        <w:numPr>
          <w:ilvl w:val="0"/>
          <w:numId w:val="36"/>
        </w:numPr>
        <w:jc w:val="both"/>
      </w:pPr>
      <w:r w:rsidRPr="002D7917">
        <w:rPr>
          <w:b/>
          <w:bCs/>
          <w:color w:val="70AD47" w:themeColor="accent6"/>
        </w:rPr>
        <w:t>Liquid phase mass transfer</w:t>
      </w:r>
    </w:p>
    <w:p w14:paraId="70346CD0" w14:textId="77777777" w:rsidR="00081A76" w:rsidRPr="002D7917" w:rsidRDefault="00081A76" w:rsidP="00081A76">
      <w:pPr>
        <w:pStyle w:val="ListParagraph"/>
        <w:numPr>
          <w:ilvl w:val="0"/>
          <w:numId w:val="36"/>
        </w:numPr>
        <w:jc w:val="both"/>
        <w:rPr>
          <w:color w:val="70AD47" w:themeColor="accent6"/>
        </w:rPr>
      </w:pPr>
      <w:r w:rsidRPr="002D7917">
        <w:rPr>
          <w:b/>
          <w:bCs/>
          <w:color w:val="70AD47" w:themeColor="accent6"/>
        </w:rPr>
        <w:t>External film diffusion</w:t>
      </w:r>
    </w:p>
    <w:p w14:paraId="263F58DB" w14:textId="1F47FB3D" w:rsidR="00081A76" w:rsidRDefault="00081A76" w:rsidP="00081A76">
      <w:pPr>
        <w:pStyle w:val="ListParagraph"/>
        <w:numPr>
          <w:ilvl w:val="0"/>
          <w:numId w:val="36"/>
        </w:numPr>
        <w:jc w:val="both"/>
        <w:rPr>
          <w:color w:val="70AD47" w:themeColor="accent6"/>
        </w:rPr>
      </w:pPr>
      <w:r w:rsidRPr="002D7917">
        <w:rPr>
          <w:b/>
          <w:bCs/>
          <w:color w:val="70AD47" w:themeColor="accent6"/>
        </w:rPr>
        <w:t>Intraparticle diffusion</w:t>
      </w:r>
      <w:r w:rsidRPr="002D7917">
        <w:rPr>
          <w:color w:val="70AD47" w:themeColor="accent6"/>
        </w:rPr>
        <w:t xml:space="preserve">: </w:t>
      </w:r>
      <w:r w:rsidRPr="002D7917">
        <w:rPr>
          <w:b/>
          <w:bCs/>
          <w:color w:val="70AD47" w:themeColor="accent6"/>
        </w:rPr>
        <w:t xml:space="preserve">Pore diffusion </w:t>
      </w:r>
      <w:r w:rsidRPr="00B2495A">
        <w:t>and Surface diffusion</w:t>
      </w:r>
    </w:p>
    <w:p w14:paraId="6740959C" w14:textId="77777777" w:rsidR="00081A76" w:rsidRPr="002D7917" w:rsidRDefault="00081A76" w:rsidP="00081A76">
      <w:pPr>
        <w:pStyle w:val="ListParagraph"/>
        <w:jc w:val="both"/>
        <w:rPr>
          <w:color w:val="70AD47" w:themeColor="accent6"/>
        </w:rPr>
      </w:pPr>
      <w:r w:rsidRPr="002D7917">
        <w:rPr>
          <w:b/>
          <w:bCs/>
          <w:color w:val="70AD47" w:themeColor="accent6"/>
        </w:rPr>
        <w:t xml:space="preserve">The </w:t>
      </w:r>
      <w:r>
        <w:rPr>
          <w:b/>
          <w:bCs/>
          <w:color w:val="70AD47" w:themeColor="accent6"/>
        </w:rPr>
        <w:t>i</w:t>
      </w:r>
      <w:r w:rsidRPr="002D7917">
        <w:rPr>
          <w:b/>
          <w:bCs/>
          <w:color w:val="70AD47" w:themeColor="accent6"/>
        </w:rPr>
        <w:t>sotherm</w:t>
      </w:r>
    </w:p>
    <w:p w14:paraId="33B86986" w14:textId="77777777" w:rsidR="00081A76" w:rsidRPr="00027F9E" w:rsidRDefault="00081A76" w:rsidP="00081A76">
      <w:pPr>
        <w:pStyle w:val="ListParagraph"/>
        <w:numPr>
          <w:ilvl w:val="0"/>
          <w:numId w:val="36"/>
        </w:numPr>
        <w:jc w:val="both"/>
      </w:pPr>
      <w:r w:rsidRPr="00027F9E">
        <w:t>The adsorption- desorption reaction</w:t>
      </w:r>
    </w:p>
    <w:p w14:paraId="03F78368" w14:textId="77777777" w:rsidR="00FC6AE3" w:rsidRDefault="00FC6AE3" w:rsidP="00FC6AE3">
      <w:pPr>
        <w:jc w:val="both"/>
      </w:pPr>
    </w:p>
    <w:p w14:paraId="4978D445" w14:textId="77777777" w:rsidR="00FC6AE3" w:rsidRDefault="00000000" w:rsidP="00FC6AE3">
      <w:pPr>
        <w:jc w:val="both"/>
      </w:pPr>
      <m:oMathPara>
        <m:oMath>
          <m:f>
            <m:fPr>
              <m:ctrlPr>
                <w:rPr>
                  <w:rFonts w:ascii="Cambria Math" w:hAnsi="Cambria Math"/>
                  <w:i/>
                </w:rPr>
              </m:ctrlPr>
            </m:fPr>
            <m:num>
              <m:r>
                <w:rPr>
                  <w:rFonts w:ascii="Cambria Math" w:hAnsi="Cambria Math"/>
                </w:rPr>
                <m:t>∂q</m:t>
              </m:r>
            </m:num>
            <m:den>
              <m:r>
                <w:rPr>
                  <w:rFonts w:ascii="Cambria Math" w:hAnsi="Cambria Math"/>
                </w:rPr>
                <m:t>∂t</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D</m:t>
                  </m:r>
                </m:e>
                <m:sub>
                  <m:r>
                    <w:rPr>
                      <w:rFonts w:ascii="Cambria Math" w:hAnsi="Cambria Math"/>
                    </w:rPr>
                    <m:t>P</m:t>
                  </m:r>
                </m:sub>
              </m:sSub>
            </m:num>
            <m:den>
              <m:sSub>
                <m:sSubPr>
                  <m:ctrlPr>
                    <w:rPr>
                      <w:rFonts w:ascii="Cambria Math" w:hAnsi="Cambria Math"/>
                      <w:i/>
                    </w:rPr>
                  </m:ctrlPr>
                </m:sSubPr>
                <m:e>
                  <m:r>
                    <w:rPr>
                      <w:rFonts w:ascii="Cambria Math" w:hAnsi="Cambria Math"/>
                    </w:rPr>
                    <m:t>ρ</m:t>
                  </m:r>
                </m:e>
                <m:sub>
                  <m:r>
                    <w:rPr>
                      <w:rFonts w:ascii="Cambria Math" w:hAnsi="Cambria Math"/>
                    </w:rPr>
                    <m:t>P</m:t>
                  </m:r>
                </m:sub>
              </m:sSub>
            </m:den>
          </m:f>
          <m:d>
            <m:dPr>
              <m:ctrlPr>
                <w:rPr>
                  <w:rFonts w:ascii="Cambria Math" w:hAnsi="Cambria Math"/>
                  <w:i/>
                </w:rPr>
              </m:ctrlPr>
            </m:dPr>
            <m:e>
              <m:r>
                <w:rPr>
                  <w:rFonts w:ascii="Cambria Math" w:hAnsi="Cambria Math"/>
                </w:rPr>
                <m:t xml:space="preserve"> </m:t>
              </m:r>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sSub>
                    <m:sSubPr>
                      <m:ctrlPr>
                        <w:rPr>
                          <w:rFonts w:ascii="Cambria Math" w:hAnsi="Cambria Math"/>
                          <w:i/>
                        </w:rPr>
                      </m:ctrlPr>
                    </m:sSubPr>
                    <m:e>
                      <m:r>
                        <w:rPr>
                          <w:rFonts w:ascii="Cambria Math" w:hAnsi="Cambria Math"/>
                        </w:rPr>
                        <m:t>C</m:t>
                      </m:r>
                    </m:e>
                    <m:sub>
                      <m:r>
                        <w:rPr>
                          <w:rFonts w:ascii="Cambria Math" w:hAnsi="Cambria Math"/>
                        </w:rPr>
                        <m:t>P</m:t>
                      </m:r>
                    </m:sub>
                  </m:sSub>
                </m:num>
                <m:den>
                  <m:r>
                    <w:rPr>
                      <w:rFonts w:ascii="Cambria Math" w:hAnsi="Cambria Math"/>
                    </w:rPr>
                    <m:t>∂</m:t>
                  </m:r>
                  <m:sSup>
                    <m:sSupPr>
                      <m:ctrlPr>
                        <w:rPr>
                          <w:rFonts w:ascii="Cambria Math" w:hAnsi="Cambria Math"/>
                          <w:i/>
                        </w:rPr>
                      </m:ctrlPr>
                    </m:sSupPr>
                    <m:e>
                      <m:r>
                        <w:rPr>
                          <w:rFonts w:ascii="Cambria Math" w:hAnsi="Cambria Math"/>
                        </w:rPr>
                        <m:t>r</m:t>
                      </m:r>
                    </m:e>
                    <m:sup>
                      <m:r>
                        <w:rPr>
                          <w:rFonts w:ascii="Cambria Math" w:hAnsi="Cambria Math"/>
                        </w:rPr>
                        <m:t>2</m:t>
                      </m:r>
                    </m:sup>
                  </m:sSup>
                </m:den>
              </m:f>
              <m:r>
                <w:rPr>
                  <w:rFonts w:ascii="Cambria Math" w:hAnsi="Cambria Math"/>
                </w:rPr>
                <m:t>+</m:t>
              </m:r>
              <m:f>
                <m:fPr>
                  <m:ctrlPr>
                    <w:rPr>
                      <w:rFonts w:ascii="Cambria Math" w:hAnsi="Cambria Math"/>
                      <w:i/>
                    </w:rPr>
                  </m:ctrlPr>
                </m:fPr>
                <m:num>
                  <m:r>
                    <w:rPr>
                      <w:rFonts w:ascii="Cambria Math" w:hAnsi="Cambria Math"/>
                    </w:rPr>
                    <m:t>2</m:t>
                  </m:r>
                </m:num>
                <m:den>
                  <m:r>
                    <w:rPr>
                      <w:rFonts w:ascii="Cambria Math" w:hAnsi="Cambria Math"/>
                    </w:rPr>
                    <m:t>r</m:t>
                  </m:r>
                </m:den>
              </m:f>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P</m:t>
                      </m:r>
                    </m:sub>
                  </m:sSub>
                </m:num>
                <m:den>
                  <m:r>
                    <w:rPr>
                      <w:rFonts w:ascii="Cambria Math" w:hAnsi="Cambria Math"/>
                    </w:rPr>
                    <m:t>∂r</m:t>
                  </m:r>
                </m:den>
              </m:f>
            </m:e>
          </m:d>
        </m:oMath>
      </m:oMathPara>
    </w:p>
    <w:p w14:paraId="3B742A57" w14:textId="46175C7D" w:rsidR="00FC6AE3" w:rsidRPr="0007314A" w:rsidRDefault="00FC6AE3" w:rsidP="00FC6AE3">
      <w:pPr>
        <w:pStyle w:val="Caption"/>
        <w:jc w:val="right"/>
        <w:rPr>
          <w:b/>
          <w:bCs/>
          <w:i w:val="0"/>
          <w:iCs w:val="0"/>
        </w:rPr>
      </w:pPr>
      <w:bookmarkStart w:id="89" w:name="_Ref163901866"/>
      <w:r w:rsidRPr="0007314A">
        <w:rPr>
          <w:b/>
          <w:bCs/>
          <w:i w:val="0"/>
          <w:iCs w:val="0"/>
        </w:rPr>
        <w:t>(</w:t>
      </w:r>
      <w:r w:rsidRPr="0007314A">
        <w:rPr>
          <w:b/>
          <w:bCs/>
          <w:i w:val="0"/>
          <w:iCs w:val="0"/>
        </w:rPr>
        <w:fldChar w:fldCharType="begin"/>
      </w:r>
      <w:r w:rsidRPr="0007314A">
        <w:rPr>
          <w:b/>
          <w:bCs/>
          <w:i w:val="0"/>
          <w:iCs w:val="0"/>
        </w:rPr>
        <w:instrText xml:space="preserve"> SEQ ( \* ARABIC </w:instrText>
      </w:r>
      <w:r w:rsidRPr="0007314A">
        <w:rPr>
          <w:b/>
          <w:bCs/>
          <w:i w:val="0"/>
          <w:iCs w:val="0"/>
        </w:rPr>
        <w:fldChar w:fldCharType="separate"/>
      </w:r>
      <w:r w:rsidR="00843CB6">
        <w:rPr>
          <w:b/>
          <w:bCs/>
          <w:i w:val="0"/>
          <w:iCs w:val="0"/>
          <w:noProof/>
        </w:rPr>
        <w:t>17</w:t>
      </w:r>
      <w:r w:rsidRPr="0007314A">
        <w:rPr>
          <w:b/>
          <w:bCs/>
          <w:i w:val="0"/>
          <w:iCs w:val="0"/>
        </w:rPr>
        <w:fldChar w:fldCharType="end"/>
      </w:r>
      <w:r>
        <w:rPr>
          <w:b/>
          <w:bCs/>
          <w:i w:val="0"/>
          <w:iCs w:val="0"/>
        </w:rPr>
        <w:t>)</w:t>
      </w:r>
      <w:bookmarkEnd w:id="89"/>
    </w:p>
    <w:p w14:paraId="5FFADF6B" w14:textId="2092B3EB" w:rsidR="00FC6AE3" w:rsidRDefault="00FC6AE3" w:rsidP="00FC6AE3">
      <w:pPr>
        <w:pStyle w:val="Heading3"/>
      </w:pPr>
      <w:r>
        <w:t>Linear Driving Force (LDF) model</w:t>
      </w:r>
    </w:p>
    <w:p w14:paraId="41DC2183" w14:textId="6D7D1341" w:rsidR="001A4B86" w:rsidRDefault="00FC6AE3" w:rsidP="001A4B86">
      <w:pPr>
        <w:jc w:val="both"/>
      </w:pPr>
      <w:r>
        <w:t>The linear driving force (LDF) model</w:t>
      </w:r>
      <w:r w:rsidR="00EA2026">
        <w:t xml:space="preserve"> is a diffusion-based model and </w:t>
      </w:r>
      <w:r w:rsidR="00E413C1">
        <w:t>an a</w:t>
      </w:r>
      <w:r w:rsidR="007E2132">
        <w:t>pproximation</w:t>
      </w:r>
      <w:r w:rsidR="00696E49">
        <w:t xml:space="preserve"> </w:t>
      </w:r>
      <w:r w:rsidR="008D17B2">
        <w:t>to</w:t>
      </w:r>
      <w:r w:rsidR="00696E49">
        <w:t xml:space="preserve"> the </w:t>
      </w:r>
      <w:r w:rsidR="00565747">
        <w:t>exact but much more complicated P</w:t>
      </w:r>
      <w:r w:rsidR="00591899">
        <w:t>SDM</w:t>
      </w:r>
      <w:r w:rsidR="00ED2323">
        <w:t>.</w:t>
      </w:r>
      <w:r>
        <w:t xml:space="preserve"> </w:t>
      </w:r>
      <w:r w:rsidR="007E2132">
        <w:t>T</w:t>
      </w:r>
      <w:r>
        <w:t>he model is based on a simplified mass transfer equation</w:t>
      </w:r>
      <w:r w:rsidR="00894EE3" w:rsidRPr="00894EE3">
        <w:rPr>
          <w:b/>
          <w:bCs/>
        </w:rPr>
        <w:fldChar w:fldCharType="begin"/>
      </w:r>
      <w:r w:rsidR="00894EE3" w:rsidRPr="00894EE3">
        <w:rPr>
          <w:b/>
          <w:bCs/>
        </w:rPr>
        <w:instrText xml:space="preserve"> REF _Ref163905633 \h  \* MERGEFORMAT </w:instrText>
      </w:r>
      <w:r w:rsidR="00894EE3" w:rsidRPr="00894EE3">
        <w:rPr>
          <w:b/>
          <w:bCs/>
        </w:rPr>
      </w:r>
      <w:r w:rsidR="00894EE3" w:rsidRPr="00894EE3">
        <w:rPr>
          <w:b/>
          <w:bCs/>
        </w:rPr>
        <w:fldChar w:fldCharType="separate"/>
      </w:r>
      <w:r w:rsidR="00843CB6" w:rsidRPr="00FB524F">
        <w:rPr>
          <w:b/>
          <w:bCs/>
        </w:rPr>
        <w:t>(</w:t>
      </w:r>
      <w:r w:rsidR="00843CB6" w:rsidRPr="00843CB6">
        <w:rPr>
          <w:b/>
          <w:bCs/>
          <w:noProof/>
        </w:rPr>
        <w:t>18</w:t>
      </w:r>
      <w:r w:rsidR="00843CB6">
        <w:rPr>
          <w:b/>
          <w:bCs/>
        </w:rPr>
        <w:t>)</w:t>
      </w:r>
      <w:r w:rsidR="00894EE3" w:rsidRPr="00894EE3">
        <w:rPr>
          <w:b/>
          <w:bCs/>
        </w:rPr>
        <w:fldChar w:fldCharType="end"/>
      </w:r>
      <w:r w:rsidR="00B15D32">
        <w:t xml:space="preserve"> with a</w:t>
      </w:r>
      <w:r w:rsidR="008D17B2">
        <w:t>n</w:t>
      </w:r>
      <w:r w:rsidR="00B15D32">
        <w:t xml:space="preserve"> </w:t>
      </w:r>
      <w:r w:rsidR="004B0D86">
        <w:t xml:space="preserve">all-in-one or ‘lumped’ intraparticle mass transfer coefficient </w:t>
      </w:r>
      <m:oMath>
        <m:r>
          <w:rPr>
            <w:rFonts w:ascii="Cambria Math" w:hAnsi="Cambria Math"/>
          </w:rPr>
          <m:t>k</m:t>
        </m:r>
      </m:oMath>
      <w:r w:rsidR="004B0D86">
        <w:rPr>
          <w:rFonts w:eastAsiaTheme="minorEastAsia"/>
        </w:rPr>
        <w:t xml:space="preserve"> </w:t>
      </w:r>
      <w:r w:rsidR="00C47A2D">
        <w:fldChar w:fldCharType="begin"/>
      </w:r>
      <w:r w:rsidR="00C47A2D">
        <w:instrText xml:space="preserve"> ADDIN ZOTERO_ITEM CSL_CITATION {"citationID":"ORZ9VYBt","properties":{"formattedCitation":"(S. Sharma et al., 2023; Xu et al., 2013)","plainCitation":"(S. Sharma et al., 2023; Xu et al., 2013)","noteIndex":0},"citationItems":[{"id":50,"uris":["http://zotero.org/users/local/h6YJVYLe/items/UL9JG7YD"],"itemData":{"id":50,"type":"article-journal","abstract":"We present the RUPTURA code (https://github.com/iraspa/ruptura) as a free and open-source software package (MIT license) for (1) the simulation of gas adsorption breakthrough curves, (2) mixture prediction using methods like the Ideal Adsorption Solution Theory (IAST), segregated-IAST and explicit isotherm models, and (3) ﬁtting of isotherm models on computed or measured adsorption isotherm data. The combination with the RASPA software enables computation of breakthrough curves directly from adsorption simulations in the grand-canonical ensemble. RUPTURA and RASPA have similar input styles. IAST is implemented near machine precision but we also provide several explicit mixture prediction methods that are non-iterative and potentially faster than IAST. The code supports a wide variety of isotherm models like Langmuir, Anti-Langmuir, BET, Henry, Freundlich, Sips, LangmuirFreundlich, Redlich-Peterson, Toth, Unilan, O’Brian &amp; Myers, Asymptotic Temkin, and Bingel &amp; Walton. The isotherm model parameters can easily be obtained by the ﬁtting module. Breakthrough plots and animations of the column properties are automatically generated. In addition to highlighting the code, we also review all the developed techniques from literature for mixture prediction, breakthrough simulations, and isotherm model ﬁtting, and provide a tutorial discussing the workﬂows.","container-title":"Molecular Simulation","DOI":"10.1080/08927022.2023.2202757","ISSN":"0892-7022, 1029-0435","issue":"9","journalAbbreviation":"Molecular Simulation","language":"en","page":"893-953","source":"DOI.org (Crossref)","title":"RUPTURA: simulation code for breakthrough, ideal adsorption solution theory computations, and fitting of isotherm models","title-short":"RUPTURA","volume":"49","author":[{"family":"Sharma","given":"Shrinjay"},{"family":"Balestra","given":"Salvador R. G."},{"family":"Baur","given":"Richard"},{"family":"Agarwal","given":"Umang"},{"family":"Zuidema","given":"Erik"},{"family":"Rigutto","given":"Marcello S."},{"family":"Calero","given":"Sofia"},{"family":"Vlugt","given":"Thijs J. H."},{"family":"Dubbeldam","given":"David"}],"issued":{"date-parts":[["2023",6,13]]}}},{"id":156,"uris":["http://zotero.org/users/local/h6YJVYLe/items/BJEA498A"],"itemData":{"id":156,"type":"article-journal","abstract":"Adsorption is one of the widely used processes in the chemical industry environmental application. As compared to mathematical models proposed to describe batch adsorption in terms of isotherm and kinetic behavior, insufficient models are available to describe and predict fixed-bed or column adsorption, though the latter one is the main option in practical application. The present review first provides a brief summary on basic concepts and mathematic models to describe the mass transfer and isotherm behavior of batch adsorption, which dominate the column adsorption behavior in nature. Afterwards, the widely used models developed to predict the breakthrough curve, i.e., the general rate models, linear driving force (LDF) model, wave propagation theory model, constant pattern model, Clark model, Thomas model, Bohart-Adams model, Yoon-Nelson model, Wang model, Wolborska model, and modified dose-response model, are briefly introduced from the mechanism and mathematical viewpoint. Their basic characteristics, including the advantages and inherit shortcomings, are also discussed. This review could help those interested in column adsorption to reasonably choose or develop an accurate and convenient model for their study and practical application.","container-title":"Journal of Zhejiang University SCIENCE A","DOI":"10.1631/jzus.A1300029","ISSN":"1673-565X, 1862-1775","issue":"3","journalAbbreviation":"J. Zhejiang Univ. Sci. A","language":"en","page":"155-176","source":"DOI.org (Crossref)","title":"Mathematically modeling fixed-bed adsorption in aqueous systems","volume":"14","author":[{"family":"Xu","given":"Zhe"},{"family":"Cai","given":"Jian-guo"},{"family":"Pan","given":"Bing-cai"}],"issued":{"date-parts":[["2013",3]]}}}],"schema":"https://github.com/citation-style-language/schema/raw/master/csl-citation.json"} </w:instrText>
      </w:r>
      <w:r w:rsidR="00C47A2D">
        <w:fldChar w:fldCharType="separate"/>
      </w:r>
      <w:r w:rsidR="00C47A2D" w:rsidRPr="00696E49">
        <w:rPr>
          <w:rFonts w:cs="Arial"/>
        </w:rPr>
        <w:t>(S. Sharma et al., 2023; Xu et al., 2013)</w:t>
      </w:r>
      <w:r w:rsidR="00C47A2D">
        <w:fldChar w:fldCharType="end"/>
      </w:r>
      <w:r>
        <w:t xml:space="preserve">. It states that the rate of adsorption is proportional to the amount of adsorbate still required to achieve equilibrium, which is covered by the driving force factor </w:t>
      </w:r>
      <m:oMath>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s</m:t>
            </m:r>
          </m:sub>
        </m:sSub>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a</m:t>
            </m:r>
          </m:sub>
        </m:sSub>
        <m:r>
          <w:rPr>
            <w:rFonts w:ascii="Cambria Math" w:hAnsi="Cambria Math"/>
          </w:rPr>
          <m:t>)</m:t>
        </m:r>
      </m:oMath>
      <w:r>
        <w:rPr>
          <w:rFonts w:eastAsiaTheme="minorEastAsia"/>
        </w:rPr>
        <w:t>.</w:t>
      </w:r>
      <w:r>
        <w:t xml:space="preserve"> </w:t>
      </w:r>
      <m:oMath>
        <m:sSub>
          <m:sSubPr>
            <m:ctrlPr>
              <w:rPr>
                <w:rFonts w:ascii="Cambria Math" w:hAnsi="Cambria Math"/>
                <w:i/>
              </w:rPr>
            </m:ctrlPr>
          </m:sSubPr>
          <m:e>
            <m:r>
              <w:rPr>
                <w:rFonts w:ascii="Cambria Math" w:hAnsi="Cambria Math"/>
              </w:rPr>
              <m:t>q</m:t>
            </m:r>
          </m:e>
          <m:sub>
            <m:r>
              <w:rPr>
                <w:rFonts w:ascii="Cambria Math" w:hAnsi="Cambria Math"/>
              </w:rPr>
              <m:t>s</m:t>
            </m:r>
          </m:sub>
        </m:sSub>
      </m:oMath>
      <w:r w:rsidR="00775D60">
        <w:t xml:space="preserve"> is the equilibrium adsorption amount at</w:t>
      </w:r>
      <w:r w:rsidR="00111638">
        <w:t xml:space="preserve"> the external particle surface and </w:t>
      </w:r>
      <w:r w:rsidR="00775D60">
        <w:t xml:space="preserve">is related to </w:t>
      </w:r>
      <m:oMath>
        <m:sSub>
          <m:sSubPr>
            <m:ctrlPr>
              <w:rPr>
                <w:rFonts w:ascii="Cambria Math" w:hAnsi="Cambria Math"/>
                <w:i/>
              </w:rPr>
            </m:ctrlPr>
          </m:sSubPr>
          <m:e>
            <m:r>
              <w:rPr>
                <w:rFonts w:ascii="Cambria Math" w:hAnsi="Cambria Math"/>
              </w:rPr>
              <m:t>C</m:t>
            </m:r>
          </m:e>
          <m:sub>
            <m:r>
              <w:rPr>
                <w:rFonts w:ascii="Cambria Math" w:hAnsi="Cambria Math"/>
              </w:rPr>
              <m:t>s</m:t>
            </m:r>
          </m:sub>
        </m:sSub>
      </m:oMath>
      <w:r w:rsidR="00775D60">
        <w:rPr>
          <w:rFonts w:eastAsiaTheme="minorEastAsia"/>
        </w:rPr>
        <w:t xml:space="preserve"> by an appropriate adsorption isotherm (equation </w:t>
      </w:r>
      <w:r w:rsidR="00775D60" w:rsidRPr="009E0153">
        <w:rPr>
          <w:rFonts w:eastAsiaTheme="minorEastAsia"/>
        </w:rPr>
        <w:fldChar w:fldCharType="begin"/>
      </w:r>
      <w:r w:rsidR="00775D60" w:rsidRPr="009E0153">
        <w:rPr>
          <w:rFonts w:eastAsiaTheme="minorEastAsia"/>
        </w:rPr>
        <w:instrText xml:space="preserve"> REF _Ref153377986 \h  \* MERGEFORMAT </w:instrText>
      </w:r>
      <w:r w:rsidR="00775D60" w:rsidRPr="009E0153">
        <w:rPr>
          <w:rFonts w:eastAsiaTheme="minorEastAsia"/>
        </w:rPr>
      </w:r>
      <w:r w:rsidR="00775D60" w:rsidRPr="009E0153">
        <w:rPr>
          <w:rFonts w:eastAsiaTheme="minorEastAsia"/>
        </w:rPr>
        <w:fldChar w:fldCharType="separate"/>
      </w:r>
      <w:r w:rsidR="00843CB6" w:rsidRPr="001E48C2">
        <w:rPr>
          <w:b/>
          <w:bCs/>
        </w:rPr>
        <w:t>(</w:t>
      </w:r>
      <w:r w:rsidR="00843CB6" w:rsidRPr="00843CB6">
        <w:rPr>
          <w:b/>
          <w:bCs/>
          <w:noProof/>
        </w:rPr>
        <w:t>15</w:t>
      </w:r>
      <w:r w:rsidR="00843CB6">
        <w:rPr>
          <w:b/>
          <w:bCs/>
        </w:rPr>
        <w:t>)</w:t>
      </w:r>
      <w:r w:rsidR="00775D60" w:rsidRPr="009E0153">
        <w:rPr>
          <w:rFonts w:eastAsiaTheme="minorEastAsia"/>
        </w:rPr>
        <w:fldChar w:fldCharType="end"/>
      </w:r>
      <w:r w:rsidR="00775D60">
        <w:rPr>
          <w:rFonts w:eastAsiaTheme="minorEastAsia"/>
        </w:rPr>
        <w:t xml:space="preserve">). </w:t>
      </w:r>
      <m:oMath>
        <m:sSub>
          <m:sSubPr>
            <m:ctrlPr>
              <w:rPr>
                <w:rFonts w:ascii="Cambria Math" w:hAnsi="Cambria Math"/>
                <w:i/>
              </w:rPr>
            </m:ctrlPr>
          </m:sSubPr>
          <m:e>
            <m:r>
              <w:rPr>
                <w:rFonts w:ascii="Cambria Math" w:hAnsi="Cambria Math"/>
              </w:rPr>
              <m:t>q</m:t>
            </m:r>
          </m:e>
          <m:sub>
            <m:r>
              <w:rPr>
                <w:rFonts w:ascii="Cambria Math" w:hAnsi="Cambria Math"/>
              </w:rPr>
              <m:t>a</m:t>
            </m:r>
          </m:sub>
        </m:sSub>
      </m:oMath>
      <w:r w:rsidR="00E427CB">
        <w:rPr>
          <w:rFonts w:eastAsiaTheme="minorEastAsia"/>
        </w:rPr>
        <w:t xml:space="preserve"> is</w:t>
      </w:r>
      <w:r w:rsidR="001C2384">
        <w:rPr>
          <w:rFonts w:eastAsiaTheme="minorEastAsia"/>
        </w:rPr>
        <w:t xml:space="preserve"> the mean loading in the particle</w:t>
      </w:r>
      <w:r w:rsidR="00111638">
        <w:rPr>
          <w:rFonts w:eastAsiaTheme="minorEastAsia"/>
        </w:rPr>
        <w:t>.</w:t>
      </w:r>
      <w:r w:rsidR="00FC6B82">
        <w:rPr>
          <w:rFonts w:eastAsiaTheme="minorEastAsia"/>
        </w:rPr>
        <w:t xml:space="preserve"> </w:t>
      </w:r>
      <w:r w:rsidR="00111638">
        <w:rPr>
          <w:rFonts w:eastAsiaTheme="minorEastAsia"/>
        </w:rPr>
        <w:t xml:space="preserve">The uptake rate </w:t>
      </w:r>
      <m:oMath>
        <m:f>
          <m:fPr>
            <m:ctrlPr>
              <w:rPr>
                <w:rFonts w:ascii="Cambria Math" w:hAnsi="Cambria Math"/>
                <w:i/>
              </w:rPr>
            </m:ctrlPr>
          </m:fPr>
          <m:num>
            <m:r>
              <w:rPr>
                <w:rFonts w:ascii="Cambria Math" w:hAnsi="Cambria Math"/>
              </w:rPr>
              <m:t>dq</m:t>
            </m:r>
          </m:num>
          <m:den>
            <m:r>
              <w:rPr>
                <w:rFonts w:ascii="Cambria Math" w:hAnsi="Cambria Math"/>
              </w:rPr>
              <m:t>dt</m:t>
            </m:r>
          </m:den>
        </m:f>
      </m:oMath>
      <w:r w:rsidRPr="00D73BF7">
        <w:t xml:space="preserve"> </w:t>
      </w:r>
      <w:r w:rsidR="00E94383">
        <w:t>depends on the</w:t>
      </w:r>
      <w:r w:rsidR="00D76598">
        <w:t xml:space="preserve"> linear</w:t>
      </w:r>
      <w:r w:rsidR="00E94383">
        <w:t xml:space="preserve"> difference between both.</w:t>
      </w:r>
      <w:r w:rsidR="00111638">
        <w:t xml:space="preserve"> </w:t>
      </w:r>
      <w:r w:rsidR="00D76598">
        <w:t>E</w:t>
      </w:r>
      <w:r>
        <w:t xml:space="preserve">xternal diffusion can be considered by including equation </w:t>
      </w:r>
      <w:r w:rsidRPr="00891320">
        <w:fldChar w:fldCharType="begin"/>
      </w:r>
      <w:r w:rsidRPr="00891320">
        <w:instrText xml:space="preserve"> REF _Ref153374058 \h  \* MERGEFORMAT </w:instrText>
      </w:r>
      <w:r w:rsidRPr="00891320">
        <w:fldChar w:fldCharType="separate"/>
      </w:r>
      <w:r w:rsidR="00843CB6" w:rsidRPr="0028342D">
        <w:rPr>
          <w:b/>
          <w:bCs/>
        </w:rPr>
        <w:t>(</w:t>
      </w:r>
      <w:r w:rsidR="00843CB6" w:rsidRPr="00843CB6">
        <w:rPr>
          <w:b/>
          <w:bCs/>
          <w:noProof/>
        </w:rPr>
        <w:t>7</w:t>
      </w:r>
      <w:r w:rsidR="00843CB6">
        <w:rPr>
          <w:b/>
          <w:bCs/>
        </w:rPr>
        <w:t>)</w:t>
      </w:r>
      <w:r w:rsidRPr="00891320">
        <w:fldChar w:fldCharType="end"/>
      </w:r>
      <w:r>
        <w:t xml:space="preserve"> </w:t>
      </w:r>
      <w:r>
        <w:fldChar w:fldCharType="begin"/>
      </w:r>
      <w:r>
        <w:instrText xml:space="preserve"> ADDIN ZOTERO_ITEM CSL_CITATION {"citationID":"YEyZc65p","properties":{"formattedCitation":"(S. Sharma et al., 2023; Worch, 2008)","plainCitation":"(S. Sharma et al., 2023; Worch, 2008)","noteIndex":0},"citationItems":[{"id":50,"uris":["http://zotero.org/users/local/h6YJVYLe/items/UL9JG7YD"],"itemData":{"id":50,"type":"article-journal","abstract":"We present the RUPTURA code (https://github.com/iraspa/ruptura) as a free and open-source software package (MIT license) for (1) the simulation of gas adsorption breakthrough curves, (2) mixture prediction using methods like the Ideal Adsorption Solution Theory (IAST), segregated-IAST and explicit isotherm models, and (3) ﬁtting of isotherm models on computed or measured adsorption isotherm data. The combination with the RASPA software enables computation of breakthrough curves directly from adsorption simulations in the grand-canonical ensemble. RUPTURA and RASPA have similar input styles. IAST is implemented near machine precision but we also provide several explicit mixture prediction methods that are non-iterative and potentially faster than IAST. The code supports a wide variety of isotherm models like Langmuir, Anti-Langmuir, BET, Henry, Freundlich, Sips, LangmuirFreundlich, Redlich-Peterson, Toth, Unilan, O’Brian &amp; Myers, Asymptotic Temkin, and Bingel &amp; Walton. The isotherm model parameters can easily be obtained by the ﬁtting module. Breakthrough plots and animations of the column properties are automatically generated. In addition to highlighting the code, we also review all the developed techniques from literature for mixture prediction, breakthrough simulations, and isotherm model ﬁtting, and provide a tutorial discussing the workﬂows.","container-title":"Molecular Simulation","DOI":"10.1080/08927022.2023.2202757","ISSN":"0892-7022, 1029-0435","issue":"9","journalAbbreviation":"Molecular Simulation","language":"en","page":"893-953","source":"DOI.org (Crossref)","title":"RUPTURA: simulation code for breakthrough, ideal adsorption solution theory computations, and fitting of isotherm models","title-short":"RUPTURA","volume":"49","author":[{"family":"Sharma","given":"Shrinjay"},{"family":"Balestra","given":"Salvador R. G."},{"family":"Baur","given":"Richard"},{"family":"Agarwal","given":"Umang"},{"family":"Zuidema","given":"Erik"},{"family":"Rigutto","given":"Marcello S."},{"family":"Calero","given":"Sofia"},{"family":"Vlugt","given":"Thijs J. H."},{"family":"Dubbeldam","given":"David"}],"issued":{"date-parts":[["2023",6,13]]}}},{"id":57,"uris":["http://zotero.org/users/local/h6YJVYLe/items/CV6JDTSC"],"itemData":{"id":57,"type":"article-journal","abstract":"A review is given on the state of modelling of fixed-bed adsorption processes in drinking water treatment with special consideration of parameter estimation. In particular, the Homogenous Surface Diffusion Model (HSDM) and the Linear Driving Force Model (LDF model) are compared and evaluated with respect to availability of the required model parameters. In this context, methods for predicting equilibrium and mass transfer parameters are critically discussed under particular consideration of the specific drinking water characteristics. Feasibilities and limits of different approaches for estimating equilibrium parameters are exemplarily shown. In particular, Polanyi's potential theory, a modified Freundlich equation, and the adsorption analysis for complex mixture solutions are considered. Furthermore, empirical correlations for predicting mass transfer coefficients for single-solute and multi-component adsorbate systems are presented and evaluated.","container-title":"Journal of Water Supply Research and Technology-aqua - J WATER SUPPLY RES TECHNOL-AQ","DOI":"10.2166/aqua.2008.100","journalAbbreviation":"Journal of Water Supply Research and Technology-aqua - J WATER SUPPLY RES TECHNOL-AQ","source":"ResearchGate","title":"Fixed-bed adsorption in drinking water treatment: A critical review on models and parameter estimation","title-short":"Fixed-bed adsorption in drinking water treatment","volume":"57","author":[{"family":"Worch","given":"Eckhard"}],"issued":{"date-parts":[["2008",5,1]]}}}],"schema":"https://github.com/citation-style-language/schema/raw/master/csl-citation.json"} </w:instrText>
      </w:r>
      <w:r>
        <w:fldChar w:fldCharType="separate"/>
      </w:r>
      <w:r w:rsidRPr="00891320">
        <w:rPr>
          <w:rFonts w:cs="Arial"/>
        </w:rPr>
        <w:t>(S. Sharma et al., 2023; Worch, 2008)</w:t>
      </w:r>
      <w:r>
        <w:fldChar w:fldCharType="end"/>
      </w:r>
      <w:r>
        <w:t>.</w:t>
      </w:r>
      <w:r w:rsidR="00F01670">
        <w:t xml:space="preserve"> </w:t>
      </w:r>
      <w:r w:rsidR="007C13EC">
        <w:t>The steps included</w:t>
      </w:r>
      <w:r w:rsidR="001A4B86">
        <w:t xml:space="preserve"> in </w:t>
      </w:r>
      <w:r w:rsidR="00FA2017">
        <w:t>the LDF model</w:t>
      </w:r>
      <w:r w:rsidR="001A4B86">
        <w:t xml:space="preserve"> are marked green.</w:t>
      </w:r>
      <w:r w:rsidR="006D5BD4">
        <w:t xml:space="preserve"> It is called a two-phase model as it considers </w:t>
      </w:r>
      <w:r w:rsidR="00FA2017">
        <w:t>both</w:t>
      </w:r>
      <w:r w:rsidR="006D5BD4">
        <w:t xml:space="preserve"> intraparticle and external film diffusion </w:t>
      </w:r>
      <w:r w:rsidR="006D5BD4">
        <w:fldChar w:fldCharType="begin"/>
      </w:r>
      <w:r w:rsidR="00403858">
        <w:instrText xml:space="preserve"> ADDIN ZOTERO_ITEM CSL_CITATION {"citationID":"lVjGnbex","properties":{"formattedCitation":"(S. Sharma et al., 2023)","plainCitation":"(S. Sharma et al., 2023)","noteIndex":0},"citationItems":[{"id":50,"uris":["http://zotero.org/users/local/h6YJVYLe/items/UL9JG7YD"],"itemData":{"id":50,"type":"article-journal","abstract":"We present the RUPTURA code (https://github.com/iraspa/ruptura) as a free and open-source software package (MIT license) for (1) the simulation of gas adsorption breakthrough curves, (2) mixture prediction using methods like the Ideal Adsorption Solution Theory (IAST), segregated-IAST and explicit isotherm models, and (3) ﬁtting of isotherm models on computed or measured adsorption isotherm data. The combination with the RASPA software enables computation of breakthrough curves directly from adsorption simulations in the grand-canonical ensemble. RUPTURA and RASPA have similar input styles. IAST is implemented near machine precision but we also provide several explicit mixture prediction methods that are non-iterative and potentially faster than IAST. The code supports a wide variety of isotherm models like Langmuir, Anti-Langmuir, BET, Henry, Freundlich, Sips, LangmuirFreundlich, Redlich-Peterson, Toth, Unilan, O’Brian &amp; Myers, Asymptotic Temkin, and Bingel &amp; Walton. The isotherm model parameters can easily be obtained by the ﬁtting module. Breakthrough plots and animations of the column properties are automatically generated. In addition to highlighting the code, we also review all the developed techniques from literature for mixture prediction, breakthrough simulations, and isotherm model ﬁtting, and provide a tutorial discussing the workﬂows.","container-title":"Molecular Simulation","DOI":"10.1080/08927022.2023.2202757","ISSN":"0892-7022, 1029-0435","issue":"9","journalAbbreviation":"Molecular Simulation","language":"en","page":"893-953","source":"DOI.org (Crossref)","title":"RUPTURA: simulation code for breakthrough, ideal adsorption solution theory computations, and fitting of isotherm models","title-short":"RUPTURA","volume":"49","author":[{"family":"Sharma","given":"Shrinjay"},{"family":"Balestra","given":"Salvador R. G."},{"family":"Baur","given":"Richard"},{"family":"Agarwal","given":"Umang"},{"family":"Zuidema","given":"Erik"},{"family":"Rigutto","given":"Marcello S."},{"family":"Calero","given":"Sofia"},{"family":"Vlugt","given":"Thijs J. H."},{"family":"Dubbeldam","given":"David"}],"issued":{"date-parts":[["2023",6,13]]}}}],"schema":"https://github.com/citation-style-language/schema/raw/master/csl-citation.json"} </w:instrText>
      </w:r>
      <w:r w:rsidR="006D5BD4">
        <w:fldChar w:fldCharType="separate"/>
      </w:r>
      <w:r w:rsidR="006D5BD4" w:rsidRPr="0088503D">
        <w:rPr>
          <w:rFonts w:cs="Arial"/>
        </w:rPr>
        <w:t>(S. Sharma et al., 2023)</w:t>
      </w:r>
      <w:r w:rsidR="006D5BD4">
        <w:fldChar w:fldCharType="end"/>
      </w:r>
      <w:r w:rsidR="006D5BD4">
        <w:t>.</w:t>
      </w:r>
    </w:p>
    <w:p w14:paraId="3659FB4A" w14:textId="34FE6972" w:rsidR="00FC6AE3" w:rsidRDefault="00FC6AE3" w:rsidP="00FC6AE3">
      <w:pPr>
        <w:jc w:val="both"/>
      </w:pPr>
    </w:p>
    <w:p w14:paraId="6DD3EB8E" w14:textId="77777777" w:rsidR="001A4B86" w:rsidRPr="009220EF" w:rsidRDefault="001A4B86" w:rsidP="001A4B86">
      <w:pPr>
        <w:pStyle w:val="ListParagraph"/>
        <w:numPr>
          <w:ilvl w:val="0"/>
          <w:numId w:val="37"/>
        </w:numPr>
        <w:jc w:val="both"/>
      </w:pPr>
      <w:r w:rsidRPr="009220EF">
        <w:t>Liquid phase mass transfer</w:t>
      </w:r>
    </w:p>
    <w:p w14:paraId="7600A6EF" w14:textId="77777777" w:rsidR="001A4B86" w:rsidRPr="002D7917" w:rsidRDefault="001A4B86" w:rsidP="001A4B86">
      <w:pPr>
        <w:pStyle w:val="ListParagraph"/>
        <w:numPr>
          <w:ilvl w:val="0"/>
          <w:numId w:val="37"/>
        </w:numPr>
        <w:jc w:val="both"/>
        <w:rPr>
          <w:color w:val="70AD47" w:themeColor="accent6"/>
        </w:rPr>
      </w:pPr>
      <w:r w:rsidRPr="002D7917">
        <w:rPr>
          <w:b/>
          <w:bCs/>
          <w:color w:val="70AD47" w:themeColor="accent6"/>
        </w:rPr>
        <w:t>External film diffusion</w:t>
      </w:r>
    </w:p>
    <w:p w14:paraId="121124E0" w14:textId="5E017E31" w:rsidR="001A4B86" w:rsidRPr="00FC6B82" w:rsidRDefault="001A4B86" w:rsidP="001A4B86">
      <w:pPr>
        <w:pStyle w:val="ListParagraph"/>
        <w:numPr>
          <w:ilvl w:val="0"/>
          <w:numId w:val="37"/>
        </w:numPr>
        <w:jc w:val="both"/>
        <w:rPr>
          <w:b/>
          <w:bCs/>
          <w:color w:val="70AD47" w:themeColor="accent6"/>
        </w:rPr>
      </w:pPr>
      <w:r w:rsidRPr="005B71C8">
        <w:rPr>
          <w:b/>
          <w:bCs/>
          <w:color w:val="70AD47" w:themeColor="accent6"/>
        </w:rPr>
        <w:t>Intraparticle diffusion</w:t>
      </w:r>
      <w:r w:rsidRPr="007213C7">
        <w:t xml:space="preserve">: </w:t>
      </w:r>
      <w:r w:rsidR="005B71C8" w:rsidRPr="00FC6B82">
        <w:rPr>
          <w:b/>
          <w:bCs/>
          <w:color w:val="70AD47" w:themeColor="accent6"/>
        </w:rPr>
        <w:t>lumped mass transfer coefficient</w:t>
      </w:r>
      <w:r w:rsidRPr="00FC6B82">
        <w:rPr>
          <w:b/>
          <w:bCs/>
          <w:color w:val="70AD47" w:themeColor="accent6"/>
        </w:rPr>
        <w:t xml:space="preserve"> </w:t>
      </w:r>
    </w:p>
    <w:p w14:paraId="36C05734" w14:textId="77777777" w:rsidR="001A4B86" w:rsidRPr="002D7917" w:rsidRDefault="001A4B86" w:rsidP="001A4B86">
      <w:pPr>
        <w:pStyle w:val="ListParagraph"/>
        <w:jc w:val="both"/>
        <w:rPr>
          <w:color w:val="70AD47" w:themeColor="accent6"/>
        </w:rPr>
      </w:pPr>
      <w:r w:rsidRPr="002D7917">
        <w:rPr>
          <w:b/>
          <w:bCs/>
          <w:color w:val="70AD47" w:themeColor="accent6"/>
        </w:rPr>
        <w:t xml:space="preserve">The </w:t>
      </w:r>
      <w:r>
        <w:rPr>
          <w:b/>
          <w:bCs/>
          <w:color w:val="70AD47" w:themeColor="accent6"/>
        </w:rPr>
        <w:t>i</w:t>
      </w:r>
      <w:r w:rsidRPr="002D7917">
        <w:rPr>
          <w:b/>
          <w:bCs/>
          <w:color w:val="70AD47" w:themeColor="accent6"/>
        </w:rPr>
        <w:t>sotherm</w:t>
      </w:r>
    </w:p>
    <w:p w14:paraId="0BDE37B7" w14:textId="77777777" w:rsidR="001A4B86" w:rsidRDefault="001A4B86" w:rsidP="001A4B86">
      <w:pPr>
        <w:pStyle w:val="ListParagraph"/>
        <w:numPr>
          <w:ilvl w:val="0"/>
          <w:numId w:val="37"/>
        </w:numPr>
        <w:jc w:val="both"/>
      </w:pPr>
      <w:r w:rsidRPr="00027F9E">
        <w:t>The adsorption- desorption reaction</w:t>
      </w:r>
    </w:p>
    <w:p w14:paraId="350A238B" w14:textId="77777777" w:rsidR="00FC6AE3" w:rsidRDefault="00FC6AE3" w:rsidP="00FC6AE3">
      <w:pPr>
        <w:jc w:val="both"/>
        <w:rPr>
          <w:rFonts w:eastAsiaTheme="minorEastAsia"/>
        </w:rPr>
      </w:pPr>
    </w:p>
    <w:p w14:paraId="61026748" w14:textId="5820085B" w:rsidR="00FC6AE3" w:rsidRPr="00A11B11" w:rsidRDefault="00000000" w:rsidP="00FC6AE3">
      <w:pPr>
        <w:jc w:val="both"/>
        <w:rPr>
          <w:rFonts w:eastAsiaTheme="minorEastAsia"/>
        </w:rPr>
      </w:pPr>
      <m:oMathPara>
        <m:oMath>
          <m:f>
            <m:fPr>
              <m:ctrlPr>
                <w:rPr>
                  <w:rFonts w:ascii="Cambria Math" w:hAnsi="Cambria Math"/>
                  <w:i/>
                </w:rPr>
              </m:ctrlPr>
            </m:fPr>
            <m:num>
              <m:r>
                <w:rPr>
                  <w:rFonts w:ascii="Cambria Math" w:hAnsi="Cambria Math"/>
                </w:rPr>
                <m:t>dq</m:t>
              </m:r>
            </m:num>
            <m:den>
              <m:r>
                <w:rPr>
                  <w:rFonts w:ascii="Cambria Math" w:hAnsi="Cambria Math"/>
                </w:rPr>
                <m:t>dt</m:t>
              </m:r>
            </m:den>
          </m:f>
          <m:r>
            <w:rPr>
              <w:rFonts w:ascii="Cambria Math" w:hAnsi="Cambria Math"/>
            </w:rPr>
            <m:t>=k(</m:t>
          </m:r>
          <m:sSub>
            <m:sSubPr>
              <m:ctrlPr>
                <w:rPr>
                  <w:rFonts w:ascii="Cambria Math" w:hAnsi="Cambria Math"/>
                  <w:i/>
                </w:rPr>
              </m:ctrlPr>
            </m:sSubPr>
            <m:e>
              <m:r>
                <w:rPr>
                  <w:rFonts w:ascii="Cambria Math" w:hAnsi="Cambria Math"/>
                </w:rPr>
                <m:t>q</m:t>
              </m:r>
            </m:e>
            <m:sub>
              <m:r>
                <w:rPr>
                  <w:rFonts w:ascii="Cambria Math" w:hAnsi="Cambria Math"/>
                </w:rPr>
                <m:t>s</m:t>
              </m:r>
            </m:sub>
          </m:sSub>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a</m:t>
              </m:r>
            </m:sub>
          </m:sSub>
          <m:r>
            <w:rPr>
              <w:rFonts w:ascii="Cambria Math" w:hAnsi="Cambria Math"/>
            </w:rPr>
            <m:t>)</m:t>
          </m:r>
        </m:oMath>
      </m:oMathPara>
    </w:p>
    <w:p w14:paraId="3441228D" w14:textId="0C548423" w:rsidR="00FC6AE3" w:rsidRPr="00FB524F" w:rsidRDefault="00FC6AE3" w:rsidP="00FC6AE3">
      <w:pPr>
        <w:pStyle w:val="Caption"/>
        <w:jc w:val="right"/>
        <w:rPr>
          <w:rFonts w:eastAsiaTheme="minorEastAsia"/>
          <w:b/>
          <w:bCs/>
          <w:i w:val="0"/>
          <w:iCs w:val="0"/>
        </w:rPr>
      </w:pPr>
      <w:bookmarkStart w:id="90" w:name="_Ref163905633"/>
      <w:r w:rsidRPr="00FB524F">
        <w:rPr>
          <w:b/>
          <w:bCs/>
          <w:i w:val="0"/>
          <w:iCs w:val="0"/>
        </w:rPr>
        <w:t>(</w:t>
      </w:r>
      <w:r w:rsidRPr="00FB524F">
        <w:rPr>
          <w:b/>
          <w:bCs/>
          <w:i w:val="0"/>
          <w:iCs w:val="0"/>
        </w:rPr>
        <w:fldChar w:fldCharType="begin"/>
      </w:r>
      <w:r w:rsidRPr="00FB524F">
        <w:rPr>
          <w:b/>
          <w:bCs/>
          <w:i w:val="0"/>
          <w:iCs w:val="0"/>
        </w:rPr>
        <w:instrText xml:space="preserve"> SEQ ( \* ARABIC </w:instrText>
      </w:r>
      <w:r w:rsidRPr="00FB524F">
        <w:rPr>
          <w:b/>
          <w:bCs/>
          <w:i w:val="0"/>
          <w:iCs w:val="0"/>
        </w:rPr>
        <w:fldChar w:fldCharType="separate"/>
      </w:r>
      <w:r w:rsidR="00843CB6">
        <w:rPr>
          <w:b/>
          <w:bCs/>
          <w:i w:val="0"/>
          <w:iCs w:val="0"/>
          <w:noProof/>
        </w:rPr>
        <w:t>18</w:t>
      </w:r>
      <w:r w:rsidRPr="00FB524F">
        <w:rPr>
          <w:b/>
          <w:bCs/>
          <w:i w:val="0"/>
          <w:iCs w:val="0"/>
        </w:rPr>
        <w:fldChar w:fldCharType="end"/>
      </w:r>
      <w:r>
        <w:rPr>
          <w:b/>
          <w:bCs/>
          <w:i w:val="0"/>
          <w:iCs w:val="0"/>
        </w:rPr>
        <w:t>)</w:t>
      </w:r>
      <w:bookmarkEnd w:id="90"/>
    </w:p>
    <w:p w14:paraId="58BE87E3" w14:textId="6DAAA8CB" w:rsidR="00320383" w:rsidRDefault="00320383" w:rsidP="00FA2017">
      <w:pPr>
        <w:jc w:val="both"/>
      </w:pPr>
      <w:r>
        <w:t xml:space="preserve">A comparison of the PSDM model and LDF model is </w:t>
      </w:r>
      <w:r w:rsidR="00C824A7">
        <w:t>depicted</w:t>
      </w:r>
      <w:r w:rsidR="00860319">
        <w:t xml:space="preserve"> in </w:t>
      </w:r>
      <w:r w:rsidR="00860319" w:rsidRPr="00860319">
        <w:rPr>
          <w:b/>
          <w:bCs/>
        </w:rPr>
        <w:fldChar w:fldCharType="begin"/>
      </w:r>
      <w:r w:rsidR="00860319" w:rsidRPr="00860319">
        <w:rPr>
          <w:b/>
          <w:bCs/>
        </w:rPr>
        <w:instrText xml:space="preserve"> REF _Ref163909386 \h  \* MERGEFORMAT </w:instrText>
      </w:r>
      <w:r w:rsidR="00860319" w:rsidRPr="00860319">
        <w:rPr>
          <w:b/>
          <w:bCs/>
        </w:rPr>
      </w:r>
      <w:r w:rsidR="00860319" w:rsidRPr="00860319">
        <w:rPr>
          <w:b/>
          <w:bCs/>
        </w:rPr>
        <w:fldChar w:fldCharType="separate"/>
      </w:r>
      <w:r w:rsidR="00843CB6" w:rsidRPr="00E810FE">
        <w:rPr>
          <w:b/>
          <w:bCs/>
        </w:rPr>
        <w:t xml:space="preserve">Figure </w:t>
      </w:r>
      <w:r w:rsidR="00843CB6" w:rsidRPr="00843CB6">
        <w:rPr>
          <w:b/>
          <w:bCs/>
          <w:noProof/>
        </w:rPr>
        <w:t>21</w:t>
      </w:r>
      <w:r w:rsidR="00860319" w:rsidRPr="00860319">
        <w:rPr>
          <w:b/>
          <w:bCs/>
        </w:rPr>
        <w:fldChar w:fldCharType="end"/>
      </w:r>
      <w:r w:rsidR="00860319">
        <w:t>.</w:t>
      </w:r>
      <w:r w:rsidR="002A5AD2">
        <w:t xml:space="preserve"> It can be seen that for the LDF model, an average </w:t>
      </w:r>
      <m:oMath>
        <m:sSub>
          <m:sSubPr>
            <m:ctrlPr>
              <w:rPr>
                <w:rFonts w:ascii="Cambria Math" w:hAnsi="Cambria Math"/>
                <w:i/>
              </w:rPr>
            </m:ctrlPr>
          </m:sSubPr>
          <m:e>
            <m:r>
              <w:rPr>
                <w:rFonts w:ascii="Cambria Math" w:hAnsi="Cambria Math"/>
              </w:rPr>
              <m:t>q</m:t>
            </m:r>
          </m:e>
          <m:sub>
            <m:r>
              <w:rPr>
                <w:rFonts w:ascii="Cambria Math" w:hAnsi="Cambria Math"/>
              </w:rPr>
              <m:t>a</m:t>
            </m:r>
          </m:sub>
        </m:sSub>
      </m:oMath>
      <w:r w:rsidR="002A5AD2">
        <w:rPr>
          <w:rFonts w:eastAsiaTheme="minorEastAsia"/>
        </w:rPr>
        <w:t xml:space="preserve"> </w:t>
      </w:r>
      <w:r w:rsidR="00021A55">
        <w:rPr>
          <w:rFonts w:eastAsiaTheme="minorEastAsia"/>
        </w:rPr>
        <w:t>of the adsorption capacity is used for calculating the</w:t>
      </w:r>
      <w:r w:rsidR="002B22B9">
        <w:rPr>
          <w:rFonts w:eastAsiaTheme="minorEastAsia"/>
        </w:rPr>
        <w:t xml:space="preserve"> linear</w:t>
      </w:r>
      <w:r w:rsidR="00021A55">
        <w:rPr>
          <w:rFonts w:eastAsiaTheme="minorEastAsia"/>
        </w:rPr>
        <w:t xml:space="preserve"> driving force and thus uptake rate.</w:t>
      </w:r>
      <w:r w:rsidR="00860FA3">
        <w:rPr>
          <w:rFonts w:eastAsiaTheme="minorEastAsia"/>
        </w:rPr>
        <w:t xml:space="preserve"> </w:t>
      </w:r>
      <w:r w:rsidR="001F46D8">
        <w:rPr>
          <w:rFonts w:eastAsiaTheme="minorEastAsia"/>
        </w:rPr>
        <w:t>Namely, t</w:t>
      </w:r>
      <w:r w:rsidR="00FB3D0F">
        <w:rPr>
          <w:rFonts w:eastAsiaTheme="minorEastAsia"/>
        </w:rPr>
        <w:t xml:space="preserve">he </w:t>
      </w:r>
      <w:r w:rsidR="00296A14">
        <w:rPr>
          <w:rFonts w:eastAsiaTheme="minorEastAsia"/>
        </w:rPr>
        <w:t>solid pink</w:t>
      </w:r>
      <w:r w:rsidR="00FB3D0F">
        <w:rPr>
          <w:rFonts w:eastAsiaTheme="minorEastAsia"/>
        </w:rPr>
        <w:t xml:space="preserve"> line </w:t>
      </w:r>
      <w:r w:rsidR="00296A14">
        <w:rPr>
          <w:rFonts w:eastAsiaTheme="minorEastAsia"/>
        </w:rPr>
        <w:t>represents the</w:t>
      </w:r>
      <w:r w:rsidR="00FB3D0F">
        <w:rPr>
          <w:rFonts w:eastAsiaTheme="minorEastAsia"/>
        </w:rPr>
        <w:t xml:space="preserve"> average of the </w:t>
      </w:r>
      <w:r w:rsidR="00296A14">
        <w:rPr>
          <w:rFonts w:eastAsiaTheme="minorEastAsia"/>
        </w:rPr>
        <w:t>dashed pink</w:t>
      </w:r>
      <w:r w:rsidR="00FB3D0F">
        <w:rPr>
          <w:rFonts w:eastAsiaTheme="minorEastAsia"/>
        </w:rPr>
        <w:t xml:space="preserve"> line and </w:t>
      </w:r>
      <w:r w:rsidR="00CB047D">
        <w:rPr>
          <w:rFonts w:eastAsiaTheme="minorEastAsia"/>
        </w:rPr>
        <w:t>increases</w:t>
      </w:r>
      <w:r w:rsidR="00FB3D0F">
        <w:rPr>
          <w:rFonts w:eastAsiaTheme="minorEastAsia"/>
        </w:rPr>
        <w:t xml:space="preserve"> </w:t>
      </w:r>
      <w:r w:rsidR="00CB047D">
        <w:rPr>
          <w:rFonts w:eastAsiaTheme="minorEastAsia"/>
        </w:rPr>
        <w:t xml:space="preserve">over time. </w:t>
      </w:r>
      <w:r w:rsidR="00777760">
        <w:rPr>
          <w:rFonts w:eastAsiaTheme="minorEastAsia"/>
        </w:rPr>
        <w:t xml:space="preserve">At each </w:t>
      </w:r>
      <w:r w:rsidR="002B22B9">
        <w:rPr>
          <w:rFonts w:eastAsiaTheme="minorEastAsia"/>
        </w:rPr>
        <w:t>point in time</w:t>
      </w:r>
      <w:r w:rsidR="00860FA3">
        <w:rPr>
          <w:rFonts w:eastAsiaTheme="minorEastAsia"/>
        </w:rPr>
        <w:t xml:space="preserve">, the </w:t>
      </w:r>
      <w:r w:rsidR="007660E5">
        <w:rPr>
          <w:rFonts w:eastAsiaTheme="minorEastAsia"/>
        </w:rPr>
        <w:t>sloped black arrow represents the linear difference</w:t>
      </w:r>
      <w:r w:rsidR="002B22B9">
        <w:rPr>
          <w:rFonts w:eastAsiaTheme="minorEastAsia"/>
        </w:rPr>
        <w:t xml:space="preserve"> </w:t>
      </w:r>
      <w:r w:rsidR="00730754">
        <w:rPr>
          <w:rFonts w:eastAsiaTheme="minorEastAsia"/>
        </w:rPr>
        <w:br/>
      </w:r>
      <m:oMath>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s</m:t>
            </m:r>
          </m:sub>
        </m:sSub>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a</m:t>
            </m:r>
          </m:sub>
        </m:sSub>
        <m:r>
          <w:rPr>
            <w:rFonts w:ascii="Cambria Math" w:hAnsi="Cambria Math"/>
          </w:rPr>
          <m:t>)</m:t>
        </m:r>
      </m:oMath>
      <w:r w:rsidR="00AA2154">
        <w:rPr>
          <w:rFonts w:eastAsiaTheme="minorEastAsia"/>
        </w:rPr>
        <w:t>. T</w:t>
      </w:r>
      <w:r w:rsidR="000E73BE">
        <w:rPr>
          <w:rFonts w:eastAsiaTheme="minorEastAsia"/>
        </w:rPr>
        <w:t xml:space="preserve">he uptake rate becomes smaller as </w:t>
      </w:r>
      <w:r w:rsidR="00AA2154">
        <w:rPr>
          <w:rFonts w:eastAsiaTheme="minorEastAsia"/>
        </w:rPr>
        <w:t xml:space="preserve">the </w:t>
      </w:r>
      <w:r w:rsidR="000E73BE">
        <w:rPr>
          <w:rFonts w:eastAsiaTheme="minorEastAsia"/>
        </w:rPr>
        <w:t>linear difference becomes smaller</w:t>
      </w:r>
      <w:r w:rsidR="007660E5">
        <w:rPr>
          <w:rFonts w:eastAsiaTheme="minorEastAsia"/>
        </w:rPr>
        <w:t>.</w:t>
      </w:r>
      <w:r w:rsidR="00AA2154">
        <w:rPr>
          <w:rFonts w:eastAsiaTheme="minorEastAsia"/>
        </w:rPr>
        <w:t xml:space="preserve"> In the end, there is no difference anymore (horizontal black arrow).</w:t>
      </w:r>
      <w:r w:rsidR="007660E5">
        <w:rPr>
          <w:rFonts w:eastAsiaTheme="minorEastAsia"/>
        </w:rPr>
        <w:t xml:space="preserve"> </w:t>
      </w:r>
      <w:r w:rsidR="00CB047D">
        <w:rPr>
          <w:rFonts w:eastAsiaTheme="minorEastAsia"/>
        </w:rPr>
        <w:t>In both cases, after some time the</w:t>
      </w:r>
      <w:r w:rsidR="00491AB3">
        <w:rPr>
          <w:rFonts w:eastAsiaTheme="minorEastAsia"/>
        </w:rPr>
        <w:t xml:space="preserve"> particle loading </w:t>
      </w:r>
      <w:r w:rsidR="00640CB4">
        <w:rPr>
          <w:rFonts w:eastAsiaTheme="minorEastAsia"/>
        </w:rPr>
        <w:t>is maximized, i.e. equal to equilibrium loading, as the</w:t>
      </w:r>
      <w:r w:rsidR="00FD47DA">
        <w:rPr>
          <w:rFonts w:eastAsiaTheme="minorEastAsia"/>
        </w:rPr>
        <w:t xml:space="preserve"> granule is fully saturated.</w:t>
      </w:r>
    </w:p>
    <w:p w14:paraId="348FB34C" w14:textId="17D23FF3" w:rsidR="000A0085" w:rsidRDefault="000A0085">
      <w:pPr>
        <w:spacing w:after="160" w:line="2" w:lineRule="auto"/>
      </w:pPr>
      <w:r>
        <w:br w:type="page"/>
      </w:r>
    </w:p>
    <w:p w14:paraId="04F4C844" w14:textId="2C588804" w:rsidR="00E95902" w:rsidRDefault="00742121" w:rsidP="00AD59A9">
      <w:pPr>
        <w:keepNext/>
        <w:jc w:val="center"/>
      </w:pPr>
      <w:r w:rsidRPr="00742121">
        <w:rPr>
          <w:noProof/>
        </w:rPr>
        <w:lastRenderedPageBreak/>
        <w:drawing>
          <wp:inline distT="0" distB="0" distL="0" distR="0" wp14:anchorId="5B66D24D" wp14:editId="088C3DFD">
            <wp:extent cx="5727700" cy="3928745"/>
            <wp:effectExtent l="0" t="0" r="6350" b="0"/>
            <wp:docPr id="739824891" name="Picture 9" descr="A diagram of a solar system&#10;&#10;Description automatically generated">
              <a:extLst xmlns:a="http://schemas.openxmlformats.org/drawingml/2006/main">
                <a:ext uri="{FF2B5EF4-FFF2-40B4-BE49-F238E27FC236}">
                  <a16:creationId xmlns:a16="http://schemas.microsoft.com/office/drawing/2014/main" id="{A6CE3954-4DE6-BA4B-E2A8-6F17EA12C13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9824891" name="Picture 9" descr="A diagram of a solar system&#10;&#10;Description automatically generated">
                      <a:extLst>
                        <a:ext uri="{FF2B5EF4-FFF2-40B4-BE49-F238E27FC236}">
                          <a16:creationId xmlns:a16="http://schemas.microsoft.com/office/drawing/2014/main" id="{A6CE3954-4DE6-BA4B-E2A8-6F17EA12C13C}"/>
                        </a:ext>
                      </a:extLst>
                    </pic:cNvPr>
                    <pic:cNvPicPr>
                      <a:picLocks noChangeAspect="1"/>
                    </pic:cNvPicPr>
                  </pic:nvPicPr>
                  <pic:blipFill>
                    <a:blip r:embed="rId28"/>
                    <a:stretch>
                      <a:fillRect/>
                    </a:stretch>
                  </pic:blipFill>
                  <pic:spPr>
                    <a:xfrm>
                      <a:off x="0" y="0"/>
                      <a:ext cx="5727700" cy="3928745"/>
                    </a:xfrm>
                    <a:prstGeom prst="rect">
                      <a:avLst/>
                    </a:prstGeom>
                  </pic:spPr>
                </pic:pic>
              </a:graphicData>
            </a:graphic>
          </wp:inline>
        </w:drawing>
      </w:r>
    </w:p>
    <w:p w14:paraId="716CA5B1" w14:textId="6AE75D45" w:rsidR="004304EE" w:rsidRPr="00CF49E0" w:rsidRDefault="00E95902" w:rsidP="00CF49E0">
      <w:pPr>
        <w:pStyle w:val="Caption"/>
        <w:jc w:val="center"/>
        <w:rPr>
          <w:b/>
          <w:bCs/>
          <w:i w:val="0"/>
          <w:iCs w:val="0"/>
        </w:rPr>
      </w:pPr>
      <w:bookmarkStart w:id="91" w:name="_Ref163909386"/>
      <w:r w:rsidRPr="00E810FE">
        <w:rPr>
          <w:b/>
          <w:bCs/>
          <w:i w:val="0"/>
          <w:iCs w:val="0"/>
        </w:rPr>
        <w:t xml:space="preserve">Figure </w:t>
      </w:r>
      <w:r w:rsidRPr="00E810FE">
        <w:rPr>
          <w:b/>
          <w:bCs/>
          <w:i w:val="0"/>
          <w:iCs w:val="0"/>
        </w:rPr>
        <w:fldChar w:fldCharType="begin"/>
      </w:r>
      <w:r w:rsidRPr="00E810FE">
        <w:rPr>
          <w:b/>
          <w:bCs/>
          <w:i w:val="0"/>
          <w:iCs w:val="0"/>
        </w:rPr>
        <w:instrText xml:space="preserve"> SEQ Figure \* ARABIC </w:instrText>
      </w:r>
      <w:r w:rsidRPr="00E810FE">
        <w:rPr>
          <w:b/>
          <w:bCs/>
          <w:i w:val="0"/>
          <w:iCs w:val="0"/>
        </w:rPr>
        <w:fldChar w:fldCharType="separate"/>
      </w:r>
      <w:r w:rsidR="00843CB6">
        <w:rPr>
          <w:b/>
          <w:bCs/>
          <w:i w:val="0"/>
          <w:iCs w:val="0"/>
          <w:noProof/>
        </w:rPr>
        <w:t>21</w:t>
      </w:r>
      <w:r w:rsidRPr="00E810FE">
        <w:rPr>
          <w:b/>
          <w:bCs/>
          <w:i w:val="0"/>
          <w:iCs w:val="0"/>
        </w:rPr>
        <w:fldChar w:fldCharType="end"/>
      </w:r>
      <w:bookmarkEnd w:id="91"/>
      <w:r w:rsidR="003A5257" w:rsidRPr="00E810FE">
        <w:rPr>
          <w:b/>
          <w:bCs/>
          <w:i w:val="0"/>
          <w:iCs w:val="0"/>
        </w:rPr>
        <w:t xml:space="preserve"> </w:t>
      </w:r>
      <w:r w:rsidR="00FC7AAB" w:rsidRPr="00E810FE">
        <w:rPr>
          <w:b/>
          <w:bCs/>
          <w:i w:val="0"/>
          <w:iCs w:val="0"/>
        </w:rPr>
        <w:t xml:space="preserve">loading and concentration profiles of the </w:t>
      </w:r>
      <w:r w:rsidR="00742121" w:rsidRPr="00E810FE">
        <w:rPr>
          <w:b/>
          <w:bCs/>
          <w:i w:val="0"/>
          <w:iCs w:val="0"/>
        </w:rPr>
        <w:t xml:space="preserve">(a) </w:t>
      </w:r>
      <w:r w:rsidR="00FC7AAB" w:rsidRPr="00E810FE">
        <w:rPr>
          <w:b/>
          <w:bCs/>
          <w:i w:val="0"/>
          <w:iCs w:val="0"/>
        </w:rPr>
        <w:t>PSDM model</w:t>
      </w:r>
      <w:r w:rsidR="00FD53EA" w:rsidRPr="00E810FE">
        <w:rPr>
          <w:b/>
          <w:bCs/>
          <w:i w:val="0"/>
          <w:iCs w:val="0"/>
        </w:rPr>
        <w:t xml:space="preserve"> with </w:t>
      </w:r>
      <w:r w:rsidR="004C19DA" w:rsidRPr="00E810FE">
        <w:rPr>
          <w:b/>
          <w:bCs/>
          <w:i w:val="0"/>
          <w:iCs w:val="0"/>
        </w:rPr>
        <w:t>ṅ</w:t>
      </w:r>
      <w:r w:rsidR="004C19DA" w:rsidRPr="00E810FE">
        <w:rPr>
          <w:b/>
          <w:bCs/>
          <w:i w:val="0"/>
          <w:iCs w:val="0"/>
          <w:vertAlign w:val="subscript"/>
        </w:rPr>
        <w:t>p</w:t>
      </w:r>
      <w:r w:rsidR="004C19DA" w:rsidRPr="00E810FE">
        <w:rPr>
          <w:b/>
          <w:bCs/>
          <w:i w:val="0"/>
          <w:iCs w:val="0"/>
        </w:rPr>
        <w:t xml:space="preserve"> and ṅ</w:t>
      </w:r>
      <w:r w:rsidR="004C19DA" w:rsidRPr="00E810FE">
        <w:rPr>
          <w:b/>
          <w:bCs/>
          <w:i w:val="0"/>
          <w:iCs w:val="0"/>
          <w:vertAlign w:val="subscript"/>
        </w:rPr>
        <w:t>s</w:t>
      </w:r>
      <w:r w:rsidR="004C19DA" w:rsidRPr="00E810FE">
        <w:rPr>
          <w:b/>
          <w:bCs/>
          <w:i w:val="0"/>
          <w:iCs w:val="0"/>
        </w:rPr>
        <w:t xml:space="preserve"> respectively the </w:t>
      </w:r>
      <w:r w:rsidR="0047641C" w:rsidRPr="00E810FE">
        <w:rPr>
          <w:b/>
          <w:bCs/>
          <w:i w:val="0"/>
          <w:iCs w:val="0"/>
        </w:rPr>
        <w:t xml:space="preserve">flux by </w:t>
      </w:r>
      <w:r w:rsidR="004C19DA" w:rsidRPr="00E810FE">
        <w:rPr>
          <w:b/>
          <w:bCs/>
          <w:i w:val="0"/>
          <w:iCs w:val="0"/>
        </w:rPr>
        <w:t>pore and surface diffusion</w:t>
      </w:r>
      <w:r w:rsidR="009464A3" w:rsidRPr="00E810FE">
        <w:rPr>
          <w:b/>
          <w:bCs/>
          <w:i w:val="0"/>
          <w:iCs w:val="0"/>
        </w:rPr>
        <w:t xml:space="preserve">, (b) </w:t>
      </w:r>
      <w:r w:rsidR="00340EAA" w:rsidRPr="00E810FE">
        <w:rPr>
          <w:b/>
          <w:bCs/>
          <w:i w:val="0"/>
          <w:iCs w:val="0"/>
        </w:rPr>
        <w:t xml:space="preserve">LDF model </w:t>
      </w:r>
      <w:r w:rsidR="009016E2" w:rsidRPr="00E810FE">
        <w:rPr>
          <w:b/>
          <w:bCs/>
          <w:i w:val="0"/>
          <w:iCs w:val="0"/>
        </w:rPr>
        <w:t>with ṅ</w:t>
      </w:r>
      <w:r w:rsidR="009016E2" w:rsidRPr="00E810FE">
        <w:rPr>
          <w:b/>
          <w:bCs/>
          <w:i w:val="0"/>
          <w:iCs w:val="0"/>
          <w:vertAlign w:val="subscript"/>
        </w:rPr>
        <w:t>s</w:t>
      </w:r>
      <w:r w:rsidR="009016E2" w:rsidRPr="00E810FE">
        <w:rPr>
          <w:b/>
          <w:bCs/>
          <w:i w:val="0"/>
          <w:iCs w:val="0"/>
        </w:rPr>
        <w:t xml:space="preserve"> the solid flu</w:t>
      </w:r>
      <w:r w:rsidR="00E723AB" w:rsidRPr="00E810FE">
        <w:rPr>
          <w:b/>
          <w:bCs/>
          <w:i w:val="0"/>
          <w:iCs w:val="0"/>
        </w:rPr>
        <w:t xml:space="preserve">x </w:t>
      </w:r>
      <w:r w:rsidR="0035004F" w:rsidRPr="00E810FE">
        <w:rPr>
          <w:b/>
          <w:bCs/>
          <w:i w:val="0"/>
          <w:iCs w:val="0"/>
        </w:rPr>
        <w:t>driven</w:t>
      </w:r>
      <w:r w:rsidR="00E723AB" w:rsidRPr="00E810FE">
        <w:rPr>
          <w:b/>
          <w:bCs/>
          <w:i w:val="0"/>
          <w:iCs w:val="0"/>
        </w:rPr>
        <w:t xml:space="preserve"> by the linear driving force</w:t>
      </w:r>
      <w:r w:rsidR="0035004F" w:rsidRPr="00E810FE">
        <w:rPr>
          <w:b/>
          <w:bCs/>
          <w:i w:val="0"/>
          <w:iCs w:val="0"/>
        </w:rPr>
        <w:t xml:space="preserve"> </w:t>
      </w:r>
      <w:r w:rsidR="00C2130E">
        <w:rPr>
          <w:b/>
          <w:bCs/>
          <w:i w:val="0"/>
          <w:iCs w:val="0"/>
        </w:rPr>
        <w:br/>
      </w:r>
      <w:r w:rsidR="0035004F" w:rsidRPr="00E810FE">
        <w:rPr>
          <w:b/>
          <w:bCs/>
          <w:i w:val="0"/>
          <w:iCs w:val="0"/>
        </w:rPr>
        <w:t>(q</w:t>
      </w:r>
      <w:r w:rsidR="0035004F" w:rsidRPr="00E810FE">
        <w:rPr>
          <w:b/>
          <w:bCs/>
          <w:i w:val="0"/>
          <w:iCs w:val="0"/>
          <w:vertAlign w:val="subscript"/>
        </w:rPr>
        <w:t>s</w:t>
      </w:r>
      <w:r w:rsidR="0035004F" w:rsidRPr="00E810FE">
        <w:rPr>
          <w:b/>
          <w:bCs/>
          <w:i w:val="0"/>
          <w:iCs w:val="0"/>
        </w:rPr>
        <w:t>-q</w:t>
      </w:r>
      <w:r w:rsidR="0035004F" w:rsidRPr="00E810FE">
        <w:rPr>
          <w:b/>
          <w:bCs/>
          <w:i w:val="0"/>
          <w:iCs w:val="0"/>
          <w:vertAlign w:val="subscript"/>
        </w:rPr>
        <w:t>a</w:t>
      </w:r>
      <w:r w:rsidR="0035004F" w:rsidRPr="00E810FE">
        <w:rPr>
          <w:b/>
          <w:bCs/>
          <w:i w:val="0"/>
          <w:iCs w:val="0"/>
        </w:rPr>
        <w:t>)</w:t>
      </w:r>
      <w:r w:rsidR="00D5790A">
        <w:rPr>
          <w:b/>
          <w:bCs/>
          <w:i w:val="0"/>
          <w:iCs w:val="0"/>
        </w:rPr>
        <w:t>, black arrows</w:t>
      </w:r>
      <w:r w:rsidR="00A44F8F" w:rsidRPr="00E810FE">
        <w:rPr>
          <w:b/>
          <w:bCs/>
          <w:i w:val="0"/>
          <w:iCs w:val="0"/>
        </w:rPr>
        <w:t>.</w:t>
      </w:r>
      <w:r w:rsidR="00D45683" w:rsidRPr="00E810FE">
        <w:rPr>
          <w:b/>
          <w:bCs/>
          <w:i w:val="0"/>
          <w:iCs w:val="0"/>
        </w:rPr>
        <w:t xml:space="preserve"> For both,</w:t>
      </w:r>
      <w:r w:rsidR="00A44F8F" w:rsidRPr="00E810FE">
        <w:rPr>
          <w:b/>
          <w:bCs/>
          <w:i w:val="0"/>
          <w:iCs w:val="0"/>
        </w:rPr>
        <w:t xml:space="preserve"> </w:t>
      </w:r>
      <w:r w:rsidR="0056045F" w:rsidRPr="00E810FE">
        <w:rPr>
          <w:b/>
          <w:bCs/>
          <w:i w:val="0"/>
          <w:iCs w:val="0"/>
        </w:rPr>
        <w:t>ṅ</w:t>
      </w:r>
      <w:r w:rsidR="0056045F" w:rsidRPr="00E810FE">
        <w:rPr>
          <w:b/>
          <w:bCs/>
          <w:i w:val="0"/>
          <w:iCs w:val="0"/>
          <w:vertAlign w:val="subscript"/>
        </w:rPr>
        <w:t>F</w:t>
      </w:r>
      <w:r w:rsidR="0056045F" w:rsidRPr="00E810FE">
        <w:rPr>
          <w:b/>
          <w:bCs/>
          <w:i w:val="0"/>
          <w:iCs w:val="0"/>
        </w:rPr>
        <w:t xml:space="preserve"> is the </w:t>
      </w:r>
      <w:r w:rsidR="00031C1B" w:rsidRPr="00E810FE">
        <w:rPr>
          <w:b/>
          <w:bCs/>
          <w:i w:val="0"/>
          <w:iCs w:val="0"/>
        </w:rPr>
        <w:t>film flux</w:t>
      </w:r>
      <w:r w:rsidR="00D45683" w:rsidRPr="00E810FE">
        <w:rPr>
          <w:b/>
          <w:bCs/>
          <w:i w:val="0"/>
          <w:iCs w:val="0"/>
        </w:rPr>
        <w:t xml:space="preserve"> </w:t>
      </w:r>
      <w:r w:rsidR="00594889" w:rsidRPr="00E810FE">
        <w:rPr>
          <w:b/>
          <w:bCs/>
          <w:i w:val="0"/>
          <w:iCs w:val="0"/>
        </w:rPr>
        <w:t>(i.e.</w:t>
      </w:r>
      <w:r w:rsidR="00D7276F" w:rsidRPr="00E810FE">
        <w:rPr>
          <w:b/>
          <w:bCs/>
          <w:i w:val="0"/>
          <w:iCs w:val="0"/>
        </w:rPr>
        <w:t xml:space="preserve"> </w:t>
      </w:r>
      <w:r w:rsidR="00594889" w:rsidRPr="00E810FE">
        <w:rPr>
          <w:b/>
          <w:bCs/>
          <w:i w:val="0"/>
          <w:iCs w:val="0"/>
        </w:rPr>
        <w:t xml:space="preserve">external film diffusion) driven by </w:t>
      </w:r>
      <w:r w:rsidR="003B04F8" w:rsidRPr="00E810FE">
        <w:rPr>
          <w:b/>
          <w:bCs/>
          <w:i w:val="0"/>
          <w:iCs w:val="0"/>
        </w:rPr>
        <w:t xml:space="preserve">the concentration gradient </w:t>
      </w:r>
      <w:r w:rsidR="007E1E2A" w:rsidRPr="00E810FE">
        <w:rPr>
          <w:b/>
          <w:bCs/>
          <w:i w:val="0"/>
          <w:iCs w:val="0"/>
        </w:rPr>
        <w:t>(C-C</w:t>
      </w:r>
      <w:r w:rsidR="007E1E2A" w:rsidRPr="00E810FE">
        <w:rPr>
          <w:b/>
          <w:bCs/>
          <w:i w:val="0"/>
          <w:iCs w:val="0"/>
          <w:vertAlign w:val="subscript"/>
        </w:rPr>
        <w:t>s</w:t>
      </w:r>
      <w:r w:rsidR="007E1E2A" w:rsidRPr="00E810FE">
        <w:rPr>
          <w:b/>
          <w:bCs/>
          <w:i w:val="0"/>
          <w:iCs w:val="0"/>
        </w:rPr>
        <w:t>)</w:t>
      </w:r>
      <w:r w:rsidR="00AD59A9" w:rsidRPr="00E810FE">
        <w:rPr>
          <w:b/>
          <w:bCs/>
          <w:i w:val="0"/>
          <w:iCs w:val="0"/>
        </w:rPr>
        <w:t xml:space="preserve">. The </w:t>
      </w:r>
      <w:r w:rsidR="00913244" w:rsidRPr="00E810FE">
        <w:rPr>
          <w:b/>
          <w:bCs/>
          <w:i w:val="0"/>
          <w:iCs w:val="0"/>
        </w:rPr>
        <w:t xml:space="preserve">surface is considered to be in equilibrium </w:t>
      </w:r>
      <w:r w:rsidR="003964B3" w:rsidRPr="00E810FE">
        <w:rPr>
          <w:b/>
          <w:bCs/>
          <w:i w:val="0"/>
          <w:iCs w:val="0"/>
        </w:rPr>
        <w:t>and the adsorbent loading is calculated from the isotherm</w:t>
      </w:r>
      <w:r w:rsidR="00867ED4" w:rsidRPr="00E810FE">
        <w:rPr>
          <w:b/>
          <w:bCs/>
          <w:i w:val="0"/>
          <w:iCs w:val="0"/>
        </w:rPr>
        <w:t xml:space="preserve"> q</w:t>
      </w:r>
      <w:r w:rsidR="00867ED4" w:rsidRPr="00E810FE">
        <w:rPr>
          <w:b/>
          <w:bCs/>
          <w:i w:val="0"/>
          <w:iCs w:val="0"/>
          <w:vertAlign w:val="subscript"/>
        </w:rPr>
        <w:t>s</w:t>
      </w:r>
      <w:r w:rsidR="00867ED4" w:rsidRPr="00E810FE">
        <w:rPr>
          <w:b/>
          <w:bCs/>
          <w:i w:val="0"/>
          <w:iCs w:val="0"/>
        </w:rPr>
        <w:t xml:space="preserve"> = </w:t>
      </w:r>
      <w:r w:rsidR="006D5022" w:rsidRPr="00E810FE">
        <w:rPr>
          <w:b/>
          <w:bCs/>
          <w:i w:val="0"/>
          <w:iCs w:val="0"/>
        </w:rPr>
        <w:t>f(c</w:t>
      </w:r>
      <w:r w:rsidR="006D5022" w:rsidRPr="00E810FE">
        <w:rPr>
          <w:b/>
          <w:bCs/>
          <w:i w:val="0"/>
          <w:iCs w:val="0"/>
          <w:vertAlign w:val="subscript"/>
        </w:rPr>
        <w:t>s</w:t>
      </w:r>
      <w:r w:rsidR="006D5022" w:rsidRPr="00E810FE">
        <w:rPr>
          <w:b/>
          <w:bCs/>
          <w:i w:val="0"/>
          <w:iCs w:val="0"/>
        </w:rPr>
        <w:t xml:space="preserve">) </w:t>
      </w:r>
      <w:r w:rsidR="006D5022" w:rsidRPr="00E810FE">
        <w:rPr>
          <w:b/>
          <w:bCs/>
          <w:i w:val="0"/>
          <w:iCs w:val="0"/>
        </w:rPr>
        <w:fldChar w:fldCharType="begin"/>
      </w:r>
      <w:r w:rsidR="006D5022" w:rsidRPr="00E810FE">
        <w:rPr>
          <w:b/>
          <w:bCs/>
          <w:i w:val="0"/>
          <w:iCs w:val="0"/>
        </w:rPr>
        <w:instrText xml:space="preserve"> ADDIN ZOTERO_ITEM CSL_CITATION {"citationID":"omp7DRk6","properties":{"formattedCitation":"(S. Sharma et al., 2023)","plainCitation":"(S. Sharma et al., 2023)","noteIndex":0},"citationItems":[{"id":50,"uris":["http://zotero.org/users/local/h6YJVYLe/items/UL9JG7YD"],"itemData":{"id":50,"type":"article-journal","abstract":"We present the RUPTURA code (https://github.com/iraspa/ruptura) as a free and open-source software package (MIT license) for (1) the simulation of gas adsorption breakthrough curves, (2) mixture prediction using methods like the Ideal Adsorption Solution Theory (IAST), segregated-IAST and explicit isotherm models, and (3) ﬁtting of isotherm models on computed or measured adsorption isotherm data. The combination with the RASPA software enables computation of breakthrough curves directly from adsorption simulations in the grand-canonical ensemble. RUPTURA and RASPA have similar input styles. IAST is implemented near machine precision but we also provide several explicit mixture prediction methods that are non-iterative and potentially faster than IAST. The code supports a wide variety of isotherm models like Langmuir, Anti-Langmuir, BET, Henry, Freundlich, Sips, LangmuirFreundlich, Redlich-Peterson, Toth, Unilan, O’Brian &amp; Myers, Asymptotic Temkin, and Bingel &amp; Walton. The isotherm model parameters can easily be obtained by the ﬁtting module. Breakthrough plots and animations of the column properties are automatically generated. In addition to highlighting the code, we also review all the developed techniques from literature for mixture prediction, breakthrough simulations, and isotherm model ﬁtting, and provide a tutorial discussing the workﬂows.","container-title":"Molecular Simulation","DOI":"10.1080/08927022.2023.2202757","ISSN":"0892-7022, 1029-0435","issue":"9","journalAbbreviation":"Molecular Simulation","language":"en","page":"893-953","source":"DOI.org (Crossref)","title":"RUPTURA: simulation code for breakthrough, ideal adsorption solution theory computations, and fitting of isotherm models","title-short":"RUPTURA","volume":"49","author":[{"family":"Sharma","given":"Shrinjay"},{"family":"Balestra","given":"Salvador R. G."},{"family":"Baur","given":"Richard"},{"family":"Agarwal","given":"Umang"},{"family":"Zuidema","given":"Erik"},{"family":"Rigutto","given":"Marcello S."},{"family":"Calero","given":"Sofia"},{"family":"Vlugt","given":"Thijs J. H."},{"family":"Dubbeldam","given":"David"}],"issued":{"date-parts":[["2023",6,13]]}}}],"schema":"https://github.com/citation-style-language/schema/raw/master/csl-citation.json"} </w:instrText>
      </w:r>
      <w:r w:rsidR="006D5022" w:rsidRPr="00E810FE">
        <w:rPr>
          <w:b/>
          <w:bCs/>
          <w:i w:val="0"/>
          <w:iCs w:val="0"/>
        </w:rPr>
        <w:fldChar w:fldCharType="separate"/>
      </w:r>
      <w:r w:rsidR="006D5022" w:rsidRPr="00E810FE">
        <w:rPr>
          <w:rFonts w:cs="Arial"/>
          <w:b/>
          <w:bCs/>
          <w:i w:val="0"/>
          <w:iCs w:val="0"/>
        </w:rPr>
        <w:t>(S. Sharma et al., 2023)</w:t>
      </w:r>
      <w:r w:rsidR="006D5022" w:rsidRPr="00E810FE">
        <w:rPr>
          <w:b/>
          <w:bCs/>
          <w:i w:val="0"/>
          <w:iCs w:val="0"/>
        </w:rPr>
        <w:fldChar w:fldCharType="end"/>
      </w:r>
    </w:p>
    <w:p w14:paraId="3BDB3D29" w14:textId="6278DA30" w:rsidR="0075055D" w:rsidRDefault="0075055D" w:rsidP="004304EE">
      <w:pPr>
        <w:pStyle w:val="Heading3"/>
      </w:pPr>
      <w:r>
        <w:t>The Thomas model</w:t>
      </w:r>
      <w:r w:rsidR="005558D7">
        <w:t xml:space="preserve"> (TM) and </w:t>
      </w:r>
      <w:r>
        <w:t>Clark model</w:t>
      </w:r>
      <w:r w:rsidR="005558D7">
        <w:t xml:space="preserve"> (CM)</w:t>
      </w:r>
    </w:p>
    <w:p w14:paraId="726AA610" w14:textId="449AB6D4" w:rsidR="00CF49E0" w:rsidRDefault="00424C05" w:rsidP="00CF49E0">
      <w:pPr>
        <w:jc w:val="both"/>
      </w:pPr>
      <w:r>
        <w:t xml:space="preserve">The Thomas and Clark models are only suitable </w:t>
      </w:r>
      <w:r w:rsidR="009919FE">
        <w:t xml:space="preserve">where external and internal diffusion resistances are extremely small </w:t>
      </w:r>
      <w:r w:rsidR="009919FE">
        <w:fldChar w:fldCharType="begin"/>
      </w:r>
      <w:r w:rsidR="009919FE">
        <w:instrText xml:space="preserve"> ADDIN ZOTERO_ITEM CSL_CITATION {"citationID":"2BsqQte0","properties":{"formattedCitation":"(Xu et al., 2013)","plainCitation":"(Xu et al., 2013)","noteIndex":0},"citationItems":[{"id":156,"uris":["http://zotero.org/users/local/h6YJVYLe/items/BJEA498A"],"itemData":{"id":156,"type":"article-journal","abstract":"Adsorption is one of the widely used processes in the chemical industry environmental application. As compared to mathematical models proposed to describe batch adsorption in terms of isotherm and kinetic behavior, insufficient models are available to describe and predict fixed-bed or column adsorption, though the latter one is the main option in practical application. The present review first provides a brief summary on basic concepts and mathematic models to describe the mass transfer and isotherm behavior of batch adsorption, which dominate the column adsorption behavior in nature. Afterwards, the widely used models developed to predict the breakthrough curve, i.e., the general rate models, linear driving force (LDF) model, wave propagation theory model, constant pattern model, Clark model, Thomas model, Bohart-Adams model, Yoon-Nelson model, Wang model, Wolborska model, and modified dose-response model, are briefly introduced from the mechanism and mathematical viewpoint. Their basic characteristics, including the advantages and inherit shortcomings, are also discussed. This review could help those interested in column adsorption to reasonably choose or develop an accurate and convenient model for their study and practical application.","container-title":"Journal of Zhejiang University SCIENCE A","DOI":"10.1631/jzus.A1300029","ISSN":"1673-565X, 1862-1775","issue":"3","journalAbbreviation":"J. Zhejiang Univ. Sci. A","language":"en","page":"155-176","source":"DOI.org (Crossref)","title":"Mathematically modeling fixed-bed adsorption in aqueous systems","volume":"14","author":[{"family":"Xu","given":"Zhe"},{"family":"Cai","given":"Jian-guo"},{"family":"Pan","given":"Bing-cai"}],"issued":{"date-parts":[["2013",3]]}}}],"schema":"https://github.com/citation-style-language/schema/raw/master/csl-citation.json"} </w:instrText>
      </w:r>
      <w:r w:rsidR="009919FE">
        <w:fldChar w:fldCharType="separate"/>
      </w:r>
      <w:r w:rsidR="009919FE" w:rsidRPr="009919FE">
        <w:rPr>
          <w:rFonts w:cs="Arial"/>
        </w:rPr>
        <w:t>(Xu et al., 2013)</w:t>
      </w:r>
      <w:r w:rsidR="009919FE">
        <w:fldChar w:fldCharType="end"/>
      </w:r>
      <w:r w:rsidR="00EB3622">
        <w:t>. These models neglect intraparticle diffusion</w:t>
      </w:r>
      <w:r w:rsidR="001D126B">
        <w:t xml:space="preserve"> and are </w:t>
      </w:r>
      <w:r w:rsidR="00C13D78">
        <w:t xml:space="preserve">also called ‘chemical kinetic models’. </w:t>
      </w:r>
      <w:r w:rsidR="00F07ACD">
        <w:t xml:space="preserve">Mass transfer rate </w:t>
      </w:r>
      <w:r w:rsidR="00A3099A">
        <w:t>i</w:t>
      </w:r>
      <w:r w:rsidR="00F07ACD">
        <w:t>s assumed to be the difference between two opposing second-order reactions with different rate constants.</w:t>
      </w:r>
      <w:r w:rsidR="00850218">
        <w:t xml:space="preserve"> It is assumed that there is local equilibrium in any cross</w:t>
      </w:r>
      <w:r w:rsidR="00AA36D6">
        <w:t>-</w:t>
      </w:r>
      <w:r w:rsidR="00683561">
        <w:t>section along the bed</w:t>
      </w:r>
      <w:r w:rsidR="006F3AF3">
        <w:t>.</w:t>
      </w:r>
      <w:r w:rsidR="00623630">
        <w:t xml:space="preserve"> </w:t>
      </w:r>
      <w:r w:rsidR="00D4242F">
        <w:t xml:space="preserve">The Thomas model </w:t>
      </w:r>
      <w:r w:rsidR="00D4307E">
        <w:t>uses the Langmuir isotherm.</w:t>
      </w:r>
      <w:r w:rsidR="00AA6282">
        <w:t xml:space="preserve"> </w:t>
      </w:r>
      <w:r w:rsidR="00D4242F">
        <w:t>The Clark model describes mass transfer in combination with the Freundlich isotherm.</w:t>
      </w:r>
      <w:r w:rsidR="00556233">
        <w:t xml:space="preserve"> </w:t>
      </w:r>
      <w:r w:rsidR="00CF49E0">
        <w:t xml:space="preserve">From the earlier discussed four possibly rate-limiting steps in an adsorption column, the ones that are included in the model are marked green. </w:t>
      </w:r>
      <w:r w:rsidR="00B11192">
        <w:t>The Thomas and Clark model are examples of one-phase</w:t>
      </w:r>
      <w:r w:rsidR="00CF49E0">
        <w:t xml:space="preserve"> model</w:t>
      </w:r>
      <w:r w:rsidR="00B11192">
        <w:t>s</w:t>
      </w:r>
      <w:r w:rsidR="00CF49E0">
        <w:t xml:space="preserve"> because it takes into account </w:t>
      </w:r>
      <w:r w:rsidR="0007430C">
        <w:t>only chemical kinetic</w:t>
      </w:r>
      <w:r w:rsidR="00556233">
        <w:t xml:space="preserve"> mass transfer</w:t>
      </w:r>
      <w:r w:rsidR="0007430C">
        <w:t xml:space="preserve"> and</w:t>
      </w:r>
      <w:r w:rsidR="00231339">
        <w:t xml:space="preserve"> the isotherm</w:t>
      </w:r>
      <w:r w:rsidR="004A1944">
        <w:t xml:space="preserve">. Other one-phase models </w:t>
      </w:r>
      <w:r w:rsidR="007F2B5A">
        <w:t>include</w:t>
      </w:r>
      <w:r w:rsidR="004A1944">
        <w:t xml:space="preserve"> </w:t>
      </w:r>
      <w:r w:rsidR="00F35EC5">
        <w:t>the Bohart-Adams model and the Yoon-Nelson model</w:t>
      </w:r>
      <w:r w:rsidR="00CF49E0">
        <w:t xml:space="preserve"> </w:t>
      </w:r>
      <w:r w:rsidR="00CF49E0">
        <w:fldChar w:fldCharType="begin"/>
      </w:r>
      <w:r w:rsidR="009919FE">
        <w:instrText xml:space="preserve"> ADDIN ZOTERO_ITEM CSL_CITATION {"citationID":"5ZIqbrEL","properties":{"formattedCitation":"(S. Sharma et al., 2023)","plainCitation":"(S. Sharma et al., 2023)","noteIndex":0},"citationItems":[{"id":50,"uris":["http://zotero.org/users/local/h6YJVYLe/items/UL9JG7YD"],"itemData":{"id":50,"type":"article-journal","abstract":"We present the RUPTURA code (https://github.com/iraspa/ruptura) as a free and open-source software package (MIT license) for (1) the simulation of gas adsorption breakthrough curves, (2) mixture prediction using methods like the Ideal Adsorption Solution Theory (IAST), segregated-IAST and explicit isotherm models, and (3) ﬁtting of isotherm models on computed or measured adsorption isotherm data. The combination with the RASPA software enables computation of breakthrough curves directly from adsorption simulations in the grand-canonical ensemble. RUPTURA and RASPA have similar input styles. IAST is implemented near machine precision but we also provide several explicit mixture prediction methods that are non-iterative and potentially faster than IAST. The code supports a wide variety of isotherm models like Langmuir, Anti-Langmuir, BET, Henry, Freundlich, Sips, LangmuirFreundlich, Redlich-Peterson, Toth, Unilan, O’Brian &amp; Myers, Asymptotic Temkin, and Bingel &amp; Walton. The isotherm model parameters can easily be obtained by the ﬁtting module. Breakthrough plots and animations of the column properties are automatically generated. In addition to highlighting the code, we also review all the developed techniques from literature for mixture prediction, breakthrough simulations, and isotherm model ﬁtting, and provide a tutorial discussing the workﬂows.","container-title":"Molecular Simulation","DOI":"10.1080/08927022.2023.2202757","ISSN":"0892-7022, 1029-0435","issue":"9","journalAbbreviation":"Molecular Simulation","language":"en","page":"893-953","source":"DOI.org (Crossref)","title":"RUPTURA: simulation code for breakthrough, ideal adsorption solution theory computations, and fitting of isotherm models","title-short":"RUPTURA","volume":"49","author":[{"family":"Sharma","given":"Shrinjay"},{"family":"Balestra","given":"Salvador R. G."},{"family":"Baur","given":"Richard"},{"family":"Agarwal","given":"Umang"},{"family":"Zuidema","given":"Erik"},{"family":"Rigutto","given":"Marcello S."},{"family":"Calero","given":"Sofia"},{"family":"Vlugt","given":"Thijs J. H."},{"family":"Dubbeldam","given":"David"}],"issued":{"date-parts":[["2023",6,13]]}}}],"schema":"https://github.com/citation-style-language/schema/raw/master/csl-citation.json"} </w:instrText>
      </w:r>
      <w:r w:rsidR="00CF49E0">
        <w:fldChar w:fldCharType="separate"/>
      </w:r>
      <w:r w:rsidR="00CF49E0" w:rsidRPr="001977AD">
        <w:rPr>
          <w:rFonts w:cs="Arial"/>
        </w:rPr>
        <w:t>(S. Sharma et al., 2023)</w:t>
      </w:r>
      <w:r w:rsidR="00CF49E0">
        <w:fldChar w:fldCharType="end"/>
      </w:r>
      <w:r w:rsidR="00CF49E0">
        <w:t>.</w:t>
      </w:r>
      <w:r w:rsidR="005252C6">
        <w:t xml:space="preserve"> </w:t>
      </w:r>
      <w:r w:rsidR="00DB2356">
        <w:t xml:space="preserve">The equations of these models can be found in the comprehensive review </w:t>
      </w:r>
      <w:r w:rsidR="006613A9">
        <w:t>of</w:t>
      </w:r>
      <w:r w:rsidR="008E0BC8">
        <w:t xml:space="preserve"> fixed-bed column adsorption</w:t>
      </w:r>
      <w:r w:rsidR="00760F97">
        <w:t xml:space="preserve"> </w:t>
      </w:r>
      <w:r w:rsidR="008E0BC8">
        <w:t xml:space="preserve">from </w:t>
      </w:r>
      <w:r w:rsidR="008E0BC8">
        <w:fldChar w:fldCharType="begin"/>
      </w:r>
      <w:r w:rsidR="008E0BC8">
        <w:instrText xml:space="preserve"> ADDIN ZOTERO_ITEM CSL_CITATION {"citationID":"K9XFUFkw","properties":{"formattedCitation":"(Patel, 2019)","plainCitation":"(Patel, 2019)","noteIndex":0},"citationItems":[{"id":86,"uris":["http://zotero.org/users/local/h6YJVYLe/items/UIXSM6HM"],"itemData":{"id":86,"type":"article-journal","abstract":"Present paper involved the review of fixed-bed column studies for removal of various contaminants from synthetic wastewater. Basic concept of adsorption, its types (i.e., chemisorption and physisorption) and its mechanism, adsorbents and adsorbates were included. Comparison of batch and column adsorption study is mentioned. Complete study of breakthrough curve for designing adsorptive column is interpreted. This paper explicates the detailed explanation of various process parameters and isotherm models for column study. Fixed-bed adsorption studies using various adsorbates, i.e., metal, ion, dye and other hazardous materials, are reviewed, in which adsorption of chromium metal is most exploitable. Conclusion and some challenges for utilization in real world are also exposed.","container-title":"Applied Water Science","DOI":"10.1007/s13201-019-0927-7","ISSN":"2190-5495","issue":"3","journalAbbreviation":"Appl Water Sci","language":"en","page":"45","source":"Springer Link","title":"Fixed-bed column adsorption study: a comprehensive review","title-short":"Fixed-bed column adsorption study","volume":"9","author":[{"family":"Patel","given":"Himanshu"}],"issued":{"date-parts":[["2019",3,16]]}}}],"schema":"https://github.com/citation-style-language/schema/raw/master/csl-citation.json"} </w:instrText>
      </w:r>
      <w:r w:rsidR="008E0BC8">
        <w:fldChar w:fldCharType="separate"/>
      </w:r>
      <w:r w:rsidR="00D92919" w:rsidRPr="00D92919">
        <w:rPr>
          <w:rFonts w:cs="Arial"/>
        </w:rPr>
        <w:t>(Patel, 2019)</w:t>
      </w:r>
      <w:r w:rsidR="008E0BC8">
        <w:fldChar w:fldCharType="end"/>
      </w:r>
      <w:r w:rsidR="00D52608">
        <w:t>.</w:t>
      </w:r>
    </w:p>
    <w:p w14:paraId="0071A76E" w14:textId="77777777" w:rsidR="00CF49E0" w:rsidRDefault="00CF49E0" w:rsidP="00CF49E0">
      <w:pPr>
        <w:jc w:val="both"/>
      </w:pPr>
    </w:p>
    <w:p w14:paraId="2330E4EE" w14:textId="77777777" w:rsidR="00CF49E0" w:rsidRPr="009220EF" w:rsidRDefault="00CF49E0" w:rsidP="00CF49E0">
      <w:pPr>
        <w:pStyle w:val="ListParagraph"/>
        <w:numPr>
          <w:ilvl w:val="0"/>
          <w:numId w:val="40"/>
        </w:numPr>
        <w:jc w:val="both"/>
      </w:pPr>
      <w:r w:rsidRPr="009220EF">
        <w:t>Liquid phase mass transfer</w:t>
      </w:r>
    </w:p>
    <w:p w14:paraId="25CB3A42" w14:textId="77777777" w:rsidR="00CF49E0" w:rsidRPr="0009732A" w:rsidRDefault="00CF49E0" w:rsidP="00CF49E0">
      <w:pPr>
        <w:pStyle w:val="ListParagraph"/>
        <w:numPr>
          <w:ilvl w:val="0"/>
          <w:numId w:val="40"/>
        </w:numPr>
        <w:jc w:val="both"/>
      </w:pPr>
      <w:r w:rsidRPr="0009732A">
        <w:t>External film diffusion</w:t>
      </w:r>
    </w:p>
    <w:p w14:paraId="0086B303" w14:textId="77777777" w:rsidR="00CF49E0" w:rsidRPr="0009732A" w:rsidRDefault="00CF49E0" w:rsidP="00CF49E0">
      <w:pPr>
        <w:pStyle w:val="ListParagraph"/>
        <w:numPr>
          <w:ilvl w:val="0"/>
          <w:numId w:val="40"/>
        </w:numPr>
        <w:jc w:val="both"/>
      </w:pPr>
      <w:r w:rsidRPr="0009732A">
        <w:t xml:space="preserve">Intraparticle diffusion: Pore diffusion and Surface diffusion </w:t>
      </w:r>
    </w:p>
    <w:p w14:paraId="4A8E1853" w14:textId="77777777" w:rsidR="00CF49E0" w:rsidRPr="002D7917" w:rsidRDefault="00CF49E0" w:rsidP="00CF49E0">
      <w:pPr>
        <w:pStyle w:val="ListParagraph"/>
        <w:jc w:val="both"/>
        <w:rPr>
          <w:color w:val="70AD47" w:themeColor="accent6"/>
        </w:rPr>
      </w:pPr>
      <w:r w:rsidRPr="002D7917">
        <w:rPr>
          <w:b/>
          <w:bCs/>
          <w:color w:val="70AD47" w:themeColor="accent6"/>
        </w:rPr>
        <w:t xml:space="preserve">The </w:t>
      </w:r>
      <w:r>
        <w:rPr>
          <w:b/>
          <w:bCs/>
          <w:color w:val="70AD47" w:themeColor="accent6"/>
        </w:rPr>
        <w:t>i</w:t>
      </w:r>
      <w:r w:rsidRPr="002D7917">
        <w:rPr>
          <w:b/>
          <w:bCs/>
          <w:color w:val="70AD47" w:themeColor="accent6"/>
        </w:rPr>
        <w:t>sotherm</w:t>
      </w:r>
    </w:p>
    <w:p w14:paraId="4847FA03" w14:textId="77777777" w:rsidR="00CF49E0" w:rsidRPr="0009732A" w:rsidRDefault="00CF49E0" w:rsidP="00CF49E0">
      <w:pPr>
        <w:pStyle w:val="ListParagraph"/>
        <w:numPr>
          <w:ilvl w:val="0"/>
          <w:numId w:val="40"/>
        </w:numPr>
        <w:jc w:val="both"/>
        <w:rPr>
          <w:b/>
          <w:bCs/>
          <w:color w:val="70AD47" w:themeColor="accent6"/>
        </w:rPr>
      </w:pPr>
      <w:r w:rsidRPr="0009732A">
        <w:rPr>
          <w:b/>
          <w:bCs/>
          <w:color w:val="70AD47" w:themeColor="accent6"/>
        </w:rPr>
        <w:t>The adsorption- desorption reaction</w:t>
      </w:r>
    </w:p>
    <w:p w14:paraId="4EC8FBEF" w14:textId="77777777" w:rsidR="0075055D" w:rsidRDefault="0075055D" w:rsidP="0075055D"/>
    <w:p w14:paraId="3ADAF603" w14:textId="7D1CA17C" w:rsidR="0075055D" w:rsidRDefault="0075055D">
      <w:pPr>
        <w:spacing w:after="160" w:line="2" w:lineRule="auto"/>
      </w:pPr>
      <w:r>
        <w:br w:type="page"/>
      </w:r>
    </w:p>
    <w:p w14:paraId="7C0AB158" w14:textId="64235E08" w:rsidR="004304EE" w:rsidRPr="007C69CE" w:rsidRDefault="004304EE" w:rsidP="004304EE">
      <w:pPr>
        <w:pStyle w:val="Heading3"/>
      </w:pPr>
      <w:r w:rsidRPr="007C69CE">
        <w:lastRenderedPageBreak/>
        <w:t>Pseudo-</w:t>
      </w:r>
      <w:r>
        <w:t>F</w:t>
      </w:r>
      <w:r w:rsidRPr="007C69CE">
        <w:t>irst-</w:t>
      </w:r>
      <w:r>
        <w:t>O</w:t>
      </w:r>
      <w:r w:rsidRPr="007C69CE">
        <w:t>rder</w:t>
      </w:r>
      <w:r>
        <w:t xml:space="preserve"> (PFO)</w:t>
      </w:r>
      <w:r w:rsidRPr="007C69CE">
        <w:t xml:space="preserve"> model</w:t>
      </w:r>
    </w:p>
    <w:p w14:paraId="13BEBF07" w14:textId="7DB37D38" w:rsidR="00E526EB" w:rsidRDefault="004304EE" w:rsidP="00E526EB">
      <w:pPr>
        <w:jc w:val="both"/>
      </w:pPr>
      <w:r w:rsidRPr="007C69CE">
        <w:t>The pseudo-first-order</w:t>
      </w:r>
      <w:r>
        <w:t xml:space="preserve"> (PFO) </w:t>
      </w:r>
      <w:r w:rsidRPr="007C69CE">
        <w:t>model</w:t>
      </w:r>
      <w:r w:rsidR="00D45176">
        <w:t xml:space="preserve"> by Lagergren</w:t>
      </w:r>
      <w:r w:rsidR="006D73AA">
        <w:t>, 1898,</w:t>
      </w:r>
      <w:r w:rsidR="00D45176">
        <w:t xml:space="preserve"> is not diffusion-based but is an ‘adsorption reaction model’. </w:t>
      </w:r>
      <w:r w:rsidR="00D164F4">
        <w:t>It is only valid when the adsorption reaction itself (</w:t>
      </w:r>
      <w:r w:rsidR="00E526EB">
        <w:t xml:space="preserve">particularly </w:t>
      </w:r>
      <w:r w:rsidR="00D164F4">
        <w:t>chemisorption) is rate-limiting, without any concern about the diffusion mechanism.</w:t>
      </w:r>
      <w:r w:rsidR="008620E6">
        <w:t xml:space="preserve"> </w:t>
      </w:r>
      <w:r w:rsidR="008620E6" w:rsidRPr="007C69CE">
        <w:t xml:space="preserve">The model describes conditions where the number of active sites </w:t>
      </w:r>
      <w:r w:rsidR="00271D7B">
        <w:t>is significantly lower than</w:t>
      </w:r>
      <w:r w:rsidR="008620E6" w:rsidRPr="007C69CE">
        <w:t xml:space="preserve"> the number of adsorbates</w:t>
      </w:r>
      <w:r w:rsidR="00271D7B">
        <w:t xml:space="preserve"> </w:t>
      </w:r>
      <w:r w:rsidR="00271D7B">
        <w:fldChar w:fldCharType="begin"/>
      </w:r>
      <w:r w:rsidR="00271D7B">
        <w:instrText xml:space="preserve"> ADDIN ZOTERO_ITEM CSL_CITATION {"citationID":"3KaLpsSs","properties":{"formattedCitation":"(Wang &amp; Guo, 2023)","plainCitation":"(Wang &amp; Guo, 2023)","noteIndex":0},"citationItems":[{"id":34,"uris":["http://zotero.org/users/local/h6YJVYLe/items/FMBRR3UY"],"itemData":{"id":34,"type":"article-journal","abstract":"Heavy metal pollution has become one of the most severe environmental issues. Adsorption is an effective method for removing heavy metals from aquatic environments. The adsorption isotherm and kinetics models can provide information on the adsorption process, maximal adsorption capacity, and mass transfer steps, which are essential to evaluate the performance of an adsorbent and to design an adsorption system. In this review, the adsorption kinetics and isotherms of heavy metals by various adsorbents were summarized and discussed in depth. First, the sources of heavy metal pollution and the adsorption technology to remove heavy metals were reviewed. The adsorption capacity of Cu, Cd, Zn, Ni, Cr, As, Fe, Hg, Co, Sr, and Cs by biosorbents (e.g. algae, agriculture waste biochar/activated carbon, and bacteria) and by abiotic adsorbents (e.g. metal–organic frameworks (MOFs), microtubes, polymers, clays, minerals, and coal) were systematically summarized. Second, the origins, basic assumptions, importance, physical meanings, and applications of the adsorption kinetics and isotherm models were discussed in depth. Third, the methods for selecting adsorption models in different conditions were explained, and the statistical parameters which can be applied to evaluate the performance of the models were illustrated. Finally, two Excel sheets are provided for solving the adsorption models, which are available in Supplementary Information. This review article will deepen the understanding of the interaction between heavy metals and adsorbents and facilitate the development of adsorptive technology for heavy metal removal from water and wastewater.","container-title":"Critical Reviews in Environmental Science and Technology","DOI":"10.1080/10643389.2023.2221157","ISSN":"1064-3389","issue":"21","note":"publisher: Taylor &amp; Francis\n_eprint: https://doi.org/10.1080/10643389.2023.2221157","page":"1837-1865","source":"Taylor and Francis+NEJM","title":"Adsorption kinetics and isotherm models of heavy metals by various adsorbents: An overview","title-short":"Adsorption kinetics and isotherm models of heavy metals by various adsorbents","volume":"53","author":[{"family":"Wang","given":"Jianlong"},{"family":"Guo","given":"Xuan"}],"issued":{"date-parts":[["2023",11,2]]}}}],"schema":"https://github.com/citation-style-language/schema/raw/master/csl-citation.json"} </w:instrText>
      </w:r>
      <w:r w:rsidR="00271D7B">
        <w:fldChar w:fldCharType="separate"/>
      </w:r>
      <w:r w:rsidR="00271D7B" w:rsidRPr="00271D7B">
        <w:rPr>
          <w:rFonts w:cs="Arial"/>
        </w:rPr>
        <w:t>(Wang &amp; Guo, 2023)</w:t>
      </w:r>
      <w:r w:rsidR="00271D7B">
        <w:fldChar w:fldCharType="end"/>
      </w:r>
      <w:r w:rsidR="008620E6" w:rsidRPr="007C69CE">
        <w:t>.</w:t>
      </w:r>
      <w:r w:rsidR="00D164F4">
        <w:t xml:space="preserve"> The focus is on the adsorption reaction near the active sites and diffusion</w:t>
      </w:r>
      <w:r w:rsidR="00F535BA">
        <w:t xml:space="preserve"> or mass transfer</w:t>
      </w:r>
      <w:r w:rsidR="00D164F4">
        <w:t xml:space="preserve"> is fast enough to be neglected </w:t>
      </w:r>
      <w:r w:rsidR="00D164F4">
        <w:fldChar w:fldCharType="begin"/>
      </w:r>
      <w:r w:rsidR="00D164F4">
        <w:instrText xml:space="preserve"> ADDIN ZOTERO_ITEM CSL_CITATION {"citationID":"ehrD5mNU","properties":{"formattedCitation":"(Silva et al., 2021)","plainCitation":"(Silva et al., 2021)","noteIndex":0},"citationItems":[{"id":67,"uris":["http://zotero.org/users/local/h6YJVYLe/items/Q2EMAM3E"],"itemData":{"id":67,"type":"article-journal","abstract":"In this work, a commercial resin with a well-developed internal pore structure was chosen to adsorb four par­ abens used as probe molecules. The main novelty was to propose and validate a phenomenological transient adsorption model based on conservation law in both phases coupled with Langmuir’s equilibrium law and Fick’s mass transfer rate law inside the pores. With such an aim, a heterogeneous three-parameter intraparticle diffusion model, IPDM, was formulated, and its numerical solution was fitted to time-dependent concentration data by minimizing the sum of squared residuals. Equilibrium constants were also predicted by fitting Langmuir isotherm to equilibrium data. A monolayer capacity of 0.81 mmol/g was calculated for the four parabens regardless of the number of carbons in the ester group. With the optimal parameters values from the IPDM fitting process, a system of ODEs comprising local sensitivity coefficients as dependent variables was solved to compute the parameters’ variance-covariance matrix and infer their ranges for a 95% marginal confidence interval. In order to test the validity of the proposed model, an attempt to crosscheck between the parameters obtained by ′ the estimation of the equilibrium related parameter, κ, and the modified capacity parameter, ξp, and the ones obtained by fitting the Langmuir’s isotherm to equilibrium data was carried out. As far as equilibrium related parameters concern, there is a relative agreement inside the limits of the confidence range between the estimated values of the amount adsorbed in equilibrium with initial bulk solution concentration, q0, and Langmuir’s equilibrium constant, K, adjusted to kinetic and equilibrium data, independently. Additionally, the order of magnitude of pore diffusivity obtained in this work is in accordance with the one predicted by Wilke-Chang correlation and is inversely proportional to the van der Waals volume raised to the power 0.53 in close agree­ ment with the literature.","container-title":"Surfaces and Interfaces","DOI":"10.1016/j.surfin.2020.100791","ISSN":"24680230","journalAbbreviation":"Surfaces and Interfaces","language":"en","page":"100791","source":"DOI.org (Crossref)","title":"Kinetic and equilibrium adsorption parameters estimation based on a heterogeneous intraparticle diffusion model","volume":"22","author":[{"family":"Silva","given":"Luís M.S."},{"family":"Muñoz-Peña","given":"Maria J."},{"family":"Domínguez-Vargas","given":"Joaquín R."},{"family":"González","given":"Teresa"},{"family":"Cuerda-Correa","given":"Eduardo M."}],"issued":{"date-parts":[["2021",2]]}}}],"schema":"https://github.com/citation-style-language/schema/raw/master/csl-citation.json"} </w:instrText>
      </w:r>
      <w:r w:rsidR="00D164F4">
        <w:fldChar w:fldCharType="separate"/>
      </w:r>
      <w:r w:rsidR="00D164F4" w:rsidRPr="004156F7">
        <w:rPr>
          <w:rFonts w:cs="Arial"/>
        </w:rPr>
        <w:t>(Silva et al., 2021)</w:t>
      </w:r>
      <w:r w:rsidR="00D164F4">
        <w:fldChar w:fldCharType="end"/>
      </w:r>
      <w:r w:rsidR="00D164F4">
        <w:t>.</w:t>
      </w:r>
      <w:r w:rsidR="00E526EB">
        <w:t xml:space="preserve"> </w:t>
      </w:r>
      <w:r w:rsidR="005E31C1">
        <w:t xml:space="preserve">Moreover, the model does not include any isotherms </w:t>
      </w:r>
      <w:r w:rsidR="005E31C1">
        <w:fldChar w:fldCharType="begin"/>
      </w:r>
      <w:r w:rsidR="005E31C1">
        <w:instrText xml:space="preserve"> ADDIN ZOTERO_ITEM CSL_CITATION {"citationID":"5fADHSDM","properties":{"formattedCitation":"(Inglezakis et al., 2019)","plainCitation":"(Inglezakis et al., 2019)","noteIndex":0},"citationItems":[{"id":71,"uris":["http://zotero.org/users/local/h6YJVYLe/items/ZK9IEMIV"],"itemData":{"id":71,"type":"article-journal","abstract":"Adsorption and ion exchange phenomena are encountered in several separation processes, which in turn, are of vital importance across various industries. Although the literature on adsorption kinetics modeling is rich, the majority of the models employed are empirical, based on chemical reaction kinetics or oversimpliﬁed versions of diﬀusion models. In this paper, the ﬁfteen most popular simpliﬁed adsorption kinetics equations are presented and discussed. A new versatile variable-diﬀusivity two-phase homogeneous diﬀusion model is presented and used to evaluate the analytical adsorption models. Aspects of ion exchange kinetics are also addressed.","container-title":"Journal of Hazardous Materials","DOI":"10.1016/j.jhazmat.2018.12.023","ISSN":"03043894","journalAbbreviation":"Journal of Hazardous Materials","language":"en","page":"224-245","source":"DOI.org (Crossref)","title":"Variable diffusivity homogeneous surface diffusion model and analysis of merits and fallacies of simplified adsorption kinetics equations","volume":"367","author":[{"family":"Inglezakis","given":"V.J."},{"family":"Fyrillas","given":"M.M."},{"family":"Park","given":"J."}],"issued":{"date-parts":[["2019",4]]}}}],"schema":"https://github.com/citation-style-language/schema/raw/master/csl-citation.json"} </w:instrText>
      </w:r>
      <w:r w:rsidR="005E31C1">
        <w:fldChar w:fldCharType="separate"/>
      </w:r>
      <w:r w:rsidR="005E31C1" w:rsidRPr="005E31C1">
        <w:rPr>
          <w:rFonts w:cs="Arial"/>
        </w:rPr>
        <w:t>(Inglezakis et al., 2019)</w:t>
      </w:r>
      <w:r w:rsidR="005E31C1">
        <w:fldChar w:fldCharType="end"/>
      </w:r>
      <w:r w:rsidR="005E31C1">
        <w:t xml:space="preserve">. </w:t>
      </w:r>
      <w:r w:rsidR="00E526EB">
        <w:t>The steps related to fixed-bed adsorption that are included in the PFO model are marked green.</w:t>
      </w:r>
      <w:r w:rsidR="00FA2017">
        <w:t xml:space="preserve"> It is called a </w:t>
      </w:r>
      <w:r w:rsidR="00CF3A62">
        <w:t>zero</w:t>
      </w:r>
      <w:r w:rsidR="00FA2017">
        <w:t xml:space="preserve">-phase model </w:t>
      </w:r>
      <w:r w:rsidR="00CF3A62">
        <w:t>because the model ignores mass transfer and assumes instantaneous equilibrium</w:t>
      </w:r>
      <w:r w:rsidR="00FA2017">
        <w:t xml:space="preserve"> </w:t>
      </w:r>
      <w:r w:rsidR="00FA2017">
        <w:fldChar w:fldCharType="begin"/>
      </w:r>
      <w:r w:rsidR="00403858">
        <w:instrText xml:space="preserve"> ADDIN ZOTERO_ITEM CSL_CITATION {"citationID":"n32EIKaU","properties":{"formattedCitation":"(S. Sharma et al., 2023)","plainCitation":"(S. Sharma et al., 2023)","noteIndex":0},"citationItems":[{"id":50,"uris":["http://zotero.org/users/local/h6YJVYLe/items/UL9JG7YD"],"itemData":{"id":50,"type":"article-journal","abstract":"We present the RUPTURA code (https://github.com/iraspa/ruptura) as a free and open-source software package (MIT license) for (1) the simulation of gas adsorption breakthrough curves, (2) mixture prediction using methods like the Ideal Adsorption Solution Theory (IAST), segregated-IAST and explicit isotherm models, and (3) ﬁtting of isotherm models on computed or measured adsorption isotherm data. The combination with the RASPA software enables computation of breakthrough curves directly from adsorption simulations in the grand-canonical ensemble. RUPTURA and RASPA have similar input styles. IAST is implemented near machine precision but we also provide several explicit mixture prediction methods that are non-iterative and potentially faster than IAST. The code supports a wide variety of isotherm models like Langmuir, Anti-Langmuir, BET, Henry, Freundlich, Sips, LangmuirFreundlich, Redlich-Peterson, Toth, Unilan, O’Brian &amp; Myers, Asymptotic Temkin, and Bingel &amp; Walton. The isotherm model parameters can easily be obtained by the ﬁtting module. Breakthrough plots and animations of the column properties are automatically generated. In addition to highlighting the code, we also review all the developed techniques from literature for mixture prediction, breakthrough simulations, and isotherm model ﬁtting, and provide a tutorial discussing the workﬂows.","container-title":"Molecular Simulation","DOI":"10.1080/08927022.2023.2202757","ISSN":"0892-7022, 1029-0435","issue":"9","journalAbbreviation":"Molecular Simulation","language":"en","page":"893-953","source":"DOI.org (Crossref)","title":"RUPTURA: simulation code for breakthrough, ideal adsorption solution theory computations, and fitting of isotherm models","title-short":"RUPTURA","volume":"49","author":[{"family":"Sharma","given":"Shrinjay"},{"family":"Balestra","given":"Salvador R. G."},{"family":"Baur","given":"Richard"},{"family":"Agarwal","given":"Umang"},{"family":"Zuidema","given":"Erik"},{"family":"Rigutto","given":"Marcello S."},{"family":"Calero","given":"Sofia"},{"family":"Vlugt","given":"Thijs J. H."},{"family":"Dubbeldam","given":"David"}],"issued":{"date-parts":[["2023",6,13]]}}}],"schema":"https://github.com/citation-style-language/schema/raw/master/csl-citation.json"} </w:instrText>
      </w:r>
      <w:r w:rsidR="00FA2017">
        <w:fldChar w:fldCharType="separate"/>
      </w:r>
      <w:r w:rsidR="00FA2017" w:rsidRPr="0088503D">
        <w:rPr>
          <w:rFonts w:cs="Arial"/>
        </w:rPr>
        <w:t>(S. Sharma et al., 2023)</w:t>
      </w:r>
      <w:r w:rsidR="00FA2017">
        <w:fldChar w:fldCharType="end"/>
      </w:r>
      <w:r w:rsidR="00FA2017">
        <w:t>.</w:t>
      </w:r>
    </w:p>
    <w:p w14:paraId="17B335D4" w14:textId="77777777" w:rsidR="00E526EB" w:rsidRDefault="00E526EB" w:rsidP="00E526EB">
      <w:pPr>
        <w:jc w:val="both"/>
      </w:pPr>
    </w:p>
    <w:p w14:paraId="5124C807" w14:textId="77777777" w:rsidR="00E526EB" w:rsidRPr="00F535BA" w:rsidRDefault="00E526EB" w:rsidP="00E526EB">
      <w:pPr>
        <w:pStyle w:val="ListParagraph"/>
        <w:numPr>
          <w:ilvl w:val="0"/>
          <w:numId w:val="38"/>
        </w:numPr>
        <w:jc w:val="both"/>
      </w:pPr>
      <w:r w:rsidRPr="00F535BA">
        <w:t>Liquid phase mass transfer</w:t>
      </w:r>
    </w:p>
    <w:p w14:paraId="0B1A8F5C" w14:textId="77777777" w:rsidR="00E526EB" w:rsidRPr="00ED7562" w:rsidRDefault="00E526EB" w:rsidP="00E526EB">
      <w:pPr>
        <w:pStyle w:val="ListParagraph"/>
        <w:numPr>
          <w:ilvl w:val="0"/>
          <w:numId w:val="38"/>
        </w:numPr>
        <w:jc w:val="both"/>
      </w:pPr>
      <w:r w:rsidRPr="00ED7562">
        <w:t>External film diffusion</w:t>
      </w:r>
    </w:p>
    <w:p w14:paraId="14FA7598" w14:textId="45785126" w:rsidR="00E526EB" w:rsidRPr="00ED7562" w:rsidRDefault="00E526EB" w:rsidP="00E526EB">
      <w:pPr>
        <w:pStyle w:val="ListParagraph"/>
        <w:numPr>
          <w:ilvl w:val="0"/>
          <w:numId w:val="38"/>
        </w:numPr>
        <w:jc w:val="both"/>
      </w:pPr>
      <w:r w:rsidRPr="00ED7562">
        <w:t xml:space="preserve">Intraparticle diffusion </w:t>
      </w:r>
    </w:p>
    <w:p w14:paraId="677E1265" w14:textId="77777777" w:rsidR="00E526EB" w:rsidRPr="00ED7562" w:rsidRDefault="00E526EB" w:rsidP="00E526EB">
      <w:pPr>
        <w:pStyle w:val="ListParagraph"/>
        <w:jc w:val="both"/>
      </w:pPr>
      <w:r w:rsidRPr="00ED7562">
        <w:t>The isotherm</w:t>
      </w:r>
    </w:p>
    <w:p w14:paraId="6A94A626" w14:textId="44E52DE5" w:rsidR="00E526EB" w:rsidRPr="003B6977" w:rsidRDefault="00E526EB" w:rsidP="00E526EB">
      <w:pPr>
        <w:pStyle w:val="ListParagraph"/>
        <w:numPr>
          <w:ilvl w:val="0"/>
          <w:numId w:val="38"/>
        </w:numPr>
        <w:jc w:val="both"/>
        <w:rPr>
          <w:b/>
          <w:bCs/>
          <w:color w:val="70AD47" w:themeColor="accent6"/>
        </w:rPr>
      </w:pPr>
      <w:r w:rsidRPr="003B6977">
        <w:rPr>
          <w:b/>
          <w:bCs/>
          <w:color w:val="70AD47" w:themeColor="accent6"/>
        </w:rPr>
        <w:t xml:space="preserve">The </w:t>
      </w:r>
      <w:r w:rsidR="00ED7562" w:rsidRPr="003B6977">
        <w:rPr>
          <w:b/>
          <w:bCs/>
          <w:color w:val="70AD47" w:themeColor="accent6"/>
        </w:rPr>
        <w:t>adsorption reaction: chemisorption</w:t>
      </w:r>
    </w:p>
    <w:p w14:paraId="028FD976" w14:textId="63B6EA80" w:rsidR="00D164F4" w:rsidRDefault="00D164F4" w:rsidP="00D164F4">
      <w:pPr>
        <w:jc w:val="both"/>
      </w:pPr>
    </w:p>
    <w:p w14:paraId="4335EBCF" w14:textId="4C18C6F7" w:rsidR="00BE104D" w:rsidRDefault="004304EE" w:rsidP="0075055D">
      <w:pPr>
        <w:jc w:val="both"/>
      </w:pPr>
      <w:r w:rsidRPr="007C69CE">
        <w:t xml:space="preserve">The mathematical description of the PFO model is seen in equation </w:t>
      </w:r>
      <w:r w:rsidRPr="00087F12">
        <w:rPr>
          <w:b/>
          <w:bCs/>
        </w:rPr>
        <w:fldChar w:fldCharType="begin"/>
      </w:r>
      <w:r w:rsidRPr="00087F12">
        <w:rPr>
          <w:b/>
          <w:bCs/>
        </w:rPr>
        <w:instrText xml:space="preserve"> REF _Ref148777578 \h </w:instrText>
      </w:r>
      <w:r>
        <w:rPr>
          <w:b/>
          <w:bCs/>
        </w:rPr>
        <w:instrText xml:space="preserve"> \* MERGEFORMAT </w:instrText>
      </w:r>
      <w:r w:rsidRPr="00087F12">
        <w:rPr>
          <w:b/>
          <w:bCs/>
        </w:rPr>
      </w:r>
      <w:r w:rsidRPr="00087F12">
        <w:rPr>
          <w:b/>
          <w:bCs/>
        </w:rPr>
        <w:fldChar w:fldCharType="separate"/>
      </w:r>
      <w:r w:rsidR="00843CB6" w:rsidRPr="00087F12">
        <w:rPr>
          <w:b/>
          <w:bCs/>
        </w:rPr>
        <w:t>(</w:t>
      </w:r>
      <w:r w:rsidR="00843CB6" w:rsidRPr="00843CB6">
        <w:rPr>
          <w:b/>
          <w:bCs/>
        </w:rPr>
        <w:t>19</w:t>
      </w:r>
      <w:r w:rsidR="00843CB6" w:rsidRPr="00087F12">
        <w:rPr>
          <w:b/>
          <w:bCs/>
        </w:rPr>
        <w:t>)</w:t>
      </w:r>
      <w:r w:rsidRPr="00087F12">
        <w:rPr>
          <w:b/>
          <w:bCs/>
        </w:rPr>
        <w:fldChar w:fldCharType="end"/>
      </w:r>
      <w:r w:rsidRPr="007C69CE">
        <w:t xml:space="preserve"> </w:t>
      </w:r>
      <w:r w:rsidRPr="007C69CE">
        <w:fldChar w:fldCharType="begin"/>
      </w:r>
      <w:r w:rsidRPr="007C69CE">
        <w:instrText xml:space="preserve"> ADDIN ZOTERO_ITEM CSL_CITATION {"citationID":"FUS0Jl33","properties":{"formattedCitation":"(Wang &amp; Guo, 2023)","plainCitation":"(Wang &amp; Guo, 2023)","noteIndex":0},"citationItems":[{"id":34,"uris":["http://zotero.org/users/local/h6YJVYLe/items/FMBRR3UY"],"itemData":{"id":34,"type":"article-journal","abstract":"Heavy metal pollution has become one of the most severe environmental issues. Adsorption is an effective method for removing heavy metals from aquatic environments. The adsorption isotherm and kinetics models can provide information on the adsorption process, maximal adsorption capacity, and mass transfer steps, which are essential to evaluate the performance of an adsorbent and to design an adsorption system. In this review, the adsorption kinetics and isotherms of heavy metals by various adsorbents were summarized and discussed in depth. First, the sources of heavy metal pollution and the adsorption technology to remove heavy metals were reviewed. The adsorption capacity of Cu, Cd, Zn, Ni, Cr, As, Fe, Hg, Co, Sr, and Cs by biosorbents (e.g. algae, agriculture waste biochar/activated carbon, and bacteria) and by abiotic adsorbents (e.g. metal–organic frameworks (MOFs), microtubes, polymers, clays, minerals, and coal) were systematically summarized. Second, the origins, basic assumptions, importance, physical meanings, and applications of the adsorption kinetics and isotherm models were discussed in depth. Third, the methods for selecting adsorption models in different conditions were explained, and the statistical parameters which can be applied to evaluate the performance of the models were illustrated. Finally, two Excel sheets are provided for solving the adsorption models, which are available in Supplementary Information. This review article will deepen the understanding of the interaction between heavy metals and adsorbents and facilitate the development of adsorptive technology for heavy metal removal from water and wastewater.","container-title":"Critical Reviews in Environmental Science and Technology","DOI":"10.1080/10643389.2023.2221157","ISSN":"1064-3389","issue":"21","note":"publisher: Taylor &amp; Francis\n_eprint: https://doi.org/10.1080/10643389.2023.2221157","page":"1837-1865","source":"Taylor and Francis+NEJM","title":"Adsorption kinetics and isotherm models of heavy metals by various adsorbents: An overview","title-short":"Adsorption kinetics and isotherm models of heavy metals by various adsorbents","volume":"53","author":[{"family":"Wang","given":"Jianlong"},{"family":"Guo","given":"Xuan"}],"issued":{"date-parts":[["2023",11,2]]}}}],"schema":"https://github.com/citation-style-language/schema/raw/master/csl-citation.json"} </w:instrText>
      </w:r>
      <w:r w:rsidRPr="007C69CE">
        <w:fldChar w:fldCharType="separate"/>
      </w:r>
      <w:r w:rsidRPr="007C69CE">
        <w:rPr>
          <w:rFonts w:cs="Arial"/>
        </w:rPr>
        <w:t>(Wang &amp; Guo, 2023)</w:t>
      </w:r>
      <w:r w:rsidRPr="007C69CE">
        <w:fldChar w:fldCharType="end"/>
      </w:r>
      <w:r w:rsidRPr="007C69CE">
        <w:t xml:space="preserve">. </w:t>
      </w:r>
    </w:p>
    <w:p w14:paraId="2D2676FD" w14:textId="77777777" w:rsidR="0075055D" w:rsidRDefault="0075055D" w:rsidP="0075055D">
      <w:pPr>
        <w:jc w:val="both"/>
      </w:pPr>
    </w:p>
    <w:p w14:paraId="0AB93B37" w14:textId="77777777" w:rsidR="004304EE" w:rsidRPr="007C69CE" w:rsidRDefault="00000000" w:rsidP="004304E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q</m:t>
                  </m:r>
                </m:e>
                <m:sub>
                  <m:r>
                    <w:rPr>
                      <w:rFonts w:ascii="Cambria Math" w:hAnsi="Cambria Math"/>
                    </w:rPr>
                    <m:t>t</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oMath>
      </m:oMathPara>
    </w:p>
    <w:p w14:paraId="7F2156B6" w14:textId="01544AA6" w:rsidR="004304EE" w:rsidRPr="00087F12" w:rsidRDefault="004304EE" w:rsidP="004304EE">
      <w:pPr>
        <w:pStyle w:val="Caption"/>
        <w:jc w:val="right"/>
        <w:rPr>
          <w:b/>
          <w:bCs/>
          <w:i w:val="0"/>
          <w:iCs w:val="0"/>
        </w:rPr>
      </w:pPr>
      <w:bookmarkStart w:id="92" w:name="_Ref148777578"/>
      <w:r w:rsidRPr="00087F12">
        <w:rPr>
          <w:b/>
          <w:bCs/>
          <w:i w:val="0"/>
          <w:iCs w:val="0"/>
        </w:rPr>
        <w:t>(</w:t>
      </w:r>
      <w:r w:rsidRPr="00087F12">
        <w:rPr>
          <w:b/>
          <w:bCs/>
          <w:i w:val="0"/>
          <w:iCs w:val="0"/>
        </w:rPr>
        <w:fldChar w:fldCharType="begin"/>
      </w:r>
      <w:r w:rsidRPr="00087F12">
        <w:rPr>
          <w:b/>
          <w:bCs/>
          <w:i w:val="0"/>
          <w:iCs w:val="0"/>
        </w:rPr>
        <w:instrText xml:space="preserve"> SEQ ( \* ARABIC </w:instrText>
      </w:r>
      <w:r w:rsidRPr="00087F12">
        <w:rPr>
          <w:b/>
          <w:bCs/>
          <w:i w:val="0"/>
          <w:iCs w:val="0"/>
        </w:rPr>
        <w:fldChar w:fldCharType="separate"/>
      </w:r>
      <w:r w:rsidR="00843CB6">
        <w:rPr>
          <w:b/>
          <w:bCs/>
          <w:i w:val="0"/>
          <w:iCs w:val="0"/>
          <w:noProof/>
        </w:rPr>
        <w:t>19</w:t>
      </w:r>
      <w:r w:rsidRPr="00087F12">
        <w:rPr>
          <w:b/>
          <w:bCs/>
          <w:i w:val="0"/>
          <w:iCs w:val="0"/>
        </w:rPr>
        <w:fldChar w:fldCharType="end"/>
      </w:r>
      <w:r w:rsidRPr="00087F12">
        <w:rPr>
          <w:b/>
          <w:bCs/>
          <w:i w:val="0"/>
          <w:iCs w:val="0"/>
        </w:rPr>
        <w:t>)</w:t>
      </w:r>
      <w:bookmarkEnd w:id="92"/>
    </w:p>
    <w:p w14:paraId="12B0337D" w14:textId="77777777" w:rsidR="004304EE" w:rsidRPr="007C69CE" w:rsidRDefault="004304EE" w:rsidP="004304EE">
      <w:r w:rsidRPr="007C69CE">
        <w:t>In which:</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091"/>
        <w:gridCol w:w="2919"/>
      </w:tblGrid>
      <w:tr w:rsidR="004304EE" w:rsidRPr="007C69CE" w14:paraId="5FEB7449" w14:textId="77777777" w:rsidTr="0047120D">
        <w:tc>
          <w:tcPr>
            <w:tcW w:w="6091" w:type="dxa"/>
          </w:tcPr>
          <w:p w14:paraId="0CB3EF98" w14:textId="77777777" w:rsidR="004304EE" w:rsidRPr="007C69CE" w:rsidRDefault="00000000" w:rsidP="0047120D">
            <w:pPr>
              <w:pStyle w:val="ListParagraph"/>
              <w:numPr>
                <w:ilvl w:val="0"/>
                <w:numId w:val="10"/>
              </w:numPr>
            </w:pPr>
            <m:oMath>
              <m:sSub>
                <m:sSubPr>
                  <m:ctrlPr>
                    <w:rPr>
                      <w:rFonts w:ascii="Cambria Math" w:hAnsi="Cambria Math"/>
                      <w:i/>
                    </w:rPr>
                  </m:ctrlPr>
                </m:sSubPr>
                <m:e>
                  <m:r>
                    <w:rPr>
                      <w:rFonts w:ascii="Cambria Math" w:hAnsi="Cambria Math"/>
                    </w:rPr>
                    <m:t>q</m:t>
                  </m:r>
                </m:e>
                <m:sub>
                  <m:r>
                    <w:rPr>
                      <w:rFonts w:ascii="Cambria Math" w:hAnsi="Cambria Math"/>
                    </w:rPr>
                    <m:t>t</m:t>
                  </m:r>
                </m:sub>
              </m:sSub>
            </m:oMath>
            <w:r w:rsidR="004304EE" w:rsidRPr="007C69CE">
              <w:rPr>
                <w:rFonts w:eastAsiaTheme="minorEastAsia"/>
              </w:rPr>
              <w:t xml:space="preserve"> = adsorption capacity at time t</w:t>
            </w:r>
          </w:p>
        </w:tc>
        <w:tc>
          <w:tcPr>
            <w:tcW w:w="2919" w:type="dxa"/>
          </w:tcPr>
          <w:p w14:paraId="6DFB61FF" w14:textId="77777777" w:rsidR="004304EE" w:rsidRPr="007C69CE" w:rsidRDefault="004304EE" w:rsidP="0047120D">
            <w:r w:rsidRPr="007C69CE">
              <w:t>(mg</w:t>
            </w:r>
            <w:r w:rsidRPr="007C69CE">
              <w:rPr>
                <w:vertAlign w:val="subscript"/>
              </w:rPr>
              <w:t>solute</w:t>
            </w:r>
            <w:r w:rsidRPr="007C69CE">
              <w:t>/g</w:t>
            </w:r>
            <w:r w:rsidRPr="007C69CE">
              <w:rPr>
                <w:vertAlign w:val="subscript"/>
              </w:rPr>
              <w:t>carbon</w:t>
            </w:r>
            <w:r w:rsidRPr="007C69CE">
              <w:t>)</w:t>
            </w:r>
          </w:p>
        </w:tc>
      </w:tr>
      <w:tr w:rsidR="004304EE" w:rsidRPr="007C69CE" w14:paraId="388BC1E8" w14:textId="77777777" w:rsidTr="0047120D">
        <w:tc>
          <w:tcPr>
            <w:tcW w:w="6091" w:type="dxa"/>
          </w:tcPr>
          <w:p w14:paraId="66D91013" w14:textId="77777777" w:rsidR="004304EE" w:rsidRPr="007C69CE" w:rsidRDefault="00000000" w:rsidP="0047120D">
            <w:pPr>
              <w:pStyle w:val="ListParagraph"/>
              <w:numPr>
                <w:ilvl w:val="0"/>
                <w:numId w:val="10"/>
              </w:numPr>
              <w:rPr>
                <w:rFonts w:eastAsia="Calibri" w:cs="Times New Roman"/>
              </w:rPr>
            </w:pPr>
            <m:oMath>
              <m:sSub>
                <m:sSubPr>
                  <m:ctrlPr>
                    <w:rPr>
                      <w:rFonts w:ascii="Cambria Math" w:hAnsi="Cambria Math"/>
                      <w:i/>
                    </w:rPr>
                  </m:ctrlPr>
                </m:sSubPr>
                <m:e>
                  <m:r>
                    <w:rPr>
                      <w:rFonts w:ascii="Cambria Math" w:hAnsi="Cambria Math"/>
                    </w:rPr>
                    <m:t>q</m:t>
                  </m:r>
                </m:e>
                <m:sub>
                  <m:r>
                    <w:rPr>
                      <w:rFonts w:ascii="Cambria Math" w:hAnsi="Cambria Math"/>
                    </w:rPr>
                    <m:t>e</m:t>
                  </m:r>
                </m:sub>
              </m:sSub>
            </m:oMath>
            <w:r w:rsidR="004304EE" w:rsidRPr="007C69CE">
              <w:rPr>
                <w:rFonts w:eastAsiaTheme="minorEastAsia"/>
              </w:rPr>
              <w:t xml:space="preserve"> = equilibrium adsorption capacity</w:t>
            </w:r>
          </w:p>
        </w:tc>
        <w:tc>
          <w:tcPr>
            <w:tcW w:w="2919" w:type="dxa"/>
          </w:tcPr>
          <w:p w14:paraId="304A96E6" w14:textId="77777777" w:rsidR="004304EE" w:rsidRPr="007C69CE" w:rsidRDefault="004304EE" w:rsidP="0047120D">
            <w:r w:rsidRPr="007C69CE">
              <w:t>(mg</w:t>
            </w:r>
            <w:r w:rsidRPr="007C69CE">
              <w:rPr>
                <w:vertAlign w:val="subscript"/>
              </w:rPr>
              <w:t>solute</w:t>
            </w:r>
            <w:r w:rsidRPr="007C69CE">
              <w:t>/g</w:t>
            </w:r>
            <w:r w:rsidRPr="007C69CE">
              <w:rPr>
                <w:vertAlign w:val="subscript"/>
              </w:rPr>
              <w:t>carbon</w:t>
            </w:r>
            <w:r w:rsidRPr="007C69CE">
              <w:t>)</w:t>
            </w:r>
          </w:p>
        </w:tc>
      </w:tr>
      <w:tr w:rsidR="004304EE" w:rsidRPr="007C69CE" w14:paraId="0585CC14" w14:textId="77777777" w:rsidTr="0047120D">
        <w:tc>
          <w:tcPr>
            <w:tcW w:w="6091" w:type="dxa"/>
          </w:tcPr>
          <w:p w14:paraId="649ABEA4" w14:textId="77777777" w:rsidR="004304EE" w:rsidRPr="007C69CE" w:rsidRDefault="00000000" w:rsidP="0047120D">
            <w:pPr>
              <w:pStyle w:val="ListParagraph"/>
              <w:numPr>
                <w:ilvl w:val="0"/>
                <w:numId w:val="10"/>
              </w:numPr>
            </w:pPr>
            <m:oMath>
              <m:sSub>
                <m:sSubPr>
                  <m:ctrlPr>
                    <w:rPr>
                      <w:rFonts w:ascii="Cambria Math" w:hAnsi="Cambria Math"/>
                      <w:i/>
                    </w:rPr>
                  </m:ctrlPr>
                </m:sSubPr>
                <m:e>
                  <m:r>
                    <w:rPr>
                      <w:rFonts w:ascii="Cambria Math" w:hAnsi="Cambria Math"/>
                    </w:rPr>
                    <m:t>k</m:t>
                  </m:r>
                </m:e>
                <m:sub>
                  <m:r>
                    <w:rPr>
                      <w:rFonts w:ascii="Cambria Math" w:hAnsi="Cambria Math"/>
                    </w:rPr>
                    <m:t>1</m:t>
                  </m:r>
                </m:sub>
              </m:sSub>
            </m:oMath>
            <w:r w:rsidR="004304EE" w:rsidRPr="007C69CE">
              <w:rPr>
                <w:rFonts w:eastAsiaTheme="minorEastAsia"/>
              </w:rPr>
              <w:t xml:space="preserve"> = PFO rate constant</w:t>
            </w:r>
          </w:p>
        </w:tc>
        <w:tc>
          <w:tcPr>
            <w:tcW w:w="2919" w:type="dxa"/>
          </w:tcPr>
          <w:p w14:paraId="1F907FDC" w14:textId="77777777" w:rsidR="004304EE" w:rsidRPr="007C69CE" w:rsidRDefault="004304EE" w:rsidP="0047120D">
            <w:r w:rsidRPr="007C69CE">
              <w:t>(1/h)</w:t>
            </w:r>
          </w:p>
        </w:tc>
      </w:tr>
    </w:tbl>
    <w:p w14:paraId="5F9805D0" w14:textId="77777777" w:rsidR="004304EE" w:rsidRDefault="004304EE" w:rsidP="004304EE"/>
    <w:p w14:paraId="2634B14D" w14:textId="4C9DD803" w:rsidR="004304EE" w:rsidRPr="006A4A35" w:rsidRDefault="00000000" w:rsidP="00614E99">
      <w:pPr>
        <w:jc w:val="both"/>
      </w:pPr>
      <m:oMath>
        <m:sSub>
          <m:sSubPr>
            <m:ctrlPr>
              <w:rPr>
                <w:rFonts w:ascii="Cambria Math" w:hAnsi="Cambria Math"/>
                <w:i/>
              </w:rPr>
            </m:ctrlPr>
          </m:sSubPr>
          <m:e>
            <m:r>
              <w:rPr>
                <w:rFonts w:ascii="Cambria Math" w:hAnsi="Cambria Math"/>
              </w:rPr>
              <m:t>k</m:t>
            </m:r>
          </m:e>
          <m:sub>
            <m:r>
              <w:rPr>
                <w:rFonts w:ascii="Cambria Math" w:hAnsi="Cambria Math"/>
              </w:rPr>
              <m:t>1</m:t>
            </m:r>
          </m:sub>
        </m:sSub>
      </m:oMath>
      <w:r w:rsidR="006A4A35">
        <w:rPr>
          <w:rFonts w:eastAsiaTheme="minorEastAsia"/>
        </w:rPr>
        <w:t xml:space="preserve"> </w:t>
      </w:r>
      <w:r w:rsidR="00047501">
        <w:rPr>
          <w:rFonts w:eastAsiaTheme="minorEastAsia"/>
        </w:rPr>
        <w:t xml:space="preserve">is then the reaction rate constant </w:t>
      </w:r>
      <w:r w:rsidR="00525AF1">
        <w:rPr>
          <w:rFonts w:eastAsiaTheme="minorEastAsia"/>
        </w:rPr>
        <w:t>with</w:t>
      </w:r>
      <w:r w:rsidR="00614E99">
        <w:rPr>
          <w:rFonts w:eastAsiaTheme="minorEastAsia"/>
        </w:rPr>
        <w:t xml:space="preserve"> chemical reaction being the controlling step. The PFO</w:t>
      </w:r>
      <w:r w:rsidR="007C5558">
        <w:rPr>
          <w:rFonts w:eastAsiaTheme="minorEastAsia"/>
        </w:rPr>
        <w:t xml:space="preserve"> model</w:t>
      </w:r>
      <w:r w:rsidR="00614E99">
        <w:rPr>
          <w:rFonts w:eastAsiaTheme="minorEastAsia"/>
        </w:rPr>
        <w:t xml:space="preserve"> has the same form as the LDF</w:t>
      </w:r>
      <w:r w:rsidR="007C5558">
        <w:rPr>
          <w:rFonts w:eastAsiaTheme="minorEastAsia"/>
        </w:rPr>
        <w:t xml:space="preserve"> model </w:t>
      </w:r>
      <w:r w:rsidR="00490DDE">
        <w:rPr>
          <w:rFonts w:eastAsiaTheme="minorEastAsia"/>
        </w:rPr>
        <w:t xml:space="preserve">but it is not diffusion-based and </w:t>
      </w:r>
      <w:r w:rsidR="00E275C9">
        <w:rPr>
          <w:rFonts w:eastAsiaTheme="minorEastAsia"/>
        </w:rPr>
        <w:t xml:space="preserve">no isotherm is included. Lagergren’s model is criticized in numerous papers for being theoretically inconsistent. </w:t>
      </w:r>
      <w:r w:rsidR="004230A9">
        <w:rPr>
          <w:rFonts w:eastAsiaTheme="minorEastAsia"/>
        </w:rPr>
        <w:t>However, it is mentioned here because</w:t>
      </w:r>
      <w:r w:rsidR="00C92CE3">
        <w:rPr>
          <w:rFonts w:eastAsiaTheme="minorEastAsia"/>
        </w:rPr>
        <w:t>,</w:t>
      </w:r>
      <w:r w:rsidR="004230A9">
        <w:rPr>
          <w:rFonts w:eastAsiaTheme="minorEastAsia"/>
        </w:rPr>
        <w:t xml:space="preserve"> just as the PSO model</w:t>
      </w:r>
      <w:r w:rsidR="00C92CE3">
        <w:rPr>
          <w:rFonts w:eastAsiaTheme="minorEastAsia"/>
        </w:rPr>
        <w:t>, it</w:t>
      </w:r>
      <w:r w:rsidR="004230A9">
        <w:rPr>
          <w:rFonts w:eastAsiaTheme="minorEastAsia"/>
        </w:rPr>
        <w:t xml:space="preserve"> has been extensively used in literature</w:t>
      </w:r>
      <w:r w:rsidR="003C3046">
        <w:rPr>
          <w:rFonts w:eastAsiaTheme="minorEastAsia"/>
        </w:rPr>
        <w:t xml:space="preserve">. It is a highly simplified </w:t>
      </w:r>
      <w:r w:rsidR="00EE2D98">
        <w:rPr>
          <w:rFonts w:eastAsiaTheme="minorEastAsia"/>
        </w:rPr>
        <w:t xml:space="preserve">empirical equation </w:t>
      </w:r>
      <w:r w:rsidR="00A004FD">
        <w:rPr>
          <w:rFonts w:eastAsiaTheme="minorEastAsia"/>
        </w:rPr>
        <w:t xml:space="preserve">with absence of physical significance if underlying </w:t>
      </w:r>
      <w:r w:rsidR="0085631B">
        <w:rPr>
          <w:rFonts w:eastAsiaTheme="minorEastAsia"/>
        </w:rPr>
        <w:t xml:space="preserve">assumptions are not observed. The flexible mathematical formula is </w:t>
      </w:r>
      <w:r w:rsidR="00B056EF">
        <w:rPr>
          <w:rFonts w:eastAsiaTheme="minorEastAsia"/>
        </w:rPr>
        <w:t>a descriptive tool rather than a predictive tool</w:t>
      </w:r>
      <w:r w:rsidR="00EA0449">
        <w:rPr>
          <w:rFonts w:eastAsiaTheme="minorEastAsia"/>
        </w:rPr>
        <w:t xml:space="preserve"> </w:t>
      </w:r>
      <w:r w:rsidR="00EA0449">
        <w:rPr>
          <w:rFonts w:eastAsiaTheme="minorEastAsia"/>
        </w:rPr>
        <w:fldChar w:fldCharType="begin"/>
      </w:r>
      <w:r w:rsidR="00EA0449">
        <w:rPr>
          <w:rFonts w:eastAsiaTheme="minorEastAsia"/>
        </w:rPr>
        <w:instrText xml:space="preserve"> ADDIN ZOTERO_ITEM CSL_CITATION {"citationID":"KPXVWvA7","properties":{"formattedCitation":"(Inglezakis et al., 2019)","plainCitation":"(Inglezakis et al., 2019)","noteIndex":0},"citationItems":[{"id":71,"uris":["http://zotero.org/users/local/h6YJVYLe/items/ZK9IEMIV"],"itemData":{"id":71,"type":"article-journal","abstract":"Adsorption and ion exchange phenomena are encountered in several separation processes, which in turn, are of vital importance across various industries. Although the literature on adsorption kinetics modeling is rich, the majority of the models employed are empirical, based on chemical reaction kinetics or oversimpliﬁed versions of diﬀusion models. In this paper, the ﬁfteen most popular simpliﬁed adsorption kinetics equations are presented and discussed. A new versatile variable-diﬀusivity two-phase homogeneous diﬀusion model is presented and used to evaluate the analytical adsorption models. Aspects of ion exchange kinetics are also addressed.","container-title":"Journal of Hazardous Materials","DOI":"10.1016/j.jhazmat.2018.12.023","ISSN":"03043894","journalAbbreviation":"Journal of Hazardous Materials","language":"en","page":"224-245","source":"DOI.org (Crossref)","title":"Variable diffusivity homogeneous surface diffusion model and analysis of merits and fallacies of simplified adsorption kinetics equations","volume":"367","author":[{"family":"Inglezakis","given":"V.J."},{"family":"Fyrillas","given":"M.M."},{"family":"Park","given":"J."}],"issued":{"date-parts":[["2019",4]]}}}],"schema":"https://github.com/citation-style-language/schema/raw/master/csl-citation.json"} </w:instrText>
      </w:r>
      <w:r w:rsidR="00EA0449">
        <w:rPr>
          <w:rFonts w:eastAsiaTheme="minorEastAsia"/>
        </w:rPr>
        <w:fldChar w:fldCharType="separate"/>
      </w:r>
      <w:r w:rsidR="00EA0449" w:rsidRPr="00EA0449">
        <w:rPr>
          <w:rFonts w:cs="Arial"/>
        </w:rPr>
        <w:t>(Inglezakis et al., 2019)</w:t>
      </w:r>
      <w:r w:rsidR="00EA0449">
        <w:rPr>
          <w:rFonts w:eastAsiaTheme="minorEastAsia"/>
        </w:rPr>
        <w:fldChar w:fldCharType="end"/>
      </w:r>
      <w:r w:rsidR="00B056EF">
        <w:rPr>
          <w:rFonts w:eastAsiaTheme="minorEastAsia"/>
        </w:rPr>
        <w:t xml:space="preserve">. Therefore, The reaction-based models are not considered for </w:t>
      </w:r>
      <w:r w:rsidR="0075055D">
        <w:rPr>
          <w:rFonts w:eastAsiaTheme="minorEastAsia"/>
        </w:rPr>
        <w:t>higher scale predictions.</w:t>
      </w:r>
    </w:p>
    <w:p w14:paraId="73F0777A" w14:textId="77777777" w:rsidR="006A4A35" w:rsidRDefault="006A4A35" w:rsidP="004304EE"/>
    <w:p w14:paraId="7ADE3D74" w14:textId="4E973332" w:rsidR="004304EE" w:rsidRPr="007C69CE" w:rsidRDefault="004304EE" w:rsidP="004304EE">
      <w:pPr>
        <w:pStyle w:val="Heading3"/>
      </w:pPr>
      <w:r w:rsidRPr="007C69CE">
        <w:t>Pseudo-</w:t>
      </w:r>
      <w:r>
        <w:t>S</w:t>
      </w:r>
      <w:r w:rsidRPr="007C69CE">
        <w:t>econd-</w:t>
      </w:r>
      <w:r>
        <w:t>O</w:t>
      </w:r>
      <w:r w:rsidRPr="007C69CE">
        <w:t>rder</w:t>
      </w:r>
      <w:r>
        <w:t xml:space="preserve"> (PSO)</w:t>
      </w:r>
      <w:r w:rsidRPr="007C69CE">
        <w:t xml:space="preserve"> model</w:t>
      </w:r>
    </w:p>
    <w:p w14:paraId="3EECABCD" w14:textId="6AB7577A" w:rsidR="009220EF" w:rsidRDefault="004304EE" w:rsidP="001E4A1E">
      <w:pPr>
        <w:jc w:val="both"/>
      </w:pPr>
      <w:r w:rsidRPr="007C69CE">
        <w:t>Next to the PFO model, the pseudo-second-order</w:t>
      </w:r>
      <w:r>
        <w:t xml:space="preserve"> (PSO)</w:t>
      </w:r>
      <w:r w:rsidRPr="007C69CE">
        <w:t xml:space="preserve"> kinetics model is</w:t>
      </w:r>
      <w:r w:rsidR="001E4A1E">
        <w:t xml:space="preserve"> </w:t>
      </w:r>
      <w:r w:rsidR="0075055D">
        <w:t xml:space="preserve">also </w:t>
      </w:r>
      <w:r w:rsidR="001E4A1E">
        <w:t xml:space="preserve">popular due to its simplicity. </w:t>
      </w:r>
      <w:r w:rsidRPr="007C69CE">
        <w:t>The model describes conditions where the number of active sites has the same order of magnitude as the number of adsorbates</w:t>
      </w:r>
      <w:r w:rsidR="00B83759">
        <w:t xml:space="preserve"> </w:t>
      </w:r>
      <w:r w:rsidR="00B83759" w:rsidRPr="007C69CE">
        <w:fldChar w:fldCharType="begin"/>
      </w:r>
      <w:r w:rsidR="00B83759" w:rsidRPr="007C69CE">
        <w:instrText xml:space="preserve"> ADDIN ZOTERO_ITEM CSL_CITATION {"citationID":"a6PUo20T","properties":{"formattedCitation":"(Wang &amp; Guo, 2023)","plainCitation":"(Wang &amp; Guo, 2023)","noteIndex":0},"citationItems":[{"id":34,"uris":["http://zotero.org/users/local/h6YJVYLe/items/FMBRR3UY"],"itemData":{"id":34,"type":"article-journal","abstract":"Heavy metal pollution has become one of the most severe environmental issues. Adsorption is an effective method for removing heavy metals from aquatic environments. The adsorption isotherm and kinetics models can provide information on the adsorption process, maximal adsorption capacity, and mass transfer steps, which are essential to evaluate the performance of an adsorbent and to design an adsorption system. In this review, the adsorption kinetics and isotherms of heavy metals by various adsorbents were summarized and discussed in depth. First, the sources of heavy metal pollution and the adsorption technology to remove heavy metals were reviewed. The adsorption capacity of Cu, Cd, Zn, Ni, Cr, As, Fe, Hg, Co, Sr, and Cs by biosorbents (e.g. algae, agriculture waste biochar/activated carbon, and bacteria) and by abiotic adsorbents (e.g. metal–organic frameworks (MOFs), microtubes, polymers, clays, minerals, and coal) were systematically summarized. Second, the origins, basic assumptions, importance, physical meanings, and applications of the adsorption kinetics and isotherm models were discussed in depth. Third, the methods for selecting adsorption models in different conditions were explained, and the statistical parameters which can be applied to evaluate the performance of the models were illustrated. Finally, two Excel sheets are provided for solving the adsorption models, which are available in Supplementary Information. This review article will deepen the understanding of the interaction between heavy metals and adsorbents and facilitate the development of adsorptive technology for heavy metal removal from water and wastewater.","container-title":"Critical Reviews in Environmental Science and Technology","DOI":"10.1080/10643389.2023.2221157","ISSN":"1064-3389","issue":"21","note":"publisher: Taylor &amp; Francis\n_eprint: https://doi.org/10.1080/10643389.2023.2221157","page":"1837-1865","source":"Taylor and Francis+NEJM","title":"Adsorption kinetics and isotherm models of heavy metals by various adsorbents: An overview","title-short":"Adsorption kinetics and isotherm models of heavy metals by various adsorbents","volume":"53","author":[{"family":"Wang","given":"Jianlong"},{"family":"Guo","given":"Xuan"}],"issued":{"date-parts":[["2023",11,2]]}}}],"schema":"https://github.com/citation-style-language/schema/raw/master/csl-citation.json"} </w:instrText>
      </w:r>
      <w:r w:rsidR="00B83759" w:rsidRPr="007C69CE">
        <w:fldChar w:fldCharType="separate"/>
      </w:r>
      <w:r w:rsidR="00B83759" w:rsidRPr="007C69CE">
        <w:rPr>
          <w:rFonts w:cs="Arial"/>
        </w:rPr>
        <w:t>(Wang &amp; Guo, 2023)</w:t>
      </w:r>
      <w:r w:rsidR="00B83759" w:rsidRPr="007C69CE">
        <w:fldChar w:fldCharType="end"/>
      </w:r>
      <w:r w:rsidRPr="007C69CE">
        <w:t xml:space="preserve">. </w:t>
      </w:r>
      <w:r>
        <w:t xml:space="preserve">Theoretically, PSO assumes that the rate-limiting step is most likely the chemical, strong covalent bonding, so again chemisorption </w:t>
      </w:r>
      <w:r>
        <w:fldChar w:fldCharType="begin"/>
      </w:r>
      <w:r>
        <w:instrText xml:space="preserve"> ADDIN ZOTERO_ITEM CSL_CITATION {"citationID":"n70oyx1n","properties":{"formattedCitation":"(Inglezakis et al., 2019)","plainCitation":"(Inglezakis et al., 2019)","noteIndex":0},"citationItems":[{"id":71,"uris":["http://zotero.org/users/local/h6YJVYLe/items/ZK9IEMIV"],"itemData":{"id":71,"type":"article-journal","abstract":"Adsorption and ion exchange phenomena are encountered in several separation processes, which in turn, are of vital importance across various industries. Although the literature on adsorption kinetics modeling is rich, the majority of the models employed are empirical, based on chemical reaction kinetics or oversimpliﬁed versions of diﬀusion models. In this paper, the ﬁfteen most popular simpliﬁed adsorption kinetics equations are presented and discussed. A new versatile variable-diﬀusivity two-phase homogeneous diﬀusion model is presented and used to evaluate the analytical adsorption models. Aspects of ion exchange kinetics are also addressed.","container-title":"Journal of Hazardous Materials","DOI":"10.1016/j.jhazmat.2018.12.023","ISSN":"03043894","journalAbbreviation":"Journal of Hazardous Materials","language":"en","page":"224-245","source":"DOI.org (Crossref)","title":"Variable diffusivity homogeneous surface diffusion model and analysis of merits and fallacies of simplified adsorption kinetics equations","volume":"367","author":[{"family":"Inglezakis","given":"V.J."},{"family":"Fyrillas","given":"M.M."},{"family":"Park","given":"J."}],"issued":{"date-parts":[["2019",4]]}}}],"schema":"https://github.com/citation-style-language/schema/raw/master/csl-citation.json"} </w:instrText>
      </w:r>
      <w:r>
        <w:fldChar w:fldCharType="separate"/>
      </w:r>
      <w:r w:rsidRPr="00F84A6B">
        <w:rPr>
          <w:rFonts w:cs="Arial"/>
        </w:rPr>
        <w:t>(Inglezakis et al., 2019)</w:t>
      </w:r>
      <w:r>
        <w:fldChar w:fldCharType="end"/>
      </w:r>
      <w:r w:rsidRPr="007C69CE">
        <w:t xml:space="preserve">. </w:t>
      </w:r>
      <w:r w:rsidR="00620817">
        <w:t>It is</w:t>
      </w:r>
      <w:r w:rsidR="00620CEB">
        <w:t xml:space="preserve"> together with the PFO categorized under the group of reaction</w:t>
      </w:r>
      <w:r w:rsidR="000620C4">
        <w:t xml:space="preserve"> kinetics-</w:t>
      </w:r>
      <w:r w:rsidR="00620CEB">
        <w:t xml:space="preserve">based models </w:t>
      </w:r>
      <w:r w:rsidR="000620C4">
        <w:fldChar w:fldCharType="begin"/>
      </w:r>
      <w:r w:rsidR="000620C4">
        <w:instrText xml:space="preserve"> ADDIN ZOTERO_ITEM CSL_CITATION {"citationID":"sgH9xyaa","properties":{"formattedCitation":"(Inglezakis et al., 2019)","plainCitation":"(Inglezakis et al., 2019)","noteIndex":0},"citationItems":[{"id":71,"uris":["http://zotero.org/users/local/h6YJVYLe/items/ZK9IEMIV"],"itemData":{"id":71,"type":"article-journal","abstract":"Adsorption and ion exchange phenomena are encountered in several separation processes, which in turn, are of vital importance across various industries. Although the literature on adsorption kinetics modeling is rich, the majority of the models employed are empirical, based on chemical reaction kinetics or oversimpliﬁed versions of diﬀusion models. In this paper, the ﬁfteen most popular simpliﬁed adsorption kinetics equations are presented and discussed. A new versatile variable-diﬀusivity two-phase homogeneous diﬀusion model is presented and used to evaluate the analytical adsorption models. Aspects of ion exchange kinetics are also addressed.","container-title":"Journal of Hazardous Materials","DOI":"10.1016/j.jhazmat.2018.12.023","ISSN":"03043894","journalAbbreviation":"Journal of Hazardous Materials","language":"en","page":"224-245","source":"DOI.org (Crossref)","title":"Variable diffusivity homogeneous surface diffusion model and analysis of merits and fallacies of simplified adsorption kinetics equations","volume":"367","author":[{"family":"Inglezakis","given":"V.J."},{"family":"Fyrillas","given":"M.M."},{"family":"Park","given":"J."}],"issued":{"date-parts":[["2019",4]]}}}],"schema":"https://github.com/citation-style-language/schema/raw/master/csl-citation.json"} </w:instrText>
      </w:r>
      <w:r w:rsidR="000620C4">
        <w:fldChar w:fldCharType="separate"/>
      </w:r>
      <w:r w:rsidR="000620C4" w:rsidRPr="000620C4">
        <w:rPr>
          <w:rFonts w:cs="Arial"/>
        </w:rPr>
        <w:t>(Inglezakis et al., 2019)</w:t>
      </w:r>
      <w:r w:rsidR="000620C4">
        <w:fldChar w:fldCharType="end"/>
      </w:r>
      <w:r w:rsidR="00620CEB">
        <w:t xml:space="preserve">. </w:t>
      </w:r>
      <w:r w:rsidRPr="007C69CE">
        <w:t xml:space="preserve">The mathematical description of the PSO is seen in equation </w:t>
      </w:r>
      <w:r w:rsidRPr="00217D0A">
        <w:rPr>
          <w:b/>
          <w:bCs/>
        </w:rPr>
        <w:fldChar w:fldCharType="begin"/>
      </w:r>
      <w:r w:rsidRPr="00217D0A">
        <w:rPr>
          <w:b/>
          <w:bCs/>
        </w:rPr>
        <w:instrText xml:space="preserve"> REF _Ref148781076 \h </w:instrText>
      </w:r>
      <w:r>
        <w:rPr>
          <w:b/>
          <w:bCs/>
        </w:rPr>
        <w:instrText xml:space="preserve"> \* MERGEFORMAT </w:instrText>
      </w:r>
      <w:r w:rsidRPr="00217D0A">
        <w:rPr>
          <w:b/>
          <w:bCs/>
        </w:rPr>
      </w:r>
      <w:r w:rsidRPr="00217D0A">
        <w:rPr>
          <w:b/>
          <w:bCs/>
        </w:rPr>
        <w:fldChar w:fldCharType="separate"/>
      </w:r>
      <w:r w:rsidR="00843CB6" w:rsidRPr="00217D0A">
        <w:rPr>
          <w:b/>
          <w:bCs/>
        </w:rPr>
        <w:t>(</w:t>
      </w:r>
      <w:r w:rsidR="00843CB6" w:rsidRPr="00843CB6">
        <w:rPr>
          <w:b/>
          <w:bCs/>
          <w:noProof/>
        </w:rPr>
        <w:t>20</w:t>
      </w:r>
      <w:r w:rsidR="00843CB6" w:rsidRPr="00217D0A">
        <w:rPr>
          <w:b/>
          <w:bCs/>
        </w:rPr>
        <w:t>)</w:t>
      </w:r>
      <w:r w:rsidRPr="00217D0A">
        <w:rPr>
          <w:b/>
          <w:bCs/>
        </w:rPr>
        <w:fldChar w:fldCharType="end"/>
      </w:r>
      <w:r w:rsidRPr="007C69CE">
        <w:t xml:space="preserve"> or integrated in equation </w:t>
      </w:r>
      <w:r w:rsidRPr="00217D0A">
        <w:rPr>
          <w:b/>
          <w:bCs/>
        </w:rPr>
        <w:fldChar w:fldCharType="begin"/>
      </w:r>
      <w:r w:rsidRPr="00217D0A">
        <w:rPr>
          <w:b/>
          <w:bCs/>
        </w:rPr>
        <w:instrText xml:space="preserve"> REF _Ref148781119 \h </w:instrText>
      </w:r>
      <w:r>
        <w:rPr>
          <w:b/>
          <w:bCs/>
        </w:rPr>
        <w:instrText xml:space="preserve"> \* MERGEFORMAT </w:instrText>
      </w:r>
      <w:r w:rsidRPr="00217D0A">
        <w:rPr>
          <w:b/>
          <w:bCs/>
        </w:rPr>
      </w:r>
      <w:r w:rsidRPr="00217D0A">
        <w:rPr>
          <w:b/>
          <w:bCs/>
        </w:rPr>
        <w:fldChar w:fldCharType="separate"/>
      </w:r>
      <w:r w:rsidR="00843CB6" w:rsidRPr="00217D0A">
        <w:rPr>
          <w:b/>
          <w:bCs/>
        </w:rPr>
        <w:t>(</w:t>
      </w:r>
      <w:r w:rsidR="00843CB6" w:rsidRPr="00843CB6">
        <w:rPr>
          <w:b/>
          <w:bCs/>
          <w:noProof/>
        </w:rPr>
        <w:t>21</w:t>
      </w:r>
      <w:r w:rsidR="00843CB6" w:rsidRPr="00217D0A">
        <w:rPr>
          <w:b/>
          <w:bCs/>
        </w:rPr>
        <w:t>)</w:t>
      </w:r>
      <w:r w:rsidRPr="00217D0A">
        <w:rPr>
          <w:b/>
          <w:bCs/>
        </w:rPr>
        <w:fldChar w:fldCharType="end"/>
      </w:r>
      <w:r w:rsidRPr="007C69CE">
        <w:t xml:space="preserve">. Plotting </w:t>
      </w:r>
      <m:oMath>
        <m:f>
          <m:fPr>
            <m:ctrlPr>
              <w:rPr>
                <w:rFonts w:ascii="Cambria Math" w:hAnsi="Cambria Math"/>
                <w:i/>
              </w:rPr>
            </m:ctrlPr>
          </m:fPr>
          <m:num>
            <m:r>
              <w:rPr>
                <w:rFonts w:ascii="Cambria Math" w:hAnsi="Cambria Math"/>
              </w:rPr>
              <m:t>t</m:t>
            </m:r>
          </m:num>
          <m:den>
            <m:sSub>
              <m:sSubPr>
                <m:ctrlPr>
                  <w:rPr>
                    <w:rFonts w:ascii="Cambria Math" w:hAnsi="Cambria Math"/>
                    <w:i/>
                  </w:rPr>
                </m:ctrlPr>
              </m:sSubPr>
              <m:e>
                <m:r>
                  <w:rPr>
                    <w:rFonts w:ascii="Cambria Math" w:hAnsi="Cambria Math"/>
                  </w:rPr>
                  <m:t>q</m:t>
                </m:r>
              </m:e>
              <m:sub>
                <m:r>
                  <w:rPr>
                    <w:rFonts w:ascii="Cambria Math" w:hAnsi="Cambria Math"/>
                  </w:rPr>
                  <m:t>t</m:t>
                </m:r>
              </m:sub>
            </m:sSub>
          </m:den>
        </m:f>
      </m:oMath>
      <w:r w:rsidRPr="007C69CE">
        <w:rPr>
          <w:rFonts w:eastAsiaTheme="minorEastAsia"/>
        </w:rPr>
        <w:t xml:space="preserve"> against time</w:t>
      </w:r>
      <w:r w:rsidR="00455F7E">
        <w:rPr>
          <w:rFonts w:eastAsiaTheme="minorEastAsia"/>
        </w:rPr>
        <w:t xml:space="preserve"> (</w:t>
      </w:r>
      <w:r w:rsidR="00455F7E" w:rsidRPr="005B0ADB">
        <w:rPr>
          <w:rFonts w:eastAsiaTheme="minorEastAsia"/>
        </w:rPr>
        <w:t>equation</w:t>
      </w:r>
      <w:r w:rsidR="003B6977" w:rsidRPr="005B0ADB">
        <w:rPr>
          <w:rFonts w:eastAsiaTheme="minorEastAsia"/>
        </w:rPr>
        <w:t xml:space="preserve"> </w:t>
      </w:r>
      <w:r w:rsidR="003B6977" w:rsidRPr="005B0ADB">
        <w:rPr>
          <w:rFonts w:eastAsiaTheme="minorEastAsia"/>
        </w:rPr>
        <w:fldChar w:fldCharType="begin"/>
      </w:r>
      <w:r w:rsidR="003B6977" w:rsidRPr="005B0ADB">
        <w:rPr>
          <w:rFonts w:eastAsiaTheme="minorEastAsia"/>
        </w:rPr>
        <w:instrText xml:space="preserve"> REF _Ref165041734 \h </w:instrText>
      </w:r>
      <w:r w:rsidR="005B0ADB" w:rsidRPr="005B0ADB">
        <w:rPr>
          <w:rFonts w:eastAsiaTheme="minorEastAsia"/>
        </w:rPr>
        <w:instrText xml:space="preserve"> \* MERGEFORMAT </w:instrText>
      </w:r>
      <w:r w:rsidR="003B6977" w:rsidRPr="005B0ADB">
        <w:rPr>
          <w:rFonts w:eastAsiaTheme="minorEastAsia"/>
        </w:rPr>
      </w:r>
      <w:r w:rsidR="003B6977" w:rsidRPr="005B0ADB">
        <w:rPr>
          <w:rFonts w:eastAsiaTheme="minorEastAsia"/>
        </w:rPr>
        <w:fldChar w:fldCharType="separate"/>
      </w:r>
      <w:r w:rsidR="00843CB6" w:rsidRPr="00217D0A">
        <w:rPr>
          <w:b/>
          <w:bCs/>
        </w:rPr>
        <w:t>(</w:t>
      </w:r>
      <w:r w:rsidR="00843CB6" w:rsidRPr="00843CB6">
        <w:rPr>
          <w:b/>
          <w:bCs/>
          <w:noProof/>
        </w:rPr>
        <w:t>22</w:t>
      </w:r>
      <w:r w:rsidR="00843CB6" w:rsidRPr="00217D0A">
        <w:rPr>
          <w:b/>
          <w:bCs/>
        </w:rPr>
        <w:t>)</w:t>
      </w:r>
      <w:r w:rsidR="003B6977" w:rsidRPr="005B0ADB">
        <w:rPr>
          <w:rFonts w:eastAsiaTheme="minorEastAsia"/>
        </w:rPr>
        <w:fldChar w:fldCharType="end"/>
      </w:r>
      <w:r w:rsidR="00455F7E">
        <w:rPr>
          <w:rFonts w:eastAsiaTheme="minorEastAsia"/>
        </w:rPr>
        <w:t>)</w:t>
      </w:r>
      <w:r w:rsidRPr="007C69CE">
        <w:rPr>
          <w:rFonts w:eastAsiaTheme="minorEastAsia"/>
        </w:rPr>
        <w:t xml:space="preserve"> at different activated carbon quantities can be used to estimate the second-order-rate constant of sorption </w:t>
      </w:r>
      <m:oMath>
        <m:sSub>
          <m:sSubPr>
            <m:ctrlPr>
              <w:rPr>
                <w:rFonts w:ascii="Cambria Math" w:hAnsi="Cambria Math"/>
                <w:i/>
              </w:rPr>
            </m:ctrlPr>
          </m:sSubPr>
          <m:e>
            <m:r>
              <w:rPr>
                <w:rFonts w:ascii="Cambria Math" w:hAnsi="Cambria Math"/>
              </w:rPr>
              <m:t>k</m:t>
            </m:r>
          </m:e>
          <m:sub>
            <m:r>
              <w:rPr>
                <w:rFonts w:ascii="Cambria Math" w:hAnsi="Cambria Math"/>
              </w:rPr>
              <m:t>2</m:t>
            </m:r>
          </m:sub>
        </m:sSub>
      </m:oMath>
      <w:r w:rsidRPr="007C69CE">
        <w:rPr>
          <w:rFonts w:eastAsiaTheme="minorEastAsia"/>
        </w:rPr>
        <w:t xml:space="preserve"> </w:t>
      </w:r>
      <w:r w:rsidRPr="007C69CE">
        <w:rPr>
          <w:rFonts w:eastAsiaTheme="minorEastAsia"/>
        </w:rPr>
        <w:fldChar w:fldCharType="begin"/>
      </w:r>
      <w:r w:rsidRPr="007C69CE">
        <w:rPr>
          <w:rFonts w:eastAsiaTheme="minorEastAsia"/>
        </w:rPr>
        <w:instrText xml:space="preserve"> ADDIN ZOTERO_ITEM CSL_CITATION {"citationID":"nqce3hPs","properties":{"formattedCitation":"(Aliakbarian et al., 2015)","plainCitation":"(Aliakbarian et al., 2015)","noteIndex":0},"citationItems":[{"id":24,"uris":["http://zotero.org/users/local/h6YJVYLe/items/P3X6J4N3"],"itemData":{"id":24,"type":"article-journal","abstract":"The adsorption of phenolic compounds from olive oil wastewater by commercial activated carbon was studied as a function of adsorbent quantity and temperature. The sorption kinetics and the equilibrium isotherms were evaluated. Under optimum conditions (8 g of activated carbon per 100 mL), the maximum sorption capacity of activated carbon expressed as mg of caffeic acid equivalent per g of activated carbon was 35.8 at 10 degrees C, 35.4 at 25 degrees C and 36.1 at 40 degrees C. The pseudo-second-order model was considered as the most suitable for kinetic results, and Langmuir isotherm was chosen to better describe the sorption system. The results confirmed the efficiency of activated carbon to remove almost all phenolic compound fractions from olive mill effluent. The preliminary results obtained will be used in future studies. The carbohydrate fraction of this upgraded residue could be employed to produce bioethanol, and adsorbed phenolic compounds can be recovered and used in different industries.","container-title":"Food Technology and Biotechnology","journalAbbreviation":"Food Technology and Biotechnology","page":"207-214","source":"ResearchGate","title":"Kinetic and Isotherm Modelling of the Adsorption of Phenolic Compounds from Olive Mill Wastewater onto Activated Carbon","volume":"53","author":[{"family":"Aliakbarian","given":"Bahar"},{"family":"Casazza","given":"Alessandro"},{"family":"Perego","given":"Patrizia"}],"issued":{"date-parts":[["2015",4,1]]}}}],"schema":"https://github.com/citation-style-language/schema/raw/master/csl-citation.json"} </w:instrText>
      </w:r>
      <w:r w:rsidRPr="007C69CE">
        <w:rPr>
          <w:rFonts w:eastAsiaTheme="minorEastAsia"/>
        </w:rPr>
        <w:fldChar w:fldCharType="separate"/>
      </w:r>
      <w:r w:rsidRPr="007C69CE">
        <w:rPr>
          <w:rFonts w:cs="Arial"/>
        </w:rPr>
        <w:t>(Aliakbarian et al., 2015)</w:t>
      </w:r>
      <w:r w:rsidRPr="007C69CE">
        <w:rPr>
          <w:rFonts w:eastAsiaTheme="minorEastAsia"/>
        </w:rPr>
        <w:fldChar w:fldCharType="end"/>
      </w:r>
      <w:r w:rsidRPr="007C69CE">
        <w:rPr>
          <w:rFonts w:eastAsiaTheme="minorEastAsia"/>
        </w:rPr>
        <w:t>.</w:t>
      </w:r>
      <w:r w:rsidR="001E4A1E">
        <w:rPr>
          <w:rFonts w:eastAsiaTheme="minorEastAsia"/>
        </w:rPr>
        <w:t xml:space="preserve"> </w:t>
      </w:r>
      <w:r w:rsidR="001E4A1E">
        <w:t>The steps related to fixed-bed adsorption that are included in the P</w:t>
      </w:r>
      <w:r w:rsidR="00EB347C">
        <w:t>S</w:t>
      </w:r>
      <w:r w:rsidR="001E4A1E">
        <w:t>O model are marked green.</w:t>
      </w:r>
    </w:p>
    <w:p w14:paraId="2AB54433" w14:textId="77777777" w:rsidR="009220EF" w:rsidRDefault="009220EF">
      <w:pPr>
        <w:spacing w:after="160" w:line="2" w:lineRule="auto"/>
      </w:pPr>
      <w:r>
        <w:br w:type="page"/>
      </w:r>
    </w:p>
    <w:p w14:paraId="57BAB5BA" w14:textId="1887BEF4" w:rsidR="001E4A1E" w:rsidRDefault="00E20E25" w:rsidP="001E4A1E">
      <w:pPr>
        <w:jc w:val="both"/>
      </w:pPr>
      <w:r>
        <w:lastRenderedPageBreak/>
        <w:t xml:space="preserve">It is called a zero-phase model because the model ignores mass transfer and assumes instantaneous equilibrium </w:t>
      </w:r>
      <w:r>
        <w:fldChar w:fldCharType="begin"/>
      </w:r>
      <w:r w:rsidR="00403858">
        <w:instrText xml:space="preserve"> ADDIN ZOTERO_ITEM CSL_CITATION {"citationID":"zJhCBEgZ","properties":{"formattedCitation":"(S. Sharma et al., 2023)","plainCitation":"(S. Sharma et al., 2023)","noteIndex":0},"citationItems":[{"id":50,"uris":["http://zotero.org/users/local/h6YJVYLe/items/UL9JG7YD"],"itemData":{"id":50,"type":"article-journal","abstract":"We present the RUPTURA code (https://github.com/iraspa/ruptura) as a free and open-source software package (MIT license) for (1) the simulation of gas adsorption breakthrough curves, (2) mixture prediction using methods like the Ideal Adsorption Solution Theory (IAST), segregated-IAST and explicit isotherm models, and (3) ﬁtting of isotherm models on computed or measured adsorption isotherm data. The combination with the RASPA software enables computation of breakthrough curves directly from adsorption simulations in the grand-canonical ensemble. RUPTURA and RASPA have similar input styles. IAST is implemented near machine precision but we also provide several explicit mixture prediction methods that are non-iterative and potentially faster than IAST. The code supports a wide variety of isotherm models like Langmuir, Anti-Langmuir, BET, Henry, Freundlich, Sips, LangmuirFreundlich, Redlich-Peterson, Toth, Unilan, O’Brian &amp; Myers, Asymptotic Temkin, and Bingel &amp; Walton. The isotherm model parameters can easily be obtained by the ﬁtting module. Breakthrough plots and animations of the column properties are automatically generated. In addition to highlighting the code, we also review all the developed techniques from literature for mixture prediction, breakthrough simulations, and isotherm model ﬁtting, and provide a tutorial discussing the workﬂows.","container-title":"Molecular Simulation","DOI":"10.1080/08927022.2023.2202757","ISSN":"0892-7022, 1029-0435","issue":"9","journalAbbreviation":"Molecular Simulation","language":"en","page":"893-953","source":"DOI.org (Crossref)","title":"RUPTURA: simulation code for breakthrough, ideal adsorption solution theory computations, and fitting of isotherm models","title-short":"RUPTURA","volume":"49","author":[{"family":"Sharma","given":"Shrinjay"},{"family":"Balestra","given":"Salvador R. G."},{"family":"Baur","given":"Richard"},{"family":"Agarwal","given":"Umang"},{"family":"Zuidema","given":"Erik"},{"family":"Rigutto","given":"Marcello S."},{"family":"Calero","given":"Sofia"},{"family":"Vlugt","given":"Thijs J. H."},{"family":"Dubbeldam","given":"David"}],"issued":{"date-parts":[["2023",6,13]]}}}],"schema":"https://github.com/citation-style-language/schema/raw/master/csl-citation.json"} </w:instrText>
      </w:r>
      <w:r>
        <w:fldChar w:fldCharType="separate"/>
      </w:r>
      <w:r w:rsidRPr="0088503D">
        <w:rPr>
          <w:rFonts w:cs="Arial"/>
        </w:rPr>
        <w:t>(S. Sharma et al., 2023)</w:t>
      </w:r>
      <w:r>
        <w:fldChar w:fldCharType="end"/>
      </w:r>
      <w:r>
        <w:t>.</w:t>
      </w:r>
    </w:p>
    <w:p w14:paraId="30DA91F0" w14:textId="77777777" w:rsidR="001E4A1E" w:rsidRDefault="001E4A1E" w:rsidP="001E4A1E">
      <w:pPr>
        <w:jc w:val="both"/>
      </w:pPr>
    </w:p>
    <w:p w14:paraId="4C1D7735" w14:textId="77777777" w:rsidR="001E4A1E" w:rsidRPr="00F535BA" w:rsidRDefault="001E4A1E" w:rsidP="001E4A1E">
      <w:pPr>
        <w:pStyle w:val="ListParagraph"/>
        <w:numPr>
          <w:ilvl w:val="0"/>
          <w:numId w:val="39"/>
        </w:numPr>
        <w:jc w:val="both"/>
      </w:pPr>
      <w:r w:rsidRPr="00F535BA">
        <w:t>Liquid phase mass transfer</w:t>
      </w:r>
    </w:p>
    <w:p w14:paraId="21730FFC" w14:textId="77777777" w:rsidR="001E4A1E" w:rsidRPr="00ED7562" w:rsidRDefault="001E4A1E" w:rsidP="001E4A1E">
      <w:pPr>
        <w:pStyle w:val="ListParagraph"/>
        <w:numPr>
          <w:ilvl w:val="0"/>
          <w:numId w:val="39"/>
        </w:numPr>
        <w:jc w:val="both"/>
      </w:pPr>
      <w:r w:rsidRPr="00ED7562">
        <w:t>External film diffusion</w:t>
      </w:r>
    </w:p>
    <w:p w14:paraId="56390752" w14:textId="6A5B23C6" w:rsidR="001E4A1E" w:rsidRPr="00ED7562" w:rsidRDefault="001E4A1E" w:rsidP="001E4A1E">
      <w:pPr>
        <w:pStyle w:val="ListParagraph"/>
        <w:numPr>
          <w:ilvl w:val="0"/>
          <w:numId w:val="39"/>
        </w:numPr>
        <w:jc w:val="both"/>
      </w:pPr>
      <w:r w:rsidRPr="00ED7562">
        <w:t xml:space="preserve">Intraparticle diffusion </w:t>
      </w:r>
    </w:p>
    <w:p w14:paraId="64DAA748" w14:textId="77777777" w:rsidR="001E4A1E" w:rsidRPr="00ED7562" w:rsidRDefault="001E4A1E" w:rsidP="001E4A1E">
      <w:pPr>
        <w:pStyle w:val="ListParagraph"/>
        <w:jc w:val="both"/>
      </w:pPr>
      <w:r w:rsidRPr="00ED7562">
        <w:t>The isotherm</w:t>
      </w:r>
    </w:p>
    <w:p w14:paraId="3AE88546" w14:textId="08E68772" w:rsidR="004304EE" w:rsidRPr="00E20E25" w:rsidRDefault="001E4A1E" w:rsidP="004304EE">
      <w:pPr>
        <w:pStyle w:val="ListParagraph"/>
        <w:numPr>
          <w:ilvl w:val="0"/>
          <w:numId w:val="39"/>
        </w:numPr>
        <w:jc w:val="both"/>
        <w:rPr>
          <w:b/>
          <w:bCs/>
          <w:color w:val="00B050"/>
        </w:rPr>
      </w:pPr>
      <w:r w:rsidRPr="00ED7562">
        <w:rPr>
          <w:b/>
          <w:bCs/>
          <w:color w:val="00B050"/>
        </w:rPr>
        <w:t xml:space="preserve">The </w:t>
      </w:r>
      <w:r>
        <w:rPr>
          <w:b/>
          <w:bCs/>
          <w:color w:val="00B050"/>
        </w:rPr>
        <w:t>adsorption reaction: chemisorption</w:t>
      </w:r>
    </w:p>
    <w:p w14:paraId="054DAB45" w14:textId="77777777" w:rsidR="004304EE" w:rsidRPr="007C69CE" w:rsidRDefault="004304EE" w:rsidP="004304EE">
      <w:pPr>
        <w:jc w:val="both"/>
      </w:pPr>
    </w:p>
    <w:p w14:paraId="0FB02B92" w14:textId="77777777" w:rsidR="004304EE" w:rsidRPr="007C69CE" w:rsidRDefault="00000000" w:rsidP="004304E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q</m:t>
                  </m:r>
                </m:e>
                <m:sub>
                  <m:r>
                    <w:rPr>
                      <w:rFonts w:ascii="Cambria Math" w:hAnsi="Cambria Math"/>
                    </w:rPr>
                    <m:t>t</m:t>
                  </m:r>
                </m:sub>
              </m:sSub>
            </m:num>
            <m:den>
              <m:r>
                <w:rPr>
                  <w:rFonts w:ascii="Cambria Math" w:hAnsi="Cambria Math"/>
                </w:rPr>
                <m:t>dt</m:t>
              </m:r>
            </m:den>
          </m:f>
          <m:r>
            <w:rPr>
              <w:rFonts w:ascii="Cambria Math" w:hAnsi="Cambria Math"/>
            </w:rPr>
            <m:t>=</m:t>
          </m:r>
          <m:sSup>
            <m:sSupPr>
              <m:ctrlPr>
                <w:rPr>
                  <w:rFonts w:ascii="Cambria Math" w:hAnsi="Cambria Math"/>
                  <w:i/>
                </w:rPr>
              </m:ctrlPr>
            </m:sSupPr>
            <m:e>
              <m:sSub>
                <m:sSubPr>
                  <m:ctrlPr>
                    <w:rPr>
                      <w:rFonts w:ascii="Cambria Math" w:hAnsi="Cambria Math"/>
                      <w:i/>
                    </w:rPr>
                  </m:ctrlPr>
                </m:sSubPr>
                <m:e>
                  <m:r>
                    <w:rPr>
                      <w:rFonts w:ascii="Cambria Math" w:hAnsi="Cambria Math"/>
                    </w:rPr>
                    <m:t>k</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e>
            <m:sup>
              <m:r>
                <w:rPr>
                  <w:rFonts w:ascii="Cambria Math" w:hAnsi="Cambria Math"/>
                </w:rPr>
                <m:t>2</m:t>
              </m:r>
            </m:sup>
          </m:sSup>
        </m:oMath>
      </m:oMathPara>
    </w:p>
    <w:p w14:paraId="748427AC" w14:textId="57A495CD" w:rsidR="004304EE" w:rsidRPr="00217D0A" w:rsidRDefault="004304EE" w:rsidP="004304EE">
      <w:pPr>
        <w:pStyle w:val="Caption"/>
        <w:jc w:val="right"/>
        <w:rPr>
          <w:b/>
          <w:bCs/>
          <w:i w:val="0"/>
          <w:iCs w:val="0"/>
        </w:rPr>
      </w:pPr>
      <w:bookmarkStart w:id="93" w:name="_Ref148781076"/>
      <w:r w:rsidRPr="00217D0A">
        <w:rPr>
          <w:b/>
          <w:bCs/>
          <w:i w:val="0"/>
          <w:iCs w:val="0"/>
        </w:rPr>
        <w:t>(</w:t>
      </w:r>
      <w:r w:rsidRPr="00217D0A">
        <w:rPr>
          <w:b/>
          <w:bCs/>
          <w:i w:val="0"/>
          <w:iCs w:val="0"/>
        </w:rPr>
        <w:fldChar w:fldCharType="begin"/>
      </w:r>
      <w:r w:rsidRPr="00217D0A">
        <w:rPr>
          <w:b/>
          <w:bCs/>
          <w:i w:val="0"/>
          <w:iCs w:val="0"/>
        </w:rPr>
        <w:instrText xml:space="preserve"> SEQ ( \* ARABIC </w:instrText>
      </w:r>
      <w:r w:rsidRPr="00217D0A">
        <w:rPr>
          <w:b/>
          <w:bCs/>
          <w:i w:val="0"/>
          <w:iCs w:val="0"/>
        </w:rPr>
        <w:fldChar w:fldCharType="separate"/>
      </w:r>
      <w:r w:rsidR="00843CB6">
        <w:rPr>
          <w:b/>
          <w:bCs/>
          <w:i w:val="0"/>
          <w:iCs w:val="0"/>
          <w:noProof/>
        </w:rPr>
        <w:t>20</w:t>
      </w:r>
      <w:r w:rsidRPr="00217D0A">
        <w:rPr>
          <w:b/>
          <w:bCs/>
          <w:i w:val="0"/>
          <w:iCs w:val="0"/>
        </w:rPr>
        <w:fldChar w:fldCharType="end"/>
      </w:r>
      <w:r w:rsidRPr="00217D0A">
        <w:rPr>
          <w:b/>
          <w:bCs/>
          <w:i w:val="0"/>
          <w:iCs w:val="0"/>
        </w:rPr>
        <w:t>)</w:t>
      </w:r>
      <w:bookmarkEnd w:id="93"/>
    </w:p>
    <w:p w14:paraId="0CF2F510" w14:textId="77777777" w:rsidR="004304EE" w:rsidRPr="007C69CE" w:rsidRDefault="00000000" w:rsidP="004304EE">
      <m:oMathPara>
        <m:oMath>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q</m:t>
                  </m:r>
                </m:e>
                <m:sub>
                  <m:r>
                    <w:rPr>
                      <w:rFonts w:ascii="Cambria Math" w:hAnsi="Cambria Math"/>
                    </w:rPr>
                    <m:t>e</m:t>
                  </m:r>
                </m:sub>
                <m:sup>
                  <m:r>
                    <w:rPr>
                      <w:rFonts w:ascii="Cambria Math" w:hAnsi="Cambria Math"/>
                    </w:rPr>
                    <m:t>2</m:t>
                  </m:r>
                </m:sup>
              </m:sSubSup>
              <m:sSub>
                <m:sSubPr>
                  <m:ctrlPr>
                    <w:rPr>
                      <w:rFonts w:ascii="Cambria Math" w:hAnsi="Cambria Math"/>
                      <w:i/>
                    </w:rPr>
                  </m:ctrlPr>
                </m:sSubPr>
                <m:e>
                  <m:r>
                    <w:rPr>
                      <w:rFonts w:ascii="Cambria Math" w:hAnsi="Cambria Math"/>
                    </w:rPr>
                    <m:t>k</m:t>
                  </m:r>
                </m:e>
                <m:sub>
                  <m:r>
                    <w:rPr>
                      <w:rFonts w:ascii="Cambria Math" w:hAnsi="Cambria Math"/>
                    </w:rPr>
                    <m:t>2</m:t>
                  </m:r>
                </m:sub>
              </m:sSub>
              <m:r>
                <w:rPr>
                  <w:rFonts w:ascii="Cambria Math" w:hAnsi="Cambria Math"/>
                </w:rPr>
                <m:t>t</m:t>
              </m:r>
            </m:num>
            <m:den>
              <m:r>
                <w:rPr>
                  <w:rFonts w:ascii="Cambria Math" w:hAnsi="Cambria Math"/>
                </w:rPr>
                <m:t>1+</m:t>
              </m:r>
              <m:sSub>
                <m:sSubPr>
                  <m:ctrlPr>
                    <w:rPr>
                      <w:rFonts w:ascii="Cambria Math" w:hAnsi="Cambria Math"/>
                      <w:i/>
                    </w:rPr>
                  </m:ctrlPr>
                </m:sSubPr>
                <m:e>
                  <m:r>
                    <w:rPr>
                      <w:rFonts w:ascii="Cambria Math" w:hAnsi="Cambria Math"/>
                    </w:rPr>
                    <m:t>q</m:t>
                  </m:r>
                </m:e>
                <m:sub>
                  <m:r>
                    <w:rPr>
                      <w:rFonts w:ascii="Cambria Math" w:hAnsi="Cambria Math"/>
                    </w:rPr>
                    <m:t>e</m:t>
                  </m:r>
                </m:sub>
              </m:sSub>
              <m:sSub>
                <m:sSubPr>
                  <m:ctrlPr>
                    <w:rPr>
                      <w:rFonts w:ascii="Cambria Math" w:hAnsi="Cambria Math"/>
                      <w:i/>
                    </w:rPr>
                  </m:ctrlPr>
                </m:sSubPr>
                <m:e>
                  <m:r>
                    <w:rPr>
                      <w:rFonts w:ascii="Cambria Math" w:hAnsi="Cambria Math"/>
                    </w:rPr>
                    <m:t>k</m:t>
                  </m:r>
                </m:e>
                <m:sub>
                  <m:r>
                    <w:rPr>
                      <w:rFonts w:ascii="Cambria Math" w:hAnsi="Cambria Math"/>
                    </w:rPr>
                    <m:t>2</m:t>
                  </m:r>
                </m:sub>
              </m:sSub>
              <m:r>
                <w:rPr>
                  <w:rFonts w:ascii="Cambria Math" w:hAnsi="Cambria Math"/>
                </w:rPr>
                <m:t>t</m:t>
              </m:r>
            </m:den>
          </m:f>
        </m:oMath>
      </m:oMathPara>
    </w:p>
    <w:p w14:paraId="5FB018CA" w14:textId="4290C1E1" w:rsidR="004304EE" w:rsidRPr="00217D0A" w:rsidRDefault="004304EE" w:rsidP="004304EE">
      <w:pPr>
        <w:pStyle w:val="Caption"/>
        <w:jc w:val="right"/>
        <w:rPr>
          <w:b/>
          <w:bCs/>
          <w:i w:val="0"/>
          <w:iCs w:val="0"/>
        </w:rPr>
      </w:pPr>
      <w:bookmarkStart w:id="94" w:name="_Ref148781119"/>
      <w:r w:rsidRPr="00217D0A">
        <w:rPr>
          <w:b/>
          <w:bCs/>
          <w:i w:val="0"/>
          <w:iCs w:val="0"/>
        </w:rPr>
        <w:t>(</w:t>
      </w:r>
      <w:r w:rsidRPr="00217D0A">
        <w:rPr>
          <w:b/>
          <w:bCs/>
          <w:i w:val="0"/>
          <w:iCs w:val="0"/>
        </w:rPr>
        <w:fldChar w:fldCharType="begin"/>
      </w:r>
      <w:r w:rsidRPr="00217D0A">
        <w:rPr>
          <w:b/>
          <w:bCs/>
          <w:i w:val="0"/>
          <w:iCs w:val="0"/>
        </w:rPr>
        <w:instrText xml:space="preserve"> SEQ ( \* ARABIC </w:instrText>
      </w:r>
      <w:r w:rsidRPr="00217D0A">
        <w:rPr>
          <w:b/>
          <w:bCs/>
          <w:i w:val="0"/>
          <w:iCs w:val="0"/>
        </w:rPr>
        <w:fldChar w:fldCharType="separate"/>
      </w:r>
      <w:r w:rsidR="00843CB6">
        <w:rPr>
          <w:b/>
          <w:bCs/>
          <w:i w:val="0"/>
          <w:iCs w:val="0"/>
          <w:noProof/>
        </w:rPr>
        <w:t>21</w:t>
      </w:r>
      <w:r w:rsidRPr="00217D0A">
        <w:rPr>
          <w:b/>
          <w:bCs/>
          <w:i w:val="0"/>
          <w:iCs w:val="0"/>
        </w:rPr>
        <w:fldChar w:fldCharType="end"/>
      </w:r>
      <w:r w:rsidRPr="00217D0A">
        <w:rPr>
          <w:b/>
          <w:bCs/>
          <w:i w:val="0"/>
          <w:iCs w:val="0"/>
        </w:rPr>
        <w:t>)</w:t>
      </w:r>
      <w:bookmarkEnd w:id="94"/>
    </w:p>
    <w:p w14:paraId="01B3DD25" w14:textId="77777777" w:rsidR="004304EE" w:rsidRPr="007C69CE" w:rsidRDefault="00000000" w:rsidP="004304EE">
      <w:pPr>
        <w:rPr>
          <w:rFonts w:eastAsiaTheme="minorEastAsia"/>
        </w:rPr>
      </w:pPr>
      <m:oMathPara>
        <m:oMath>
          <m:f>
            <m:fPr>
              <m:ctrlPr>
                <w:rPr>
                  <w:rFonts w:ascii="Cambria Math" w:hAnsi="Cambria Math"/>
                  <w:i/>
                </w:rPr>
              </m:ctrlPr>
            </m:fPr>
            <m:num>
              <m:r>
                <w:rPr>
                  <w:rFonts w:ascii="Cambria Math" w:hAnsi="Cambria Math"/>
                </w:rPr>
                <m:t>t</m:t>
              </m:r>
            </m:num>
            <m:den>
              <m:sSub>
                <m:sSubPr>
                  <m:ctrlPr>
                    <w:rPr>
                      <w:rFonts w:ascii="Cambria Math" w:hAnsi="Cambria Math"/>
                      <w:i/>
                    </w:rPr>
                  </m:ctrlPr>
                </m:sSubPr>
                <m:e>
                  <m:r>
                    <w:rPr>
                      <w:rFonts w:ascii="Cambria Math" w:hAnsi="Cambria Math"/>
                    </w:rPr>
                    <m:t>q</m:t>
                  </m:r>
                </m:e>
                <m:sub>
                  <m:r>
                    <w:rPr>
                      <w:rFonts w:ascii="Cambria Math" w:hAnsi="Cambria Math"/>
                    </w:rPr>
                    <m:t>t</m:t>
                  </m:r>
                </m:sub>
              </m:sSub>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k</m:t>
                  </m:r>
                </m:e>
                <m:sub>
                  <m:r>
                    <w:rPr>
                      <w:rFonts w:ascii="Cambria Math" w:hAnsi="Cambria Math"/>
                    </w:rPr>
                    <m:t>2</m:t>
                  </m:r>
                </m:sub>
              </m:sSub>
              <m:sSubSup>
                <m:sSubSupPr>
                  <m:ctrlPr>
                    <w:rPr>
                      <w:rFonts w:ascii="Cambria Math" w:hAnsi="Cambria Math"/>
                      <w:i/>
                    </w:rPr>
                  </m:ctrlPr>
                </m:sSubSupPr>
                <m:e>
                  <m:r>
                    <w:rPr>
                      <w:rFonts w:ascii="Cambria Math" w:hAnsi="Cambria Math"/>
                    </w:rPr>
                    <m:t>q</m:t>
                  </m:r>
                </m:e>
                <m:sub>
                  <m:r>
                    <w:rPr>
                      <w:rFonts w:ascii="Cambria Math" w:hAnsi="Cambria Math"/>
                    </w:rPr>
                    <m:t>e</m:t>
                  </m:r>
                </m:sub>
                <m:sup>
                  <m:r>
                    <w:rPr>
                      <w:rFonts w:ascii="Cambria Math" w:hAnsi="Cambria Math"/>
                    </w:rPr>
                    <m:t>2</m:t>
                  </m:r>
                </m:sup>
              </m:sSubSup>
            </m:den>
          </m:f>
          <m:r>
            <w:rPr>
              <w:rFonts w:ascii="Cambria Math" w:hAnsi="Cambria Math"/>
            </w:rPr>
            <m:t>+</m:t>
          </m:r>
          <m:f>
            <m:fPr>
              <m:ctrlPr>
                <w:rPr>
                  <w:rFonts w:ascii="Cambria Math" w:hAnsi="Cambria Math"/>
                  <w:i/>
                </w:rPr>
              </m:ctrlPr>
            </m:fPr>
            <m:num>
              <m:r>
                <w:rPr>
                  <w:rFonts w:ascii="Cambria Math" w:hAnsi="Cambria Math"/>
                </w:rPr>
                <m:t>t</m:t>
              </m:r>
            </m:num>
            <m:den>
              <m:sSub>
                <m:sSubPr>
                  <m:ctrlPr>
                    <w:rPr>
                      <w:rFonts w:ascii="Cambria Math" w:hAnsi="Cambria Math"/>
                      <w:i/>
                    </w:rPr>
                  </m:ctrlPr>
                </m:sSubPr>
                <m:e>
                  <m:r>
                    <w:rPr>
                      <w:rFonts w:ascii="Cambria Math" w:hAnsi="Cambria Math"/>
                    </w:rPr>
                    <m:t>q</m:t>
                  </m:r>
                </m:e>
                <m:sub>
                  <m:r>
                    <w:rPr>
                      <w:rFonts w:ascii="Cambria Math" w:hAnsi="Cambria Math"/>
                    </w:rPr>
                    <m:t>e</m:t>
                  </m:r>
                </m:sub>
              </m:sSub>
            </m:den>
          </m:f>
        </m:oMath>
      </m:oMathPara>
    </w:p>
    <w:p w14:paraId="493C4735" w14:textId="50AB6450" w:rsidR="00BE104D" w:rsidRDefault="004304EE" w:rsidP="0075055D">
      <w:pPr>
        <w:pStyle w:val="Caption"/>
        <w:jc w:val="right"/>
      </w:pPr>
      <w:bookmarkStart w:id="95" w:name="_Ref165041734"/>
      <w:r w:rsidRPr="00217D0A">
        <w:rPr>
          <w:b/>
          <w:bCs/>
          <w:i w:val="0"/>
          <w:iCs w:val="0"/>
        </w:rPr>
        <w:t>(</w:t>
      </w:r>
      <w:r w:rsidRPr="00217D0A">
        <w:rPr>
          <w:b/>
          <w:bCs/>
          <w:i w:val="0"/>
          <w:iCs w:val="0"/>
        </w:rPr>
        <w:fldChar w:fldCharType="begin"/>
      </w:r>
      <w:r w:rsidRPr="00217D0A">
        <w:rPr>
          <w:b/>
          <w:bCs/>
          <w:i w:val="0"/>
          <w:iCs w:val="0"/>
        </w:rPr>
        <w:instrText xml:space="preserve"> SEQ ( \* ARABIC </w:instrText>
      </w:r>
      <w:r w:rsidRPr="00217D0A">
        <w:rPr>
          <w:b/>
          <w:bCs/>
          <w:i w:val="0"/>
          <w:iCs w:val="0"/>
        </w:rPr>
        <w:fldChar w:fldCharType="separate"/>
      </w:r>
      <w:r w:rsidR="00843CB6">
        <w:rPr>
          <w:b/>
          <w:bCs/>
          <w:i w:val="0"/>
          <w:iCs w:val="0"/>
          <w:noProof/>
        </w:rPr>
        <w:t>22</w:t>
      </w:r>
      <w:r w:rsidRPr="00217D0A">
        <w:rPr>
          <w:b/>
          <w:bCs/>
          <w:i w:val="0"/>
          <w:iCs w:val="0"/>
        </w:rPr>
        <w:fldChar w:fldCharType="end"/>
      </w:r>
      <w:r w:rsidRPr="00217D0A">
        <w:rPr>
          <w:b/>
          <w:bCs/>
          <w:i w:val="0"/>
          <w:iCs w:val="0"/>
        </w:rPr>
        <w:t>)</w:t>
      </w:r>
      <w:bookmarkEnd w:id="95"/>
    </w:p>
    <w:p w14:paraId="2A2F4AFE" w14:textId="77777777" w:rsidR="004304EE" w:rsidRPr="007C69CE" w:rsidRDefault="004304EE" w:rsidP="004304EE">
      <w:r w:rsidRPr="007C69CE">
        <w:t>In which:</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091"/>
        <w:gridCol w:w="2919"/>
      </w:tblGrid>
      <w:tr w:rsidR="004304EE" w:rsidRPr="007C69CE" w14:paraId="48EC1CDB" w14:textId="77777777" w:rsidTr="0047120D">
        <w:tc>
          <w:tcPr>
            <w:tcW w:w="6091" w:type="dxa"/>
          </w:tcPr>
          <w:p w14:paraId="735CCECF" w14:textId="77777777" w:rsidR="004304EE" w:rsidRPr="007C69CE" w:rsidRDefault="00000000" w:rsidP="0047120D">
            <w:pPr>
              <w:pStyle w:val="ListParagraph"/>
              <w:numPr>
                <w:ilvl w:val="0"/>
                <w:numId w:val="10"/>
              </w:numPr>
            </w:pPr>
            <m:oMath>
              <m:sSub>
                <m:sSubPr>
                  <m:ctrlPr>
                    <w:rPr>
                      <w:rFonts w:ascii="Cambria Math" w:hAnsi="Cambria Math"/>
                      <w:i/>
                    </w:rPr>
                  </m:ctrlPr>
                </m:sSubPr>
                <m:e>
                  <m:r>
                    <w:rPr>
                      <w:rFonts w:ascii="Cambria Math" w:hAnsi="Cambria Math"/>
                    </w:rPr>
                    <m:t>q</m:t>
                  </m:r>
                </m:e>
                <m:sub>
                  <m:r>
                    <w:rPr>
                      <w:rFonts w:ascii="Cambria Math" w:hAnsi="Cambria Math"/>
                    </w:rPr>
                    <m:t>t</m:t>
                  </m:r>
                </m:sub>
              </m:sSub>
            </m:oMath>
            <w:r w:rsidR="004304EE" w:rsidRPr="007C69CE">
              <w:rPr>
                <w:rFonts w:eastAsiaTheme="minorEastAsia"/>
              </w:rPr>
              <w:t xml:space="preserve"> = adsorption capacity at time t</w:t>
            </w:r>
          </w:p>
        </w:tc>
        <w:tc>
          <w:tcPr>
            <w:tcW w:w="2919" w:type="dxa"/>
          </w:tcPr>
          <w:p w14:paraId="4A76C18D" w14:textId="77777777" w:rsidR="004304EE" w:rsidRPr="007C69CE" w:rsidRDefault="004304EE" w:rsidP="0047120D">
            <w:r w:rsidRPr="007C69CE">
              <w:t>(mg</w:t>
            </w:r>
            <w:r w:rsidRPr="007C69CE">
              <w:rPr>
                <w:vertAlign w:val="subscript"/>
              </w:rPr>
              <w:t>solute</w:t>
            </w:r>
            <w:r w:rsidRPr="007C69CE">
              <w:t>/g</w:t>
            </w:r>
            <w:r w:rsidRPr="007C69CE">
              <w:rPr>
                <w:vertAlign w:val="subscript"/>
              </w:rPr>
              <w:t>carbon</w:t>
            </w:r>
            <w:r w:rsidRPr="007C69CE">
              <w:t>)</w:t>
            </w:r>
          </w:p>
        </w:tc>
      </w:tr>
      <w:tr w:rsidR="004304EE" w:rsidRPr="007C69CE" w14:paraId="1DDA40E4" w14:textId="77777777" w:rsidTr="0047120D">
        <w:tc>
          <w:tcPr>
            <w:tcW w:w="6091" w:type="dxa"/>
          </w:tcPr>
          <w:p w14:paraId="251BE736" w14:textId="77777777" w:rsidR="004304EE" w:rsidRPr="007C69CE" w:rsidRDefault="00000000" w:rsidP="0047120D">
            <w:pPr>
              <w:pStyle w:val="ListParagraph"/>
              <w:numPr>
                <w:ilvl w:val="0"/>
                <w:numId w:val="10"/>
              </w:numPr>
              <w:rPr>
                <w:rFonts w:eastAsia="Calibri" w:cs="Times New Roman"/>
              </w:rPr>
            </w:pPr>
            <m:oMath>
              <m:sSub>
                <m:sSubPr>
                  <m:ctrlPr>
                    <w:rPr>
                      <w:rFonts w:ascii="Cambria Math" w:hAnsi="Cambria Math"/>
                      <w:i/>
                    </w:rPr>
                  </m:ctrlPr>
                </m:sSubPr>
                <m:e>
                  <m:r>
                    <w:rPr>
                      <w:rFonts w:ascii="Cambria Math" w:hAnsi="Cambria Math"/>
                    </w:rPr>
                    <m:t>q</m:t>
                  </m:r>
                </m:e>
                <m:sub>
                  <m:r>
                    <w:rPr>
                      <w:rFonts w:ascii="Cambria Math" w:hAnsi="Cambria Math"/>
                    </w:rPr>
                    <m:t>e</m:t>
                  </m:r>
                </m:sub>
              </m:sSub>
            </m:oMath>
            <w:r w:rsidR="004304EE" w:rsidRPr="007C69CE">
              <w:rPr>
                <w:rFonts w:eastAsiaTheme="minorEastAsia"/>
              </w:rPr>
              <w:t xml:space="preserve"> = equilibrium adsorption capacity</w:t>
            </w:r>
          </w:p>
        </w:tc>
        <w:tc>
          <w:tcPr>
            <w:tcW w:w="2919" w:type="dxa"/>
          </w:tcPr>
          <w:p w14:paraId="3A81BA70" w14:textId="77777777" w:rsidR="004304EE" w:rsidRPr="007C69CE" w:rsidRDefault="004304EE" w:rsidP="0047120D">
            <w:r w:rsidRPr="007C69CE">
              <w:t>(mg</w:t>
            </w:r>
            <w:r w:rsidRPr="007C69CE">
              <w:rPr>
                <w:vertAlign w:val="subscript"/>
              </w:rPr>
              <w:t>solute</w:t>
            </w:r>
            <w:r w:rsidRPr="007C69CE">
              <w:t>/g</w:t>
            </w:r>
            <w:r w:rsidRPr="007C69CE">
              <w:rPr>
                <w:vertAlign w:val="subscript"/>
              </w:rPr>
              <w:t>carbon</w:t>
            </w:r>
            <w:r w:rsidRPr="007C69CE">
              <w:t>)</w:t>
            </w:r>
          </w:p>
        </w:tc>
      </w:tr>
      <w:tr w:rsidR="004304EE" w:rsidRPr="007C69CE" w14:paraId="23EE6BB2" w14:textId="77777777" w:rsidTr="0047120D">
        <w:tc>
          <w:tcPr>
            <w:tcW w:w="6091" w:type="dxa"/>
          </w:tcPr>
          <w:p w14:paraId="58F83B60" w14:textId="77777777" w:rsidR="004304EE" w:rsidRPr="007C69CE" w:rsidRDefault="00000000" w:rsidP="0047120D">
            <w:pPr>
              <w:pStyle w:val="ListParagraph"/>
              <w:numPr>
                <w:ilvl w:val="0"/>
                <w:numId w:val="10"/>
              </w:numPr>
            </w:pPr>
            <m:oMath>
              <m:sSub>
                <m:sSubPr>
                  <m:ctrlPr>
                    <w:rPr>
                      <w:rFonts w:ascii="Cambria Math" w:hAnsi="Cambria Math"/>
                      <w:i/>
                    </w:rPr>
                  </m:ctrlPr>
                </m:sSubPr>
                <m:e>
                  <m:r>
                    <w:rPr>
                      <w:rFonts w:ascii="Cambria Math" w:hAnsi="Cambria Math"/>
                    </w:rPr>
                    <m:t>k</m:t>
                  </m:r>
                </m:e>
                <m:sub>
                  <m:r>
                    <w:rPr>
                      <w:rFonts w:ascii="Cambria Math" w:hAnsi="Cambria Math"/>
                    </w:rPr>
                    <m:t>2</m:t>
                  </m:r>
                </m:sub>
              </m:sSub>
            </m:oMath>
            <w:r w:rsidR="004304EE" w:rsidRPr="007C69CE">
              <w:rPr>
                <w:rFonts w:eastAsiaTheme="minorEastAsia"/>
              </w:rPr>
              <w:t xml:space="preserve"> = PSO rate constant</w:t>
            </w:r>
          </w:p>
        </w:tc>
        <w:tc>
          <w:tcPr>
            <w:tcW w:w="2919" w:type="dxa"/>
          </w:tcPr>
          <w:p w14:paraId="460AB5D4" w14:textId="77777777" w:rsidR="004304EE" w:rsidRPr="007C69CE" w:rsidRDefault="004304EE" w:rsidP="0047120D">
            <w:r w:rsidRPr="007C69CE">
              <w:t>(g/(h*mg))</w:t>
            </w:r>
          </w:p>
        </w:tc>
      </w:tr>
    </w:tbl>
    <w:p w14:paraId="0CA651CD" w14:textId="77777777" w:rsidR="004304EE" w:rsidRDefault="004304EE" w:rsidP="004304EE">
      <w:pPr>
        <w:jc w:val="both"/>
      </w:pPr>
    </w:p>
    <w:p w14:paraId="349C46E1" w14:textId="7F73FB29" w:rsidR="001E4A1E" w:rsidRDefault="00455F7E" w:rsidP="001E4A1E">
      <w:pPr>
        <w:jc w:val="both"/>
      </w:pPr>
      <w:r>
        <w:t xml:space="preserve">Being a purely empirical fitting exercise lacking physical significance, </w:t>
      </w:r>
      <w:r w:rsidR="00BD4D13">
        <w:t>this model is also not ideal in varying conditions</w:t>
      </w:r>
      <w:r>
        <w:t xml:space="preserve">. This makes </w:t>
      </w:r>
      <w:r w:rsidR="006A64A7">
        <w:t>it</w:t>
      </w:r>
      <w:r>
        <w:t xml:space="preserve"> unreliable for </w:t>
      </w:r>
      <w:r w:rsidR="005772F5">
        <w:t>modelling urban wastewater treatment</w:t>
      </w:r>
      <w:r>
        <w:t>.</w:t>
      </w:r>
      <w:r w:rsidR="006A64A7">
        <w:t xml:space="preserve"> </w:t>
      </w:r>
      <w:r w:rsidR="001E4A1E">
        <w:t xml:space="preserve">Unfortunately, many researchers evaluated the applicability only on the quality of the fit on the experimental data and not on underlying theory, which is clearly a misperception </w:t>
      </w:r>
      <w:r w:rsidR="001E4A1E">
        <w:fldChar w:fldCharType="begin"/>
      </w:r>
      <w:r w:rsidR="00271D7B">
        <w:instrText xml:space="preserve"> ADDIN ZOTERO_ITEM CSL_CITATION {"citationID":"ATn8nYFQ","properties":{"formattedCitation":"(Inglezakis et al., 2019; Yao &amp; Zhu, 2021)","plainCitation":"(Inglezakis et al., 2019; Yao &amp; Zhu, 2021)","noteIndex":0},"citationItems":[{"id":71,"uris":["http://zotero.org/users/local/h6YJVYLe/items/ZK9IEMIV"],"itemData":{"id":71,"type":"article-journal","abstract":"Adsorption and ion exchange phenomena are encountered in several separation processes, which in turn, are of vital importance across various industries. Although the literature on adsorption kinetics modeling is rich, the majority of the models employed are empirical, based on chemical reaction kinetics or oversimpliﬁed versions of diﬀusion models. In this paper, the ﬁfteen most popular simpliﬁed adsorption kinetics equations are presented and discussed. A new versatile variable-diﬀusivity two-phase homogeneous diﬀusion model is presented and used to evaluate the analytical adsorption models. Aspects of ion exchange kinetics are also addressed.","container-title":"Journal of Hazardous Materials","DOI":"10.1016/j.jhazmat.2018.12.023","ISSN":"03043894","journalAbbreviation":"Journal of Hazardous Materials","language":"en","page":"224-245","source":"DOI.org (Crossref)","title":"Variable diffusivity homogeneous surface diffusion model and analysis of merits and fallacies of simplified adsorption kinetics equations","volume":"367","author":[{"family":"Inglezakis","given":"V.J."},{"family":"Fyrillas","given":"M.M."},{"family":"Park","given":"J."}],"issued":{"date-parts":[["2019",4]]}}},{"id":124,"uris":["http://zotero.org/users/local/h6YJVYLe/items/Q53XZSPP"],"itemData":{"id":124,"type":"article-journal","abstract":"A new multi-mechanism kinetic model for batch adsorption is proposed. A dimensionless parameter in the model serves as a mechanism indicator in the sense that the model converts to the pseudo-first-order (PFO), the Vermeulen (intraparticle diffusion) and the film diffusion models as the dimensionless parameter changes its values. Expressions relating the model parameters and the mass transfer coefficients are obtained which allow for the estimation of the film mass transfer and the intraparticle diffusion coefficients from `show that the estimated mass transfer coefficients are in reasonable agreement with literature values.","container-title":"Surfaces and Interfaces","DOI":"10.1016/j.surfin.2021.101422","ISSN":"2468-0230","journalAbbreviation":"Surfaces and Interfaces","page":"101422","source":"ScienceDirect","title":"A new multi-mechanism adsorption kinetic model and its relation to mass transfer coefficients","volume":"26","author":[{"family":"Yao","given":"Chuncai"},{"family":"Zhu","given":"Chenxi"}],"issued":{"date-parts":[["2021",10,1]]}}}],"schema":"https://github.com/citation-style-language/schema/raw/master/csl-citation.json"} </w:instrText>
      </w:r>
      <w:r w:rsidR="001E4A1E">
        <w:fldChar w:fldCharType="separate"/>
      </w:r>
      <w:r w:rsidR="001E4A1E" w:rsidRPr="00233A1C">
        <w:rPr>
          <w:rFonts w:cs="Arial"/>
        </w:rPr>
        <w:t>(Inglezakis et al., 2019; Yao &amp; Zhu, 2021)</w:t>
      </w:r>
      <w:r w:rsidR="001E4A1E">
        <w:fldChar w:fldCharType="end"/>
      </w:r>
      <w:r w:rsidR="001E4A1E">
        <w:t>.</w:t>
      </w:r>
    </w:p>
    <w:p w14:paraId="10AC9562" w14:textId="77777777" w:rsidR="001E4A1E" w:rsidRDefault="001E4A1E" w:rsidP="004304EE">
      <w:pPr>
        <w:jc w:val="both"/>
      </w:pPr>
    </w:p>
    <w:p w14:paraId="2169E4FE" w14:textId="73A4AFE4" w:rsidR="00DE0A6F" w:rsidRDefault="003D16CD" w:rsidP="00B8210F">
      <w:pPr>
        <w:pStyle w:val="Heading2"/>
      </w:pPr>
      <w:bookmarkStart w:id="96" w:name="_Toc165464874"/>
      <w:r>
        <w:t>Conclusion BTC models</w:t>
      </w:r>
      <w:bookmarkEnd w:id="96"/>
    </w:p>
    <w:p w14:paraId="3BAFBE9B" w14:textId="7CEF414A" w:rsidR="008555CB" w:rsidRDefault="00B8210F" w:rsidP="004304EE">
      <w:pPr>
        <w:jc w:val="both"/>
      </w:pPr>
      <w:r>
        <w:t xml:space="preserve">An </w:t>
      </w:r>
      <w:r w:rsidR="00C850FD">
        <w:t>overview</w:t>
      </w:r>
      <w:r>
        <w:t xml:space="preserve"> of </w:t>
      </w:r>
      <w:r w:rsidR="00C850FD">
        <w:t xml:space="preserve">the discussed BTC models </w:t>
      </w:r>
      <w:r w:rsidR="00FE0E00">
        <w:t>with classification</w:t>
      </w:r>
      <w:r w:rsidR="00C850FD">
        <w:t xml:space="preserve"> is given in </w:t>
      </w:r>
      <w:r w:rsidR="00C850FD" w:rsidRPr="00C850FD">
        <w:fldChar w:fldCharType="begin"/>
      </w:r>
      <w:r w:rsidR="00C850FD" w:rsidRPr="00C850FD">
        <w:instrText xml:space="preserve"> REF _Ref163989477 \h  \* MERGEFORMAT </w:instrText>
      </w:r>
      <w:r w:rsidR="00C850FD" w:rsidRPr="00C850FD">
        <w:fldChar w:fldCharType="separate"/>
      </w:r>
      <w:r w:rsidR="00843CB6" w:rsidRPr="00C23037">
        <w:rPr>
          <w:b/>
          <w:bCs/>
        </w:rPr>
        <w:t xml:space="preserve">Table </w:t>
      </w:r>
      <w:r w:rsidR="00843CB6" w:rsidRPr="00843CB6">
        <w:rPr>
          <w:b/>
          <w:bCs/>
          <w:noProof/>
        </w:rPr>
        <w:t>5</w:t>
      </w:r>
      <w:r w:rsidR="00C850FD" w:rsidRPr="00C850FD">
        <w:fldChar w:fldCharType="end"/>
      </w:r>
      <w:r w:rsidR="00C850FD">
        <w:t>. Zero-phase models such as the PFO or PSO model</w:t>
      </w:r>
      <w:r w:rsidR="006A625E">
        <w:t xml:space="preserve"> lack physical significance</w:t>
      </w:r>
      <w:r w:rsidR="004B4B3A">
        <w:t xml:space="preserve">, are empirical and therefore more suitable as </w:t>
      </w:r>
      <w:r w:rsidR="00A808EE">
        <w:t>descriptive tool</w:t>
      </w:r>
      <w:r w:rsidR="006A625E">
        <w:t>. One-phase models such as the Thomas or Clark model</w:t>
      </w:r>
      <w:r w:rsidR="00F006CF">
        <w:t xml:space="preserve"> </w:t>
      </w:r>
      <w:r w:rsidR="00006E5C">
        <w:t>consider chemical mass transfer</w:t>
      </w:r>
      <w:r w:rsidR="00F6442B">
        <w:t xml:space="preserve"> but</w:t>
      </w:r>
      <w:r w:rsidR="00A80AE0">
        <w:t xml:space="preserve"> neglect intraparticle diffusion. This is a </w:t>
      </w:r>
      <w:r w:rsidR="009A51D3">
        <w:t xml:space="preserve">drawback </w:t>
      </w:r>
      <w:r w:rsidR="005F15FE">
        <w:t xml:space="preserve">because in porous materials like GAC, the adsorption of micropollutants is typically rate-limited </w:t>
      </w:r>
      <w:r w:rsidR="00A97AE0">
        <w:t>by</w:t>
      </w:r>
      <w:r w:rsidR="005F15FE">
        <w:t xml:space="preserve"> intraparticle diffusion</w:t>
      </w:r>
      <w:r w:rsidR="00403858">
        <w:t xml:space="preserve"> </w:t>
      </w:r>
      <w:r w:rsidR="00403858">
        <w:fldChar w:fldCharType="begin"/>
      </w:r>
      <w:r w:rsidR="00403858">
        <w:instrText xml:space="preserve"> ADDIN ZOTERO_ITEM CSL_CITATION {"citationID":"xToOn0hm","properties":{"formattedCitation":"(Inglezakis et al., 2019)","plainCitation":"(Inglezakis et al., 2019)","noteIndex":0},"citationItems":[{"id":71,"uris":["http://zotero.org/users/local/h6YJVYLe/items/ZK9IEMIV"],"itemData":{"id":71,"type":"article-journal","abstract":"Adsorption and ion exchange phenomena are encountered in several separation processes, which in turn, are of vital importance across various industries. Although the literature on adsorption kinetics modeling is rich, the majority of the models employed are empirical, based on chemical reaction kinetics or oversimpliﬁed versions of diﬀusion models. In this paper, the ﬁfteen most popular simpliﬁed adsorption kinetics equations are presented and discussed. A new versatile variable-diﬀusivity two-phase homogeneous diﬀusion model is presented and used to evaluate the analytical adsorption models. Aspects of ion exchange kinetics are also addressed.","container-title":"Journal of Hazardous Materials","DOI":"10.1016/j.jhazmat.2018.12.023","ISSN":"03043894","journalAbbreviation":"Journal of Hazardous Materials","language":"en","page":"224-245","source":"DOI.org (Crossref)","title":"Variable diffusivity homogeneous surface diffusion model and analysis of merits and fallacies of simplified adsorption kinetics equations","volume":"367","author":[{"family":"Inglezakis","given":"V.J."},{"family":"Fyrillas","given":"M.M."},{"family":"Park","given":"J."}],"issued":{"date-parts":[["2019",4]]}}}],"schema":"https://github.com/citation-style-language/schema/raw/master/csl-citation.json"} </w:instrText>
      </w:r>
      <w:r w:rsidR="00403858">
        <w:fldChar w:fldCharType="separate"/>
      </w:r>
      <w:r w:rsidR="00403858" w:rsidRPr="00403858">
        <w:rPr>
          <w:rFonts w:cs="Arial"/>
        </w:rPr>
        <w:t>(Inglezakis et al., 2019)</w:t>
      </w:r>
      <w:r w:rsidR="00403858">
        <w:fldChar w:fldCharType="end"/>
      </w:r>
      <w:r w:rsidR="000C101A">
        <w:t>. Two</w:t>
      </w:r>
      <w:r w:rsidR="00F6442B">
        <w:t>-</w:t>
      </w:r>
      <w:r w:rsidR="000C101A">
        <w:t>phase models are then a b</w:t>
      </w:r>
      <w:r w:rsidR="00733F2A">
        <w:t xml:space="preserve">etter approximation and more accurate than one-phase models, but from here numerical solvers are required. </w:t>
      </w:r>
      <w:r w:rsidR="002F07C7">
        <w:t xml:space="preserve">Some intraparticle and external diffusion </w:t>
      </w:r>
      <w:r w:rsidR="009E49A2">
        <w:t>is</w:t>
      </w:r>
      <w:r w:rsidR="002F07C7">
        <w:t xml:space="preserve"> considered. </w:t>
      </w:r>
      <w:r w:rsidR="005039E5">
        <w:t xml:space="preserve">The HSDM, PDM and LDF are therefore realistic candidates for modelling the removal of micropollutants </w:t>
      </w:r>
      <w:r w:rsidR="008B49E1">
        <w:t xml:space="preserve">to some extent. Multi-phase models like the PSDM model are </w:t>
      </w:r>
      <w:r w:rsidR="00C22843">
        <w:t>very complex</w:t>
      </w:r>
      <w:r w:rsidR="0053513B">
        <w:t xml:space="preserve"> but </w:t>
      </w:r>
      <w:r w:rsidR="00B25F25">
        <w:t xml:space="preserve">this complexity can be worth including </w:t>
      </w:r>
      <w:r w:rsidR="00C22843">
        <w:t>when modelling</w:t>
      </w:r>
      <w:r w:rsidR="00B25F25">
        <w:t xml:space="preserve"> adsorption of variable</w:t>
      </w:r>
      <w:r w:rsidR="008F1005">
        <w:t xml:space="preserve">-size micropollutants </w:t>
      </w:r>
      <w:r w:rsidR="00414AC9">
        <w:t>under the highly varied</w:t>
      </w:r>
      <w:r w:rsidR="008F1005">
        <w:t xml:space="preserve"> conditions </w:t>
      </w:r>
      <w:r w:rsidR="00414AC9">
        <w:t>present in municipal wastewater.</w:t>
      </w:r>
      <w:r w:rsidR="009E49A2">
        <w:t xml:space="preserve"> With </w:t>
      </w:r>
      <w:r w:rsidR="00BF10FE">
        <w:t>detailed</w:t>
      </w:r>
      <w:r w:rsidR="00F749C4">
        <w:t xml:space="preserve"> simulation of</w:t>
      </w:r>
      <w:r w:rsidR="009E49A2">
        <w:t xml:space="preserve"> intraparticle diffusion</w:t>
      </w:r>
      <w:r w:rsidR="00F749C4">
        <w:t xml:space="preserve"> (pore and surface), the PSDM is a strong candidate</w:t>
      </w:r>
      <w:r w:rsidR="00525C09">
        <w:t xml:space="preserve"> </w:t>
      </w:r>
      <w:r w:rsidR="00D952DF">
        <w:t>for simulati</w:t>
      </w:r>
      <w:r w:rsidR="00A808EE">
        <w:t>ng</w:t>
      </w:r>
      <w:r w:rsidR="00D952DF">
        <w:t xml:space="preserve"> GAC</w:t>
      </w:r>
      <w:r w:rsidR="009F78D2">
        <w:t xml:space="preserve"> in wastewater treatment plants</w:t>
      </w:r>
      <w:r w:rsidR="00F749C4">
        <w:t>.</w:t>
      </w:r>
      <w:r w:rsidR="00527D78">
        <w:t xml:space="preserve"> </w:t>
      </w:r>
      <w:r w:rsidR="00B8618F">
        <w:t>It</w:t>
      </w:r>
      <w:r w:rsidR="00527D78">
        <w:t xml:space="preserve"> is still worth mentioning that </w:t>
      </w:r>
      <w:r w:rsidR="006C4511">
        <w:t xml:space="preserve">dynamic adsorption is a very complicated process and even </w:t>
      </w:r>
      <w:r w:rsidR="00CE11CA">
        <w:t xml:space="preserve">multi-phase models </w:t>
      </w:r>
      <w:r w:rsidR="00CC1497">
        <w:t xml:space="preserve">are still simplified from </w:t>
      </w:r>
      <w:r w:rsidR="00D82759">
        <w:t>reality</w:t>
      </w:r>
      <w:r w:rsidR="00CE11CA">
        <w:t xml:space="preserve">: </w:t>
      </w:r>
      <w:r w:rsidR="00A52B7F">
        <w:t xml:space="preserve">fast </w:t>
      </w:r>
      <w:r w:rsidR="00CE11CA">
        <w:t>adsorption reaction rate</w:t>
      </w:r>
      <w:r w:rsidR="00A52B7F">
        <w:t>, adsorbent granules of equal size in the column, no wall effect…</w:t>
      </w:r>
      <w:r w:rsidR="00D952DF">
        <w:t xml:space="preserve"> Also, as said</w:t>
      </w:r>
      <w:r w:rsidR="000B20FF">
        <w:t xml:space="preserve"> more effort is needed to determine </w:t>
      </w:r>
      <w:r w:rsidR="008B2AF4">
        <w:t xml:space="preserve">the </w:t>
      </w:r>
      <w:r w:rsidR="000B20FF">
        <w:t>model parameters</w:t>
      </w:r>
      <w:r w:rsidR="009F78D2">
        <w:t xml:space="preserve"> and </w:t>
      </w:r>
      <w:r w:rsidR="008B2AF4">
        <w:t>numerical solvers are</w:t>
      </w:r>
      <w:r w:rsidR="009F78D2">
        <w:t xml:space="preserve"> required</w:t>
      </w:r>
      <w:r w:rsidR="00A52B7F">
        <w:t xml:space="preserve"> </w:t>
      </w:r>
      <w:r w:rsidR="00A52B7F">
        <w:fldChar w:fldCharType="begin"/>
      </w:r>
      <w:r w:rsidR="00A52B7F">
        <w:instrText xml:space="preserve"> ADDIN ZOTERO_ITEM CSL_CITATION {"citationID":"9sjQwkiU","properties":{"formattedCitation":"(S. Sharma et al., 2023; Xu et al., 2013)","plainCitation":"(S. Sharma et al., 2023; Xu et al., 2013)","noteIndex":0},"citationItems":[{"id":50,"uris":["http://zotero.org/users/local/h6YJVYLe/items/UL9JG7YD"],"itemData":{"id":50,"type":"article-journal","abstract":"We present the RUPTURA code (https://github.com/iraspa/ruptura) as a free and open-source software package (MIT license) for (1) the simulation of gas adsorption breakthrough curves, (2) mixture prediction using methods like the Ideal Adsorption Solution Theory (IAST), segregated-IAST and explicit isotherm models, and (3) ﬁtting of isotherm models on computed or measured adsorption isotherm data. The combination with the RASPA software enables computation of breakthrough curves directly from adsorption simulations in the grand-canonical ensemble. RUPTURA and RASPA have similar input styles. IAST is implemented near machine precision but we also provide several explicit mixture prediction methods that are non-iterative and potentially faster than IAST. The code supports a wide variety of isotherm models like Langmuir, Anti-Langmuir, BET, Henry, Freundlich, Sips, LangmuirFreundlich, Redlich-Peterson, Toth, Unilan, O’Brian &amp; Myers, Asymptotic Temkin, and Bingel &amp; Walton. The isotherm model parameters can easily be obtained by the ﬁtting module. Breakthrough plots and animations of the column properties are automatically generated. In addition to highlighting the code, we also review all the developed techniques from literature for mixture prediction, breakthrough simulations, and isotherm model ﬁtting, and provide a tutorial discussing the workﬂows.","container-title":"Molecular Simulation","DOI":"10.1080/08927022.2023.2202757","ISSN":"0892-7022, 1029-0435","issue":"9","journalAbbreviation":"Molecular Simulation","language":"en","page":"893-953","source":"DOI.org (Crossref)","title":"RUPTURA: simulation code for breakthrough, ideal adsorption solution theory computations, and fitting of isotherm models","title-short":"RUPTURA","volume":"49","author":[{"family":"Sharma","given":"Shrinjay"},{"family":"Balestra","given":"Salvador R. G."},{"family":"Baur","given":"Richard"},{"family":"Agarwal","given":"Umang"},{"family":"Zuidema","given":"Erik"},{"family":"Rigutto","given":"Marcello S."},{"family":"Calero","given":"Sofia"},{"family":"Vlugt","given":"Thijs J. H."},{"family":"Dubbeldam","given":"David"}],"issued":{"date-parts":[["2023",6,13]]}}},{"id":156,"uris":["http://zotero.org/users/local/h6YJVYLe/items/BJEA498A"],"itemData":{"id":156,"type":"article-journal","abstract":"Adsorption is one of the widely used processes in the chemical industry environmental application. As compared to mathematical models proposed to describe batch adsorption in terms of isotherm and kinetic behavior, insufficient models are available to describe and predict fixed-bed or column adsorption, though the latter one is the main option in practical application. The present review first provides a brief summary on basic concepts and mathematic models to describe the mass transfer and isotherm behavior of batch adsorption, which dominate the column adsorption behavior in nature. Afterwards, the widely used models developed to predict the breakthrough curve, i.e., the general rate models, linear driving force (LDF) model, wave propagation theory model, constant pattern model, Clark model, Thomas model, Bohart-Adams model, Yoon-Nelson model, Wang model, Wolborska model, and modified dose-response model, are briefly introduced from the mechanism and mathematical viewpoint. Their basic characteristics, including the advantages and inherit shortcomings, are also discussed. This review could help those interested in column adsorption to reasonably choose or develop an accurate and convenient model for their study and practical application.","container-title":"Journal of Zhejiang University SCIENCE A","DOI":"10.1631/jzus.A1300029","ISSN":"1673-565X, 1862-1775","issue":"3","journalAbbreviation":"J. Zhejiang Univ. Sci. A","language":"en","page":"155-176","source":"DOI.org (Crossref)","title":"Mathematically modeling fixed-bed adsorption in aqueous systems","volume":"14","author":[{"family":"Xu","given":"Zhe"},{"family":"Cai","given":"Jian-guo"},{"family":"Pan","given":"Bing-cai"}],"issued":{"date-parts":[["2013",3]]}}}],"schema":"https://github.com/citation-style-language/schema/raw/master/csl-citation.json"} </w:instrText>
      </w:r>
      <w:r w:rsidR="00A52B7F">
        <w:fldChar w:fldCharType="separate"/>
      </w:r>
      <w:r w:rsidR="00A52B7F" w:rsidRPr="00A52B7F">
        <w:rPr>
          <w:rFonts w:cs="Arial"/>
        </w:rPr>
        <w:t>(S. Sharma et al., 2023; Xu et al., 2013)</w:t>
      </w:r>
      <w:r w:rsidR="00A52B7F">
        <w:fldChar w:fldCharType="end"/>
      </w:r>
      <w:r w:rsidR="00563809">
        <w:t xml:space="preserve">. </w:t>
      </w:r>
    </w:p>
    <w:p w14:paraId="73BC2C46" w14:textId="77777777" w:rsidR="00563809" w:rsidRDefault="00563809">
      <w:pPr>
        <w:spacing w:after="160" w:line="2" w:lineRule="auto"/>
      </w:pPr>
      <w:r>
        <w:br w:type="page"/>
      </w:r>
    </w:p>
    <w:p w14:paraId="518BE9C4" w14:textId="2EF43350" w:rsidR="005117FC" w:rsidRPr="00C23037" w:rsidRDefault="005117FC" w:rsidP="005117FC">
      <w:pPr>
        <w:pStyle w:val="Caption"/>
        <w:keepNext/>
        <w:rPr>
          <w:b/>
          <w:bCs/>
          <w:i w:val="0"/>
          <w:iCs w:val="0"/>
        </w:rPr>
      </w:pPr>
      <w:bookmarkStart w:id="97" w:name="_Ref163989477"/>
      <w:r w:rsidRPr="00C23037">
        <w:rPr>
          <w:b/>
          <w:bCs/>
          <w:i w:val="0"/>
          <w:iCs w:val="0"/>
        </w:rPr>
        <w:lastRenderedPageBreak/>
        <w:t xml:space="preserve">Table </w:t>
      </w:r>
      <w:r w:rsidRPr="00C23037">
        <w:rPr>
          <w:b/>
          <w:bCs/>
          <w:i w:val="0"/>
          <w:iCs w:val="0"/>
        </w:rPr>
        <w:fldChar w:fldCharType="begin"/>
      </w:r>
      <w:r w:rsidRPr="00C23037">
        <w:rPr>
          <w:b/>
          <w:bCs/>
          <w:i w:val="0"/>
          <w:iCs w:val="0"/>
        </w:rPr>
        <w:instrText xml:space="preserve"> SEQ Table \* ARABIC </w:instrText>
      </w:r>
      <w:r w:rsidRPr="00C23037">
        <w:rPr>
          <w:b/>
          <w:bCs/>
          <w:i w:val="0"/>
          <w:iCs w:val="0"/>
        </w:rPr>
        <w:fldChar w:fldCharType="separate"/>
      </w:r>
      <w:r w:rsidR="00843CB6">
        <w:rPr>
          <w:b/>
          <w:bCs/>
          <w:i w:val="0"/>
          <w:iCs w:val="0"/>
          <w:noProof/>
        </w:rPr>
        <w:t>5</w:t>
      </w:r>
      <w:r w:rsidRPr="00C23037">
        <w:rPr>
          <w:b/>
          <w:bCs/>
          <w:i w:val="0"/>
          <w:iCs w:val="0"/>
        </w:rPr>
        <w:fldChar w:fldCharType="end"/>
      </w:r>
      <w:bookmarkEnd w:id="97"/>
      <w:r w:rsidRPr="00C23037">
        <w:rPr>
          <w:b/>
          <w:bCs/>
          <w:i w:val="0"/>
          <w:iCs w:val="0"/>
        </w:rPr>
        <w:t xml:space="preserve"> </w:t>
      </w:r>
      <w:r w:rsidR="00C23037" w:rsidRPr="00C23037">
        <w:rPr>
          <w:b/>
          <w:bCs/>
          <w:i w:val="0"/>
          <w:iCs w:val="0"/>
        </w:rPr>
        <w:t>Classification of fixed-bed adsorption models according to complexi</w:t>
      </w:r>
      <w:r w:rsidR="00C23037" w:rsidRPr="003242E3">
        <w:rPr>
          <w:b/>
          <w:bCs/>
          <w:i w:val="0"/>
          <w:iCs w:val="0"/>
        </w:rPr>
        <w:t xml:space="preserve">ty </w:t>
      </w:r>
      <w:r w:rsidR="00A14FAE" w:rsidRPr="003242E3">
        <w:rPr>
          <w:b/>
          <w:bCs/>
          <w:i w:val="0"/>
          <w:iCs w:val="0"/>
        </w:rPr>
        <w:fldChar w:fldCharType="begin"/>
      </w:r>
      <w:r w:rsidR="00A14FAE" w:rsidRPr="003242E3">
        <w:rPr>
          <w:b/>
          <w:bCs/>
          <w:i w:val="0"/>
          <w:iCs w:val="0"/>
        </w:rPr>
        <w:instrText xml:space="preserve"> ADDIN ZOTERO_ITEM CSL_CITATION {"citationID":"liijLEOy","properties":{"formattedCitation":"(S. Sharma et al., 2023)","plainCitation":"(S. Sharma et al., 2023)","noteIndex":0},"citationItems":[{"id":50,"uris":["http://zotero.org/users/local/h6YJVYLe/items/UL9JG7YD"],"itemData":{"id":50,"type":"article-journal","abstract":"We present the RUPTURA code (https://github.com/iraspa/ruptura) as a free and open-source software package (MIT license) for (1) the simulation of gas adsorption breakthrough curves, (2) mixture prediction using methods like the Ideal Adsorption Solution Theory (IAST), segregated-IAST and explicit isotherm models, and (3) ﬁtting of isotherm models on computed or measured adsorption isotherm data. The combination with the RASPA software enables computation of breakthrough curves directly from adsorption simulations in the grand-canonical ensemble. RUPTURA and RASPA have similar input styles. IAST is implemented near machine precision but we also provide several explicit mixture prediction methods that are non-iterative and potentially faster than IAST. The code supports a wide variety of isotherm models like Langmuir, Anti-Langmuir, BET, Henry, Freundlich, Sips, LangmuirFreundlich, Redlich-Peterson, Toth, Unilan, O’Brian &amp; Myers, Asymptotic Temkin, and Bingel &amp; Walton. The isotherm model parameters can easily be obtained by the ﬁtting module. Breakthrough plots and animations of the column properties are automatically generated. In addition to highlighting the code, we also review all the developed techniques from literature for mixture prediction, breakthrough simulations, and isotherm model ﬁtting, and provide a tutorial discussing the workﬂows.","container-title":"Molecular Simulation","DOI":"10.1080/08927022.2023.2202757","ISSN":"0892-7022, 1029-0435","issue":"9","journalAbbreviation":"Molecular Simulation","language":"en","page":"893-953","source":"DOI.org (Crossref)","title":"RUPTURA: simulation code for breakthrough, ideal adsorption solution theory computations, and fitting of isotherm models","title-short":"RUPTURA","volume":"49","author":[{"family":"Sharma","given":"Shrinjay"},{"family":"Balestra","given":"Salvador R. G."},{"family":"Baur","given":"Richard"},{"family":"Agarwal","given":"Umang"},{"family":"Zuidema","given":"Erik"},{"family":"Rigutto","given":"Marcello S."},{"family":"Calero","given":"Sofia"},{"family":"Vlugt","given":"Thijs J. H."},{"family":"Dubbeldam","given":"David"}],"issued":{"date-parts":[["2023",6,13]]}}}],"schema":"https://github.com/citation-style-language/schema/raw/master/csl-citation.json"} </w:instrText>
      </w:r>
      <w:r w:rsidR="00A14FAE" w:rsidRPr="003242E3">
        <w:rPr>
          <w:b/>
          <w:bCs/>
          <w:i w:val="0"/>
          <w:iCs w:val="0"/>
        </w:rPr>
        <w:fldChar w:fldCharType="separate"/>
      </w:r>
      <w:r w:rsidR="00A14FAE" w:rsidRPr="003242E3">
        <w:rPr>
          <w:rFonts w:cs="Arial"/>
          <w:b/>
          <w:bCs/>
          <w:i w:val="0"/>
          <w:iCs w:val="0"/>
        </w:rPr>
        <w:t>(S. Sharma et al., 2023)</w:t>
      </w:r>
      <w:r w:rsidR="00A14FAE" w:rsidRPr="003242E3">
        <w:rPr>
          <w:b/>
          <w:bCs/>
          <w:i w:val="0"/>
          <w:iCs w:val="0"/>
        </w:rPr>
        <w:fldChar w:fldCharType="end"/>
      </w:r>
    </w:p>
    <w:tbl>
      <w:tblPr>
        <w:tblStyle w:val="TableGrid"/>
        <w:tblW w:w="0" w:type="auto"/>
        <w:tblLook w:val="04A0" w:firstRow="1" w:lastRow="0" w:firstColumn="1" w:lastColumn="0" w:noHBand="0" w:noVBand="1"/>
      </w:tblPr>
      <w:tblGrid>
        <w:gridCol w:w="1701"/>
        <w:gridCol w:w="1701"/>
        <w:gridCol w:w="1985"/>
        <w:gridCol w:w="1783"/>
        <w:gridCol w:w="1850"/>
      </w:tblGrid>
      <w:tr w:rsidR="00640A98" w14:paraId="031DB1BD" w14:textId="53AC4136" w:rsidTr="00383105">
        <w:tc>
          <w:tcPr>
            <w:tcW w:w="1701" w:type="dxa"/>
            <w:tcBorders>
              <w:top w:val="single" w:sz="4" w:space="0" w:color="auto"/>
              <w:left w:val="nil"/>
              <w:bottom w:val="single" w:sz="4" w:space="0" w:color="auto"/>
              <w:right w:val="nil"/>
            </w:tcBorders>
            <w:shd w:val="clear" w:color="auto" w:fill="B4C6E7" w:themeFill="accent5" w:themeFillTint="66"/>
            <w:vAlign w:val="center"/>
          </w:tcPr>
          <w:p w14:paraId="566C16FD" w14:textId="2EAB04CF" w:rsidR="00640A98" w:rsidRPr="00F9184D" w:rsidRDefault="00FD5B17" w:rsidP="0003471B">
            <w:pPr>
              <w:rPr>
                <w:i/>
                <w:iCs/>
                <w:sz w:val="18"/>
                <w:szCs w:val="20"/>
              </w:rPr>
            </w:pPr>
            <w:r w:rsidRPr="00F9184D">
              <w:rPr>
                <w:i/>
                <w:iCs/>
                <w:sz w:val="18"/>
                <w:szCs w:val="20"/>
              </w:rPr>
              <w:t>Fixed-bed</w:t>
            </w:r>
            <w:r w:rsidR="00640A98" w:rsidRPr="00F9184D">
              <w:rPr>
                <w:i/>
                <w:iCs/>
                <w:sz w:val="18"/>
                <w:szCs w:val="20"/>
              </w:rPr>
              <w:t xml:space="preserve"> model</w:t>
            </w:r>
          </w:p>
        </w:tc>
        <w:tc>
          <w:tcPr>
            <w:tcW w:w="1701" w:type="dxa"/>
            <w:tcBorders>
              <w:top w:val="single" w:sz="4" w:space="0" w:color="auto"/>
              <w:left w:val="nil"/>
              <w:bottom w:val="single" w:sz="4" w:space="0" w:color="auto"/>
              <w:right w:val="nil"/>
            </w:tcBorders>
            <w:shd w:val="clear" w:color="auto" w:fill="B4C6E7" w:themeFill="accent5" w:themeFillTint="66"/>
            <w:vAlign w:val="center"/>
          </w:tcPr>
          <w:p w14:paraId="0BBAC6B3" w14:textId="5D40FFBC" w:rsidR="00640A98" w:rsidRPr="009C6E1A" w:rsidRDefault="00640A98" w:rsidP="0003471B">
            <w:pPr>
              <w:rPr>
                <w:sz w:val="18"/>
                <w:szCs w:val="20"/>
              </w:rPr>
            </w:pPr>
            <w:r>
              <w:t>Zero-phase</w:t>
            </w:r>
          </w:p>
        </w:tc>
        <w:tc>
          <w:tcPr>
            <w:tcW w:w="1985" w:type="dxa"/>
            <w:tcBorders>
              <w:top w:val="single" w:sz="4" w:space="0" w:color="auto"/>
              <w:left w:val="nil"/>
              <w:bottom w:val="single" w:sz="4" w:space="0" w:color="auto"/>
              <w:right w:val="nil"/>
            </w:tcBorders>
            <w:shd w:val="clear" w:color="auto" w:fill="B4C6E7" w:themeFill="accent5" w:themeFillTint="66"/>
            <w:vAlign w:val="center"/>
          </w:tcPr>
          <w:p w14:paraId="17656BE4" w14:textId="1AF979F5" w:rsidR="00640A98" w:rsidRPr="009C6E1A" w:rsidRDefault="00640A98" w:rsidP="0003471B">
            <w:pPr>
              <w:rPr>
                <w:sz w:val="18"/>
                <w:szCs w:val="20"/>
              </w:rPr>
            </w:pPr>
            <w:r>
              <w:t>One-phase</w:t>
            </w:r>
          </w:p>
        </w:tc>
        <w:tc>
          <w:tcPr>
            <w:tcW w:w="1783" w:type="dxa"/>
            <w:tcBorders>
              <w:top w:val="single" w:sz="4" w:space="0" w:color="auto"/>
              <w:left w:val="nil"/>
              <w:bottom w:val="single" w:sz="4" w:space="0" w:color="auto"/>
              <w:right w:val="nil"/>
            </w:tcBorders>
            <w:shd w:val="clear" w:color="auto" w:fill="B4C6E7" w:themeFill="accent5" w:themeFillTint="66"/>
          </w:tcPr>
          <w:p w14:paraId="28E8B969" w14:textId="4B524A18" w:rsidR="00640A98" w:rsidRDefault="00640A98" w:rsidP="0003471B">
            <w:r>
              <w:t>Two-phase</w:t>
            </w:r>
          </w:p>
        </w:tc>
        <w:tc>
          <w:tcPr>
            <w:tcW w:w="1850" w:type="dxa"/>
            <w:tcBorders>
              <w:top w:val="single" w:sz="4" w:space="0" w:color="auto"/>
              <w:left w:val="nil"/>
              <w:bottom w:val="single" w:sz="4" w:space="0" w:color="auto"/>
              <w:right w:val="nil"/>
            </w:tcBorders>
            <w:shd w:val="clear" w:color="auto" w:fill="B4C6E7" w:themeFill="accent5" w:themeFillTint="66"/>
          </w:tcPr>
          <w:p w14:paraId="124E8BB0" w14:textId="431785CC" w:rsidR="00640A98" w:rsidRDefault="00640A98" w:rsidP="0003471B">
            <w:r>
              <w:t>Multi-phase</w:t>
            </w:r>
          </w:p>
        </w:tc>
      </w:tr>
      <w:tr w:rsidR="00640A98" w14:paraId="6EF803B7" w14:textId="77777777" w:rsidTr="00383105">
        <w:tc>
          <w:tcPr>
            <w:tcW w:w="1701" w:type="dxa"/>
            <w:tcBorders>
              <w:top w:val="single" w:sz="4" w:space="0" w:color="auto"/>
              <w:left w:val="nil"/>
              <w:bottom w:val="single" w:sz="4" w:space="0" w:color="auto"/>
              <w:right w:val="nil"/>
            </w:tcBorders>
          </w:tcPr>
          <w:p w14:paraId="567DE985" w14:textId="7683E880" w:rsidR="00640A98" w:rsidRPr="00F9184D" w:rsidRDefault="00640A98" w:rsidP="0003471B">
            <w:pPr>
              <w:rPr>
                <w:i/>
                <w:iCs/>
                <w:sz w:val="16"/>
                <w:szCs w:val="18"/>
              </w:rPr>
            </w:pPr>
            <w:r w:rsidRPr="00F9184D">
              <w:rPr>
                <w:i/>
                <w:iCs/>
                <w:sz w:val="16"/>
                <w:szCs w:val="18"/>
              </w:rPr>
              <w:t>Description</w:t>
            </w:r>
          </w:p>
        </w:tc>
        <w:tc>
          <w:tcPr>
            <w:tcW w:w="1701" w:type="dxa"/>
            <w:tcBorders>
              <w:top w:val="single" w:sz="4" w:space="0" w:color="auto"/>
              <w:left w:val="nil"/>
              <w:bottom w:val="single" w:sz="4" w:space="0" w:color="auto"/>
              <w:right w:val="nil"/>
            </w:tcBorders>
          </w:tcPr>
          <w:p w14:paraId="377487D5" w14:textId="52DC1288" w:rsidR="00640A98" w:rsidRDefault="005117FC" w:rsidP="0003471B">
            <w:pPr>
              <w:rPr>
                <w:sz w:val="16"/>
                <w:szCs w:val="18"/>
              </w:rPr>
            </w:pPr>
            <w:r>
              <w:rPr>
                <w:sz w:val="16"/>
                <w:szCs w:val="18"/>
              </w:rPr>
              <w:t>Ignores mass</w:t>
            </w:r>
            <w:r w:rsidR="003242E3">
              <w:rPr>
                <w:sz w:val="16"/>
                <w:szCs w:val="18"/>
              </w:rPr>
              <w:t xml:space="preserve"> transfer and assumes instanta</w:t>
            </w:r>
            <w:r w:rsidR="00F51E2E">
              <w:rPr>
                <w:sz w:val="16"/>
                <w:szCs w:val="18"/>
              </w:rPr>
              <w:t>neous equilibrium</w:t>
            </w:r>
          </w:p>
        </w:tc>
        <w:tc>
          <w:tcPr>
            <w:tcW w:w="1985" w:type="dxa"/>
            <w:tcBorders>
              <w:top w:val="single" w:sz="4" w:space="0" w:color="auto"/>
              <w:left w:val="nil"/>
              <w:bottom w:val="single" w:sz="4" w:space="0" w:color="auto"/>
              <w:right w:val="nil"/>
            </w:tcBorders>
          </w:tcPr>
          <w:p w14:paraId="0C8BBB2B" w14:textId="129ED2A8" w:rsidR="00640A98" w:rsidRDefault="0003236F" w:rsidP="0003471B">
            <w:pPr>
              <w:rPr>
                <w:rFonts w:cs="Arial"/>
                <w:sz w:val="16"/>
                <w:szCs w:val="18"/>
              </w:rPr>
            </w:pPr>
            <w:r>
              <w:rPr>
                <w:rFonts w:cs="Arial"/>
                <w:sz w:val="16"/>
                <w:szCs w:val="18"/>
              </w:rPr>
              <w:t>Include isotherm but n</w:t>
            </w:r>
            <w:r w:rsidR="00A559B6">
              <w:rPr>
                <w:rFonts w:cs="Arial"/>
                <w:sz w:val="16"/>
                <w:szCs w:val="18"/>
              </w:rPr>
              <w:t xml:space="preserve">eglect intra-particle diffusion. </w:t>
            </w:r>
            <w:r w:rsidR="005A0315" w:rsidRPr="00B77259">
              <w:rPr>
                <w:rFonts w:cs="Arial"/>
                <w:sz w:val="16"/>
                <w:szCs w:val="18"/>
              </w:rPr>
              <w:t>Not very accurate in describing breakthrough behaviour in a column</w:t>
            </w:r>
          </w:p>
        </w:tc>
        <w:tc>
          <w:tcPr>
            <w:tcW w:w="1783" w:type="dxa"/>
            <w:tcBorders>
              <w:top w:val="single" w:sz="4" w:space="0" w:color="auto"/>
              <w:left w:val="nil"/>
              <w:bottom w:val="single" w:sz="4" w:space="0" w:color="auto"/>
              <w:right w:val="nil"/>
            </w:tcBorders>
          </w:tcPr>
          <w:p w14:paraId="67980A5B" w14:textId="5F8E4943" w:rsidR="00640A98" w:rsidRDefault="00CA4B71" w:rsidP="0003471B">
            <w:pPr>
              <w:rPr>
                <w:rFonts w:cs="Arial"/>
                <w:sz w:val="16"/>
                <w:szCs w:val="18"/>
              </w:rPr>
            </w:pPr>
            <w:r>
              <w:rPr>
                <w:rFonts w:cs="Arial"/>
                <w:sz w:val="16"/>
                <w:szCs w:val="18"/>
              </w:rPr>
              <w:t>Take into account both film and intraparticle diffusion.</w:t>
            </w:r>
            <w:r w:rsidR="003A265A">
              <w:rPr>
                <w:rFonts w:cs="Arial"/>
                <w:sz w:val="16"/>
                <w:szCs w:val="18"/>
              </w:rPr>
              <w:t xml:space="preserve"> More accurate than one-phase but have to be solved numerically</w:t>
            </w:r>
          </w:p>
        </w:tc>
        <w:tc>
          <w:tcPr>
            <w:tcW w:w="1850" w:type="dxa"/>
            <w:tcBorders>
              <w:top w:val="single" w:sz="4" w:space="0" w:color="auto"/>
              <w:left w:val="nil"/>
              <w:bottom w:val="single" w:sz="4" w:space="0" w:color="auto"/>
              <w:right w:val="nil"/>
            </w:tcBorders>
          </w:tcPr>
          <w:p w14:paraId="4ED22591" w14:textId="677F65DE" w:rsidR="00640A98" w:rsidRDefault="003A265A" w:rsidP="0003471B">
            <w:pPr>
              <w:rPr>
                <w:rFonts w:cs="Arial"/>
                <w:sz w:val="16"/>
                <w:szCs w:val="18"/>
              </w:rPr>
            </w:pPr>
            <w:r>
              <w:rPr>
                <w:rFonts w:cs="Arial"/>
                <w:sz w:val="16"/>
                <w:szCs w:val="18"/>
              </w:rPr>
              <w:t>Take multiple types of diffusion into account: film diffusion, pore diffusion and surface diffusion</w:t>
            </w:r>
            <w:r w:rsidR="00ED1F18">
              <w:rPr>
                <w:rFonts w:cs="Arial"/>
                <w:sz w:val="16"/>
                <w:szCs w:val="18"/>
              </w:rPr>
              <w:t>. However, surface reaction rates assumed to be much faster than diffusion</w:t>
            </w:r>
            <w:r w:rsidR="009A3F3C">
              <w:rPr>
                <w:rFonts w:cs="Arial"/>
                <w:sz w:val="16"/>
                <w:szCs w:val="18"/>
              </w:rPr>
              <w:t>,</w:t>
            </w:r>
            <w:r w:rsidR="00837E55">
              <w:rPr>
                <w:rFonts w:cs="Arial"/>
                <w:sz w:val="16"/>
                <w:szCs w:val="18"/>
              </w:rPr>
              <w:t xml:space="preserve"> thus</w:t>
            </w:r>
            <w:r w:rsidR="009A3F3C">
              <w:rPr>
                <w:rFonts w:cs="Arial"/>
                <w:sz w:val="16"/>
                <w:szCs w:val="18"/>
              </w:rPr>
              <w:t xml:space="preserve"> adsorption rate not controlling step</w:t>
            </w:r>
          </w:p>
        </w:tc>
      </w:tr>
      <w:tr w:rsidR="00640A98" w14:paraId="04229916" w14:textId="260D21FB" w:rsidTr="00383105">
        <w:tc>
          <w:tcPr>
            <w:tcW w:w="1701" w:type="dxa"/>
            <w:tcBorders>
              <w:top w:val="single" w:sz="4" w:space="0" w:color="auto"/>
              <w:left w:val="nil"/>
              <w:bottom w:val="single" w:sz="4" w:space="0" w:color="auto"/>
              <w:right w:val="nil"/>
            </w:tcBorders>
          </w:tcPr>
          <w:p w14:paraId="253842CE" w14:textId="1F2D4B80" w:rsidR="00640A98" w:rsidRPr="00844E9A" w:rsidRDefault="00640A98" w:rsidP="0003471B">
            <w:pPr>
              <w:rPr>
                <w:b/>
                <w:bCs/>
                <w:sz w:val="16"/>
                <w:szCs w:val="18"/>
              </w:rPr>
            </w:pPr>
            <w:r>
              <w:rPr>
                <w:b/>
                <w:bCs/>
                <w:sz w:val="16"/>
                <w:szCs w:val="18"/>
              </w:rPr>
              <w:t>PSDM</w:t>
            </w:r>
          </w:p>
        </w:tc>
        <w:tc>
          <w:tcPr>
            <w:tcW w:w="1701" w:type="dxa"/>
            <w:tcBorders>
              <w:top w:val="single" w:sz="4" w:space="0" w:color="auto"/>
              <w:left w:val="nil"/>
              <w:bottom w:val="single" w:sz="4" w:space="0" w:color="auto"/>
              <w:right w:val="nil"/>
            </w:tcBorders>
          </w:tcPr>
          <w:p w14:paraId="7A679394" w14:textId="3F500AA4" w:rsidR="00640A98" w:rsidRPr="00A808EE" w:rsidRDefault="00640A98" w:rsidP="0003471B">
            <w:pPr>
              <w:rPr>
                <w:rFonts w:ascii="Brush Script MT" w:hAnsi="Brush Script MT"/>
                <w:b/>
                <w:bCs/>
                <w:sz w:val="16"/>
                <w:szCs w:val="18"/>
              </w:rPr>
            </w:pPr>
          </w:p>
        </w:tc>
        <w:tc>
          <w:tcPr>
            <w:tcW w:w="1985" w:type="dxa"/>
            <w:tcBorders>
              <w:top w:val="single" w:sz="4" w:space="0" w:color="auto"/>
              <w:left w:val="nil"/>
              <w:bottom w:val="single" w:sz="4" w:space="0" w:color="auto"/>
              <w:right w:val="nil"/>
            </w:tcBorders>
          </w:tcPr>
          <w:p w14:paraId="72959531" w14:textId="489BF35D" w:rsidR="00640A98" w:rsidRPr="00A808EE" w:rsidRDefault="00640A98" w:rsidP="0003471B">
            <w:pPr>
              <w:rPr>
                <w:rFonts w:ascii="Brush Script MT" w:hAnsi="Brush Script MT" w:cs="Arial"/>
                <w:b/>
                <w:bCs/>
                <w:sz w:val="16"/>
                <w:szCs w:val="18"/>
              </w:rPr>
            </w:pPr>
          </w:p>
        </w:tc>
        <w:tc>
          <w:tcPr>
            <w:tcW w:w="1783" w:type="dxa"/>
            <w:tcBorders>
              <w:top w:val="single" w:sz="4" w:space="0" w:color="auto"/>
              <w:left w:val="nil"/>
              <w:bottom w:val="single" w:sz="4" w:space="0" w:color="auto"/>
              <w:right w:val="nil"/>
            </w:tcBorders>
          </w:tcPr>
          <w:p w14:paraId="6F895F86" w14:textId="21D409E2" w:rsidR="00640A98" w:rsidRPr="00A808EE" w:rsidRDefault="00640A98" w:rsidP="0003471B">
            <w:pPr>
              <w:rPr>
                <w:rFonts w:ascii="Brush Script MT" w:hAnsi="Brush Script MT" w:cs="Arial"/>
                <w:b/>
                <w:bCs/>
                <w:sz w:val="16"/>
                <w:szCs w:val="18"/>
              </w:rPr>
            </w:pPr>
          </w:p>
        </w:tc>
        <w:tc>
          <w:tcPr>
            <w:tcW w:w="1850" w:type="dxa"/>
            <w:tcBorders>
              <w:top w:val="single" w:sz="4" w:space="0" w:color="auto"/>
              <w:left w:val="nil"/>
              <w:bottom w:val="single" w:sz="4" w:space="0" w:color="auto"/>
              <w:right w:val="nil"/>
            </w:tcBorders>
          </w:tcPr>
          <w:p w14:paraId="60DD6722" w14:textId="4FF9834A" w:rsidR="00640A98" w:rsidRPr="00A808EE" w:rsidRDefault="0043599B" w:rsidP="0003471B">
            <w:pPr>
              <w:rPr>
                <w:rFonts w:ascii="Brush Script MT" w:hAnsi="Brush Script MT" w:cs="Arial"/>
                <w:b/>
                <w:bCs/>
                <w:sz w:val="16"/>
                <w:szCs w:val="18"/>
              </w:rPr>
            </w:pPr>
            <w:r w:rsidRPr="00A808EE">
              <w:rPr>
                <w:rFonts w:ascii="Brush Script MT" w:hAnsi="Brush Script MT" w:cs="Arial"/>
                <w:b/>
                <w:bCs/>
                <w:sz w:val="16"/>
                <w:szCs w:val="18"/>
              </w:rPr>
              <w:t>X</w:t>
            </w:r>
          </w:p>
        </w:tc>
      </w:tr>
      <w:tr w:rsidR="00640A98" w14:paraId="438D8F1A" w14:textId="6ED14CD7" w:rsidTr="00383105">
        <w:tc>
          <w:tcPr>
            <w:tcW w:w="1701" w:type="dxa"/>
            <w:tcBorders>
              <w:top w:val="single" w:sz="4" w:space="0" w:color="auto"/>
              <w:left w:val="nil"/>
              <w:bottom w:val="single" w:sz="4" w:space="0" w:color="auto"/>
              <w:right w:val="nil"/>
            </w:tcBorders>
          </w:tcPr>
          <w:p w14:paraId="3E5788C8" w14:textId="19153AD0" w:rsidR="00640A98" w:rsidRDefault="0043599B" w:rsidP="0003471B">
            <w:pPr>
              <w:rPr>
                <w:b/>
                <w:bCs/>
                <w:sz w:val="16"/>
                <w:szCs w:val="18"/>
              </w:rPr>
            </w:pPr>
            <w:r>
              <w:rPr>
                <w:b/>
                <w:bCs/>
                <w:sz w:val="16"/>
                <w:szCs w:val="18"/>
              </w:rPr>
              <w:t>HSDM</w:t>
            </w:r>
          </w:p>
        </w:tc>
        <w:tc>
          <w:tcPr>
            <w:tcW w:w="1701" w:type="dxa"/>
            <w:tcBorders>
              <w:top w:val="single" w:sz="4" w:space="0" w:color="auto"/>
              <w:left w:val="nil"/>
              <w:bottom w:val="single" w:sz="4" w:space="0" w:color="auto"/>
              <w:right w:val="nil"/>
            </w:tcBorders>
          </w:tcPr>
          <w:p w14:paraId="3F272571" w14:textId="7CB50C0B" w:rsidR="00640A98" w:rsidRPr="00A808EE" w:rsidRDefault="00640A98" w:rsidP="0003471B">
            <w:pPr>
              <w:rPr>
                <w:rFonts w:ascii="Brush Script MT" w:hAnsi="Brush Script MT"/>
                <w:b/>
                <w:bCs/>
                <w:sz w:val="16"/>
                <w:szCs w:val="18"/>
              </w:rPr>
            </w:pPr>
          </w:p>
        </w:tc>
        <w:tc>
          <w:tcPr>
            <w:tcW w:w="1985" w:type="dxa"/>
            <w:tcBorders>
              <w:top w:val="single" w:sz="4" w:space="0" w:color="auto"/>
              <w:left w:val="nil"/>
              <w:bottom w:val="single" w:sz="4" w:space="0" w:color="auto"/>
              <w:right w:val="nil"/>
            </w:tcBorders>
          </w:tcPr>
          <w:p w14:paraId="5BD43026" w14:textId="383A8057" w:rsidR="00640A98" w:rsidRPr="00A808EE" w:rsidRDefault="00640A98" w:rsidP="0003471B">
            <w:pPr>
              <w:rPr>
                <w:rFonts w:ascii="Brush Script MT" w:hAnsi="Brush Script MT" w:cs="Arial"/>
                <w:b/>
                <w:bCs/>
                <w:sz w:val="16"/>
                <w:szCs w:val="18"/>
              </w:rPr>
            </w:pPr>
          </w:p>
        </w:tc>
        <w:tc>
          <w:tcPr>
            <w:tcW w:w="1783" w:type="dxa"/>
            <w:tcBorders>
              <w:top w:val="single" w:sz="4" w:space="0" w:color="auto"/>
              <w:left w:val="nil"/>
              <w:bottom w:val="single" w:sz="4" w:space="0" w:color="auto"/>
              <w:right w:val="nil"/>
            </w:tcBorders>
          </w:tcPr>
          <w:p w14:paraId="7648024F" w14:textId="05E226DC" w:rsidR="00640A98" w:rsidRPr="00A808EE" w:rsidRDefault="0043599B" w:rsidP="0003471B">
            <w:pPr>
              <w:rPr>
                <w:rFonts w:ascii="Brush Script MT" w:hAnsi="Brush Script MT" w:cs="Arial"/>
                <w:b/>
                <w:bCs/>
                <w:sz w:val="16"/>
                <w:szCs w:val="18"/>
              </w:rPr>
            </w:pPr>
            <w:r w:rsidRPr="00A808EE">
              <w:rPr>
                <w:rFonts w:ascii="Brush Script MT" w:hAnsi="Brush Script MT" w:cs="Arial"/>
                <w:b/>
                <w:bCs/>
                <w:sz w:val="16"/>
                <w:szCs w:val="18"/>
              </w:rPr>
              <w:t>X</w:t>
            </w:r>
          </w:p>
        </w:tc>
        <w:tc>
          <w:tcPr>
            <w:tcW w:w="1850" w:type="dxa"/>
            <w:tcBorders>
              <w:top w:val="single" w:sz="4" w:space="0" w:color="auto"/>
              <w:left w:val="nil"/>
              <w:bottom w:val="single" w:sz="4" w:space="0" w:color="auto"/>
              <w:right w:val="nil"/>
            </w:tcBorders>
          </w:tcPr>
          <w:p w14:paraId="6E7DBE20" w14:textId="77777777" w:rsidR="00640A98" w:rsidRPr="00A808EE" w:rsidRDefault="00640A98" w:rsidP="0003471B">
            <w:pPr>
              <w:rPr>
                <w:rFonts w:ascii="Brush Script MT" w:hAnsi="Brush Script MT" w:cs="Arial"/>
                <w:b/>
                <w:bCs/>
                <w:sz w:val="16"/>
                <w:szCs w:val="18"/>
              </w:rPr>
            </w:pPr>
          </w:p>
        </w:tc>
      </w:tr>
      <w:tr w:rsidR="00640A98" w14:paraId="3EE1507A" w14:textId="1BA9A6E3" w:rsidTr="00383105">
        <w:tc>
          <w:tcPr>
            <w:tcW w:w="1701" w:type="dxa"/>
            <w:tcBorders>
              <w:top w:val="single" w:sz="4" w:space="0" w:color="auto"/>
              <w:left w:val="nil"/>
              <w:bottom w:val="single" w:sz="4" w:space="0" w:color="auto"/>
              <w:right w:val="nil"/>
            </w:tcBorders>
          </w:tcPr>
          <w:p w14:paraId="28B7C2C5" w14:textId="3EF35BCA" w:rsidR="00640A98" w:rsidRDefault="0043599B" w:rsidP="0003471B">
            <w:pPr>
              <w:rPr>
                <w:b/>
                <w:bCs/>
                <w:sz w:val="16"/>
                <w:szCs w:val="18"/>
              </w:rPr>
            </w:pPr>
            <w:r>
              <w:rPr>
                <w:b/>
                <w:bCs/>
                <w:sz w:val="16"/>
                <w:szCs w:val="18"/>
              </w:rPr>
              <w:t>PDM</w:t>
            </w:r>
          </w:p>
        </w:tc>
        <w:tc>
          <w:tcPr>
            <w:tcW w:w="1701" w:type="dxa"/>
            <w:tcBorders>
              <w:top w:val="single" w:sz="4" w:space="0" w:color="auto"/>
              <w:left w:val="nil"/>
              <w:bottom w:val="single" w:sz="4" w:space="0" w:color="auto"/>
              <w:right w:val="nil"/>
            </w:tcBorders>
          </w:tcPr>
          <w:p w14:paraId="2CB7CFBE" w14:textId="375A5C7A" w:rsidR="00640A98" w:rsidRPr="00A808EE" w:rsidRDefault="00640A98" w:rsidP="0003471B">
            <w:pPr>
              <w:rPr>
                <w:rFonts w:ascii="Brush Script MT" w:hAnsi="Brush Script MT"/>
                <w:b/>
                <w:bCs/>
                <w:sz w:val="16"/>
                <w:szCs w:val="18"/>
              </w:rPr>
            </w:pPr>
          </w:p>
        </w:tc>
        <w:tc>
          <w:tcPr>
            <w:tcW w:w="1985" w:type="dxa"/>
            <w:tcBorders>
              <w:top w:val="single" w:sz="4" w:space="0" w:color="auto"/>
              <w:left w:val="nil"/>
              <w:bottom w:val="single" w:sz="4" w:space="0" w:color="auto"/>
              <w:right w:val="nil"/>
            </w:tcBorders>
          </w:tcPr>
          <w:p w14:paraId="22A96D23" w14:textId="209A8A1E" w:rsidR="00640A98" w:rsidRPr="00A808EE" w:rsidRDefault="00640A98" w:rsidP="0003471B">
            <w:pPr>
              <w:rPr>
                <w:rFonts w:ascii="Brush Script MT" w:hAnsi="Brush Script MT" w:cs="Arial"/>
                <w:b/>
                <w:bCs/>
                <w:sz w:val="16"/>
                <w:szCs w:val="18"/>
              </w:rPr>
            </w:pPr>
          </w:p>
        </w:tc>
        <w:tc>
          <w:tcPr>
            <w:tcW w:w="1783" w:type="dxa"/>
            <w:tcBorders>
              <w:top w:val="single" w:sz="4" w:space="0" w:color="auto"/>
              <w:left w:val="nil"/>
              <w:bottom w:val="single" w:sz="4" w:space="0" w:color="auto"/>
              <w:right w:val="nil"/>
            </w:tcBorders>
          </w:tcPr>
          <w:p w14:paraId="58CCABA2" w14:textId="789EF9CD" w:rsidR="00640A98" w:rsidRPr="00A808EE" w:rsidRDefault="0043599B" w:rsidP="0003471B">
            <w:pPr>
              <w:rPr>
                <w:rFonts w:ascii="Brush Script MT" w:hAnsi="Brush Script MT" w:cs="Arial"/>
                <w:b/>
                <w:bCs/>
                <w:sz w:val="16"/>
                <w:szCs w:val="18"/>
              </w:rPr>
            </w:pPr>
            <w:r w:rsidRPr="00A808EE">
              <w:rPr>
                <w:rFonts w:ascii="Brush Script MT" w:hAnsi="Brush Script MT" w:cs="Arial"/>
                <w:b/>
                <w:bCs/>
                <w:sz w:val="16"/>
                <w:szCs w:val="18"/>
              </w:rPr>
              <w:t>X</w:t>
            </w:r>
          </w:p>
        </w:tc>
        <w:tc>
          <w:tcPr>
            <w:tcW w:w="1850" w:type="dxa"/>
            <w:tcBorders>
              <w:top w:val="single" w:sz="4" w:space="0" w:color="auto"/>
              <w:left w:val="nil"/>
              <w:bottom w:val="single" w:sz="4" w:space="0" w:color="auto"/>
              <w:right w:val="nil"/>
            </w:tcBorders>
          </w:tcPr>
          <w:p w14:paraId="56742137" w14:textId="77777777" w:rsidR="00640A98" w:rsidRPr="00A808EE" w:rsidRDefault="00640A98" w:rsidP="0003471B">
            <w:pPr>
              <w:rPr>
                <w:rFonts w:ascii="Brush Script MT" w:hAnsi="Brush Script MT" w:cs="Arial"/>
                <w:b/>
                <w:bCs/>
                <w:sz w:val="16"/>
                <w:szCs w:val="18"/>
              </w:rPr>
            </w:pPr>
          </w:p>
        </w:tc>
      </w:tr>
      <w:tr w:rsidR="0043599B" w14:paraId="1864F3C9" w14:textId="77777777" w:rsidTr="00383105">
        <w:tc>
          <w:tcPr>
            <w:tcW w:w="1701" w:type="dxa"/>
            <w:tcBorders>
              <w:top w:val="single" w:sz="4" w:space="0" w:color="auto"/>
              <w:left w:val="nil"/>
              <w:bottom w:val="single" w:sz="4" w:space="0" w:color="auto"/>
              <w:right w:val="nil"/>
            </w:tcBorders>
          </w:tcPr>
          <w:p w14:paraId="09ADF5C4" w14:textId="5AE5F66D" w:rsidR="0043599B" w:rsidRDefault="0043599B" w:rsidP="0003471B">
            <w:pPr>
              <w:rPr>
                <w:b/>
                <w:bCs/>
                <w:sz w:val="16"/>
                <w:szCs w:val="18"/>
              </w:rPr>
            </w:pPr>
            <w:r>
              <w:rPr>
                <w:b/>
                <w:bCs/>
                <w:sz w:val="16"/>
                <w:szCs w:val="18"/>
              </w:rPr>
              <w:t>LDF</w:t>
            </w:r>
          </w:p>
        </w:tc>
        <w:tc>
          <w:tcPr>
            <w:tcW w:w="1701" w:type="dxa"/>
            <w:tcBorders>
              <w:top w:val="single" w:sz="4" w:space="0" w:color="auto"/>
              <w:left w:val="nil"/>
              <w:bottom w:val="single" w:sz="4" w:space="0" w:color="auto"/>
              <w:right w:val="nil"/>
            </w:tcBorders>
          </w:tcPr>
          <w:p w14:paraId="71BA0A29" w14:textId="5D23956C" w:rsidR="0043599B" w:rsidRPr="00A808EE" w:rsidRDefault="0043599B" w:rsidP="0003471B">
            <w:pPr>
              <w:rPr>
                <w:rFonts w:ascii="Brush Script MT" w:hAnsi="Brush Script MT"/>
                <w:b/>
                <w:bCs/>
                <w:sz w:val="16"/>
                <w:szCs w:val="18"/>
              </w:rPr>
            </w:pPr>
          </w:p>
        </w:tc>
        <w:tc>
          <w:tcPr>
            <w:tcW w:w="1985" w:type="dxa"/>
            <w:tcBorders>
              <w:top w:val="single" w:sz="4" w:space="0" w:color="auto"/>
              <w:left w:val="nil"/>
              <w:bottom w:val="single" w:sz="4" w:space="0" w:color="auto"/>
              <w:right w:val="nil"/>
            </w:tcBorders>
          </w:tcPr>
          <w:p w14:paraId="0924BC50" w14:textId="3928420D" w:rsidR="0043599B" w:rsidRPr="00A808EE" w:rsidRDefault="0043599B" w:rsidP="0003471B">
            <w:pPr>
              <w:rPr>
                <w:rFonts w:ascii="Brush Script MT" w:hAnsi="Brush Script MT" w:cs="Arial"/>
                <w:b/>
                <w:bCs/>
                <w:sz w:val="16"/>
                <w:szCs w:val="18"/>
              </w:rPr>
            </w:pPr>
          </w:p>
        </w:tc>
        <w:tc>
          <w:tcPr>
            <w:tcW w:w="1783" w:type="dxa"/>
            <w:tcBorders>
              <w:top w:val="single" w:sz="4" w:space="0" w:color="auto"/>
              <w:left w:val="nil"/>
              <w:bottom w:val="single" w:sz="4" w:space="0" w:color="auto"/>
              <w:right w:val="nil"/>
            </w:tcBorders>
          </w:tcPr>
          <w:p w14:paraId="6158EE73" w14:textId="587AC330" w:rsidR="0043599B" w:rsidRPr="00A808EE" w:rsidRDefault="0043599B" w:rsidP="0003471B">
            <w:pPr>
              <w:rPr>
                <w:rFonts w:ascii="Brush Script MT" w:hAnsi="Brush Script MT" w:cs="Arial"/>
                <w:b/>
                <w:bCs/>
                <w:sz w:val="16"/>
                <w:szCs w:val="18"/>
              </w:rPr>
            </w:pPr>
            <w:r w:rsidRPr="00A808EE">
              <w:rPr>
                <w:rFonts w:ascii="Brush Script MT" w:hAnsi="Brush Script MT" w:cs="Arial"/>
                <w:b/>
                <w:bCs/>
                <w:sz w:val="16"/>
                <w:szCs w:val="18"/>
              </w:rPr>
              <w:t>X</w:t>
            </w:r>
          </w:p>
        </w:tc>
        <w:tc>
          <w:tcPr>
            <w:tcW w:w="1850" w:type="dxa"/>
            <w:tcBorders>
              <w:top w:val="single" w:sz="4" w:space="0" w:color="auto"/>
              <w:left w:val="nil"/>
              <w:bottom w:val="single" w:sz="4" w:space="0" w:color="auto"/>
              <w:right w:val="nil"/>
            </w:tcBorders>
          </w:tcPr>
          <w:p w14:paraId="2BC0A41F" w14:textId="77777777" w:rsidR="0043599B" w:rsidRPr="00A808EE" w:rsidRDefault="0043599B" w:rsidP="0003471B">
            <w:pPr>
              <w:rPr>
                <w:rFonts w:ascii="Brush Script MT" w:hAnsi="Brush Script MT" w:cs="Arial"/>
                <w:b/>
                <w:bCs/>
                <w:sz w:val="16"/>
                <w:szCs w:val="18"/>
              </w:rPr>
            </w:pPr>
          </w:p>
        </w:tc>
      </w:tr>
      <w:tr w:rsidR="00640A98" w14:paraId="5458956B" w14:textId="77777777" w:rsidTr="00383105">
        <w:tc>
          <w:tcPr>
            <w:tcW w:w="1701" w:type="dxa"/>
            <w:tcBorders>
              <w:top w:val="single" w:sz="4" w:space="0" w:color="auto"/>
              <w:left w:val="nil"/>
              <w:bottom w:val="single" w:sz="4" w:space="0" w:color="auto"/>
              <w:right w:val="nil"/>
            </w:tcBorders>
          </w:tcPr>
          <w:p w14:paraId="46C3AD47" w14:textId="7DD92AE2" w:rsidR="00640A98" w:rsidRDefault="007E503F" w:rsidP="0003471B">
            <w:pPr>
              <w:rPr>
                <w:b/>
                <w:bCs/>
                <w:sz w:val="16"/>
                <w:szCs w:val="18"/>
              </w:rPr>
            </w:pPr>
            <w:r>
              <w:rPr>
                <w:b/>
                <w:bCs/>
                <w:sz w:val="16"/>
                <w:szCs w:val="18"/>
              </w:rPr>
              <w:t>Thomas model</w:t>
            </w:r>
          </w:p>
        </w:tc>
        <w:tc>
          <w:tcPr>
            <w:tcW w:w="1701" w:type="dxa"/>
            <w:tcBorders>
              <w:top w:val="single" w:sz="4" w:space="0" w:color="auto"/>
              <w:left w:val="nil"/>
              <w:bottom w:val="single" w:sz="4" w:space="0" w:color="auto"/>
              <w:right w:val="nil"/>
            </w:tcBorders>
          </w:tcPr>
          <w:p w14:paraId="5BDB69D0" w14:textId="77777777" w:rsidR="00640A98" w:rsidRPr="00A808EE" w:rsidRDefault="00640A98" w:rsidP="0003471B">
            <w:pPr>
              <w:rPr>
                <w:rFonts w:ascii="Brush Script MT" w:hAnsi="Brush Script MT"/>
                <w:b/>
                <w:bCs/>
                <w:sz w:val="16"/>
                <w:szCs w:val="18"/>
              </w:rPr>
            </w:pPr>
          </w:p>
        </w:tc>
        <w:tc>
          <w:tcPr>
            <w:tcW w:w="1985" w:type="dxa"/>
            <w:tcBorders>
              <w:top w:val="single" w:sz="4" w:space="0" w:color="auto"/>
              <w:left w:val="nil"/>
              <w:bottom w:val="single" w:sz="4" w:space="0" w:color="auto"/>
              <w:right w:val="nil"/>
            </w:tcBorders>
          </w:tcPr>
          <w:p w14:paraId="0B77356B" w14:textId="322E7EA8" w:rsidR="00640A98" w:rsidRPr="00A808EE" w:rsidRDefault="0043599B" w:rsidP="0003471B">
            <w:pPr>
              <w:rPr>
                <w:rFonts w:ascii="Brush Script MT" w:hAnsi="Brush Script MT" w:cs="Arial"/>
                <w:b/>
                <w:bCs/>
                <w:sz w:val="16"/>
                <w:szCs w:val="18"/>
              </w:rPr>
            </w:pPr>
            <w:r w:rsidRPr="00A808EE">
              <w:rPr>
                <w:rFonts w:ascii="Brush Script MT" w:hAnsi="Brush Script MT" w:cs="Arial"/>
                <w:b/>
                <w:bCs/>
                <w:sz w:val="16"/>
                <w:szCs w:val="18"/>
              </w:rPr>
              <w:t>X</w:t>
            </w:r>
          </w:p>
        </w:tc>
        <w:tc>
          <w:tcPr>
            <w:tcW w:w="1783" w:type="dxa"/>
            <w:tcBorders>
              <w:top w:val="single" w:sz="4" w:space="0" w:color="auto"/>
              <w:left w:val="nil"/>
              <w:bottom w:val="single" w:sz="4" w:space="0" w:color="auto"/>
              <w:right w:val="nil"/>
            </w:tcBorders>
          </w:tcPr>
          <w:p w14:paraId="77491013" w14:textId="77777777" w:rsidR="00640A98" w:rsidRPr="00A808EE" w:rsidRDefault="00640A98" w:rsidP="0003471B">
            <w:pPr>
              <w:rPr>
                <w:rFonts w:ascii="Brush Script MT" w:hAnsi="Brush Script MT" w:cs="Arial"/>
                <w:b/>
                <w:bCs/>
                <w:sz w:val="16"/>
                <w:szCs w:val="18"/>
              </w:rPr>
            </w:pPr>
          </w:p>
        </w:tc>
        <w:tc>
          <w:tcPr>
            <w:tcW w:w="1850" w:type="dxa"/>
            <w:tcBorders>
              <w:top w:val="single" w:sz="4" w:space="0" w:color="auto"/>
              <w:left w:val="nil"/>
              <w:bottom w:val="single" w:sz="4" w:space="0" w:color="auto"/>
              <w:right w:val="nil"/>
            </w:tcBorders>
          </w:tcPr>
          <w:p w14:paraId="48FAB0AC" w14:textId="77777777" w:rsidR="00640A98" w:rsidRPr="00A808EE" w:rsidRDefault="00640A98" w:rsidP="0003471B">
            <w:pPr>
              <w:rPr>
                <w:rFonts w:ascii="Brush Script MT" w:hAnsi="Brush Script MT" w:cs="Arial"/>
                <w:b/>
                <w:bCs/>
                <w:sz w:val="16"/>
                <w:szCs w:val="18"/>
              </w:rPr>
            </w:pPr>
          </w:p>
        </w:tc>
      </w:tr>
      <w:tr w:rsidR="00640A98" w14:paraId="270DE37F" w14:textId="77777777" w:rsidTr="00383105">
        <w:tc>
          <w:tcPr>
            <w:tcW w:w="1701" w:type="dxa"/>
            <w:tcBorders>
              <w:top w:val="single" w:sz="4" w:space="0" w:color="auto"/>
              <w:left w:val="nil"/>
              <w:bottom w:val="single" w:sz="4" w:space="0" w:color="auto"/>
              <w:right w:val="nil"/>
            </w:tcBorders>
          </w:tcPr>
          <w:p w14:paraId="1CC989B7" w14:textId="495DC827" w:rsidR="00640A98" w:rsidRDefault="007E503F" w:rsidP="0003471B">
            <w:pPr>
              <w:rPr>
                <w:b/>
                <w:bCs/>
                <w:sz w:val="16"/>
                <w:szCs w:val="18"/>
              </w:rPr>
            </w:pPr>
            <w:r>
              <w:rPr>
                <w:b/>
                <w:bCs/>
                <w:sz w:val="16"/>
                <w:szCs w:val="18"/>
              </w:rPr>
              <w:t>Clark</w:t>
            </w:r>
            <w:r w:rsidR="00640A98">
              <w:rPr>
                <w:b/>
                <w:bCs/>
                <w:sz w:val="16"/>
                <w:szCs w:val="18"/>
              </w:rPr>
              <w:t xml:space="preserve"> model</w:t>
            </w:r>
          </w:p>
        </w:tc>
        <w:tc>
          <w:tcPr>
            <w:tcW w:w="1701" w:type="dxa"/>
            <w:tcBorders>
              <w:top w:val="single" w:sz="4" w:space="0" w:color="auto"/>
              <w:left w:val="nil"/>
              <w:bottom w:val="single" w:sz="4" w:space="0" w:color="auto"/>
              <w:right w:val="nil"/>
            </w:tcBorders>
          </w:tcPr>
          <w:p w14:paraId="7AB4F969" w14:textId="0F38F214" w:rsidR="00640A98" w:rsidRPr="00A808EE" w:rsidRDefault="00640A98" w:rsidP="0003471B">
            <w:pPr>
              <w:rPr>
                <w:rFonts w:ascii="Brush Script MT" w:hAnsi="Brush Script MT"/>
                <w:b/>
                <w:bCs/>
                <w:sz w:val="16"/>
                <w:szCs w:val="18"/>
              </w:rPr>
            </w:pPr>
          </w:p>
        </w:tc>
        <w:tc>
          <w:tcPr>
            <w:tcW w:w="1985" w:type="dxa"/>
            <w:tcBorders>
              <w:top w:val="single" w:sz="4" w:space="0" w:color="auto"/>
              <w:left w:val="nil"/>
              <w:bottom w:val="single" w:sz="4" w:space="0" w:color="auto"/>
              <w:right w:val="nil"/>
            </w:tcBorders>
          </w:tcPr>
          <w:p w14:paraId="0BD11960" w14:textId="3CBDC587" w:rsidR="00640A98" w:rsidRPr="00A808EE" w:rsidRDefault="0043599B" w:rsidP="0003471B">
            <w:pPr>
              <w:rPr>
                <w:rFonts w:ascii="Brush Script MT" w:hAnsi="Brush Script MT" w:cs="Arial"/>
                <w:b/>
                <w:bCs/>
                <w:sz w:val="16"/>
                <w:szCs w:val="18"/>
              </w:rPr>
            </w:pPr>
            <w:r w:rsidRPr="00A808EE">
              <w:rPr>
                <w:rFonts w:ascii="Brush Script MT" w:hAnsi="Brush Script MT" w:cs="Arial"/>
                <w:b/>
                <w:bCs/>
                <w:sz w:val="16"/>
                <w:szCs w:val="18"/>
              </w:rPr>
              <w:t>X</w:t>
            </w:r>
          </w:p>
        </w:tc>
        <w:tc>
          <w:tcPr>
            <w:tcW w:w="1783" w:type="dxa"/>
            <w:tcBorders>
              <w:top w:val="single" w:sz="4" w:space="0" w:color="auto"/>
              <w:left w:val="nil"/>
              <w:bottom w:val="single" w:sz="4" w:space="0" w:color="auto"/>
              <w:right w:val="nil"/>
            </w:tcBorders>
          </w:tcPr>
          <w:p w14:paraId="6FC71E76" w14:textId="77777777" w:rsidR="00640A98" w:rsidRPr="00A808EE" w:rsidRDefault="00640A98" w:rsidP="0003471B">
            <w:pPr>
              <w:rPr>
                <w:rFonts w:ascii="Brush Script MT" w:hAnsi="Brush Script MT" w:cs="Arial"/>
                <w:b/>
                <w:bCs/>
                <w:sz w:val="16"/>
                <w:szCs w:val="18"/>
              </w:rPr>
            </w:pPr>
          </w:p>
        </w:tc>
        <w:tc>
          <w:tcPr>
            <w:tcW w:w="1850" w:type="dxa"/>
            <w:tcBorders>
              <w:top w:val="single" w:sz="4" w:space="0" w:color="auto"/>
              <w:left w:val="nil"/>
              <w:bottom w:val="single" w:sz="4" w:space="0" w:color="auto"/>
              <w:right w:val="nil"/>
            </w:tcBorders>
          </w:tcPr>
          <w:p w14:paraId="44E8839C" w14:textId="77777777" w:rsidR="00640A98" w:rsidRPr="00A808EE" w:rsidRDefault="00640A98" w:rsidP="0003471B">
            <w:pPr>
              <w:rPr>
                <w:rFonts w:ascii="Brush Script MT" w:hAnsi="Brush Script MT" w:cs="Arial"/>
                <w:b/>
                <w:bCs/>
                <w:sz w:val="16"/>
                <w:szCs w:val="18"/>
              </w:rPr>
            </w:pPr>
          </w:p>
        </w:tc>
      </w:tr>
      <w:tr w:rsidR="00640A98" w14:paraId="33B04642" w14:textId="77777777" w:rsidTr="00383105">
        <w:tc>
          <w:tcPr>
            <w:tcW w:w="1701" w:type="dxa"/>
            <w:tcBorders>
              <w:top w:val="single" w:sz="4" w:space="0" w:color="auto"/>
              <w:left w:val="nil"/>
              <w:bottom w:val="single" w:sz="4" w:space="0" w:color="auto"/>
              <w:right w:val="nil"/>
            </w:tcBorders>
          </w:tcPr>
          <w:p w14:paraId="49CF5343" w14:textId="19C7F688" w:rsidR="00640A98" w:rsidRDefault="00640A98" w:rsidP="0003471B">
            <w:pPr>
              <w:rPr>
                <w:b/>
                <w:bCs/>
                <w:sz w:val="16"/>
                <w:szCs w:val="18"/>
              </w:rPr>
            </w:pPr>
            <w:r>
              <w:rPr>
                <w:b/>
                <w:bCs/>
                <w:sz w:val="16"/>
                <w:szCs w:val="18"/>
              </w:rPr>
              <w:t>PFO</w:t>
            </w:r>
          </w:p>
        </w:tc>
        <w:tc>
          <w:tcPr>
            <w:tcW w:w="1701" w:type="dxa"/>
            <w:tcBorders>
              <w:top w:val="single" w:sz="4" w:space="0" w:color="auto"/>
              <w:left w:val="nil"/>
              <w:bottom w:val="single" w:sz="4" w:space="0" w:color="auto"/>
              <w:right w:val="nil"/>
            </w:tcBorders>
          </w:tcPr>
          <w:p w14:paraId="31BA04E3" w14:textId="5A8EB89A" w:rsidR="00640A98" w:rsidRPr="00A808EE" w:rsidRDefault="00F51E2E" w:rsidP="0003471B">
            <w:pPr>
              <w:rPr>
                <w:rFonts w:ascii="Brush Script MT" w:hAnsi="Brush Script MT"/>
                <w:b/>
                <w:bCs/>
                <w:sz w:val="16"/>
                <w:szCs w:val="18"/>
              </w:rPr>
            </w:pPr>
            <w:r w:rsidRPr="00A808EE">
              <w:rPr>
                <w:rFonts w:ascii="Brush Script MT" w:hAnsi="Brush Script MT"/>
                <w:b/>
                <w:bCs/>
                <w:sz w:val="16"/>
                <w:szCs w:val="18"/>
              </w:rPr>
              <w:t>X</w:t>
            </w:r>
          </w:p>
        </w:tc>
        <w:tc>
          <w:tcPr>
            <w:tcW w:w="1985" w:type="dxa"/>
            <w:tcBorders>
              <w:top w:val="single" w:sz="4" w:space="0" w:color="auto"/>
              <w:left w:val="nil"/>
              <w:bottom w:val="single" w:sz="4" w:space="0" w:color="auto"/>
              <w:right w:val="nil"/>
            </w:tcBorders>
          </w:tcPr>
          <w:p w14:paraId="485A403F" w14:textId="77777777" w:rsidR="00640A98" w:rsidRPr="00A808EE" w:rsidRDefault="00640A98" w:rsidP="0003471B">
            <w:pPr>
              <w:rPr>
                <w:rFonts w:ascii="Brush Script MT" w:hAnsi="Brush Script MT" w:cs="Arial"/>
                <w:b/>
                <w:bCs/>
                <w:sz w:val="16"/>
                <w:szCs w:val="18"/>
              </w:rPr>
            </w:pPr>
          </w:p>
        </w:tc>
        <w:tc>
          <w:tcPr>
            <w:tcW w:w="1783" w:type="dxa"/>
            <w:tcBorders>
              <w:top w:val="single" w:sz="4" w:space="0" w:color="auto"/>
              <w:left w:val="nil"/>
              <w:bottom w:val="single" w:sz="4" w:space="0" w:color="auto"/>
              <w:right w:val="nil"/>
            </w:tcBorders>
          </w:tcPr>
          <w:p w14:paraId="495F8B2D" w14:textId="77777777" w:rsidR="00640A98" w:rsidRPr="00A808EE" w:rsidRDefault="00640A98" w:rsidP="0003471B">
            <w:pPr>
              <w:rPr>
                <w:rFonts w:ascii="Brush Script MT" w:hAnsi="Brush Script MT" w:cs="Arial"/>
                <w:b/>
                <w:bCs/>
                <w:sz w:val="16"/>
                <w:szCs w:val="18"/>
              </w:rPr>
            </w:pPr>
          </w:p>
        </w:tc>
        <w:tc>
          <w:tcPr>
            <w:tcW w:w="1850" w:type="dxa"/>
            <w:tcBorders>
              <w:top w:val="single" w:sz="4" w:space="0" w:color="auto"/>
              <w:left w:val="nil"/>
              <w:bottom w:val="single" w:sz="4" w:space="0" w:color="auto"/>
              <w:right w:val="nil"/>
            </w:tcBorders>
          </w:tcPr>
          <w:p w14:paraId="716B1277" w14:textId="77777777" w:rsidR="00640A98" w:rsidRPr="00A808EE" w:rsidRDefault="00640A98" w:rsidP="0003471B">
            <w:pPr>
              <w:rPr>
                <w:rFonts w:ascii="Brush Script MT" w:hAnsi="Brush Script MT" w:cs="Arial"/>
                <w:b/>
                <w:bCs/>
                <w:sz w:val="16"/>
                <w:szCs w:val="18"/>
              </w:rPr>
            </w:pPr>
          </w:p>
        </w:tc>
      </w:tr>
      <w:tr w:rsidR="00640A98" w14:paraId="16F18210" w14:textId="77777777" w:rsidTr="00383105">
        <w:tc>
          <w:tcPr>
            <w:tcW w:w="1701" w:type="dxa"/>
            <w:tcBorders>
              <w:top w:val="single" w:sz="4" w:space="0" w:color="auto"/>
              <w:left w:val="nil"/>
              <w:right w:val="nil"/>
            </w:tcBorders>
          </w:tcPr>
          <w:p w14:paraId="0FCC5BF0" w14:textId="779D13E4" w:rsidR="00640A98" w:rsidRDefault="00640A98" w:rsidP="0003471B">
            <w:pPr>
              <w:rPr>
                <w:b/>
                <w:bCs/>
                <w:sz w:val="16"/>
                <w:szCs w:val="18"/>
              </w:rPr>
            </w:pPr>
            <w:r>
              <w:rPr>
                <w:b/>
                <w:bCs/>
                <w:sz w:val="16"/>
                <w:szCs w:val="18"/>
              </w:rPr>
              <w:t>PSO</w:t>
            </w:r>
          </w:p>
        </w:tc>
        <w:tc>
          <w:tcPr>
            <w:tcW w:w="1701" w:type="dxa"/>
            <w:tcBorders>
              <w:top w:val="single" w:sz="4" w:space="0" w:color="auto"/>
              <w:left w:val="nil"/>
              <w:right w:val="nil"/>
            </w:tcBorders>
          </w:tcPr>
          <w:p w14:paraId="2DEFC6C7" w14:textId="62B88250" w:rsidR="00640A98" w:rsidRPr="00A808EE" w:rsidRDefault="00F51E2E" w:rsidP="0003471B">
            <w:pPr>
              <w:rPr>
                <w:rFonts w:ascii="Brush Script MT" w:hAnsi="Brush Script MT"/>
                <w:b/>
                <w:bCs/>
                <w:sz w:val="16"/>
                <w:szCs w:val="18"/>
              </w:rPr>
            </w:pPr>
            <w:r w:rsidRPr="00A808EE">
              <w:rPr>
                <w:rFonts w:ascii="Brush Script MT" w:hAnsi="Brush Script MT"/>
                <w:b/>
                <w:bCs/>
                <w:sz w:val="16"/>
                <w:szCs w:val="18"/>
              </w:rPr>
              <w:t>X</w:t>
            </w:r>
          </w:p>
        </w:tc>
        <w:tc>
          <w:tcPr>
            <w:tcW w:w="1985" w:type="dxa"/>
            <w:tcBorders>
              <w:top w:val="single" w:sz="4" w:space="0" w:color="auto"/>
              <w:left w:val="nil"/>
              <w:right w:val="nil"/>
            </w:tcBorders>
          </w:tcPr>
          <w:p w14:paraId="62A989CC" w14:textId="77777777" w:rsidR="00640A98" w:rsidRPr="00A808EE" w:rsidRDefault="00640A98" w:rsidP="0003471B">
            <w:pPr>
              <w:rPr>
                <w:rFonts w:ascii="Brush Script MT" w:hAnsi="Brush Script MT" w:cs="Arial"/>
                <w:b/>
                <w:bCs/>
                <w:sz w:val="16"/>
                <w:szCs w:val="18"/>
              </w:rPr>
            </w:pPr>
          </w:p>
        </w:tc>
        <w:tc>
          <w:tcPr>
            <w:tcW w:w="1783" w:type="dxa"/>
            <w:tcBorders>
              <w:top w:val="single" w:sz="4" w:space="0" w:color="auto"/>
              <w:left w:val="nil"/>
              <w:right w:val="nil"/>
            </w:tcBorders>
          </w:tcPr>
          <w:p w14:paraId="1D183838" w14:textId="77777777" w:rsidR="00640A98" w:rsidRPr="00A808EE" w:rsidRDefault="00640A98" w:rsidP="0003471B">
            <w:pPr>
              <w:rPr>
                <w:rFonts w:ascii="Brush Script MT" w:hAnsi="Brush Script MT" w:cs="Arial"/>
                <w:b/>
                <w:bCs/>
                <w:sz w:val="16"/>
                <w:szCs w:val="18"/>
              </w:rPr>
            </w:pPr>
          </w:p>
        </w:tc>
        <w:tc>
          <w:tcPr>
            <w:tcW w:w="1850" w:type="dxa"/>
            <w:tcBorders>
              <w:top w:val="single" w:sz="4" w:space="0" w:color="auto"/>
              <w:left w:val="nil"/>
              <w:right w:val="nil"/>
            </w:tcBorders>
          </w:tcPr>
          <w:p w14:paraId="45317F68" w14:textId="77777777" w:rsidR="00640A98" w:rsidRPr="00A808EE" w:rsidRDefault="00640A98" w:rsidP="0003471B">
            <w:pPr>
              <w:rPr>
                <w:rFonts w:ascii="Brush Script MT" w:hAnsi="Brush Script MT" w:cs="Arial"/>
                <w:b/>
                <w:bCs/>
                <w:sz w:val="16"/>
                <w:szCs w:val="18"/>
              </w:rPr>
            </w:pPr>
          </w:p>
        </w:tc>
      </w:tr>
    </w:tbl>
    <w:p w14:paraId="7E6FE562" w14:textId="77777777" w:rsidR="00DC1897" w:rsidRDefault="00DC1897" w:rsidP="004304EE">
      <w:pPr>
        <w:jc w:val="both"/>
      </w:pPr>
    </w:p>
    <w:p w14:paraId="5720F373" w14:textId="77777777" w:rsidR="00E236C5" w:rsidRDefault="00E236C5" w:rsidP="004304EE">
      <w:pPr>
        <w:jc w:val="both"/>
      </w:pPr>
    </w:p>
    <w:p w14:paraId="766A4013" w14:textId="77777777" w:rsidR="00E236C5" w:rsidRDefault="00E236C5" w:rsidP="004304EE">
      <w:pPr>
        <w:jc w:val="both"/>
      </w:pPr>
    </w:p>
    <w:p w14:paraId="5D88C895" w14:textId="77777777" w:rsidR="00E236C5" w:rsidRDefault="00E236C5">
      <w:pPr>
        <w:spacing w:after="160" w:line="2" w:lineRule="auto"/>
      </w:pPr>
    </w:p>
    <w:p w14:paraId="1285BEE6" w14:textId="74618DC6" w:rsidR="00DE0A6F" w:rsidRDefault="00DE0A6F">
      <w:pPr>
        <w:spacing w:after="160" w:line="2" w:lineRule="auto"/>
      </w:pPr>
      <w:r>
        <w:br w:type="page"/>
      </w:r>
    </w:p>
    <w:p w14:paraId="6A4079AB" w14:textId="7DD22C0E" w:rsidR="002D3AC8" w:rsidRDefault="002D3AC8" w:rsidP="002D3AC8">
      <w:pPr>
        <w:pStyle w:val="Chapterunnumbered"/>
      </w:pPr>
      <w:bookmarkStart w:id="98" w:name="_Toc165464875"/>
      <w:r w:rsidRPr="007C69CE">
        <w:lastRenderedPageBreak/>
        <w:t>MATERIALS AND METHODS</w:t>
      </w:r>
      <w:bookmarkEnd w:id="98"/>
    </w:p>
    <w:p w14:paraId="143E4098" w14:textId="040A6950" w:rsidR="000B19B5" w:rsidRDefault="000B19B5" w:rsidP="000B19B5">
      <w:pPr>
        <w:jc w:val="both"/>
      </w:pPr>
      <w:r>
        <w:t>The tool that is used for simulation of GAC adsorption is the PSDM model implemented in Python by USEPA. Additional plots, edits of the PSDM USEPA code and extensions can be found in the GitHub of th</w:t>
      </w:r>
      <w:r w:rsidR="00AA1718">
        <w:t>is</w:t>
      </w:r>
      <w:r>
        <w:t xml:space="preserve"> thesis, where folders are organized according to the chapters and structure of thesis text:</w:t>
      </w:r>
    </w:p>
    <w:p w14:paraId="7A4EE9A4" w14:textId="1A2AC0BD" w:rsidR="000B19B5" w:rsidRDefault="000B19B5" w:rsidP="000B19B5">
      <w:hyperlink r:id="rId29" w:history="1">
        <w:r w:rsidRPr="00BD4888">
          <w:rPr>
            <w:rStyle w:val="Hyperlink"/>
          </w:rPr>
          <w:t>https://github.com/matcoghe/Thesis-Modelling-activated-carbon.git</w:t>
        </w:r>
      </w:hyperlink>
    </w:p>
    <w:p w14:paraId="406631F6" w14:textId="77777777" w:rsidR="000B19B5" w:rsidRDefault="000B19B5" w:rsidP="000B19B5">
      <w:pPr>
        <w:pStyle w:val="ListParagraph"/>
        <w:numPr>
          <w:ilvl w:val="0"/>
          <w:numId w:val="43"/>
        </w:numPr>
      </w:pPr>
      <w:r>
        <w:t>6.1 Isotherm fitting tool</w:t>
      </w:r>
    </w:p>
    <w:p w14:paraId="2B978E19" w14:textId="77777777" w:rsidR="000B19B5" w:rsidRDefault="000B19B5" w:rsidP="000B19B5">
      <w:pPr>
        <w:pStyle w:val="ListParagraph"/>
        <w:numPr>
          <w:ilvl w:val="0"/>
          <w:numId w:val="43"/>
        </w:numPr>
      </w:pPr>
      <w:r>
        <w:t>6.2 Example modelling of compound TCE</w:t>
      </w:r>
    </w:p>
    <w:p w14:paraId="703325DA" w14:textId="77777777" w:rsidR="000B19B5" w:rsidRDefault="000B19B5" w:rsidP="000B19B5">
      <w:pPr>
        <w:pStyle w:val="ListParagraph"/>
        <w:numPr>
          <w:ilvl w:val="0"/>
          <w:numId w:val="43"/>
        </w:numPr>
      </w:pPr>
      <w:r>
        <w:t>6.3 Pilot modelling of compound PFHpA</w:t>
      </w:r>
    </w:p>
    <w:p w14:paraId="7540150D" w14:textId="77777777" w:rsidR="000B19B5" w:rsidRDefault="000B19B5" w:rsidP="000B19B5">
      <w:pPr>
        <w:pStyle w:val="ListParagraph"/>
        <w:numPr>
          <w:ilvl w:val="0"/>
          <w:numId w:val="43"/>
        </w:numPr>
      </w:pPr>
      <w:r>
        <w:t>6.4 USEPA fouling approach</w:t>
      </w:r>
    </w:p>
    <w:p w14:paraId="3674937A" w14:textId="77777777" w:rsidR="000B19B5" w:rsidRDefault="000B19B5" w:rsidP="000B19B5">
      <w:pPr>
        <w:pStyle w:val="ListParagraph"/>
        <w:numPr>
          <w:ilvl w:val="0"/>
          <w:numId w:val="43"/>
        </w:numPr>
      </w:pPr>
      <w:r>
        <w:t>7.1 Extending the USEPA fouling approach</w:t>
      </w:r>
    </w:p>
    <w:p w14:paraId="314A7D9F" w14:textId="77777777" w:rsidR="000B19B5" w:rsidRDefault="000B19B5" w:rsidP="000B19B5">
      <w:pPr>
        <w:pStyle w:val="ListParagraph"/>
        <w:numPr>
          <w:ilvl w:val="0"/>
          <w:numId w:val="43"/>
        </w:numPr>
      </w:pPr>
      <w:r>
        <w:t>7.2 Alternative fouling approach</w:t>
      </w:r>
    </w:p>
    <w:p w14:paraId="11C20F7C" w14:textId="77777777" w:rsidR="000B19B5" w:rsidRDefault="000B19B5" w:rsidP="000B19B5">
      <w:pPr>
        <w:pStyle w:val="ListParagraph"/>
        <w:numPr>
          <w:ilvl w:val="0"/>
          <w:numId w:val="43"/>
        </w:numPr>
      </w:pPr>
      <w:r>
        <w:t>7.3 Uncertainty analysis of Freundlich parameters</w:t>
      </w:r>
    </w:p>
    <w:p w14:paraId="5CD8CFE7" w14:textId="77777777" w:rsidR="000B19B5" w:rsidRDefault="000B19B5" w:rsidP="000B19B5"/>
    <w:p w14:paraId="04ACB22E" w14:textId="26A89838" w:rsidR="000B19B5" w:rsidRDefault="000B19B5" w:rsidP="000B19B5">
      <w:pPr>
        <w:jc w:val="both"/>
      </w:pPr>
      <w:r>
        <w:t xml:space="preserve">The PSDM model was executed from </w:t>
      </w:r>
      <w:r w:rsidR="00084EAF">
        <w:t>a</w:t>
      </w:r>
      <w:r>
        <w:t xml:space="preserve"> </w:t>
      </w:r>
      <w:r w:rsidR="00084EAF" w:rsidRPr="00084EAF">
        <w:rPr>
          <w:i/>
          <w:iCs/>
        </w:rPr>
        <w:t>n</w:t>
      </w:r>
      <w:r w:rsidRPr="00084EAF">
        <w:rPr>
          <w:i/>
          <w:iCs/>
        </w:rPr>
        <w:t>otebook</w:t>
      </w:r>
      <w:r w:rsidR="00084EAF">
        <w:rPr>
          <w:i/>
          <w:iCs/>
        </w:rPr>
        <w:t xml:space="preserve"> </w:t>
      </w:r>
      <w:r w:rsidR="00084EAF" w:rsidRPr="001E0231">
        <w:t>(</w:t>
      </w:r>
      <w:r w:rsidR="001E0231" w:rsidRPr="001E0231">
        <w:t>.</w:t>
      </w:r>
      <w:r w:rsidR="001E0231" w:rsidRPr="001E0231">
        <w:rPr>
          <w:i/>
          <w:iCs/>
        </w:rPr>
        <w:t>ipynb</w:t>
      </w:r>
      <w:r w:rsidR="001E0231" w:rsidRPr="001E0231">
        <w:t>)</w:t>
      </w:r>
      <w:r>
        <w:t>, that</w:t>
      </w:r>
      <w:r w:rsidR="001E0231">
        <w:t xml:space="preserve"> also</w:t>
      </w:r>
      <w:r>
        <w:t xml:space="preserve"> shares the name of the respective section in this document. </w:t>
      </w:r>
      <w:r w:rsidRPr="00D85359">
        <w:t>Th</w:t>
      </w:r>
      <w:r>
        <w:t>e</w:t>
      </w:r>
      <w:r w:rsidRPr="00D85359">
        <w:t xml:space="preserve"> notebook uses the scripts PSMD.py, PSDM_extra.py, PSDM_functions.py and PSDM_tools.py. Edits or extensions are highlighted with </w:t>
      </w:r>
      <w:r w:rsidRPr="00D85359">
        <w:rPr>
          <w:i/>
          <w:iCs/>
        </w:rPr>
        <w:t xml:space="preserve">//Mathieu </w:t>
      </w:r>
      <w:r w:rsidRPr="00D85359">
        <w:t>(Ctrl+F)</w:t>
      </w:r>
      <w:r>
        <w:t>.</w:t>
      </w:r>
    </w:p>
    <w:p w14:paraId="703C3958" w14:textId="77777777" w:rsidR="000B19B5" w:rsidRDefault="000B19B5" w:rsidP="000B19B5">
      <w:pPr>
        <w:jc w:val="both"/>
      </w:pPr>
    </w:p>
    <w:p w14:paraId="289804E5" w14:textId="0A243F32" w:rsidR="000B19B5" w:rsidRPr="00076921" w:rsidRDefault="000B19B5" w:rsidP="007240E7">
      <w:pPr>
        <w:jc w:val="both"/>
      </w:pPr>
      <w:r>
        <w:t xml:space="preserve">Language and grammar of the thesis text is optimized with help of ChatGPT. Paragraphs were written by the author, only sentences or words were </w:t>
      </w:r>
      <w:r w:rsidR="00943EC5">
        <w:t>adjusted</w:t>
      </w:r>
      <w:r>
        <w:t xml:space="preserve"> through</w:t>
      </w:r>
      <w:r w:rsidR="00943EC5">
        <w:t xml:space="preserve"> advice of</w:t>
      </w:r>
      <w:r>
        <w:t xml:space="preserve"> AI.</w:t>
      </w:r>
    </w:p>
    <w:p w14:paraId="7D472698" w14:textId="778395E0" w:rsidR="003C0E41" w:rsidRDefault="003C0E41" w:rsidP="003C0E41">
      <w:pPr>
        <w:pStyle w:val="Heading1"/>
      </w:pPr>
      <w:bookmarkStart w:id="99" w:name="_Ref164845219"/>
      <w:bookmarkStart w:id="100" w:name="_Toc165464876"/>
      <w:r>
        <w:t>USEPA PSDM model</w:t>
      </w:r>
      <w:bookmarkEnd w:id="99"/>
      <w:bookmarkEnd w:id="100"/>
    </w:p>
    <w:p w14:paraId="1DFA7334" w14:textId="50A69787" w:rsidR="008750BC" w:rsidRDefault="005C5A37" w:rsidP="000B3FB2">
      <w:pPr>
        <w:jc w:val="both"/>
      </w:pPr>
      <w:r>
        <w:t xml:space="preserve">The </w:t>
      </w:r>
      <w:r w:rsidR="001758D7">
        <w:t xml:space="preserve">United </w:t>
      </w:r>
      <w:r w:rsidR="00521EDE">
        <w:t>States Environmental Protection Agency (USEPA)</w:t>
      </w:r>
      <w:r w:rsidR="00B2776C">
        <w:t xml:space="preserve"> </w:t>
      </w:r>
      <w:r w:rsidR="003F15FD">
        <w:t>implemented</w:t>
      </w:r>
      <w:r w:rsidR="00B2776C">
        <w:t xml:space="preserve"> </w:t>
      </w:r>
      <w:r w:rsidR="000B3FB2">
        <w:t>the Pore and Surface Diffusion Model (PSDM) into Python and</w:t>
      </w:r>
      <w:r w:rsidR="001B0492">
        <w:t xml:space="preserve"> </w:t>
      </w:r>
      <w:r w:rsidR="00A30562">
        <w:t>made it available</w:t>
      </w:r>
      <w:r w:rsidR="001B0492">
        <w:t xml:space="preserve"> as open-source code </w:t>
      </w:r>
      <w:r w:rsidR="00C300F9">
        <w:t>on</w:t>
      </w:r>
      <w:r w:rsidR="001B0492">
        <w:t xml:space="preserve"> GitHub</w:t>
      </w:r>
      <w:r w:rsidR="006B343F">
        <w:t xml:space="preserve"> </w:t>
      </w:r>
      <w:hyperlink r:id="rId30" w:history="1">
        <w:r w:rsidR="006B343F" w:rsidRPr="00A34955">
          <w:rPr>
            <w:rStyle w:val="Hyperlink"/>
          </w:rPr>
          <w:t>https://github.com/USEPA/Water_Treatment_Models/tree/master/PSDM</w:t>
        </w:r>
      </w:hyperlink>
      <w:r w:rsidR="00944A33">
        <w:t xml:space="preserve"> </w:t>
      </w:r>
      <w:r w:rsidR="00207F39">
        <w:fldChar w:fldCharType="begin"/>
      </w:r>
      <w:r w:rsidR="00494768">
        <w:instrText xml:space="preserve"> ADDIN ZOTERO_ITEM CSL_CITATION {"citationID":"y7ppcBLU","properties":{"formattedCitation":"(J. Burkhardt, 2020)","plainCitation":"(J. Burkhardt, 2020)","noteIndex":0},"citationItems":[{"id":164,"uris":["http://zotero.org/users/local/h6YJVYLe/items/IB63P6FW"],"itemData":{"id":164,"type":"webpage","title":"Water_Treatment_Models/PSDM at master · USEPA/Water_Treatment_Models · GitHub","URL":"https://github.com/USEPA/Water_Treatment_Models/tree/master/PSDM","author":[{"family":"Burkhardt","given":"Jonathan"}],"accessed":{"date-parts":[["2024",4,18]]},"issued":{"date-parts":[["2020"]]}}}],"schema":"https://github.com/citation-style-language/schema/raw/master/csl-citation.json"} </w:instrText>
      </w:r>
      <w:r w:rsidR="00207F39">
        <w:fldChar w:fldCharType="separate"/>
      </w:r>
      <w:r w:rsidR="00494768" w:rsidRPr="00494768">
        <w:rPr>
          <w:rFonts w:cs="Arial"/>
        </w:rPr>
        <w:t>(J. Burkhardt, 2020)</w:t>
      </w:r>
      <w:r w:rsidR="00207F39">
        <w:fldChar w:fldCharType="end"/>
      </w:r>
      <w:r w:rsidR="00754C3D">
        <w:t>.</w:t>
      </w:r>
      <w:r w:rsidR="005B52C5">
        <w:t xml:space="preserve"> </w:t>
      </w:r>
      <w:r w:rsidR="004D4A73">
        <w:t>The model</w:t>
      </w:r>
      <w:r w:rsidR="00552707">
        <w:t xml:space="preserve"> was</w:t>
      </w:r>
      <w:r w:rsidR="00F07008">
        <w:t xml:space="preserve"> derived from </w:t>
      </w:r>
      <w:r w:rsidR="0065642C">
        <w:t>an earlier</w:t>
      </w:r>
      <w:r w:rsidR="00F07008">
        <w:t xml:space="preserve"> AdDesignS™ version from</w:t>
      </w:r>
      <w:r w:rsidR="00EE36EF">
        <w:t xml:space="preserve"> Michigan Technological University</w:t>
      </w:r>
      <w:r w:rsidR="0065642C">
        <w:t>.</w:t>
      </w:r>
      <w:r w:rsidR="00315FFC">
        <w:t xml:space="preserve"> </w:t>
      </w:r>
      <w:r w:rsidR="00552707">
        <w:t>These s</w:t>
      </w:r>
      <w:r w:rsidR="00A6259D">
        <w:t>oftware packages were originally developed for cleaning up contamination sites</w:t>
      </w:r>
      <w:r w:rsidR="00D56DB3">
        <w:t xml:space="preserve"> all over the United States</w:t>
      </w:r>
      <w:r w:rsidR="00EE401D">
        <w:t xml:space="preserve">. </w:t>
      </w:r>
      <w:r w:rsidR="005557B5">
        <w:t>The objective</w:t>
      </w:r>
      <w:r w:rsidR="004A3299">
        <w:t xml:space="preserve"> was</w:t>
      </w:r>
      <w:r w:rsidR="009F1A13">
        <w:t xml:space="preserve"> to </w:t>
      </w:r>
      <w:r w:rsidR="002334F8">
        <w:t xml:space="preserve">estimate how effective adsorption </w:t>
      </w:r>
      <w:r w:rsidR="00D80BD2">
        <w:t>was</w:t>
      </w:r>
      <w:r w:rsidR="002334F8">
        <w:t xml:space="preserve"> </w:t>
      </w:r>
      <w:r w:rsidR="00652767">
        <w:t xml:space="preserve">in </w:t>
      </w:r>
      <w:r w:rsidR="0027015B">
        <w:t>the removal of</w:t>
      </w:r>
      <w:r w:rsidR="002334F8">
        <w:t xml:space="preserve"> </w:t>
      </w:r>
      <w:r w:rsidR="00994879">
        <w:t xml:space="preserve">fuel from </w:t>
      </w:r>
      <w:r w:rsidR="009236E7">
        <w:t>contaminated water</w:t>
      </w:r>
      <w:r w:rsidR="009E6247">
        <w:t xml:space="preserve"> that was</w:t>
      </w:r>
      <w:r w:rsidR="009236E7">
        <w:t xml:space="preserve"> </w:t>
      </w:r>
      <w:r w:rsidR="0027380F">
        <w:t>coming from</w:t>
      </w:r>
      <w:r w:rsidR="009236E7">
        <w:t xml:space="preserve"> leaking storage tanks</w:t>
      </w:r>
      <w:r w:rsidR="004A3299">
        <w:t xml:space="preserve"> in California</w:t>
      </w:r>
      <w:r w:rsidR="00D56DB3">
        <w:t xml:space="preserve"> </w:t>
      </w:r>
      <w:r w:rsidR="003C796B">
        <w:fldChar w:fldCharType="begin"/>
      </w:r>
      <w:r w:rsidR="003C796B">
        <w:instrText xml:space="preserve"> ADDIN ZOTERO_ITEM CSL_CITATION {"citationID":"HaAHobyj","properties":{"formattedCitation":"(Hokanson et al., 1999)","plainCitation":"(Hokanson et al., 1999)","noteIndex":0},"citationItems":[{"id":166,"uris":["http://zotero.org/users/local/h6YJVYLe/items/GUL7N525"],"itemData":{"id":166,"type":"webpage","abstract":"Tons of fuel seeps from thousands of rusting storage tanks buried all over the United States. Industrial solvents that were spilled on the ground twenty years ago turn up in well water. Compounds like benzene and toluene have been detected in public water systems all over the country. Now, a team of researchers at Michigan Tech has developed a series of software packages to make the cleanup a lot easier.","container-title":"ScienceDaily","language":"en","title":"Michigan Technological University (MTU) Researchers Develop New Software To Help Clean Up Contamination Sites","URL":"https://www.sciencedaily.com/releases/1999/07/990723083614.htm","author":[{"family":"Hokanson","given":"D.R."},{"family":"Hand","given":"D.W."},{"family":"Crittenden","given":"J.C."},{"family":"Rogers","given":"T.N."},{"family":"Oman","given":"E.J."}],"accessed":{"date-parts":[["2024",4,18]]},"issued":{"date-parts":[["1999",7,23]]}}}],"schema":"https://github.com/citation-style-language/schema/raw/master/csl-citation.json"} </w:instrText>
      </w:r>
      <w:r w:rsidR="003C796B">
        <w:fldChar w:fldCharType="separate"/>
      </w:r>
      <w:r w:rsidR="003C796B" w:rsidRPr="003C796B">
        <w:rPr>
          <w:rFonts w:cs="Arial"/>
        </w:rPr>
        <w:t>(Hokanson et al., 1999)</w:t>
      </w:r>
      <w:r w:rsidR="003C796B">
        <w:fldChar w:fldCharType="end"/>
      </w:r>
      <w:r w:rsidR="00652767">
        <w:t>.</w:t>
      </w:r>
    </w:p>
    <w:p w14:paraId="0440D643" w14:textId="77777777" w:rsidR="00315FFC" w:rsidRDefault="00315FFC" w:rsidP="000B3FB2">
      <w:pPr>
        <w:jc w:val="both"/>
      </w:pPr>
    </w:p>
    <w:p w14:paraId="31B90EB8" w14:textId="56A64A84" w:rsidR="00315FFC" w:rsidRDefault="00315FFC" w:rsidP="000B3FB2">
      <w:pPr>
        <w:jc w:val="both"/>
      </w:pPr>
      <w:r>
        <w:t xml:space="preserve">As explained in Chapter </w:t>
      </w:r>
      <w:r w:rsidRPr="00D82296">
        <w:rPr>
          <w:b/>
          <w:bCs/>
        </w:rPr>
        <w:fldChar w:fldCharType="begin"/>
      </w:r>
      <w:r w:rsidRPr="00D82296">
        <w:rPr>
          <w:b/>
          <w:bCs/>
        </w:rPr>
        <w:instrText xml:space="preserve"> REF _Ref164339660 \r \h </w:instrText>
      </w:r>
      <w:r w:rsidR="00D82296">
        <w:rPr>
          <w:b/>
          <w:bCs/>
        </w:rPr>
        <w:instrText xml:space="preserve"> \* MERGEFORMAT </w:instrText>
      </w:r>
      <w:r w:rsidRPr="00D82296">
        <w:rPr>
          <w:b/>
          <w:bCs/>
        </w:rPr>
      </w:r>
      <w:r w:rsidRPr="00D82296">
        <w:rPr>
          <w:b/>
          <w:bCs/>
        </w:rPr>
        <w:fldChar w:fldCharType="separate"/>
      </w:r>
      <w:r w:rsidR="00843CB6">
        <w:rPr>
          <w:b/>
          <w:bCs/>
        </w:rPr>
        <w:t>2</w:t>
      </w:r>
      <w:r w:rsidRPr="00D82296">
        <w:rPr>
          <w:b/>
          <w:bCs/>
        </w:rPr>
        <w:fldChar w:fldCharType="end"/>
      </w:r>
      <w:r>
        <w:t>, the PSDM</w:t>
      </w:r>
      <w:r w:rsidR="00A80EF5">
        <w:t xml:space="preserve"> </w:t>
      </w:r>
      <w:r>
        <w:t xml:space="preserve">is a good candidate </w:t>
      </w:r>
      <w:r w:rsidR="00A80EF5">
        <w:t>BTC model for simulating the adsorption of micropollutants by GAC in full-scale systems.</w:t>
      </w:r>
      <w:r w:rsidR="00753B1D">
        <w:t xml:space="preserve"> </w:t>
      </w:r>
      <w:r w:rsidR="004125C4">
        <w:t>The diffusion-based, multi-phase model</w:t>
      </w:r>
      <w:r w:rsidR="00753B1D">
        <w:t xml:space="preserve"> </w:t>
      </w:r>
      <w:r w:rsidR="008C477D">
        <w:t>describes</w:t>
      </w:r>
      <w:r w:rsidR="00753B1D">
        <w:t xml:space="preserve"> intraparticle diffusion very well, </w:t>
      </w:r>
      <w:r w:rsidR="00316666">
        <w:t>at both pore and surface level.</w:t>
      </w:r>
      <w:r w:rsidR="00D36DFC">
        <w:t xml:space="preserve"> This is necessary as</w:t>
      </w:r>
      <w:r w:rsidR="00CA3179">
        <w:t xml:space="preserve"> intraparticle diffusion is </w:t>
      </w:r>
      <w:r w:rsidR="009D7AAF">
        <w:t>typically rate-limiting</w:t>
      </w:r>
      <w:r w:rsidR="009F693D">
        <w:t xml:space="preserve"> for porous materials like GAC, and very variable </w:t>
      </w:r>
      <w:r w:rsidR="009F693D">
        <w:fldChar w:fldCharType="begin"/>
      </w:r>
      <w:r w:rsidR="009F693D">
        <w:instrText xml:space="preserve"> ADDIN ZOTERO_ITEM CSL_CITATION {"citationID":"mFKvLiIM","properties":{"formattedCitation":"(Inglezakis et al., 2019)","plainCitation":"(Inglezakis et al., 2019)","noteIndex":0},"citationItems":[{"id":71,"uris":["http://zotero.org/users/local/h6YJVYLe/items/ZK9IEMIV"],"itemData":{"id":71,"type":"article-journal","abstract":"Adsorption and ion exchange phenomena are encountered in several separation processes, which in turn, are of vital importance across various industries. Although the literature on adsorption kinetics modeling is rich, the majority of the models employed are empirical, based on chemical reaction kinetics or oversimpliﬁed versions of diﬀusion models. In this paper, the ﬁfteen most popular simpliﬁed adsorption kinetics equations are presented and discussed. A new versatile variable-diﬀusivity two-phase homogeneous diﬀusion model is presented and used to evaluate the analytical adsorption models. Aspects of ion exchange kinetics are also addressed.","container-title":"Journal of Hazardous Materials","DOI":"10.1016/j.jhazmat.2018.12.023","ISSN":"03043894","journalAbbreviation":"Journal of Hazardous Materials","language":"en","page":"224-245","source":"DOI.org (Crossref)","title":"Variable diffusivity homogeneous surface diffusion model and analysis of merits and fallacies of simplified adsorption kinetics equations","volume":"367","author":[{"family":"Inglezakis","given":"V.J."},{"family":"Fyrillas","given":"M.M."},{"family":"Park","given":"J."}],"issued":{"date-parts":[["2019",4]]}}}],"schema":"https://github.com/citation-style-language/schema/raw/master/csl-citation.json"} </w:instrText>
      </w:r>
      <w:r w:rsidR="009F693D">
        <w:fldChar w:fldCharType="separate"/>
      </w:r>
      <w:r w:rsidR="009F693D" w:rsidRPr="009F693D">
        <w:rPr>
          <w:rFonts w:cs="Arial"/>
        </w:rPr>
        <w:t>(Inglezakis et al., 2019)</w:t>
      </w:r>
      <w:r w:rsidR="009F693D">
        <w:fldChar w:fldCharType="end"/>
      </w:r>
      <w:r w:rsidR="00E42F64">
        <w:t>. This can be seen in</w:t>
      </w:r>
      <w:r w:rsidR="00624C00">
        <w:t xml:space="preserve"> </w:t>
      </w:r>
      <w:r w:rsidR="00624C00" w:rsidRPr="00B82D2E">
        <w:rPr>
          <w:b/>
          <w:bCs/>
        </w:rPr>
        <w:fldChar w:fldCharType="begin"/>
      </w:r>
      <w:r w:rsidR="00624C00" w:rsidRPr="00B82D2E">
        <w:rPr>
          <w:b/>
          <w:bCs/>
        </w:rPr>
        <w:instrText xml:space="preserve"> REF _Ref163470075 \h </w:instrText>
      </w:r>
      <w:r w:rsidR="00B82D2E" w:rsidRPr="00B82D2E">
        <w:rPr>
          <w:b/>
          <w:bCs/>
        </w:rPr>
        <w:instrText xml:space="preserve"> \* MERGEFORMAT </w:instrText>
      </w:r>
      <w:r w:rsidR="00624C00" w:rsidRPr="00B82D2E">
        <w:rPr>
          <w:b/>
          <w:bCs/>
        </w:rPr>
      </w:r>
      <w:r w:rsidR="00624C00" w:rsidRPr="00B82D2E">
        <w:rPr>
          <w:b/>
          <w:bCs/>
        </w:rPr>
        <w:fldChar w:fldCharType="separate"/>
      </w:r>
      <w:r w:rsidR="00843CB6" w:rsidRPr="00983F4F">
        <w:rPr>
          <w:b/>
          <w:bCs/>
        </w:rPr>
        <w:t xml:space="preserve">Figure </w:t>
      </w:r>
      <w:r w:rsidR="00843CB6" w:rsidRPr="00843CB6">
        <w:rPr>
          <w:b/>
          <w:bCs/>
          <w:noProof/>
        </w:rPr>
        <w:t>14</w:t>
      </w:r>
      <w:r w:rsidR="00624C00" w:rsidRPr="00B82D2E">
        <w:rPr>
          <w:b/>
          <w:bCs/>
        </w:rPr>
        <w:fldChar w:fldCharType="end"/>
      </w:r>
      <w:r w:rsidR="00624C00" w:rsidRPr="00B82D2E">
        <w:rPr>
          <w:b/>
          <w:bCs/>
        </w:rPr>
        <w:t>,</w:t>
      </w:r>
      <w:r w:rsidR="00624C00">
        <w:t xml:space="preserve"> where </w:t>
      </w:r>
      <w:r w:rsidR="00E54C39">
        <w:t xml:space="preserve">the </w:t>
      </w:r>
      <w:r w:rsidR="004E7469">
        <w:t>diffusion type</w:t>
      </w:r>
      <w:r w:rsidR="00624C00">
        <w:t xml:space="preserve"> depends on the size of the pollutant and </w:t>
      </w:r>
      <w:r w:rsidR="00220383">
        <w:t xml:space="preserve">diameter of the </w:t>
      </w:r>
      <w:r w:rsidR="00624C00">
        <w:t>pores.</w:t>
      </w:r>
      <w:r w:rsidR="005B52C5" w:rsidRPr="005B52C5">
        <w:t xml:space="preserve"> </w:t>
      </w:r>
      <w:r w:rsidR="004E7469">
        <w:t>There</w:t>
      </w:r>
      <w:r w:rsidR="005B52C5">
        <w:t xml:space="preserve"> is an automated parameter-fitting and parameter-estimation tool included</w:t>
      </w:r>
      <w:r w:rsidR="004E7469">
        <w:t xml:space="preserve"> in the EPA model</w:t>
      </w:r>
      <w:r w:rsidR="005B52C5">
        <w:t xml:space="preserve">. Further, </w:t>
      </w:r>
      <w:r w:rsidR="00E54C39">
        <w:t>it is possible</w:t>
      </w:r>
      <w:r w:rsidR="005B52C5">
        <w:t xml:space="preserve"> to consider the fouling phenomenon, </w:t>
      </w:r>
      <w:r w:rsidR="00207F39">
        <w:t>i</w:t>
      </w:r>
      <w:r w:rsidR="005B52C5">
        <w:t>.</w:t>
      </w:r>
      <w:r w:rsidR="00207F39">
        <w:t>e</w:t>
      </w:r>
      <w:r w:rsidR="005B52C5">
        <w:t xml:space="preserve">. competition of dissolved organic carbon (DOC) with micropollutants for the adsorption sites. </w:t>
      </w:r>
      <w:r w:rsidR="009B7219">
        <w:t>Fouling</w:t>
      </w:r>
      <w:r w:rsidR="005B52C5">
        <w:t xml:space="preserve"> is </w:t>
      </w:r>
      <w:r w:rsidR="009B7219">
        <w:t xml:space="preserve">often </w:t>
      </w:r>
      <w:r w:rsidR="005B52C5">
        <w:t xml:space="preserve">also referred to as </w:t>
      </w:r>
      <w:r w:rsidR="009B7219">
        <w:t>preloading by</w:t>
      </w:r>
      <w:r w:rsidR="005B52C5">
        <w:t xml:space="preserve"> natural organic matter (NOM) </w:t>
      </w:r>
      <w:r w:rsidR="005B52C5">
        <w:fldChar w:fldCharType="begin"/>
      </w:r>
      <w:r w:rsidR="00494768">
        <w:instrText xml:space="preserve"> ADDIN ZOTERO_ITEM CSL_CITATION {"citationID":"VuQZkQtG","properties":{"formattedCitation":"(J. Burkhardt et al., 2022)","plainCitation":"(J. Burkhardt et al., 2022)","noteIndex":0},"citationItems":[{"id":59,"uris":["http://zotero.org/users/local/h6YJVYLe/items/4L9CSE9E"],"itemData":{"id":59,"type":"article-journal","abstract":"AbstractPer- and polyfluoroalkyl substances (PFAS) are increasingly of interest to drinking\nwater utilities due to state regulations, the release of federal and state health\nadvisories, and public concern. Pilot-scale data were fitted for 16 PFAS species ...","container-title":"Journal of Environmental Engineering","DOI":"10.1061/(ASCE)EE.1943-7870.0001964","ISSN":"1943-7870","issue":"3","language":"EN","license":"© 2021 American Society of Civil Engineers","note":"publisher: American Society of Civil Engineers","page":"04021086","source":"ASCE","title":"Modeling PFAS Removal Using Granular Activated Carbon for Full-Scale System Design","volume":"148","author":[{"family":"Burkhardt","given":"Jonathan"},{"family":"Burns","given":"Nick"},{"family":"Mobley","given":"Dustin"},{"family":"Pressman","given":"Jonathan G."},{"family":"Magnuson","given":"Matthew L."},{"family":"Speth","given":"Thomas F."}],"issued":{"date-parts":[["2022",3,1]]}}}],"schema":"https://github.com/citation-style-language/schema/raw/master/csl-citation.json"} </w:instrText>
      </w:r>
      <w:r w:rsidR="005B52C5">
        <w:fldChar w:fldCharType="separate"/>
      </w:r>
      <w:r w:rsidR="00494768" w:rsidRPr="00494768">
        <w:rPr>
          <w:rFonts w:cs="Arial"/>
        </w:rPr>
        <w:t>(J. Burkhardt et al., 2022)</w:t>
      </w:r>
      <w:r w:rsidR="005B52C5">
        <w:fldChar w:fldCharType="end"/>
      </w:r>
      <w:r w:rsidR="005B52C5">
        <w:t>.</w:t>
      </w:r>
    </w:p>
    <w:p w14:paraId="0563F69F" w14:textId="77777777" w:rsidR="00D026D5" w:rsidRDefault="00D026D5" w:rsidP="000B3FB2">
      <w:pPr>
        <w:jc w:val="both"/>
      </w:pPr>
    </w:p>
    <w:p w14:paraId="3263BB81" w14:textId="5AFEC6AC" w:rsidR="001E0231" w:rsidRDefault="00607034" w:rsidP="001E0231">
      <w:pPr>
        <w:jc w:val="both"/>
      </w:pPr>
      <w:r>
        <w:t>To understand how the</w:t>
      </w:r>
      <w:r w:rsidR="00D82296">
        <w:t xml:space="preserve"> PSDM model</w:t>
      </w:r>
      <w:r>
        <w:t xml:space="preserve"> works</w:t>
      </w:r>
      <w:r w:rsidR="000D6475">
        <w:t xml:space="preserve">, </w:t>
      </w:r>
      <w:r w:rsidR="00B64A8C">
        <w:t>one</w:t>
      </w:r>
      <w:r>
        <w:t xml:space="preserve"> can refer to</w:t>
      </w:r>
      <w:r w:rsidR="00B64A8C">
        <w:t xml:space="preserve"> </w:t>
      </w:r>
      <w:r w:rsidR="006B090E" w:rsidRPr="006B090E">
        <w:rPr>
          <w:b/>
          <w:bCs/>
        </w:rPr>
        <w:t xml:space="preserve">paragraph </w:t>
      </w:r>
      <w:r w:rsidR="00D82296" w:rsidRPr="00D82296">
        <w:rPr>
          <w:b/>
          <w:bCs/>
        </w:rPr>
        <w:fldChar w:fldCharType="begin"/>
      </w:r>
      <w:r w:rsidR="00D82296" w:rsidRPr="00D82296">
        <w:rPr>
          <w:b/>
          <w:bCs/>
        </w:rPr>
        <w:instrText xml:space="preserve"> REF _Ref164341965 \r \h </w:instrText>
      </w:r>
      <w:r w:rsidR="00D82296">
        <w:rPr>
          <w:b/>
          <w:bCs/>
        </w:rPr>
        <w:instrText xml:space="preserve"> \* MERGEFORMAT </w:instrText>
      </w:r>
      <w:r w:rsidR="00D82296" w:rsidRPr="00D82296">
        <w:rPr>
          <w:b/>
          <w:bCs/>
        </w:rPr>
      </w:r>
      <w:r w:rsidR="00D82296" w:rsidRPr="00D82296">
        <w:rPr>
          <w:b/>
          <w:bCs/>
        </w:rPr>
        <w:fldChar w:fldCharType="separate"/>
      </w:r>
      <w:r w:rsidR="00843CB6">
        <w:rPr>
          <w:b/>
          <w:bCs/>
        </w:rPr>
        <w:t>2.4.1</w:t>
      </w:r>
      <w:r w:rsidR="00D82296" w:rsidRPr="00D82296">
        <w:rPr>
          <w:b/>
          <w:bCs/>
        </w:rPr>
        <w:fldChar w:fldCharType="end"/>
      </w:r>
      <w:r w:rsidR="0035392E">
        <w:t xml:space="preserve">, where the equations are presented in the </w:t>
      </w:r>
      <w:r w:rsidR="00E816E7">
        <w:t>sequence</w:t>
      </w:r>
      <w:r w:rsidR="0035392E">
        <w:t xml:space="preserve"> of </w:t>
      </w:r>
      <w:r w:rsidR="009C3C42">
        <w:t xml:space="preserve">steps </w:t>
      </w:r>
      <w:r w:rsidR="00E816E7">
        <w:t xml:space="preserve">that </w:t>
      </w:r>
      <w:r w:rsidR="009C3C42">
        <w:t xml:space="preserve">the solute undergoes in </w:t>
      </w:r>
      <w:r w:rsidR="004B2CB8">
        <w:t>a</w:t>
      </w:r>
      <w:r w:rsidR="009C3C42">
        <w:t xml:space="preserve"> fixed-bed column.</w:t>
      </w:r>
      <w:r w:rsidR="00090D44">
        <w:t xml:space="preserve"> A summarizing overview of the </w:t>
      </w:r>
      <w:r w:rsidR="00B20981">
        <w:t xml:space="preserve">PSDM </w:t>
      </w:r>
      <w:r w:rsidR="00090D44">
        <w:t>mechanisms</w:t>
      </w:r>
      <w:r w:rsidR="00B20981">
        <w:t xml:space="preserve"> </w:t>
      </w:r>
      <w:r w:rsidR="00C35635">
        <w:t>for</w:t>
      </w:r>
      <w:r w:rsidR="00597865">
        <w:t xml:space="preserve"> one GAC granule is seen in </w:t>
      </w:r>
      <w:r w:rsidR="00597865" w:rsidRPr="00B82D2E">
        <w:rPr>
          <w:b/>
          <w:bCs/>
        </w:rPr>
        <w:fldChar w:fldCharType="begin"/>
      </w:r>
      <w:r w:rsidR="00597865" w:rsidRPr="00B82D2E">
        <w:rPr>
          <w:b/>
          <w:bCs/>
        </w:rPr>
        <w:instrText xml:space="preserve"> REF _Ref163897810 \h </w:instrText>
      </w:r>
      <w:r w:rsidR="00B82D2E" w:rsidRPr="00B82D2E">
        <w:rPr>
          <w:b/>
          <w:bCs/>
        </w:rPr>
        <w:instrText xml:space="preserve"> \* MERGEFORMAT </w:instrText>
      </w:r>
      <w:r w:rsidR="00597865" w:rsidRPr="00B82D2E">
        <w:rPr>
          <w:b/>
          <w:bCs/>
        </w:rPr>
      </w:r>
      <w:r w:rsidR="00597865" w:rsidRPr="00B82D2E">
        <w:rPr>
          <w:b/>
          <w:bCs/>
        </w:rPr>
        <w:fldChar w:fldCharType="separate"/>
      </w:r>
      <w:r w:rsidR="00843CB6" w:rsidRPr="00987C7C">
        <w:rPr>
          <w:b/>
          <w:bCs/>
        </w:rPr>
        <w:t xml:space="preserve">Figure </w:t>
      </w:r>
      <w:r w:rsidR="00843CB6" w:rsidRPr="00843CB6">
        <w:rPr>
          <w:b/>
          <w:bCs/>
          <w:noProof/>
        </w:rPr>
        <w:t>20</w:t>
      </w:r>
      <w:r w:rsidR="00597865" w:rsidRPr="00B82D2E">
        <w:rPr>
          <w:b/>
          <w:bCs/>
        </w:rPr>
        <w:fldChar w:fldCharType="end"/>
      </w:r>
      <w:r w:rsidR="00597865">
        <w:t>. These granules are assumed to have the same size and</w:t>
      </w:r>
      <w:r w:rsidR="00C35635">
        <w:t xml:space="preserve"> be</w:t>
      </w:r>
      <w:r w:rsidR="00597865">
        <w:t xml:space="preserve"> equally distributed in </w:t>
      </w:r>
      <w:r w:rsidR="00CF4A1E">
        <w:t xml:space="preserve">the column. Equations are shown </w:t>
      </w:r>
      <w:r w:rsidR="00F45F86">
        <w:t xml:space="preserve">next to the </w:t>
      </w:r>
      <w:r w:rsidR="00EB06A5">
        <w:t xml:space="preserve">equations of the USEPA </w:t>
      </w:r>
      <w:r w:rsidR="00B20981">
        <w:t>model</w:t>
      </w:r>
      <w:r w:rsidR="00C35635">
        <w:t xml:space="preserve"> in</w:t>
      </w:r>
      <w:r w:rsidR="00B20981">
        <w:t xml:space="preserve"> </w:t>
      </w:r>
      <w:r w:rsidR="00B20981" w:rsidRPr="00B20981">
        <w:rPr>
          <w:b/>
          <w:bCs/>
        </w:rPr>
        <w:fldChar w:fldCharType="begin"/>
      </w:r>
      <w:r w:rsidR="00B20981" w:rsidRPr="00B20981">
        <w:rPr>
          <w:b/>
          <w:bCs/>
        </w:rPr>
        <w:instrText xml:space="preserve"> REF _Ref164501635 \h  \* MERGEFORMAT </w:instrText>
      </w:r>
      <w:r w:rsidR="00B20981" w:rsidRPr="00B20981">
        <w:rPr>
          <w:b/>
          <w:bCs/>
        </w:rPr>
      </w:r>
      <w:r w:rsidR="00B20981" w:rsidRPr="00B20981">
        <w:rPr>
          <w:b/>
          <w:bCs/>
        </w:rPr>
        <w:fldChar w:fldCharType="separate"/>
      </w:r>
      <w:r w:rsidR="00843CB6" w:rsidRPr="00720D93">
        <w:rPr>
          <w:b/>
          <w:bCs/>
        </w:rPr>
        <w:t xml:space="preserve">Table </w:t>
      </w:r>
      <w:r w:rsidR="00843CB6" w:rsidRPr="00843CB6">
        <w:rPr>
          <w:b/>
          <w:bCs/>
          <w:noProof/>
        </w:rPr>
        <w:t>6</w:t>
      </w:r>
      <w:r w:rsidR="00B20981" w:rsidRPr="00B20981">
        <w:rPr>
          <w:b/>
          <w:bCs/>
        </w:rPr>
        <w:fldChar w:fldCharType="end"/>
      </w:r>
      <w:r w:rsidR="00B20981">
        <w:t>.</w:t>
      </w:r>
      <w:r w:rsidR="001E0231">
        <w:br w:type="page"/>
      </w:r>
    </w:p>
    <w:p w14:paraId="2B71B9C8" w14:textId="0C28D253" w:rsidR="009B7219" w:rsidRDefault="00F11CF2" w:rsidP="000B3FB2">
      <w:pPr>
        <w:jc w:val="both"/>
      </w:pPr>
      <w:r>
        <w:lastRenderedPageBreak/>
        <w:t>Relevant m</w:t>
      </w:r>
      <w:r w:rsidR="00B20981" w:rsidRPr="006B1553">
        <w:t xml:space="preserve">odel parameters of the USEPA PSDM model are listed in </w:t>
      </w:r>
      <w:r w:rsidR="006B1553" w:rsidRPr="006B1553">
        <w:rPr>
          <w:b/>
          <w:bCs/>
        </w:rPr>
        <w:fldChar w:fldCharType="begin"/>
      </w:r>
      <w:r w:rsidR="006B1553" w:rsidRPr="006B1553">
        <w:rPr>
          <w:b/>
          <w:bCs/>
        </w:rPr>
        <w:instrText xml:space="preserve"> REF _Ref164602918 \h  \* MERGEFORMAT </w:instrText>
      </w:r>
      <w:r w:rsidR="006B1553" w:rsidRPr="006B1553">
        <w:rPr>
          <w:b/>
          <w:bCs/>
        </w:rPr>
      </w:r>
      <w:r w:rsidR="006B1553" w:rsidRPr="006B1553">
        <w:rPr>
          <w:b/>
          <w:bCs/>
        </w:rPr>
        <w:fldChar w:fldCharType="separate"/>
      </w:r>
      <w:r w:rsidR="00843CB6" w:rsidRPr="00E04E7E">
        <w:rPr>
          <w:b/>
          <w:bCs/>
        </w:rPr>
        <w:t xml:space="preserve">Table </w:t>
      </w:r>
      <w:r w:rsidR="00843CB6" w:rsidRPr="00843CB6">
        <w:rPr>
          <w:b/>
          <w:bCs/>
          <w:noProof/>
        </w:rPr>
        <w:t>7</w:t>
      </w:r>
      <w:r w:rsidR="006B1553" w:rsidRPr="006B1553">
        <w:rPr>
          <w:b/>
          <w:bCs/>
        </w:rPr>
        <w:fldChar w:fldCharType="end"/>
      </w:r>
      <w:r w:rsidR="006B1553">
        <w:t>.</w:t>
      </w:r>
      <w:r w:rsidR="002D552D">
        <w:t xml:space="preserve"> It can be noticed that the bed has </w:t>
      </w:r>
      <w:r w:rsidR="004541E9">
        <w:t>two dimensions; length and diameter. Thus, the PSDM model by EPA assumes a cylindrical fixed-bed</w:t>
      </w:r>
      <w:r w:rsidR="009538FE">
        <w:t xml:space="preserve"> column</w:t>
      </w:r>
      <w:r w:rsidR="004541E9">
        <w:t>.</w:t>
      </w:r>
      <w:r w:rsidR="006B1553">
        <w:t xml:space="preserve"> </w:t>
      </w:r>
      <w:r w:rsidR="00D13A17">
        <w:t>The a</w:t>
      </w:r>
      <w:r w:rsidR="005649D4">
        <w:t xml:space="preserve">pparent particle density </w:t>
      </w:r>
      <w:r w:rsidR="009C3113">
        <w:t>(</w:t>
      </w:r>
      <m:oMath>
        <m:sSub>
          <m:sSubPr>
            <m:ctrlPr>
              <w:rPr>
                <w:rFonts w:ascii="Cambria Math" w:hAnsi="Cambria Math"/>
                <w:i/>
                <w:noProof/>
              </w:rPr>
            </m:ctrlPr>
          </m:sSubPr>
          <m:e>
            <m:r>
              <w:rPr>
                <w:rFonts w:ascii="Cambria Math" w:hAnsi="Cambria Math"/>
                <w:noProof/>
              </w:rPr>
              <m:t>ρ</m:t>
            </m:r>
          </m:e>
          <m:sub>
            <m:r>
              <w:rPr>
                <w:rFonts w:ascii="Cambria Math" w:hAnsi="Cambria Math"/>
                <w:noProof/>
              </w:rPr>
              <m:t>a</m:t>
            </m:r>
          </m:sub>
        </m:sSub>
      </m:oMath>
      <w:r w:rsidR="009C3113">
        <w:rPr>
          <w:rFonts w:eastAsiaTheme="minorEastAsia"/>
        </w:rPr>
        <w:t>)</w:t>
      </w:r>
      <w:r w:rsidR="00D13A17" w:rsidRPr="00D13A17">
        <w:t xml:space="preserve"> is</w:t>
      </w:r>
      <w:r w:rsidR="00D13A17">
        <w:t xml:space="preserve"> the mass of the AC granule (particle) </w:t>
      </w:r>
      <w:r w:rsidR="00A63CD4">
        <w:t>divided by the apparent</w:t>
      </w:r>
      <w:r w:rsidR="009538FE">
        <w:t xml:space="preserve"> (solid)</w:t>
      </w:r>
      <w:r w:rsidR="00A63CD4">
        <w:t xml:space="preserve"> particle volume </w:t>
      </w:r>
      <w:r w:rsidR="00A63CD4">
        <w:fldChar w:fldCharType="begin"/>
      </w:r>
      <w:r w:rsidR="00A63CD4">
        <w:instrText xml:space="preserve"> ADDIN ZOTERO_ITEM CSL_CITATION {"citationID":"rSuvieip","properties":{"formattedCitation":"(Webb, 2001)","plainCitation":"(Webb, 2001)","noteIndex":0},"citationItems":[{"id":169,"uris":["http://zotero.org/users/local/h6YJVYLe/items/EXVT4BHU"],"itemData":{"id":169,"type":"article-journal","language":"en","source":"Zotero","title":"Volume and Density Determinations for Particle Technologists","author":[{"family":"Webb","given":"Paul A"}],"issued":{"date-parts":[["2001",2]]}}}],"schema":"https://github.com/citation-style-language/schema/raw/master/csl-citation.json"} </w:instrText>
      </w:r>
      <w:r w:rsidR="00A63CD4">
        <w:fldChar w:fldCharType="separate"/>
      </w:r>
      <w:r w:rsidR="00A63CD4" w:rsidRPr="00A63CD4">
        <w:rPr>
          <w:rFonts w:cs="Arial"/>
        </w:rPr>
        <w:t>(Webb, 2001)</w:t>
      </w:r>
      <w:r w:rsidR="00A63CD4">
        <w:fldChar w:fldCharType="end"/>
      </w:r>
      <w:r w:rsidR="00FD7790">
        <w:t>.</w:t>
      </w:r>
      <w:r w:rsidR="00F7426D">
        <w:t xml:space="preserve"> </w:t>
      </w:r>
      <w:r w:rsidR="00F7426D" w:rsidRPr="00F7426D">
        <w:t xml:space="preserve">Tortuosity </w:t>
      </w:r>
      <w:r w:rsidR="00F7426D">
        <w:t xml:space="preserve">of the </w:t>
      </w:r>
      <w:r w:rsidR="00F7426D" w:rsidRPr="00F7426D">
        <w:t>particle</w:t>
      </w:r>
      <w:r w:rsidR="005F14FF">
        <w:t xml:space="preserve"> (</w:t>
      </w:r>
      <m:oMath>
        <m:sSub>
          <m:sSubPr>
            <m:ctrlPr>
              <w:rPr>
                <w:rFonts w:ascii="Cambria Math" w:hAnsi="Cambria Math"/>
                <w:i/>
                <w:noProof/>
              </w:rPr>
            </m:ctrlPr>
          </m:sSubPr>
          <m:e>
            <m:r>
              <w:rPr>
                <w:rFonts w:ascii="Cambria Math" w:hAnsi="Cambria Math"/>
                <w:noProof/>
              </w:rPr>
              <m:t>τ</m:t>
            </m:r>
          </m:e>
          <m:sub>
            <m:r>
              <w:rPr>
                <w:rFonts w:ascii="Cambria Math" w:hAnsi="Cambria Math"/>
                <w:noProof/>
              </w:rPr>
              <m:t>p</m:t>
            </m:r>
          </m:sub>
        </m:sSub>
      </m:oMath>
      <w:r w:rsidR="005F14FF">
        <w:rPr>
          <w:rFonts w:eastAsiaTheme="minorEastAsia"/>
        </w:rPr>
        <w:t>)</w:t>
      </w:r>
      <w:r w:rsidR="00F7426D">
        <w:rPr>
          <w:sz w:val="16"/>
          <w:szCs w:val="18"/>
        </w:rPr>
        <w:t xml:space="preserve"> </w:t>
      </w:r>
      <w:r w:rsidR="00F7426D" w:rsidRPr="00F7426D">
        <w:t>is</w:t>
      </w:r>
      <w:r w:rsidR="00B03C1B">
        <w:t xml:space="preserve"> </w:t>
      </w:r>
      <w:r w:rsidR="00750C11">
        <w:t xml:space="preserve">the ratio of the </w:t>
      </w:r>
      <w:r w:rsidR="000555C8">
        <w:t>actual diffusion path length (</w:t>
      </w:r>
      <m:oMath>
        <m:sSub>
          <m:sSubPr>
            <m:ctrlPr>
              <w:rPr>
                <w:rFonts w:ascii="Cambria Math" w:hAnsi="Cambria Math"/>
                <w:i/>
              </w:rPr>
            </m:ctrlPr>
          </m:sSubPr>
          <m:e>
            <m:r>
              <w:rPr>
                <w:rFonts w:ascii="Cambria Math" w:hAnsi="Cambria Math"/>
              </w:rPr>
              <m:t>L</m:t>
            </m:r>
          </m:e>
          <m:sub>
            <m:r>
              <w:rPr>
                <w:rFonts w:ascii="Cambria Math" w:hAnsi="Cambria Math"/>
              </w:rPr>
              <m:t>e</m:t>
            </m:r>
          </m:sub>
        </m:sSub>
      </m:oMath>
      <w:r w:rsidR="000555C8">
        <w:t>) to th</w:t>
      </w:r>
      <w:r w:rsidR="00ED0CB3">
        <w:t>e shortest, straight path length</w:t>
      </w:r>
      <w:r w:rsidR="004541E9">
        <w:t xml:space="preserve"> (</w:t>
      </w:r>
      <m:oMath>
        <m:r>
          <w:rPr>
            <w:rFonts w:ascii="Cambria Math" w:hAnsi="Cambria Math"/>
          </w:rPr>
          <m:t>L</m:t>
        </m:r>
      </m:oMath>
      <w:r w:rsidR="004541E9">
        <w:t>)</w:t>
      </w:r>
      <w:r w:rsidR="00ED0CB3">
        <w:t xml:space="preserve"> </w:t>
      </w:r>
      <w:r w:rsidR="00C83E57">
        <w:t>of a flow in the GAC particle</w:t>
      </w:r>
      <w:r w:rsidR="00B261BF">
        <w:t xml:space="preserve"> </w:t>
      </w:r>
      <w:r w:rsidR="00B261BF">
        <w:fldChar w:fldCharType="begin"/>
      </w:r>
      <w:r w:rsidR="00B261BF">
        <w:instrText xml:space="preserve"> ADDIN ZOTERO_ITEM CSL_CITATION {"citationID":"ao7hx1hV","properties":{"formattedCitation":"(Mudhoo et al., 2024)","plainCitation":"(Mudhoo et al., 2024)","noteIndex":0},"citationItems":[{"id":171,"uris":["http://zotero.org/users/local/h6YJVYLe/items/QUSJIF4T"],"itemData":{"id":171,"type":"article-journal","abstract":"Pore network, pore connectivity, and the resulting effective adsorbate pore diffusivity within an adsorbent are critical physical considerations in mass transport modeling of aqueous adsorption. Tied to these three adsorbent features are the adsorbent tortuosity and tortuosity factor concepts. These concepts encompass the collective hindrance to intra-adsorbent adsorbate transport arising because of a disorderly adsorbent porous topology. It is crucial for materials scientists, chemists, chemical engineers, and water treatment specialists to understand the complex and variable connections among adsorbate chemistry, adsorbent chemistry, adsorbent porosity, pore shape, size, and tortuosity, pore wall effect, adsorbate-adsorbent interactions, and adsorbate-adsorbate interactions in competitively contaminated aqueous environments. Adsorbent tortuosity has been sporadically studied in aqueous adsorption models. Despite the small population of these studies, insightful observations and inferences have been reported. However, as it appears, no review has been published to compile, compare, and contrast these aspects. Hence, this review concisely brings up those observations and interpretations around adsorbent tortuosity for aqueous adsorption systems. The notion of an adsorbent's tortuosity being single-valued is argued to be imprecise. Finally, perspectives are aired on possible research and development directions for elucidating the dynamic attributes of adsorbent tortuosity and applying them in real-scale adsorption-oriented water puriﬁcation. The data acquired by ﬁlling in these research gaps can enable the design of adsorbents more adapted for real-scale water puriﬁcation.","container-title":"Particuology","DOI":"10.1016/j.partic.2023.08.022","ISSN":"16742001","journalAbbreviation":"Particuology","language":"en","page":"71-88","source":"DOI.org (Crossref)","title":"Insights into adsorbent tortuosity across aqueous adsorption systems","volume":"88","author":[{"family":"Mudhoo","given":"Ackmez"},{"family":"Otero","given":"Marta"},{"family":"Chu","given":"Khim Hoong"}],"issued":{"date-parts":[["2024",5]]}}}],"schema":"https://github.com/citation-style-language/schema/raw/master/csl-citation.json"} </w:instrText>
      </w:r>
      <w:r w:rsidR="00B261BF">
        <w:fldChar w:fldCharType="separate"/>
      </w:r>
      <w:r w:rsidR="00B261BF" w:rsidRPr="00B261BF">
        <w:rPr>
          <w:rFonts w:cs="Arial"/>
        </w:rPr>
        <w:t>(Mudhoo et al., 2024)</w:t>
      </w:r>
      <w:r w:rsidR="00B261BF">
        <w:fldChar w:fldCharType="end"/>
      </w:r>
      <w:r w:rsidR="0096426B">
        <w:t>.</w:t>
      </w:r>
      <w:r w:rsidR="00E612A5">
        <w:t xml:space="preserve"> </w:t>
      </w:r>
      <w:r w:rsidR="00AF6A8E">
        <w:t>Partial differential equations are solved with the orthogonal collocation numerical solver</w:t>
      </w:r>
      <w:r w:rsidR="00D45282">
        <w:t xml:space="preserve"> </w:t>
      </w:r>
      <w:r w:rsidR="00D45282">
        <w:fldChar w:fldCharType="begin"/>
      </w:r>
      <w:r w:rsidR="00494768">
        <w:instrText xml:space="preserve"> ADDIN ZOTERO_ITEM CSL_CITATION {"citationID":"p6esCeVn","properties":{"formattedCitation":"(J. Burkhardt et al., 2022)","plainCitation":"(J. Burkhardt et al., 2022)","noteIndex":0},"citationItems":[{"id":59,"uris":["http://zotero.org/users/local/h6YJVYLe/items/4L9CSE9E"],"itemData":{"id":59,"type":"article-journal","abstract":"AbstractPer- and polyfluoroalkyl substances (PFAS) are increasingly of interest to drinking\nwater utilities due to state regulations, the release of federal and state health\nadvisories, and public concern. Pilot-scale data were fitted for 16 PFAS species ...","container-title":"Journal of Environmental Engineering","DOI":"10.1061/(ASCE)EE.1943-7870.0001964","ISSN":"1943-7870","issue":"3","language":"EN","license":"© 2021 American Society of Civil Engineers","note":"publisher: American Society of Civil Engineers","page":"04021086","source":"ASCE","title":"Modeling PFAS Removal Using Granular Activated Carbon for Full-Scale System Design","volume":"148","author":[{"family":"Burkhardt","given":"Jonathan"},{"family":"Burns","given":"Nick"},{"family":"Mobley","given":"Dustin"},{"family":"Pressman","given":"Jonathan G."},{"family":"Magnuson","given":"Matthew L."},{"family":"Speth","given":"Thomas F."}],"issued":{"date-parts":[["2022",3,1]]}}}],"schema":"https://github.com/citation-style-language/schema/raw/master/csl-citation.json"} </w:instrText>
      </w:r>
      <w:r w:rsidR="00D45282">
        <w:fldChar w:fldCharType="separate"/>
      </w:r>
      <w:r w:rsidR="00494768" w:rsidRPr="00494768">
        <w:rPr>
          <w:rFonts w:cs="Arial"/>
        </w:rPr>
        <w:t>(J. Burkhardt et al., 2022)</w:t>
      </w:r>
      <w:r w:rsidR="00D45282">
        <w:fldChar w:fldCharType="end"/>
      </w:r>
      <w:r w:rsidR="00D45282">
        <w:t xml:space="preserve">. </w:t>
      </w:r>
      <w:r w:rsidR="00FB5F13">
        <w:t xml:space="preserve">The number of radial and axial collocation points represent the number of </w:t>
      </w:r>
      <w:r w:rsidR="00A15BBA">
        <w:t>nodes in the radial and axial direction</w:t>
      </w:r>
      <w:r w:rsidR="0094662F">
        <w:t xml:space="preserve"> in the column</w:t>
      </w:r>
      <w:r w:rsidR="00A15BBA">
        <w:t xml:space="preserve"> respectively. </w:t>
      </w:r>
      <w:r w:rsidR="009538FE">
        <w:t>The problem is simplified to a 2D problem</w:t>
      </w:r>
      <w:r w:rsidR="008B1472">
        <w:t>. For every node location, concentrations are calculated</w:t>
      </w:r>
      <w:r w:rsidR="00397A54">
        <w:t xml:space="preserve"> using the partial differential equations. </w:t>
      </w:r>
      <w:r w:rsidR="00D52CE6">
        <w:t>Axial</w:t>
      </w:r>
      <w:r w:rsidR="0094662F">
        <w:t xml:space="preserve"> collocation points are </w:t>
      </w:r>
      <w:r w:rsidR="009538FE">
        <w:t>usually</w:t>
      </w:r>
      <w:r w:rsidR="00D52CE6">
        <w:t xml:space="preserve"> </w:t>
      </w:r>
      <w:r w:rsidR="0094662F">
        <w:t>the most significant</w:t>
      </w:r>
      <w:r w:rsidR="009538FE">
        <w:t xml:space="preserve"> in a long cylinder</w:t>
      </w:r>
      <w:r w:rsidR="0094662F">
        <w:t>.</w:t>
      </w:r>
      <w:r w:rsidR="008754A6">
        <w:t xml:space="preserve"> </w:t>
      </w:r>
      <w:r w:rsidR="00187EC6">
        <w:t>Model correlations</w:t>
      </w:r>
      <w:r w:rsidR="00293B4E">
        <w:t xml:space="preserve"> </w:t>
      </w:r>
      <w:r w:rsidR="00293B4E" w:rsidRPr="00293B4E">
        <w:rPr>
          <w:b/>
          <w:bCs/>
        </w:rPr>
        <w:fldChar w:fldCharType="begin"/>
      </w:r>
      <w:r w:rsidR="00293B4E" w:rsidRPr="00293B4E">
        <w:rPr>
          <w:b/>
          <w:bCs/>
        </w:rPr>
        <w:instrText xml:space="preserve"> REF _Ref164613264 \h  \* MERGEFORMAT </w:instrText>
      </w:r>
      <w:r w:rsidR="00293B4E" w:rsidRPr="00293B4E">
        <w:rPr>
          <w:b/>
          <w:bCs/>
        </w:rPr>
      </w:r>
      <w:r w:rsidR="00293B4E" w:rsidRPr="00293B4E">
        <w:rPr>
          <w:b/>
          <w:bCs/>
        </w:rPr>
        <w:fldChar w:fldCharType="separate"/>
      </w:r>
      <w:r w:rsidR="00843CB6" w:rsidRPr="00DB7A4D">
        <w:rPr>
          <w:b/>
          <w:bCs/>
        </w:rPr>
        <w:t>(</w:t>
      </w:r>
      <w:r w:rsidR="00843CB6" w:rsidRPr="00843CB6">
        <w:rPr>
          <w:b/>
          <w:bCs/>
          <w:noProof/>
        </w:rPr>
        <w:t>23</w:t>
      </w:r>
      <w:r w:rsidR="00843CB6" w:rsidRPr="00DB7A4D">
        <w:rPr>
          <w:b/>
          <w:bCs/>
        </w:rPr>
        <w:t>)</w:t>
      </w:r>
      <w:r w:rsidR="00293B4E" w:rsidRPr="00293B4E">
        <w:rPr>
          <w:b/>
          <w:bCs/>
        </w:rPr>
        <w:fldChar w:fldCharType="end"/>
      </w:r>
      <w:r w:rsidR="00CD2C34">
        <w:t xml:space="preserve"> and </w:t>
      </w:r>
      <w:r w:rsidR="00293B4E" w:rsidRPr="00293B4E">
        <w:rPr>
          <w:b/>
          <w:bCs/>
        </w:rPr>
        <w:fldChar w:fldCharType="begin"/>
      </w:r>
      <w:r w:rsidR="00293B4E" w:rsidRPr="00293B4E">
        <w:rPr>
          <w:b/>
          <w:bCs/>
        </w:rPr>
        <w:instrText xml:space="preserve"> REF _Ref164613279 \h  \* MERGEFORMAT </w:instrText>
      </w:r>
      <w:r w:rsidR="00293B4E" w:rsidRPr="00293B4E">
        <w:rPr>
          <w:b/>
          <w:bCs/>
        </w:rPr>
      </w:r>
      <w:r w:rsidR="00293B4E" w:rsidRPr="00293B4E">
        <w:rPr>
          <w:b/>
          <w:bCs/>
        </w:rPr>
        <w:fldChar w:fldCharType="separate"/>
      </w:r>
      <w:r w:rsidR="00843CB6" w:rsidRPr="00293B4E">
        <w:rPr>
          <w:b/>
          <w:bCs/>
        </w:rPr>
        <w:t>(</w:t>
      </w:r>
      <w:r w:rsidR="00843CB6" w:rsidRPr="00843CB6">
        <w:rPr>
          <w:b/>
          <w:bCs/>
          <w:noProof/>
        </w:rPr>
        <w:t>24</w:t>
      </w:r>
      <w:r w:rsidR="00843CB6" w:rsidRPr="00293B4E">
        <w:rPr>
          <w:b/>
          <w:bCs/>
        </w:rPr>
        <w:t>)</w:t>
      </w:r>
      <w:r w:rsidR="00293B4E" w:rsidRPr="00293B4E">
        <w:rPr>
          <w:b/>
          <w:bCs/>
        </w:rPr>
        <w:fldChar w:fldCharType="end"/>
      </w:r>
      <w:r w:rsidR="00187EC6">
        <w:t xml:space="preserve"> are used to calculate bed porosity </w:t>
      </w:r>
      <w:r w:rsidR="005F14FF">
        <w:t>(</w:t>
      </w:r>
      <m:oMath>
        <m:sSub>
          <m:sSubPr>
            <m:ctrlPr>
              <w:rPr>
                <w:rFonts w:ascii="Cambria Math" w:hAnsi="Cambria Math"/>
                <w:i/>
                <w:noProof/>
              </w:rPr>
            </m:ctrlPr>
          </m:sSubPr>
          <m:e>
            <m:r>
              <w:rPr>
                <w:rFonts w:ascii="Cambria Math" w:hAnsi="Cambria Math"/>
                <w:noProof/>
              </w:rPr>
              <m:t>ε</m:t>
            </m:r>
          </m:e>
          <m:sub>
            <m:r>
              <w:rPr>
                <w:rFonts w:ascii="Cambria Math" w:hAnsi="Cambria Math"/>
                <w:noProof/>
              </w:rPr>
              <m:t>b</m:t>
            </m:r>
          </m:sub>
        </m:sSub>
      </m:oMath>
      <w:r w:rsidR="005F14FF">
        <w:t xml:space="preserve">) </w:t>
      </w:r>
      <w:r w:rsidR="00187EC6">
        <w:t>and empty be</w:t>
      </w:r>
      <w:r w:rsidR="00061863">
        <w:t>d</w:t>
      </w:r>
      <w:r w:rsidR="00187EC6">
        <w:t xml:space="preserve"> contact time (</w:t>
      </w:r>
      <m:oMath>
        <m:r>
          <w:rPr>
            <w:rFonts w:ascii="Cambria Math" w:hAnsi="Cambria Math"/>
          </w:rPr>
          <m:t>EBCT</m:t>
        </m:r>
      </m:oMath>
      <w:r w:rsidR="00187EC6">
        <w:t>)</w:t>
      </w:r>
      <w:r w:rsidR="000A2F2E">
        <w:t xml:space="preserve"> </w:t>
      </w:r>
      <w:r w:rsidR="000A2F2E">
        <w:fldChar w:fldCharType="begin"/>
      </w:r>
      <w:r w:rsidR="00494768">
        <w:instrText xml:space="preserve"> ADDIN ZOTERO_ITEM CSL_CITATION {"citationID":"n14iR1vO","properties":{"formattedCitation":"(J. Burkhardt, 2020)","plainCitation":"(J. Burkhardt, 2020)","noteIndex":0},"citationItems":[{"id":164,"uris":["http://zotero.org/users/local/h6YJVYLe/items/IB63P6FW"],"itemData":{"id":164,"type":"webpage","title":"Water_Treatment_Models/PSDM at master · USEPA/Water_Treatment_Models · GitHub","URL":"https://github.com/USEPA/Water_Treatment_Models/tree/master/PSDM","author":[{"family":"Burkhardt","given":"Jonathan"}],"accessed":{"date-parts":[["2024",4,18]]},"issued":{"date-parts":[["2020"]]}}}],"schema":"https://github.com/citation-style-language/schema/raw/master/csl-citation.json"} </w:instrText>
      </w:r>
      <w:r w:rsidR="000A2F2E">
        <w:fldChar w:fldCharType="separate"/>
      </w:r>
      <w:r w:rsidR="00494768" w:rsidRPr="00494768">
        <w:rPr>
          <w:rFonts w:cs="Arial"/>
        </w:rPr>
        <w:t>(J. Burkhardt, 2020)</w:t>
      </w:r>
      <w:r w:rsidR="000A2F2E">
        <w:fldChar w:fldCharType="end"/>
      </w:r>
      <w:r w:rsidR="00CD2C34">
        <w:t>.</w:t>
      </w:r>
    </w:p>
    <w:p w14:paraId="0DCA6A52" w14:textId="77777777" w:rsidR="009538FE" w:rsidRDefault="009538FE" w:rsidP="000B3FB2">
      <w:pPr>
        <w:jc w:val="both"/>
      </w:pPr>
    </w:p>
    <w:p w14:paraId="660C4F6C" w14:textId="7FE6B6EE" w:rsidR="00CD2C34" w:rsidRPr="00187EC6" w:rsidRDefault="00000000" w:rsidP="000B3FB2">
      <w:pPr>
        <w:jc w:val="both"/>
      </w:pPr>
      <m:oMathPara>
        <m:oMath>
          <m:sSub>
            <m:sSubPr>
              <m:ctrlPr>
                <w:rPr>
                  <w:rFonts w:ascii="Cambria Math" w:hAnsi="Cambria Math"/>
                  <w:i/>
                  <w:noProof/>
                </w:rPr>
              </m:ctrlPr>
            </m:sSubPr>
            <m:e>
              <m:r>
                <w:rPr>
                  <w:rFonts w:ascii="Cambria Math" w:hAnsi="Cambria Math"/>
                  <w:noProof/>
                </w:rPr>
                <m:t>ε</m:t>
              </m:r>
            </m:e>
            <m:sub>
              <m:r>
                <w:rPr>
                  <w:rFonts w:ascii="Cambria Math" w:hAnsi="Cambria Math"/>
                  <w:noProof/>
                </w:rPr>
                <m:t>b</m:t>
              </m:r>
            </m:sub>
          </m:sSub>
          <m:r>
            <w:rPr>
              <w:rFonts w:ascii="Cambria Math" w:hAnsi="Cambria Math"/>
              <w:noProof/>
            </w:rPr>
            <m:t>=1-</m:t>
          </m:r>
          <m:f>
            <m:fPr>
              <m:ctrlPr>
                <w:rPr>
                  <w:rFonts w:ascii="Cambria Math" w:hAnsi="Cambria Math"/>
                  <w:i/>
                  <w:noProof/>
                </w:rPr>
              </m:ctrlPr>
            </m:fPr>
            <m:num>
              <m:r>
                <w:rPr>
                  <w:rFonts w:ascii="Cambria Math" w:hAnsi="Cambria Math"/>
                  <w:noProof/>
                </w:rPr>
                <m:t>Weight bed (wt)</m:t>
              </m:r>
            </m:num>
            <m:den>
              <m:r>
                <w:rPr>
                  <w:rFonts w:ascii="Cambria Math" w:hAnsi="Cambria Math"/>
                  <w:noProof/>
                </w:rPr>
                <m:t>Volume bed*Particle density (</m:t>
              </m:r>
              <m:sSub>
                <m:sSubPr>
                  <m:ctrlPr>
                    <w:rPr>
                      <w:rFonts w:ascii="Cambria Math" w:hAnsi="Cambria Math"/>
                      <w:i/>
                    </w:rPr>
                  </m:ctrlPr>
                </m:sSubPr>
                <m:e>
                  <m:r>
                    <w:rPr>
                      <w:rFonts w:ascii="Cambria Math" w:hAnsi="Cambria Math"/>
                    </w:rPr>
                    <m:t>ρ</m:t>
                  </m:r>
                </m:e>
                <m:sub>
                  <m:r>
                    <w:rPr>
                      <w:rFonts w:ascii="Cambria Math" w:hAnsi="Cambria Math"/>
                    </w:rPr>
                    <m:t>P</m:t>
                  </m:r>
                </m:sub>
              </m:sSub>
              <m:r>
                <w:rPr>
                  <w:rFonts w:ascii="Cambria Math" w:hAnsi="Cambria Math"/>
                  <w:noProof/>
                </w:rPr>
                <m:t>)</m:t>
              </m:r>
            </m:den>
          </m:f>
        </m:oMath>
      </m:oMathPara>
    </w:p>
    <w:p w14:paraId="5E96D994" w14:textId="7FE58AFE" w:rsidR="00B20981" w:rsidRDefault="00DB7A4D" w:rsidP="00DB7A4D">
      <w:pPr>
        <w:pStyle w:val="Caption"/>
        <w:jc w:val="right"/>
        <w:rPr>
          <w:b/>
          <w:bCs/>
          <w:i w:val="0"/>
          <w:iCs w:val="0"/>
        </w:rPr>
      </w:pPr>
      <w:bookmarkStart w:id="101" w:name="_Ref164613264"/>
      <w:r w:rsidRPr="00DB7A4D">
        <w:rPr>
          <w:b/>
          <w:bCs/>
          <w:i w:val="0"/>
          <w:iCs w:val="0"/>
        </w:rPr>
        <w:t>(</w:t>
      </w:r>
      <w:r w:rsidRPr="00DB7A4D">
        <w:rPr>
          <w:b/>
          <w:bCs/>
          <w:i w:val="0"/>
          <w:iCs w:val="0"/>
        </w:rPr>
        <w:fldChar w:fldCharType="begin"/>
      </w:r>
      <w:r w:rsidRPr="00DB7A4D">
        <w:rPr>
          <w:b/>
          <w:bCs/>
          <w:i w:val="0"/>
          <w:iCs w:val="0"/>
        </w:rPr>
        <w:instrText xml:space="preserve"> SEQ ( \* ARABIC </w:instrText>
      </w:r>
      <w:r w:rsidRPr="00DB7A4D">
        <w:rPr>
          <w:b/>
          <w:bCs/>
          <w:i w:val="0"/>
          <w:iCs w:val="0"/>
        </w:rPr>
        <w:fldChar w:fldCharType="separate"/>
      </w:r>
      <w:r w:rsidR="00843CB6">
        <w:rPr>
          <w:b/>
          <w:bCs/>
          <w:i w:val="0"/>
          <w:iCs w:val="0"/>
          <w:noProof/>
        </w:rPr>
        <w:t>23</w:t>
      </w:r>
      <w:r w:rsidRPr="00DB7A4D">
        <w:rPr>
          <w:b/>
          <w:bCs/>
          <w:i w:val="0"/>
          <w:iCs w:val="0"/>
        </w:rPr>
        <w:fldChar w:fldCharType="end"/>
      </w:r>
      <w:r w:rsidRPr="00DB7A4D">
        <w:rPr>
          <w:b/>
          <w:bCs/>
          <w:i w:val="0"/>
          <w:iCs w:val="0"/>
        </w:rPr>
        <w:t>)</w:t>
      </w:r>
      <w:bookmarkEnd w:id="101"/>
    </w:p>
    <w:p w14:paraId="5A09E7B8" w14:textId="473553C8" w:rsidR="00DB7A4D" w:rsidRDefault="00D13F82" w:rsidP="00DB7A4D">
      <m:oMathPara>
        <m:oMath>
          <m:r>
            <w:rPr>
              <w:rFonts w:ascii="Cambria Math" w:hAnsi="Cambria Math"/>
            </w:rPr>
            <m:t>EBCT=</m:t>
          </m:r>
          <m:f>
            <m:fPr>
              <m:ctrlPr>
                <w:rPr>
                  <w:rFonts w:ascii="Cambria Math" w:hAnsi="Cambria Math"/>
                  <w:i/>
                </w:rPr>
              </m:ctrlPr>
            </m:fPr>
            <m:num>
              <m:r>
                <w:rPr>
                  <w:rFonts w:ascii="Cambria Math" w:hAnsi="Cambria Math"/>
                </w:rPr>
                <m:t>Area*L (=volume column)</m:t>
              </m:r>
            </m:num>
            <m:den>
              <m:r>
                <w:rPr>
                  <w:rFonts w:ascii="Cambria Math" w:hAnsi="Cambria Math"/>
                </w:rPr>
                <m:t>Flow rate (flrt)</m:t>
              </m:r>
            </m:den>
          </m:f>
        </m:oMath>
      </m:oMathPara>
    </w:p>
    <w:p w14:paraId="533565FD" w14:textId="06671469" w:rsidR="00DB7A4D" w:rsidRPr="00293B4E" w:rsidRDefault="00293B4E" w:rsidP="00293B4E">
      <w:pPr>
        <w:pStyle w:val="Caption"/>
        <w:jc w:val="right"/>
        <w:rPr>
          <w:b/>
          <w:bCs/>
          <w:i w:val="0"/>
          <w:iCs w:val="0"/>
        </w:rPr>
      </w:pPr>
      <w:bookmarkStart w:id="102" w:name="_Ref164613279"/>
      <w:r w:rsidRPr="00293B4E">
        <w:rPr>
          <w:b/>
          <w:bCs/>
          <w:i w:val="0"/>
          <w:iCs w:val="0"/>
        </w:rPr>
        <w:t>(</w:t>
      </w:r>
      <w:r w:rsidRPr="00293B4E">
        <w:rPr>
          <w:b/>
          <w:bCs/>
          <w:i w:val="0"/>
          <w:iCs w:val="0"/>
        </w:rPr>
        <w:fldChar w:fldCharType="begin"/>
      </w:r>
      <w:r w:rsidRPr="00293B4E">
        <w:rPr>
          <w:b/>
          <w:bCs/>
          <w:i w:val="0"/>
          <w:iCs w:val="0"/>
        </w:rPr>
        <w:instrText xml:space="preserve"> SEQ ( \* ARABIC </w:instrText>
      </w:r>
      <w:r w:rsidRPr="00293B4E">
        <w:rPr>
          <w:b/>
          <w:bCs/>
          <w:i w:val="0"/>
          <w:iCs w:val="0"/>
        </w:rPr>
        <w:fldChar w:fldCharType="separate"/>
      </w:r>
      <w:r w:rsidR="00843CB6">
        <w:rPr>
          <w:b/>
          <w:bCs/>
          <w:i w:val="0"/>
          <w:iCs w:val="0"/>
          <w:noProof/>
        </w:rPr>
        <w:t>24</w:t>
      </w:r>
      <w:r w:rsidRPr="00293B4E">
        <w:rPr>
          <w:b/>
          <w:bCs/>
          <w:i w:val="0"/>
          <w:iCs w:val="0"/>
        </w:rPr>
        <w:fldChar w:fldCharType="end"/>
      </w:r>
      <w:r w:rsidRPr="00293B4E">
        <w:rPr>
          <w:b/>
          <w:bCs/>
          <w:i w:val="0"/>
          <w:iCs w:val="0"/>
        </w:rPr>
        <w:t>)</w:t>
      </w:r>
      <w:bookmarkEnd w:id="102"/>
    </w:p>
    <w:p w14:paraId="14AC1D59" w14:textId="0E808AE3" w:rsidR="003F0F18" w:rsidRPr="00720D93" w:rsidRDefault="003F0F18" w:rsidP="00720D93">
      <w:pPr>
        <w:pStyle w:val="Caption"/>
        <w:keepNext/>
        <w:jc w:val="center"/>
        <w:rPr>
          <w:b/>
          <w:bCs/>
          <w:i w:val="0"/>
          <w:iCs w:val="0"/>
        </w:rPr>
      </w:pPr>
      <w:bookmarkStart w:id="103" w:name="_Ref164501635"/>
      <w:r w:rsidRPr="00720D93">
        <w:rPr>
          <w:b/>
          <w:bCs/>
          <w:i w:val="0"/>
          <w:iCs w:val="0"/>
        </w:rPr>
        <w:t xml:space="preserve">Table </w:t>
      </w:r>
      <w:r w:rsidRPr="00720D93">
        <w:rPr>
          <w:b/>
          <w:bCs/>
          <w:i w:val="0"/>
          <w:iCs w:val="0"/>
        </w:rPr>
        <w:fldChar w:fldCharType="begin"/>
      </w:r>
      <w:r w:rsidRPr="00720D93">
        <w:rPr>
          <w:b/>
          <w:bCs/>
          <w:i w:val="0"/>
          <w:iCs w:val="0"/>
        </w:rPr>
        <w:instrText xml:space="preserve"> SEQ Table \* ARABIC </w:instrText>
      </w:r>
      <w:r w:rsidRPr="00720D93">
        <w:rPr>
          <w:b/>
          <w:bCs/>
          <w:i w:val="0"/>
          <w:iCs w:val="0"/>
        </w:rPr>
        <w:fldChar w:fldCharType="separate"/>
      </w:r>
      <w:r w:rsidR="00843CB6">
        <w:rPr>
          <w:b/>
          <w:bCs/>
          <w:i w:val="0"/>
          <w:iCs w:val="0"/>
          <w:noProof/>
        </w:rPr>
        <w:t>6</w:t>
      </w:r>
      <w:r w:rsidRPr="00720D93">
        <w:rPr>
          <w:b/>
          <w:bCs/>
          <w:i w:val="0"/>
          <w:iCs w:val="0"/>
        </w:rPr>
        <w:fldChar w:fldCharType="end"/>
      </w:r>
      <w:bookmarkEnd w:id="103"/>
      <w:r w:rsidR="00DB6392" w:rsidRPr="00720D93">
        <w:rPr>
          <w:b/>
          <w:bCs/>
          <w:i w:val="0"/>
          <w:iCs w:val="0"/>
        </w:rPr>
        <w:t xml:space="preserve"> M</w:t>
      </w:r>
      <w:r w:rsidR="00B8277B" w:rsidRPr="00720D93">
        <w:rPr>
          <w:b/>
          <w:bCs/>
          <w:i w:val="0"/>
          <w:iCs w:val="0"/>
        </w:rPr>
        <w:t>odel equations of the PSDM model by USEPA in Python language</w:t>
      </w:r>
    </w:p>
    <w:tbl>
      <w:tblPr>
        <w:tblStyle w:val="TableGrid"/>
        <w:tblW w:w="9515" w:type="dxa"/>
        <w:tblLook w:val="04A0" w:firstRow="1" w:lastRow="0" w:firstColumn="1" w:lastColumn="0" w:noHBand="0" w:noVBand="1"/>
      </w:tblPr>
      <w:tblGrid>
        <w:gridCol w:w="3906"/>
        <w:gridCol w:w="5665"/>
      </w:tblGrid>
      <w:tr w:rsidR="00426CE2" w:rsidRPr="009C6E1A" w14:paraId="66277353" w14:textId="77777777" w:rsidTr="00071418">
        <w:tc>
          <w:tcPr>
            <w:tcW w:w="3850" w:type="dxa"/>
            <w:tcBorders>
              <w:top w:val="single" w:sz="4" w:space="0" w:color="auto"/>
              <w:left w:val="nil"/>
              <w:bottom w:val="single" w:sz="4" w:space="0" w:color="auto"/>
              <w:right w:val="nil"/>
            </w:tcBorders>
            <w:shd w:val="clear" w:color="auto" w:fill="B4C6E7" w:themeFill="accent5" w:themeFillTint="66"/>
            <w:vAlign w:val="center"/>
          </w:tcPr>
          <w:p w14:paraId="7B240EED" w14:textId="2DC6E5DB" w:rsidR="008E48F7" w:rsidRPr="00915F62" w:rsidRDefault="00780141" w:rsidP="00B04304">
            <w:pPr>
              <w:rPr>
                <w:szCs w:val="20"/>
              </w:rPr>
            </w:pPr>
            <w:r w:rsidRPr="00915F62">
              <w:rPr>
                <w:szCs w:val="20"/>
              </w:rPr>
              <w:t>Mathematical equations</w:t>
            </w:r>
            <w:r w:rsidR="00EF481A">
              <w:rPr>
                <w:szCs w:val="20"/>
              </w:rPr>
              <w:br/>
            </w:r>
            <w:r w:rsidR="00720D93" w:rsidRPr="00915F62">
              <w:rPr>
                <w:szCs w:val="20"/>
              </w:rPr>
              <w:fldChar w:fldCharType="begin"/>
            </w:r>
            <w:r w:rsidR="00720D93" w:rsidRPr="00915F62">
              <w:rPr>
                <w:szCs w:val="20"/>
              </w:rPr>
              <w:instrText xml:space="preserve"> ADDIN ZOTERO_ITEM CSL_CITATION {"citationID":"d9qK2Obe","properties":{"formattedCitation":"(Jarvie et al., 2005)","plainCitation":"(Jarvie et al., 2005)","noteIndex":0},"citationItems":[{"id":160,"uris":["http://zotero.org/users/local/h6YJVYLe/items/PXBF55SJ"],"itemData":{"id":160,"type":"article-journal","abstract":"Granular activated carbon (GAC) adsorption is an effective treatment technology for the removal of synthetic organic chemicals (SOCs) from drinking water supplies. This treatment process can be expensive if not properly designed. Application of mathematical models is an attractive method to evaluate the impact of process variables on process design and performance. Practical guidelines were developed to select an appropriate model framework and to estimate site-speciﬁc model parameters to predict GAC adsorber performance. Pilot plant and ﬁeld-scale data from 11 different studies were utilized to investigate the effectiveness of this approach in predicting adsorber performance in the presence of background organic batter (BOM). These data represent surface and ground water sources from four different countries. The modeling approach was able to adequately describe ﬁxed-bed adsorber performance for the purpose of determining the carbon usage rate and process design variables. This approach is more accurate at predicting bed life in the presence of BOM than the current methods commonly used by practicing engineers.","container-title":"Water Research","DOI":"10.1016/j.watres.2005.04.023","ISSN":"00431354","issue":"11","journalAbbreviation":"Water Research","language":"en","license":"https://www.elsevier.com/tdm/userlicense/1.0/","page":"2407-2421","source":"DOI.org (Crossref)","title":"Simulating the performance of fixed-bed granular activated carbon adsorbers: Removal of synthetic organic chemicals in the presence of background organic matter","title-short":"Simulating the performance of fixed-bed granular activated carbon adsorbers","volume":"39","author":[{"family":"Jarvie","given":"Michelle Edith"},{"family":"Hand","given":"David W"},{"family":"Bhuvendralingam","given":"Shanmugalingam"},{"family":"Crittenden","given":"John C"},{"family":"Hokanson","given":"Dave R"}],"issued":{"date-parts":[["2005",6]]}}}],"schema":"https://github.com/citation-style-language/schema/raw/master/csl-citation.json"} </w:instrText>
            </w:r>
            <w:r w:rsidR="00720D93" w:rsidRPr="00915F62">
              <w:rPr>
                <w:szCs w:val="20"/>
              </w:rPr>
              <w:fldChar w:fldCharType="separate"/>
            </w:r>
            <w:r w:rsidR="00720D93" w:rsidRPr="00915F62">
              <w:rPr>
                <w:rFonts w:cs="Arial"/>
                <w:szCs w:val="20"/>
              </w:rPr>
              <w:t>(Jarvie et al., 2005)</w:t>
            </w:r>
            <w:r w:rsidR="00720D93" w:rsidRPr="00915F62">
              <w:rPr>
                <w:szCs w:val="20"/>
              </w:rPr>
              <w:fldChar w:fldCharType="end"/>
            </w:r>
          </w:p>
        </w:tc>
        <w:tc>
          <w:tcPr>
            <w:tcW w:w="5665" w:type="dxa"/>
            <w:tcBorders>
              <w:top w:val="single" w:sz="4" w:space="0" w:color="auto"/>
              <w:left w:val="nil"/>
              <w:bottom w:val="single" w:sz="4" w:space="0" w:color="auto"/>
              <w:right w:val="nil"/>
            </w:tcBorders>
            <w:shd w:val="clear" w:color="auto" w:fill="B4C6E7" w:themeFill="accent5" w:themeFillTint="66"/>
            <w:vAlign w:val="center"/>
          </w:tcPr>
          <w:p w14:paraId="6B3258F7" w14:textId="280568D5" w:rsidR="008E48F7" w:rsidRPr="00915F62" w:rsidRDefault="004F5EF8" w:rsidP="00EF481A">
            <w:pPr>
              <w:jc w:val="right"/>
              <w:rPr>
                <w:szCs w:val="20"/>
              </w:rPr>
            </w:pPr>
            <w:r w:rsidRPr="00915F62">
              <w:rPr>
                <w:szCs w:val="20"/>
              </w:rPr>
              <w:t>Equations USEPA code</w:t>
            </w:r>
            <w:r w:rsidR="00EF481A">
              <w:rPr>
                <w:szCs w:val="20"/>
              </w:rPr>
              <w:br/>
            </w:r>
            <w:r w:rsidRPr="00915F62">
              <w:rPr>
                <w:szCs w:val="20"/>
              </w:rPr>
              <w:fldChar w:fldCharType="begin"/>
            </w:r>
            <w:r w:rsidR="00494768">
              <w:rPr>
                <w:szCs w:val="20"/>
              </w:rPr>
              <w:instrText xml:space="preserve"> ADDIN ZOTERO_ITEM CSL_CITATION {"citationID":"jDlmIllO","properties":{"formattedCitation":"(J. Burkhardt, 2020)","plainCitation":"(J. Burkhardt, 2020)","noteIndex":0},"citationItems":[{"id":164,"uris":["http://zotero.org/users/local/h6YJVYLe/items/IB63P6FW"],"itemData":{"id":164,"type":"webpage","title":"Water_Treatment_Models/PSDM at master · USEPA/Water_Treatment_Models · GitHub","URL":"https://github.com/USEPA/Water_Treatment_Models/tree/master/PSDM","author":[{"family":"Burkhardt","given":"Jonathan"}],"accessed":{"date-parts":[["2024",4,18]]},"issued":{"date-parts":[["2020"]]}}}],"schema":"https://github.com/citation-style-language/schema/raw/master/csl-citation.json"} </w:instrText>
            </w:r>
            <w:r w:rsidRPr="00915F62">
              <w:rPr>
                <w:szCs w:val="20"/>
              </w:rPr>
              <w:fldChar w:fldCharType="separate"/>
            </w:r>
            <w:r w:rsidR="00494768" w:rsidRPr="00494768">
              <w:rPr>
                <w:rFonts w:cs="Arial"/>
              </w:rPr>
              <w:t>(J. Burkhardt, 2020)</w:t>
            </w:r>
            <w:r w:rsidRPr="00915F62">
              <w:rPr>
                <w:szCs w:val="20"/>
              </w:rPr>
              <w:fldChar w:fldCharType="end"/>
            </w:r>
          </w:p>
        </w:tc>
      </w:tr>
      <w:tr w:rsidR="00F36526" w:rsidRPr="00962B63" w14:paraId="04EA1029" w14:textId="77777777" w:rsidTr="00071418">
        <w:tc>
          <w:tcPr>
            <w:tcW w:w="9515" w:type="dxa"/>
            <w:gridSpan w:val="2"/>
            <w:tcBorders>
              <w:top w:val="single" w:sz="4" w:space="0" w:color="auto"/>
              <w:left w:val="nil"/>
              <w:right w:val="nil"/>
            </w:tcBorders>
            <w:shd w:val="clear" w:color="auto" w:fill="EDEDED" w:themeFill="accent3" w:themeFillTint="33"/>
          </w:tcPr>
          <w:p w14:paraId="4CC7EA8F" w14:textId="720D92F4" w:rsidR="00F36526" w:rsidRPr="00843D46" w:rsidRDefault="00F36526" w:rsidP="00F36526">
            <w:pPr>
              <w:jc w:val="center"/>
              <w:rPr>
                <w:sz w:val="16"/>
                <w:szCs w:val="18"/>
              </w:rPr>
            </w:pPr>
            <w:r>
              <w:rPr>
                <w:b/>
                <w:bCs/>
                <w:sz w:val="16"/>
                <w:szCs w:val="18"/>
              </w:rPr>
              <w:t>Mass balance differential equation</w:t>
            </w:r>
          </w:p>
        </w:tc>
      </w:tr>
      <w:tr w:rsidR="00426CE2" w:rsidRPr="00962B63" w14:paraId="36ADEC96" w14:textId="77777777" w:rsidTr="00071418">
        <w:tc>
          <w:tcPr>
            <w:tcW w:w="3850" w:type="dxa"/>
            <w:tcBorders>
              <w:top w:val="single" w:sz="4" w:space="0" w:color="auto"/>
              <w:left w:val="nil"/>
              <w:bottom w:val="single" w:sz="4" w:space="0" w:color="auto"/>
              <w:right w:val="nil"/>
            </w:tcBorders>
          </w:tcPr>
          <w:p w14:paraId="68248C35" w14:textId="697E9C3B" w:rsidR="008E48F7" w:rsidRPr="00276FAE" w:rsidRDefault="00367F1A" w:rsidP="00367B4E">
            <w:pPr>
              <w:rPr>
                <w:sz w:val="16"/>
                <w:szCs w:val="18"/>
              </w:rPr>
            </w:pPr>
            <w:r w:rsidRPr="00367F1A">
              <w:rPr>
                <w:noProof/>
                <w:sz w:val="16"/>
                <w:szCs w:val="18"/>
              </w:rPr>
              <w:drawing>
                <wp:inline distT="0" distB="0" distL="0" distR="0" wp14:anchorId="393C7327" wp14:editId="7E73412E">
                  <wp:extent cx="1985645" cy="390046"/>
                  <wp:effectExtent l="19050" t="19050" r="14605" b="10160"/>
                  <wp:docPr id="6" name="Picture 5">
                    <a:extLst xmlns:a="http://schemas.openxmlformats.org/drawingml/2006/main">
                      <a:ext uri="{FF2B5EF4-FFF2-40B4-BE49-F238E27FC236}">
                        <a16:creationId xmlns:a16="http://schemas.microsoft.com/office/drawing/2014/main" id="{CD451E03-7DB5-6CDD-FDE1-A28A93949D1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a:extLst>
                              <a:ext uri="{FF2B5EF4-FFF2-40B4-BE49-F238E27FC236}">
                                <a16:creationId xmlns:a16="http://schemas.microsoft.com/office/drawing/2014/main" id="{CD451E03-7DB5-6CDD-FDE1-A28A93949D1A}"/>
                              </a:ext>
                            </a:extLst>
                          </pic:cNvPr>
                          <pic:cNvPicPr>
                            <a:picLocks noChangeAspect="1"/>
                          </pic:cNvPicPr>
                        </pic:nvPicPr>
                        <pic:blipFill rotWithShape="1">
                          <a:blip r:embed="rId31"/>
                          <a:srcRect l="2902" t="8574" r="1"/>
                          <a:stretch/>
                        </pic:blipFill>
                        <pic:spPr bwMode="auto">
                          <a:xfrm>
                            <a:off x="0" y="0"/>
                            <a:ext cx="1986099" cy="390135"/>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tc>
        <w:tc>
          <w:tcPr>
            <w:tcW w:w="5665" w:type="dxa"/>
            <w:tcBorders>
              <w:top w:val="single" w:sz="4" w:space="0" w:color="auto"/>
              <w:left w:val="nil"/>
              <w:bottom w:val="single" w:sz="4" w:space="0" w:color="auto"/>
              <w:right w:val="nil"/>
            </w:tcBorders>
          </w:tcPr>
          <w:p w14:paraId="70A19B9B" w14:textId="0664B066" w:rsidR="008E48F7" w:rsidRPr="007C69CE" w:rsidRDefault="00EF481A" w:rsidP="00A13E81">
            <w:pPr>
              <w:jc w:val="right"/>
              <w:rPr>
                <w:sz w:val="16"/>
                <w:szCs w:val="18"/>
              </w:rPr>
            </w:pPr>
            <w:r>
              <w:rPr>
                <w:b/>
                <w:bCs/>
                <w:sz w:val="16"/>
                <w:szCs w:val="18"/>
              </w:rPr>
              <w:t>Mass balance</w:t>
            </w:r>
          </w:p>
        </w:tc>
      </w:tr>
      <w:tr w:rsidR="00F36526" w:rsidRPr="00962B63" w14:paraId="327F58BF" w14:textId="77777777" w:rsidTr="00071418">
        <w:tc>
          <w:tcPr>
            <w:tcW w:w="9515" w:type="dxa"/>
            <w:gridSpan w:val="2"/>
            <w:tcBorders>
              <w:top w:val="single" w:sz="4" w:space="0" w:color="auto"/>
              <w:left w:val="nil"/>
              <w:bottom w:val="single" w:sz="4" w:space="0" w:color="auto"/>
              <w:right w:val="nil"/>
            </w:tcBorders>
            <w:shd w:val="clear" w:color="auto" w:fill="EDEDED" w:themeFill="accent3" w:themeFillTint="33"/>
          </w:tcPr>
          <w:p w14:paraId="21E6E8D8" w14:textId="0270D364" w:rsidR="00F36526" w:rsidRPr="007C69CE" w:rsidRDefault="00F36526" w:rsidP="00F36526">
            <w:pPr>
              <w:jc w:val="center"/>
              <w:rPr>
                <w:sz w:val="16"/>
                <w:szCs w:val="18"/>
              </w:rPr>
            </w:pPr>
            <w:r>
              <w:rPr>
                <w:b/>
                <w:bCs/>
                <w:sz w:val="16"/>
                <w:szCs w:val="18"/>
              </w:rPr>
              <w:t>Uptake rate differential equations</w:t>
            </w:r>
          </w:p>
        </w:tc>
      </w:tr>
      <w:tr w:rsidR="00426CE2" w:rsidRPr="00962B63" w14:paraId="1EA1362A" w14:textId="77777777" w:rsidTr="00071418">
        <w:tc>
          <w:tcPr>
            <w:tcW w:w="3850" w:type="dxa"/>
            <w:tcBorders>
              <w:top w:val="single" w:sz="4" w:space="0" w:color="auto"/>
              <w:left w:val="nil"/>
              <w:bottom w:val="nil"/>
              <w:right w:val="nil"/>
            </w:tcBorders>
          </w:tcPr>
          <w:p w14:paraId="095E6AFC" w14:textId="52BC01BF" w:rsidR="00BB0C51" w:rsidRDefault="006323F6" w:rsidP="008E48F7">
            <w:pPr>
              <w:rPr>
                <w:b/>
                <w:bCs/>
                <w:sz w:val="16"/>
                <w:szCs w:val="18"/>
              </w:rPr>
            </w:pPr>
            <w:r w:rsidRPr="000371B9">
              <w:rPr>
                <w:b/>
                <w:bCs/>
                <w:noProof/>
                <w:sz w:val="16"/>
                <w:szCs w:val="18"/>
              </w:rPr>
              <w:drawing>
                <wp:inline distT="0" distB="0" distL="0" distR="0" wp14:anchorId="31997EB8" wp14:editId="44049C72">
                  <wp:extent cx="1009402" cy="351708"/>
                  <wp:effectExtent l="19050" t="19050" r="19685" b="10795"/>
                  <wp:docPr id="1760716269" name="Picture 9">
                    <a:extLst xmlns:a="http://schemas.openxmlformats.org/drawingml/2006/main">
                      <a:ext uri="{FF2B5EF4-FFF2-40B4-BE49-F238E27FC236}">
                        <a16:creationId xmlns:a16="http://schemas.microsoft.com/office/drawing/2014/main" id="{90CBBFB3-4048-7A43-F6D8-0AD41D77AC8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a:extLst>
                              <a:ext uri="{FF2B5EF4-FFF2-40B4-BE49-F238E27FC236}">
                                <a16:creationId xmlns:a16="http://schemas.microsoft.com/office/drawing/2014/main" id="{90CBBFB3-4048-7A43-F6D8-0AD41D77AC8D}"/>
                              </a:ext>
                            </a:extLst>
                          </pic:cNvPr>
                          <pic:cNvPicPr>
                            <a:picLocks noChangeAspect="1"/>
                          </pic:cNvPicPr>
                        </pic:nvPicPr>
                        <pic:blipFill>
                          <a:blip r:embed="rId32"/>
                          <a:stretch>
                            <a:fillRect/>
                          </a:stretch>
                        </pic:blipFill>
                        <pic:spPr>
                          <a:xfrm>
                            <a:off x="0" y="0"/>
                            <a:ext cx="1049944" cy="365834"/>
                          </a:xfrm>
                          <a:prstGeom prst="rect">
                            <a:avLst/>
                          </a:prstGeom>
                          <a:ln>
                            <a:solidFill>
                              <a:schemeClr val="tx1"/>
                            </a:solidFill>
                          </a:ln>
                        </pic:spPr>
                      </pic:pic>
                    </a:graphicData>
                  </a:graphic>
                </wp:inline>
              </w:drawing>
            </w:r>
          </w:p>
        </w:tc>
        <w:tc>
          <w:tcPr>
            <w:tcW w:w="5665" w:type="dxa"/>
            <w:tcBorders>
              <w:top w:val="single" w:sz="4" w:space="0" w:color="auto"/>
              <w:left w:val="nil"/>
              <w:bottom w:val="nil"/>
              <w:right w:val="nil"/>
            </w:tcBorders>
          </w:tcPr>
          <w:p w14:paraId="063AF3A2" w14:textId="567A929F" w:rsidR="00BB0C51" w:rsidRPr="007C69CE" w:rsidRDefault="00D45448" w:rsidP="00A13E81">
            <w:pPr>
              <w:jc w:val="right"/>
              <w:rPr>
                <w:sz w:val="16"/>
                <w:szCs w:val="18"/>
              </w:rPr>
            </w:pPr>
            <w:r>
              <w:rPr>
                <w:b/>
                <w:bCs/>
                <w:sz w:val="16"/>
                <w:szCs w:val="18"/>
              </w:rPr>
              <w:t>External film</w:t>
            </w:r>
          </w:p>
        </w:tc>
      </w:tr>
      <w:tr w:rsidR="00426CE2" w:rsidRPr="00962B63" w14:paraId="200EB2B6" w14:textId="77777777" w:rsidTr="00071418">
        <w:tc>
          <w:tcPr>
            <w:tcW w:w="3850" w:type="dxa"/>
            <w:tcBorders>
              <w:top w:val="nil"/>
              <w:left w:val="nil"/>
              <w:bottom w:val="single" w:sz="4" w:space="0" w:color="auto"/>
              <w:right w:val="nil"/>
            </w:tcBorders>
          </w:tcPr>
          <w:p w14:paraId="240B5AF3" w14:textId="6CC8F5E2" w:rsidR="00761994" w:rsidRDefault="006323F6" w:rsidP="008E48F7">
            <w:pPr>
              <w:rPr>
                <w:b/>
                <w:bCs/>
                <w:sz w:val="16"/>
                <w:szCs w:val="18"/>
              </w:rPr>
            </w:pPr>
            <w:r w:rsidRPr="00367B4E">
              <w:rPr>
                <w:b/>
                <w:bCs/>
                <w:noProof/>
                <w:sz w:val="16"/>
                <w:szCs w:val="18"/>
              </w:rPr>
              <w:drawing>
                <wp:inline distT="0" distB="0" distL="0" distR="0" wp14:anchorId="748DCF57" wp14:editId="2DAF06E9">
                  <wp:extent cx="2191687" cy="419862"/>
                  <wp:effectExtent l="19050" t="19050" r="18415" b="18415"/>
                  <wp:docPr id="13" name="Picture 12">
                    <a:extLst xmlns:a="http://schemas.openxmlformats.org/drawingml/2006/main">
                      <a:ext uri="{FF2B5EF4-FFF2-40B4-BE49-F238E27FC236}">
                        <a16:creationId xmlns:a16="http://schemas.microsoft.com/office/drawing/2014/main" id="{48816C1C-B5E0-203F-6CD0-C25314C55A1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2">
                            <a:extLst>
                              <a:ext uri="{FF2B5EF4-FFF2-40B4-BE49-F238E27FC236}">
                                <a16:creationId xmlns:a16="http://schemas.microsoft.com/office/drawing/2014/main" id="{48816C1C-B5E0-203F-6CD0-C25314C55A12}"/>
                              </a:ext>
                            </a:extLst>
                          </pic:cNvPr>
                          <pic:cNvPicPr>
                            <a:picLocks noChangeAspect="1"/>
                          </pic:cNvPicPr>
                        </pic:nvPicPr>
                        <pic:blipFill rotWithShape="1">
                          <a:blip r:embed="rId33"/>
                          <a:srcRect l="1070" t="-1" b="9806"/>
                          <a:stretch/>
                        </pic:blipFill>
                        <pic:spPr bwMode="auto">
                          <a:xfrm>
                            <a:off x="0" y="0"/>
                            <a:ext cx="2193925" cy="420291"/>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tc>
        <w:tc>
          <w:tcPr>
            <w:tcW w:w="5665" w:type="dxa"/>
            <w:tcBorders>
              <w:top w:val="nil"/>
              <w:left w:val="nil"/>
              <w:bottom w:val="single" w:sz="4" w:space="0" w:color="auto"/>
              <w:right w:val="nil"/>
            </w:tcBorders>
          </w:tcPr>
          <w:p w14:paraId="62ACF3B8" w14:textId="3757C2EA" w:rsidR="00761994" w:rsidRPr="007C69CE" w:rsidRDefault="00D45448" w:rsidP="00A13E81">
            <w:pPr>
              <w:jc w:val="right"/>
              <w:rPr>
                <w:sz w:val="16"/>
                <w:szCs w:val="18"/>
              </w:rPr>
            </w:pPr>
            <w:r>
              <w:rPr>
                <w:b/>
                <w:bCs/>
                <w:sz w:val="16"/>
                <w:szCs w:val="18"/>
              </w:rPr>
              <w:t>Granule</w:t>
            </w:r>
          </w:p>
        </w:tc>
      </w:tr>
      <w:tr w:rsidR="00F36526" w:rsidRPr="00962B63" w14:paraId="500FCDFE" w14:textId="77777777" w:rsidTr="00071418">
        <w:tc>
          <w:tcPr>
            <w:tcW w:w="9515" w:type="dxa"/>
            <w:gridSpan w:val="2"/>
            <w:tcBorders>
              <w:top w:val="single" w:sz="4" w:space="0" w:color="auto"/>
              <w:left w:val="nil"/>
              <w:bottom w:val="single" w:sz="4" w:space="0" w:color="auto"/>
              <w:right w:val="nil"/>
            </w:tcBorders>
            <w:shd w:val="clear" w:color="auto" w:fill="EDEDED" w:themeFill="accent3" w:themeFillTint="33"/>
          </w:tcPr>
          <w:p w14:paraId="68EFBC18" w14:textId="6A0E6EEA" w:rsidR="00F36526" w:rsidRPr="007C69CE" w:rsidRDefault="00F36526" w:rsidP="00F36526">
            <w:pPr>
              <w:jc w:val="center"/>
              <w:rPr>
                <w:sz w:val="16"/>
                <w:szCs w:val="18"/>
              </w:rPr>
            </w:pPr>
            <w:r>
              <w:rPr>
                <w:b/>
                <w:bCs/>
                <w:sz w:val="16"/>
                <w:szCs w:val="18"/>
              </w:rPr>
              <w:t>Isotherm equation</w:t>
            </w:r>
            <w:r w:rsidR="00EC38AF">
              <w:rPr>
                <w:b/>
                <w:bCs/>
                <w:sz w:val="16"/>
                <w:szCs w:val="18"/>
              </w:rPr>
              <w:t xml:space="preserve"> (Freundlich)</w:t>
            </w:r>
          </w:p>
        </w:tc>
      </w:tr>
      <w:tr w:rsidR="00426CE2" w:rsidRPr="00962B63" w14:paraId="4FCB6C40" w14:textId="77777777" w:rsidTr="00071418">
        <w:tc>
          <w:tcPr>
            <w:tcW w:w="3850" w:type="dxa"/>
            <w:tcBorders>
              <w:top w:val="single" w:sz="4" w:space="0" w:color="auto"/>
              <w:left w:val="nil"/>
              <w:bottom w:val="single" w:sz="4" w:space="0" w:color="auto"/>
              <w:right w:val="nil"/>
            </w:tcBorders>
          </w:tcPr>
          <w:p w14:paraId="6F1565A0" w14:textId="2156AFEE" w:rsidR="004D2CB5" w:rsidRDefault="004E7469" w:rsidP="008E48F7">
            <w:pPr>
              <w:rPr>
                <w:b/>
                <w:bCs/>
                <w:sz w:val="16"/>
                <w:szCs w:val="18"/>
              </w:rPr>
            </w:pPr>
            <w:r w:rsidRPr="004E7469">
              <w:rPr>
                <w:b/>
                <w:bCs/>
                <w:noProof/>
                <w:sz w:val="16"/>
                <w:szCs w:val="18"/>
              </w:rPr>
              <w:drawing>
                <wp:inline distT="0" distB="0" distL="0" distR="0" wp14:anchorId="15A7EF24" wp14:editId="2BAE778F">
                  <wp:extent cx="837210" cy="299552"/>
                  <wp:effectExtent l="19050" t="19050" r="20320" b="24765"/>
                  <wp:docPr id="22" name="Picture 21">
                    <a:extLst xmlns:a="http://schemas.openxmlformats.org/drawingml/2006/main">
                      <a:ext uri="{FF2B5EF4-FFF2-40B4-BE49-F238E27FC236}">
                        <a16:creationId xmlns:a16="http://schemas.microsoft.com/office/drawing/2014/main" id="{A5C91127-DCB3-91E5-8A83-F868AFF46A3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1">
                            <a:extLst>
                              <a:ext uri="{FF2B5EF4-FFF2-40B4-BE49-F238E27FC236}">
                                <a16:creationId xmlns:a16="http://schemas.microsoft.com/office/drawing/2014/main" id="{A5C91127-DCB3-91E5-8A83-F868AFF46A3B}"/>
                              </a:ext>
                            </a:extLst>
                          </pic:cNvPr>
                          <pic:cNvPicPr>
                            <a:picLocks noChangeAspect="1"/>
                          </pic:cNvPicPr>
                        </pic:nvPicPr>
                        <pic:blipFill>
                          <a:blip r:embed="rId34"/>
                          <a:stretch>
                            <a:fillRect/>
                          </a:stretch>
                        </pic:blipFill>
                        <pic:spPr>
                          <a:xfrm>
                            <a:off x="0" y="0"/>
                            <a:ext cx="870168" cy="311344"/>
                          </a:xfrm>
                          <a:prstGeom prst="rect">
                            <a:avLst/>
                          </a:prstGeom>
                          <a:ln>
                            <a:solidFill>
                              <a:schemeClr val="tx1"/>
                            </a:solidFill>
                          </a:ln>
                        </pic:spPr>
                      </pic:pic>
                    </a:graphicData>
                  </a:graphic>
                </wp:inline>
              </w:drawing>
            </w:r>
          </w:p>
        </w:tc>
        <w:tc>
          <w:tcPr>
            <w:tcW w:w="5665" w:type="dxa"/>
            <w:tcBorders>
              <w:top w:val="single" w:sz="4" w:space="0" w:color="auto"/>
              <w:left w:val="nil"/>
              <w:bottom w:val="single" w:sz="4" w:space="0" w:color="auto"/>
              <w:right w:val="nil"/>
            </w:tcBorders>
            <w:vAlign w:val="center"/>
          </w:tcPr>
          <w:p w14:paraId="22E895E6" w14:textId="28DFACF3" w:rsidR="004D2CB5" w:rsidRPr="007C69CE" w:rsidRDefault="00BD39AE" w:rsidP="001B69CE">
            <w:pPr>
              <w:jc w:val="right"/>
              <w:rPr>
                <w:sz w:val="16"/>
                <w:szCs w:val="18"/>
              </w:rPr>
            </w:pPr>
            <w:r w:rsidRPr="00BD39AE">
              <w:rPr>
                <w:noProof/>
                <w:sz w:val="16"/>
                <w:szCs w:val="18"/>
              </w:rPr>
              <w:drawing>
                <wp:inline distT="0" distB="0" distL="0" distR="0" wp14:anchorId="27FA9E8D" wp14:editId="1B23ED2D">
                  <wp:extent cx="1377538" cy="221534"/>
                  <wp:effectExtent l="0" t="0" r="0" b="7620"/>
                  <wp:docPr id="1046530628" name="Picture 7">
                    <a:extLst xmlns:a="http://schemas.openxmlformats.org/drawingml/2006/main">
                      <a:ext uri="{FF2B5EF4-FFF2-40B4-BE49-F238E27FC236}">
                        <a16:creationId xmlns:a16="http://schemas.microsoft.com/office/drawing/2014/main" id="{839BA5D8-CCDD-53E4-99A4-446B6E22517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a:extLst>
                              <a:ext uri="{FF2B5EF4-FFF2-40B4-BE49-F238E27FC236}">
                                <a16:creationId xmlns:a16="http://schemas.microsoft.com/office/drawing/2014/main" id="{839BA5D8-CCDD-53E4-99A4-446B6E225178}"/>
                              </a:ext>
                            </a:extLst>
                          </pic:cNvPr>
                          <pic:cNvPicPr>
                            <a:picLocks noChangeAspect="1"/>
                          </pic:cNvPicPr>
                        </pic:nvPicPr>
                        <pic:blipFill>
                          <a:blip r:embed="rId35"/>
                          <a:stretch>
                            <a:fillRect/>
                          </a:stretch>
                        </pic:blipFill>
                        <pic:spPr>
                          <a:xfrm>
                            <a:off x="0" y="0"/>
                            <a:ext cx="1428200" cy="229681"/>
                          </a:xfrm>
                          <a:prstGeom prst="rect">
                            <a:avLst/>
                          </a:prstGeom>
                        </pic:spPr>
                      </pic:pic>
                    </a:graphicData>
                  </a:graphic>
                </wp:inline>
              </w:drawing>
            </w:r>
          </w:p>
        </w:tc>
      </w:tr>
      <w:tr w:rsidR="00F36526" w:rsidRPr="00962B63" w14:paraId="599B9A2E" w14:textId="77777777" w:rsidTr="00071418">
        <w:tc>
          <w:tcPr>
            <w:tcW w:w="9515" w:type="dxa"/>
            <w:gridSpan w:val="2"/>
            <w:tcBorders>
              <w:top w:val="single" w:sz="4" w:space="0" w:color="auto"/>
              <w:left w:val="nil"/>
              <w:bottom w:val="single" w:sz="4" w:space="0" w:color="auto"/>
              <w:right w:val="nil"/>
            </w:tcBorders>
            <w:shd w:val="clear" w:color="auto" w:fill="EDEDED" w:themeFill="accent3" w:themeFillTint="33"/>
          </w:tcPr>
          <w:p w14:paraId="780E59E5" w14:textId="6C903904" w:rsidR="00F36526" w:rsidRPr="007C69CE" w:rsidRDefault="00F36526" w:rsidP="00F36526">
            <w:pPr>
              <w:jc w:val="center"/>
              <w:rPr>
                <w:sz w:val="16"/>
                <w:szCs w:val="18"/>
              </w:rPr>
            </w:pPr>
            <w:r>
              <w:rPr>
                <w:b/>
                <w:bCs/>
                <w:sz w:val="16"/>
                <w:szCs w:val="18"/>
              </w:rPr>
              <w:t>Parameter estimation equations</w:t>
            </w:r>
          </w:p>
        </w:tc>
      </w:tr>
      <w:tr w:rsidR="00426CE2" w:rsidRPr="00962B63" w14:paraId="68C375EC" w14:textId="77777777" w:rsidTr="00071418">
        <w:tc>
          <w:tcPr>
            <w:tcW w:w="3850" w:type="dxa"/>
            <w:tcBorders>
              <w:top w:val="single" w:sz="4" w:space="0" w:color="auto"/>
              <w:left w:val="nil"/>
              <w:bottom w:val="nil"/>
              <w:right w:val="nil"/>
            </w:tcBorders>
          </w:tcPr>
          <w:p w14:paraId="117950CE" w14:textId="6D22C48F" w:rsidR="00780141" w:rsidRDefault="00BD3CC7" w:rsidP="008E48F7">
            <w:pPr>
              <w:rPr>
                <w:b/>
                <w:bCs/>
                <w:sz w:val="16"/>
                <w:szCs w:val="18"/>
              </w:rPr>
            </w:pPr>
            <w:r w:rsidRPr="00BD3CC7">
              <w:rPr>
                <w:b/>
                <w:bCs/>
                <w:noProof/>
                <w:sz w:val="16"/>
                <w:szCs w:val="18"/>
              </w:rPr>
              <w:drawing>
                <wp:inline distT="0" distB="0" distL="0" distR="0" wp14:anchorId="69DB8AB2" wp14:editId="6F5E584B">
                  <wp:extent cx="944088" cy="360589"/>
                  <wp:effectExtent l="19050" t="19050" r="8890" b="20955"/>
                  <wp:docPr id="1669143575" name="Picture 7">
                    <a:extLst xmlns:a="http://schemas.openxmlformats.org/drawingml/2006/main">
                      <a:ext uri="{FF2B5EF4-FFF2-40B4-BE49-F238E27FC236}">
                        <a16:creationId xmlns:a16="http://schemas.microsoft.com/office/drawing/2014/main" id="{943E4340-B059-DD7B-C2C1-F52E9DFDC87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a:extLst>
                              <a:ext uri="{FF2B5EF4-FFF2-40B4-BE49-F238E27FC236}">
                                <a16:creationId xmlns:a16="http://schemas.microsoft.com/office/drawing/2014/main" id="{943E4340-B059-DD7B-C2C1-F52E9DFDC87E}"/>
                              </a:ext>
                            </a:extLst>
                          </pic:cNvPr>
                          <pic:cNvPicPr>
                            <a:picLocks noChangeAspect="1"/>
                          </pic:cNvPicPr>
                        </pic:nvPicPr>
                        <pic:blipFill>
                          <a:blip r:embed="rId36"/>
                          <a:stretch>
                            <a:fillRect/>
                          </a:stretch>
                        </pic:blipFill>
                        <pic:spPr>
                          <a:xfrm>
                            <a:off x="0" y="0"/>
                            <a:ext cx="967184" cy="369410"/>
                          </a:xfrm>
                          <a:prstGeom prst="rect">
                            <a:avLst/>
                          </a:prstGeom>
                          <a:ln>
                            <a:solidFill>
                              <a:schemeClr val="tx1"/>
                            </a:solidFill>
                          </a:ln>
                        </pic:spPr>
                      </pic:pic>
                    </a:graphicData>
                  </a:graphic>
                </wp:inline>
              </w:drawing>
            </w:r>
          </w:p>
        </w:tc>
        <w:tc>
          <w:tcPr>
            <w:tcW w:w="5665" w:type="dxa"/>
            <w:tcBorders>
              <w:top w:val="single" w:sz="4" w:space="0" w:color="auto"/>
              <w:left w:val="nil"/>
              <w:bottom w:val="nil"/>
              <w:right w:val="nil"/>
            </w:tcBorders>
            <w:vAlign w:val="center"/>
          </w:tcPr>
          <w:p w14:paraId="761D9AAB" w14:textId="1474CE85" w:rsidR="00780141" w:rsidRPr="007C69CE" w:rsidRDefault="00A13E81" w:rsidP="001B69CE">
            <w:pPr>
              <w:jc w:val="right"/>
              <w:rPr>
                <w:sz w:val="16"/>
                <w:szCs w:val="18"/>
              </w:rPr>
            </w:pPr>
            <w:r w:rsidRPr="00A13E81">
              <w:rPr>
                <w:noProof/>
                <w:sz w:val="16"/>
                <w:szCs w:val="18"/>
              </w:rPr>
              <w:drawing>
                <wp:inline distT="0" distB="0" distL="0" distR="0" wp14:anchorId="602383A1" wp14:editId="250CA867">
                  <wp:extent cx="2838899" cy="156845"/>
                  <wp:effectExtent l="0" t="0" r="0" b="0"/>
                  <wp:docPr id="2040176771" name="Picture 9">
                    <a:extLst xmlns:a="http://schemas.openxmlformats.org/drawingml/2006/main">
                      <a:ext uri="{FF2B5EF4-FFF2-40B4-BE49-F238E27FC236}">
                        <a16:creationId xmlns:a16="http://schemas.microsoft.com/office/drawing/2014/main" id="{8286DD29-A221-917A-28A6-C1118A3466B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a:extLst>
                              <a:ext uri="{FF2B5EF4-FFF2-40B4-BE49-F238E27FC236}">
                                <a16:creationId xmlns:a16="http://schemas.microsoft.com/office/drawing/2014/main" id="{8286DD29-A221-917A-28A6-C1118A3466B5}"/>
                              </a:ext>
                            </a:extLst>
                          </pic:cNvPr>
                          <pic:cNvPicPr>
                            <a:picLocks noChangeAspect="1"/>
                          </pic:cNvPicPr>
                        </pic:nvPicPr>
                        <pic:blipFill>
                          <a:blip r:embed="rId37"/>
                          <a:stretch>
                            <a:fillRect/>
                          </a:stretch>
                        </pic:blipFill>
                        <pic:spPr>
                          <a:xfrm>
                            <a:off x="0" y="0"/>
                            <a:ext cx="3098797" cy="171204"/>
                          </a:xfrm>
                          <a:prstGeom prst="rect">
                            <a:avLst/>
                          </a:prstGeom>
                        </pic:spPr>
                      </pic:pic>
                    </a:graphicData>
                  </a:graphic>
                </wp:inline>
              </w:drawing>
            </w:r>
          </w:p>
        </w:tc>
      </w:tr>
      <w:tr w:rsidR="00426CE2" w:rsidRPr="00962B63" w14:paraId="48BE325F" w14:textId="77777777" w:rsidTr="00071418">
        <w:tc>
          <w:tcPr>
            <w:tcW w:w="3850" w:type="dxa"/>
            <w:tcBorders>
              <w:top w:val="nil"/>
              <w:left w:val="nil"/>
              <w:bottom w:val="nil"/>
              <w:right w:val="nil"/>
            </w:tcBorders>
          </w:tcPr>
          <w:p w14:paraId="2D8FDCD7" w14:textId="736C46E1" w:rsidR="00780141" w:rsidRDefault="00BD3CC7" w:rsidP="008E48F7">
            <w:pPr>
              <w:rPr>
                <w:b/>
                <w:bCs/>
                <w:sz w:val="16"/>
                <w:szCs w:val="18"/>
              </w:rPr>
            </w:pPr>
            <w:r w:rsidRPr="00BD3CC7">
              <w:rPr>
                <w:b/>
                <w:bCs/>
                <w:noProof/>
                <w:sz w:val="16"/>
                <w:szCs w:val="18"/>
              </w:rPr>
              <w:drawing>
                <wp:inline distT="0" distB="0" distL="0" distR="0" wp14:anchorId="1BE82173" wp14:editId="4C0B0E44">
                  <wp:extent cx="2307890" cy="374072"/>
                  <wp:effectExtent l="19050" t="19050" r="16510" b="26035"/>
                  <wp:docPr id="14" name="Picture 13">
                    <a:extLst xmlns:a="http://schemas.openxmlformats.org/drawingml/2006/main">
                      <a:ext uri="{FF2B5EF4-FFF2-40B4-BE49-F238E27FC236}">
                        <a16:creationId xmlns:a16="http://schemas.microsoft.com/office/drawing/2014/main" id="{E5F91FAB-3215-609E-0B3D-45412065D42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3">
                            <a:extLst>
                              <a:ext uri="{FF2B5EF4-FFF2-40B4-BE49-F238E27FC236}">
                                <a16:creationId xmlns:a16="http://schemas.microsoft.com/office/drawing/2014/main" id="{E5F91FAB-3215-609E-0B3D-45412065D421}"/>
                              </a:ext>
                            </a:extLst>
                          </pic:cNvPr>
                          <pic:cNvPicPr>
                            <a:picLocks noChangeAspect="1"/>
                          </pic:cNvPicPr>
                        </pic:nvPicPr>
                        <pic:blipFill>
                          <a:blip r:embed="rId38"/>
                          <a:stretch>
                            <a:fillRect/>
                          </a:stretch>
                        </pic:blipFill>
                        <pic:spPr>
                          <a:xfrm>
                            <a:off x="0" y="0"/>
                            <a:ext cx="2434276" cy="394557"/>
                          </a:xfrm>
                          <a:prstGeom prst="rect">
                            <a:avLst/>
                          </a:prstGeom>
                          <a:ln>
                            <a:solidFill>
                              <a:schemeClr val="tx1"/>
                            </a:solidFill>
                          </a:ln>
                        </pic:spPr>
                      </pic:pic>
                    </a:graphicData>
                  </a:graphic>
                </wp:inline>
              </w:drawing>
            </w:r>
          </w:p>
        </w:tc>
        <w:tc>
          <w:tcPr>
            <w:tcW w:w="5665" w:type="dxa"/>
            <w:tcBorders>
              <w:top w:val="nil"/>
              <w:left w:val="nil"/>
              <w:bottom w:val="nil"/>
              <w:right w:val="nil"/>
            </w:tcBorders>
            <w:vAlign w:val="center"/>
          </w:tcPr>
          <w:p w14:paraId="0317F27C" w14:textId="1DA258C5" w:rsidR="00780141" w:rsidRPr="007C69CE" w:rsidRDefault="00426CE2" w:rsidP="001B69CE">
            <w:pPr>
              <w:jc w:val="right"/>
              <w:rPr>
                <w:sz w:val="16"/>
                <w:szCs w:val="18"/>
              </w:rPr>
            </w:pPr>
            <w:r w:rsidRPr="00426CE2">
              <w:rPr>
                <w:noProof/>
                <w:sz w:val="16"/>
                <w:szCs w:val="18"/>
              </w:rPr>
              <w:drawing>
                <wp:inline distT="0" distB="0" distL="0" distR="0" wp14:anchorId="29EFA9C4" wp14:editId="7A3A64A1">
                  <wp:extent cx="3460338" cy="132319"/>
                  <wp:effectExtent l="0" t="0" r="0" b="1270"/>
                  <wp:docPr id="2050613687" name="Picture 14">
                    <a:extLst xmlns:a="http://schemas.openxmlformats.org/drawingml/2006/main">
                      <a:ext uri="{FF2B5EF4-FFF2-40B4-BE49-F238E27FC236}">
                        <a16:creationId xmlns:a16="http://schemas.microsoft.com/office/drawing/2014/main" id="{4A846BB2-0B56-F9BA-F95E-758BCD42E9E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4">
                            <a:extLst>
                              <a:ext uri="{FF2B5EF4-FFF2-40B4-BE49-F238E27FC236}">
                                <a16:creationId xmlns:a16="http://schemas.microsoft.com/office/drawing/2014/main" id="{4A846BB2-0B56-F9BA-F95E-758BCD42E9E0}"/>
                              </a:ext>
                            </a:extLst>
                          </pic:cNvPr>
                          <pic:cNvPicPr>
                            <a:picLocks noChangeAspect="1"/>
                          </pic:cNvPicPr>
                        </pic:nvPicPr>
                        <pic:blipFill>
                          <a:blip r:embed="rId39"/>
                          <a:stretch>
                            <a:fillRect/>
                          </a:stretch>
                        </pic:blipFill>
                        <pic:spPr>
                          <a:xfrm>
                            <a:off x="0" y="0"/>
                            <a:ext cx="3846823" cy="147098"/>
                          </a:xfrm>
                          <a:prstGeom prst="rect">
                            <a:avLst/>
                          </a:prstGeom>
                        </pic:spPr>
                      </pic:pic>
                    </a:graphicData>
                  </a:graphic>
                </wp:inline>
              </w:drawing>
            </w:r>
          </w:p>
        </w:tc>
      </w:tr>
      <w:tr w:rsidR="00426CE2" w:rsidRPr="00962B63" w14:paraId="42A8C01C" w14:textId="77777777" w:rsidTr="00071418">
        <w:tc>
          <w:tcPr>
            <w:tcW w:w="3850" w:type="dxa"/>
            <w:tcBorders>
              <w:top w:val="nil"/>
              <w:left w:val="nil"/>
              <w:bottom w:val="nil"/>
              <w:right w:val="nil"/>
            </w:tcBorders>
          </w:tcPr>
          <w:p w14:paraId="439F509D" w14:textId="2E901D40" w:rsidR="00780141" w:rsidRDefault="00290E6D" w:rsidP="008E48F7">
            <w:pPr>
              <w:rPr>
                <w:b/>
                <w:bCs/>
                <w:sz w:val="16"/>
                <w:szCs w:val="18"/>
              </w:rPr>
            </w:pPr>
            <w:r w:rsidRPr="00290E6D">
              <w:rPr>
                <w:b/>
                <w:bCs/>
                <w:noProof/>
                <w:sz w:val="16"/>
                <w:szCs w:val="18"/>
              </w:rPr>
              <w:drawing>
                <wp:inline distT="0" distB="0" distL="0" distR="0" wp14:anchorId="69BEF212" wp14:editId="1B558B1A">
                  <wp:extent cx="1413649" cy="387553"/>
                  <wp:effectExtent l="19050" t="19050" r="15240" b="12700"/>
                  <wp:docPr id="5" name="Picture 4">
                    <a:extLst xmlns:a="http://schemas.openxmlformats.org/drawingml/2006/main">
                      <a:ext uri="{FF2B5EF4-FFF2-40B4-BE49-F238E27FC236}">
                        <a16:creationId xmlns:a16="http://schemas.microsoft.com/office/drawing/2014/main" id="{D1A90B99-A1F9-452E-67B1-91D90C56808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D1A90B99-A1F9-452E-67B1-91D90C568086}"/>
                              </a:ext>
                            </a:extLst>
                          </pic:cNvPr>
                          <pic:cNvPicPr>
                            <a:picLocks noChangeAspect="1"/>
                          </pic:cNvPicPr>
                        </pic:nvPicPr>
                        <pic:blipFill rotWithShape="1">
                          <a:blip r:embed="rId40"/>
                          <a:srcRect t="9854" b="8523"/>
                          <a:stretch/>
                        </pic:blipFill>
                        <pic:spPr bwMode="auto">
                          <a:xfrm>
                            <a:off x="0" y="0"/>
                            <a:ext cx="1435049" cy="393420"/>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tc>
        <w:tc>
          <w:tcPr>
            <w:tcW w:w="5665" w:type="dxa"/>
            <w:tcBorders>
              <w:top w:val="nil"/>
              <w:left w:val="nil"/>
              <w:bottom w:val="nil"/>
              <w:right w:val="nil"/>
            </w:tcBorders>
            <w:vAlign w:val="center"/>
          </w:tcPr>
          <w:p w14:paraId="51E4694E" w14:textId="2B571B17" w:rsidR="00780141" w:rsidRPr="007C69CE" w:rsidRDefault="009E32C7" w:rsidP="001B69CE">
            <w:pPr>
              <w:jc w:val="right"/>
              <w:rPr>
                <w:sz w:val="16"/>
                <w:szCs w:val="18"/>
              </w:rPr>
            </w:pPr>
            <w:r w:rsidRPr="009E32C7">
              <w:rPr>
                <w:noProof/>
                <w:sz w:val="16"/>
                <w:szCs w:val="18"/>
              </w:rPr>
              <w:drawing>
                <wp:inline distT="0" distB="0" distL="0" distR="0" wp14:anchorId="47B70F6E" wp14:editId="01B97F00">
                  <wp:extent cx="2979615" cy="192578"/>
                  <wp:effectExtent l="0" t="0" r="0" b="0"/>
                  <wp:docPr id="17" name="Picture 16">
                    <a:extLst xmlns:a="http://schemas.openxmlformats.org/drawingml/2006/main">
                      <a:ext uri="{FF2B5EF4-FFF2-40B4-BE49-F238E27FC236}">
                        <a16:creationId xmlns:a16="http://schemas.microsoft.com/office/drawing/2014/main" id="{E5969245-2D71-4153-7F82-79D7B95D548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6">
                            <a:extLst>
                              <a:ext uri="{FF2B5EF4-FFF2-40B4-BE49-F238E27FC236}">
                                <a16:creationId xmlns:a16="http://schemas.microsoft.com/office/drawing/2014/main" id="{E5969245-2D71-4153-7F82-79D7B95D5482}"/>
                              </a:ext>
                            </a:extLst>
                          </pic:cNvPr>
                          <pic:cNvPicPr>
                            <a:picLocks noChangeAspect="1"/>
                          </pic:cNvPicPr>
                        </pic:nvPicPr>
                        <pic:blipFill>
                          <a:blip r:embed="rId41"/>
                          <a:stretch>
                            <a:fillRect/>
                          </a:stretch>
                        </pic:blipFill>
                        <pic:spPr>
                          <a:xfrm>
                            <a:off x="0" y="0"/>
                            <a:ext cx="3037177" cy="196298"/>
                          </a:xfrm>
                          <a:prstGeom prst="rect">
                            <a:avLst/>
                          </a:prstGeom>
                        </pic:spPr>
                      </pic:pic>
                    </a:graphicData>
                  </a:graphic>
                </wp:inline>
              </w:drawing>
            </w:r>
          </w:p>
        </w:tc>
      </w:tr>
      <w:tr w:rsidR="00426CE2" w:rsidRPr="00962B63" w14:paraId="3EDBCDF7" w14:textId="77777777" w:rsidTr="00071418">
        <w:tc>
          <w:tcPr>
            <w:tcW w:w="3850" w:type="dxa"/>
            <w:tcBorders>
              <w:top w:val="nil"/>
              <w:left w:val="nil"/>
              <w:right w:val="nil"/>
            </w:tcBorders>
          </w:tcPr>
          <w:p w14:paraId="401A11E5" w14:textId="631BDF5B" w:rsidR="00780141" w:rsidRDefault="00290E6D" w:rsidP="008E48F7">
            <w:pPr>
              <w:rPr>
                <w:b/>
                <w:bCs/>
                <w:sz w:val="16"/>
                <w:szCs w:val="18"/>
              </w:rPr>
            </w:pPr>
            <w:r w:rsidRPr="00290E6D">
              <w:rPr>
                <w:b/>
                <w:bCs/>
                <w:noProof/>
                <w:sz w:val="16"/>
                <w:szCs w:val="18"/>
              </w:rPr>
              <w:drawing>
                <wp:inline distT="0" distB="0" distL="0" distR="0" wp14:anchorId="3F549195" wp14:editId="0E3B41A8">
                  <wp:extent cx="542617" cy="343815"/>
                  <wp:effectExtent l="19050" t="19050" r="10160" b="18415"/>
                  <wp:docPr id="9" name="Picture 8">
                    <a:extLst xmlns:a="http://schemas.openxmlformats.org/drawingml/2006/main">
                      <a:ext uri="{FF2B5EF4-FFF2-40B4-BE49-F238E27FC236}">
                        <a16:creationId xmlns:a16="http://schemas.microsoft.com/office/drawing/2014/main" id="{1C5DFF3F-1440-95D9-0245-EE093034203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a:extLst>
                              <a:ext uri="{FF2B5EF4-FFF2-40B4-BE49-F238E27FC236}">
                                <a16:creationId xmlns:a16="http://schemas.microsoft.com/office/drawing/2014/main" id="{1C5DFF3F-1440-95D9-0245-EE093034203A}"/>
                              </a:ext>
                            </a:extLst>
                          </pic:cNvPr>
                          <pic:cNvPicPr>
                            <a:picLocks noChangeAspect="1"/>
                          </pic:cNvPicPr>
                        </pic:nvPicPr>
                        <pic:blipFill rotWithShape="1">
                          <a:blip r:embed="rId42"/>
                          <a:srcRect b="10800"/>
                          <a:stretch/>
                        </pic:blipFill>
                        <pic:spPr bwMode="auto">
                          <a:xfrm>
                            <a:off x="0" y="0"/>
                            <a:ext cx="549515" cy="348186"/>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tc>
        <w:tc>
          <w:tcPr>
            <w:tcW w:w="5665" w:type="dxa"/>
            <w:tcBorders>
              <w:top w:val="nil"/>
              <w:left w:val="nil"/>
              <w:right w:val="nil"/>
            </w:tcBorders>
            <w:vAlign w:val="center"/>
          </w:tcPr>
          <w:p w14:paraId="432D607F" w14:textId="037F941A" w:rsidR="00780141" w:rsidRPr="007C69CE" w:rsidRDefault="00C7069E" w:rsidP="001B69CE">
            <w:pPr>
              <w:jc w:val="right"/>
              <w:rPr>
                <w:sz w:val="16"/>
                <w:szCs w:val="18"/>
              </w:rPr>
            </w:pPr>
            <w:r w:rsidRPr="00C7069E">
              <w:rPr>
                <w:noProof/>
                <w:sz w:val="16"/>
                <w:szCs w:val="18"/>
              </w:rPr>
              <w:drawing>
                <wp:inline distT="0" distB="0" distL="0" distR="0" wp14:anchorId="50616A42" wp14:editId="08C59DB5">
                  <wp:extent cx="1243606" cy="176843"/>
                  <wp:effectExtent l="0" t="0" r="0" b="0"/>
                  <wp:docPr id="19" name="Picture 18">
                    <a:extLst xmlns:a="http://schemas.openxmlformats.org/drawingml/2006/main">
                      <a:ext uri="{FF2B5EF4-FFF2-40B4-BE49-F238E27FC236}">
                        <a16:creationId xmlns:a16="http://schemas.microsoft.com/office/drawing/2014/main" id="{0947B88E-9C5C-8D96-4572-5C9A28233FB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8">
                            <a:extLst>
                              <a:ext uri="{FF2B5EF4-FFF2-40B4-BE49-F238E27FC236}">
                                <a16:creationId xmlns:a16="http://schemas.microsoft.com/office/drawing/2014/main" id="{0947B88E-9C5C-8D96-4572-5C9A28233FB7}"/>
                              </a:ext>
                            </a:extLst>
                          </pic:cNvPr>
                          <pic:cNvPicPr>
                            <a:picLocks noChangeAspect="1"/>
                          </pic:cNvPicPr>
                        </pic:nvPicPr>
                        <pic:blipFill>
                          <a:blip r:embed="rId43"/>
                          <a:stretch>
                            <a:fillRect/>
                          </a:stretch>
                        </pic:blipFill>
                        <pic:spPr>
                          <a:xfrm>
                            <a:off x="0" y="0"/>
                            <a:ext cx="1262493" cy="179529"/>
                          </a:xfrm>
                          <a:prstGeom prst="rect">
                            <a:avLst/>
                          </a:prstGeom>
                        </pic:spPr>
                      </pic:pic>
                    </a:graphicData>
                  </a:graphic>
                </wp:inline>
              </w:drawing>
            </w:r>
          </w:p>
        </w:tc>
      </w:tr>
    </w:tbl>
    <w:p w14:paraId="18A7C779" w14:textId="1327B9BF" w:rsidR="001E0231" w:rsidRDefault="001E0231" w:rsidP="000B3FB2">
      <w:pPr>
        <w:jc w:val="both"/>
      </w:pPr>
    </w:p>
    <w:p w14:paraId="760D9100" w14:textId="77777777" w:rsidR="001E0231" w:rsidRDefault="001E0231">
      <w:pPr>
        <w:spacing w:after="160" w:line="2" w:lineRule="auto"/>
      </w:pPr>
      <w:r>
        <w:br w:type="page"/>
      </w:r>
    </w:p>
    <w:p w14:paraId="4AC3B7B4" w14:textId="423A49C4" w:rsidR="00160F0C" w:rsidRPr="005D4E62" w:rsidRDefault="00160F0C" w:rsidP="00E04E7E">
      <w:pPr>
        <w:pStyle w:val="Caption"/>
        <w:keepNext/>
        <w:jc w:val="center"/>
        <w:rPr>
          <w:b/>
          <w:bCs/>
          <w:i w:val="0"/>
          <w:iCs w:val="0"/>
        </w:rPr>
      </w:pPr>
      <w:bookmarkStart w:id="104" w:name="_Ref164602918"/>
      <w:r w:rsidRPr="00E04E7E">
        <w:rPr>
          <w:b/>
          <w:bCs/>
          <w:i w:val="0"/>
          <w:iCs w:val="0"/>
        </w:rPr>
        <w:lastRenderedPageBreak/>
        <w:t xml:space="preserve">Table </w:t>
      </w:r>
      <w:r w:rsidRPr="00E04E7E">
        <w:rPr>
          <w:b/>
          <w:bCs/>
          <w:i w:val="0"/>
          <w:iCs w:val="0"/>
        </w:rPr>
        <w:fldChar w:fldCharType="begin"/>
      </w:r>
      <w:r w:rsidRPr="00E04E7E">
        <w:rPr>
          <w:b/>
          <w:bCs/>
          <w:i w:val="0"/>
          <w:iCs w:val="0"/>
        </w:rPr>
        <w:instrText xml:space="preserve"> SEQ Table \* ARABIC </w:instrText>
      </w:r>
      <w:r w:rsidRPr="00E04E7E">
        <w:rPr>
          <w:b/>
          <w:bCs/>
          <w:i w:val="0"/>
          <w:iCs w:val="0"/>
        </w:rPr>
        <w:fldChar w:fldCharType="separate"/>
      </w:r>
      <w:r w:rsidR="00843CB6">
        <w:rPr>
          <w:b/>
          <w:bCs/>
          <w:i w:val="0"/>
          <w:iCs w:val="0"/>
          <w:noProof/>
        </w:rPr>
        <w:t>7</w:t>
      </w:r>
      <w:r w:rsidRPr="00E04E7E">
        <w:rPr>
          <w:b/>
          <w:bCs/>
          <w:i w:val="0"/>
          <w:iCs w:val="0"/>
        </w:rPr>
        <w:fldChar w:fldCharType="end"/>
      </w:r>
      <w:bookmarkEnd w:id="104"/>
      <w:r w:rsidRPr="00E04E7E">
        <w:rPr>
          <w:b/>
          <w:bCs/>
          <w:i w:val="0"/>
          <w:iCs w:val="0"/>
        </w:rPr>
        <w:t xml:space="preserve"> Model parameters </w:t>
      </w:r>
      <w:r w:rsidR="00941990">
        <w:rPr>
          <w:b/>
          <w:bCs/>
          <w:i w:val="0"/>
          <w:iCs w:val="0"/>
        </w:rPr>
        <w:t>of</w:t>
      </w:r>
      <w:r w:rsidRPr="00E04E7E">
        <w:rPr>
          <w:b/>
          <w:bCs/>
          <w:i w:val="0"/>
          <w:iCs w:val="0"/>
        </w:rPr>
        <w:t xml:space="preserve"> the PSDM model by USEPA</w:t>
      </w:r>
      <w:r w:rsidR="004D6B79" w:rsidRPr="00E04E7E">
        <w:rPr>
          <w:b/>
          <w:bCs/>
          <w:i w:val="0"/>
          <w:iCs w:val="0"/>
        </w:rPr>
        <w:t xml:space="preserve">: input, state and output </w:t>
      </w:r>
      <w:r w:rsidR="00D65383" w:rsidRPr="00E04E7E">
        <w:rPr>
          <w:b/>
          <w:bCs/>
          <w:i w:val="0"/>
          <w:iCs w:val="0"/>
        </w:rPr>
        <w:t>parameters</w:t>
      </w:r>
      <w:r w:rsidR="00E04E7E">
        <w:rPr>
          <w:b/>
          <w:bCs/>
          <w:i w:val="0"/>
          <w:iCs w:val="0"/>
        </w:rPr>
        <w:t xml:space="preserve"> </w:t>
      </w:r>
      <w:r w:rsidR="00AF16F5">
        <w:rPr>
          <w:b/>
          <w:bCs/>
          <w:i w:val="0"/>
          <w:iCs w:val="0"/>
        </w:rPr>
        <w:br/>
      </w:r>
      <w:r w:rsidR="00AF16F5" w:rsidRPr="005D4E62">
        <w:rPr>
          <w:b/>
          <w:bCs/>
          <w:i w:val="0"/>
          <w:iCs w:val="0"/>
        </w:rPr>
        <w:fldChar w:fldCharType="begin"/>
      </w:r>
      <w:r w:rsidR="00494768" w:rsidRPr="005D4E62">
        <w:rPr>
          <w:b/>
          <w:bCs/>
          <w:i w:val="0"/>
          <w:iCs w:val="0"/>
        </w:rPr>
        <w:instrText xml:space="preserve"> ADDIN ZOTERO_ITEM CSL_CITATION {"citationID":"4fPRaxPR","properties":{"formattedCitation":"(J. Burkhardt, 2020)","plainCitation":"(J. Burkhardt, 2020)","noteIndex":0},"citationItems":[{"id":164,"uris":["http://zotero.org/users/local/h6YJVYLe/items/IB63P6FW"],"itemData":{"id":164,"type":"webpage","title":"Water_Treatment_Models/PSDM at master · USEPA/Water_Treatment_Models · GitHub","URL":"https://github.com/USEPA/Water_Treatment_Models/tree/master/PSDM","author":[{"family":"Burkhardt","given":"Jonathan"}],"accessed":{"date-parts":[["2024",4,18]]},"issued":{"date-parts":[["2020"]]}}}],"schema":"https://github.com/citation-style-language/schema/raw/master/csl-citation.json"} </w:instrText>
      </w:r>
      <w:r w:rsidR="00AF16F5" w:rsidRPr="005D4E62">
        <w:rPr>
          <w:b/>
          <w:bCs/>
          <w:i w:val="0"/>
          <w:iCs w:val="0"/>
        </w:rPr>
        <w:fldChar w:fldCharType="separate"/>
      </w:r>
      <w:r w:rsidR="00494768" w:rsidRPr="005D4E62">
        <w:rPr>
          <w:rFonts w:cs="Arial"/>
          <w:b/>
          <w:bCs/>
          <w:i w:val="0"/>
          <w:iCs w:val="0"/>
        </w:rPr>
        <w:t>(J. Burkhardt, 2020)</w:t>
      </w:r>
      <w:r w:rsidR="00AF16F5" w:rsidRPr="005D4E62">
        <w:rPr>
          <w:b/>
          <w:bCs/>
          <w:i w:val="0"/>
          <w:iCs w:val="0"/>
        </w:rPr>
        <w:fldChar w:fldCharType="end"/>
      </w:r>
    </w:p>
    <w:tbl>
      <w:tblPr>
        <w:tblStyle w:val="TableGrid"/>
        <w:tblW w:w="9072" w:type="dxa"/>
        <w:tblLayout w:type="fixed"/>
        <w:tblLook w:val="04A0" w:firstRow="1" w:lastRow="0" w:firstColumn="1" w:lastColumn="0" w:noHBand="0" w:noVBand="1"/>
      </w:tblPr>
      <w:tblGrid>
        <w:gridCol w:w="1417"/>
        <w:gridCol w:w="3538"/>
        <w:gridCol w:w="283"/>
        <w:gridCol w:w="1425"/>
        <w:gridCol w:w="1275"/>
        <w:gridCol w:w="1134"/>
      </w:tblGrid>
      <w:tr w:rsidR="00E477AC" w14:paraId="62173EE8" w14:textId="77777777" w:rsidTr="001576A3">
        <w:tc>
          <w:tcPr>
            <w:tcW w:w="1417" w:type="dxa"/>
            <w:tcBorders>
              <w:top w:val="single" w:sz="4" w:space="0" w:color="auto"/>
              <w:left w:val="nil"/>
              <w:bottom w:val="single" w:sz="4" w:space="0" w:color="auto"/>
              <w:right w:val="nil"/>
            </w:tcBorders>
            <w:shd w:val="clear" w:color="auto" w:fill="B4C6E7" w:themeFill="accent5" w:themeFillTint="66"/>
          </w:tcPr>
          <w:p w14:paraId="1F2EA019" w14:textId="77777777" w:rsidR="00400224" w:rsidRPr="00620539" w:rsidRDefault="00400224" w:rsidP="00BF296A">
            <w:pPr>
              <w:rPr>
                <w:szCs w:val="20"/>
              </w:rPr>
            </w:pPr>
          </w:p>
        </w:tc>
        <w:tc>
          <w:tcPr>
            <w:tcW w:w="3538" w:type="dxa"/>
            <w:tcBorders>
              <w:top w:val="single" w:sz="4" w:space="0" w:color="auto"/>
              <w:left w:val="nil"/>
              <w:bottom w:val="single" w:sz="4" w:space="0" w:color="auto"/>
              <w:right w:val="nil"/>
            </w:tcBorders>
            <w:shd w:val="clear" w:color="auto" w:fill="B4C6E7" w:themeFill="accent5" w:themeFillTint="66"/>
            <w:vAlign w:val="center"/>
          </w:tcPr>
          <w:p w14:paraId="513C1BA3" w14:textId="3364055D" w:rsidR="00400224" w:rsidRPr="00620539" w:rsidRDefault="00400224" w:rsidP="00BF296A">
            <w:pPr>
              <w:rPr>
                <w:szCs w:val="20"/>
              </w:rPr>
            </w:pPr>
            <w:r w:rsidRPr="00620539">
              <w:rPr>
                <w:szCs w:val="20"/>
              </w:rPr>
              <w:t>Parameter</w:t>
            </w:r>
          </w:p>
        </w:tc>
        <w:tc>
          <w:tcPr>
            <w:tcW w:w="283" w:type="dxa"/>
            <w:tcBorders>
              <w:top w:val="single" w:sz="4" w:space="0" w:color="auto"/>
              <w:left w:val="nil"/>
              <w:bottom w:val="single" w:sz="4" w:space="0" w:color="auto"/>
              <w:right w:val="nil"/>
            </w:tcBorders>
            <w:shd w:val="clear" w:color="auto" w:fill="B4C6E7" w:themeFill="accent5" w:themeFillTint="66"/>
          </w:tcPr>
          <w:p w14:paraId="7E3DD310" w14:textId="77777777" w:rsidR="00400224" w:rsidRDefault="00400224" w:rsidP="00BF296A"/>
        </w:tc>
        <w:tc>
          <w:tcPr>
            <w:tcW w:w="1425" w:type="dxa"/>
            <w:tcBorders>
              <w:top w:val="single" w:sz="4" w:space="0" w:color="auto"/>
              <w:left w:val="nil"/>
              <w:bottom w:val="single" w:sz="4" w:space="0" w:color="auto"/>
              <w:right w:val="nil"/>
            </w:tcBorders>
            <w:shd w:val="clear" w:color="auto" w:fill="B4C6E7" w:themeFill="accent5" w:themeFillTint="66"/>
            <w:vAlign w:val="center"/>
          </w:tcPr>
          <w:p w14:paraId="09FD0DE4" w14:textId="1E2EA35C" w:rsidR="00400224" w:rsidRPr="009C6E1A" w:rsidRDefault="00400224" w:rsidP="00BF296A">
            <w:pPr>
              <w:rPr>
                <w:sz w:val="18"/>
                <w:szCs w:val="20"/>
              </w:rPr>
            </w:pPr>
            <w:r>
              <w:t>Model name</w:t>
            </w:r>
          </w:p>
        </w:tc>
        <w:tc>
          <w:tcPr>
            <w:tcW w:w="1275" w:type="dxa"/>
            <w:tcBorders>
              <w:top w:val="single" w:sz="4" w:space="0" w:color="auto"/>
              <w:left w:val="nil"/>
              <w:bottom w:val="single" w:sz="4" w:space="0" w:color="auto"/>
              <w:right w:val="nil"/>
            </w:tcBorders>
            <w:shd w:val="clear" w:color="auto" w:fill="B4C6E7" w:themeFill="accent5" w:themeFillTint="66"/>
            <w:vAlign w:val="center"/>
          </w:tcPr>
          <w:p w14:paraId="4C0A96DB" w14:textId="1EC7C0B4" w:rsidR="00400224" w:rsidRPr="009C6E1A" w:rsidRDefault="00400224" w:rsidP="00BF296A">
            <w:pPr>
              <w:rPr>
                <w:sz w:val="18"/>
                <w:szCs w:val="20"/>
              </w:rPr>
            </w:pPr>
            <w:r>
              <w:t>Unit</w:t>
            </w:r>
          </w:p>
        </w:tc>
        <w:tc>
          <w:tcPr>
            <w:tcW w:w="1134" w:type="dxa"/>
            <w:tcBorders>
              <w:top w:val="single" w:sz="4" w:space="0" w:color="auto"/>
              <w:left w:val="nil"/>
              <w:bottom w:val="single" w:sz="4" w:space="0" w:color="auto"/>
              <w:right w:val="nil"/>
            </w:tcBorders>
            <w:shd w:val="clear" w:color="auto" w:fill="B4C6E7" w:themeFill="accent5" w:themeFillTint="66"/>
          </w:tcPr>
          <w:p w14:paraId="4D4A1DC9" w14:textId="04222CE5" w:rsidR="00400224" w:rsidRDefault="00400224" w:rsidP="00BF296A">
            <w:r>
              <w:t>Type</w:t>
            </w:r>
          </w:p>
        </w:tc>
      </w:tr>
      <w:tr w:rsidR="00C7650F" w:rsidRPr="00A808EE" w14:paraId="36FBAA74" w14:textId="77777777" w:rsidTr="001576A3">
        <w:tc>
          <w:tcPr>
            <w:tcW w:w="9072" w:type="dxa"/>
            <w:gridSpan w:val="6"/>
            <w:tcBorders>
              <w:top w:val="single" w:sz="4" w:space="0" w:color="auto"/>
              <w:left w:val="nil"/>
              <w:bottom w:val="single" w:sz="4" w:space="0" w:color="auto"/>
              <w:right w:val="nil"/>
            </w:tcBorders>
            <w:shd w:val="clear" w:color="auto" w:fill="EDEDED" w:themeFill="accent3" w:themeFillTint="33"/>
          </w:tcPr>
          <w:p w14:paraId="450234A8" w14:textId="6C68EE1F" w:rsidR="00C7650F" w:rsidRPr="00C7650F" w:rsidRDefault="00C7650F" w:rsidP="00C7650F">
            <w:pPr>
              <w:jc w:val="center"/>
              <w:rPr>
                <w:b/>
                <w:bCs/>
                <w:sz w:val="16"/>
                <w:szCs w:val="18"/>
              </w:rPr>
            </w:pPr>
            <w:r w:rsidRPr="00C7650F">
              <w:rPr>
                <w:b/>
                <w:bCs/>
                <w:sz w:val="16"/>
                <w:szCs w:val="18"/>
              </w:rPr>
              <w:t>Input parameters</w:t>
            </w:r>
          </w:p>
        </w:tc>
      </w:tr>
      <w:tr w:rsidR="0098598C" w:rsidRPr="00A808EE" w14:paraId="1B1722A3" w14:textId="77777777" w:rsidTr="001576A3">
        <w:tc>
          <w:tcPr>
            <w:tcW w:w="1417" w:type="dxa"/>
            <w:vMerge w:val="restart"/>
            <w:tcBorders>
              <w:top w:val="single" w:sz="4" w:space="0" w:color="auto"/>
              <w:left w:val="nil"/>
              <w:right w:val="single" w:sz="4" w:space="0" w:color="auto"/>
            </w:tcBorders>
            <w:shd w:val="clear" w:color="auto" w:fill="B4C6E7" w:themeFill="accent5" w:themeFillTint="66"/>
            <w:vAlign w:val="center"/>
          </w:tcPr>
          <w:p w14:paraId="70EE8A4A" w14:textId="0E64855E" w:rsidR="0098598C" w:rsidRPr="00E321DB" w:rsidRDefault="0098598C" w:rsidP="00E321DB">
            <w:pPr>
              <w:rPr>
                <w:i/>
                <w:iCs/>
                <w:sz w:val="16"/>
                <w:szCs w:val="18"/>
              </w:rPr>
            </w:pPr>
            <w:r w:rsidRPr="00E321DB">
              <w:rPr>
                <w:i/>
                <w:iCs/>
                <w:sz w:val="16"/>
                <w:szCs w:val="18"/>
              </w:rPr>
              <w:t>Compound properties</w:t>
            </w:r>
          </w:p>
        </w:tc>
        <w:tc>
          <w:tcPr>
            <w:tcW w:w="3538" w:type="dxa"/>
            <w:tcBorders>
              <w:top w:val="single" w:sz="4" w:space="0" w:color="auto"/>
              <w:left w:val="single" w:sz="4" w:space="0" w:color="auto"/>
              <w:bottom w:val="nil"/>
              <w:right w:val="nil"/>
            </w:tcBorders>
          </w:tcPr>
          <w:p w14:paraId="6FC6F4E9" w14:textId="7704EA72" w:rsidR="0098598C" w:rsidRPr="00EE0F40" w:rsidRDefault="00170485" w:rsidP="00BF296A">
            <w:pPr>
              <w:rPr>
                <w:sz w:val="16"/>
                <w:szCs w:val="18"/>
              </w:rPr>
            </w:pPr>
            <w:r>
              <w:rPr>
                <w:sz w:val="16"/>
                <w:szCs w:val="18"/>
              </w:rPr>
              <w:t>Molecular weight</w:t>
            </w:r>
            <w:r w:rsidR="00974A59">
              <w:rPr>
                <w:sz w:val="16"/>
                <w:szCs w:val="18"/>
              </w:rPr>
              <w:t xml:space="preserve"> </w:t>
            </w:r>
            <w:r w:rsidR="008563B1">
              <w:rPr>
                <w:sz w:val="16"/>
                <w:szCs w:val="18"/>
              </w:rPr>
              <w:t>(</w:t>
            </w:r>
            <w:r w:rsidR="00974A59">
              <w:rPr>
                <w:sz w:val="16"/>
                <w:szCs w:val="18"/>
              </w:rPr>
              <w:t>MW</w:t>
            </w:r>
            <w:r w:rsidR="008563B1">
              <w:rPr>
                <w:sz w:val="16"/>
                <w:szCs w:val="18"/>
              </w:rPr>
              <w:t>)</w:t>
            </w:r>
          </w:p>
        </w:tc>
        <w:tc>
          <w:tcPr>
            <w:tcW w:w="283" w:type="dxa"/>
            <w:tcBorders>
              <w:top w:val="single" w:sz="4" w:space="0" w:color="auto"/>
              <w:left w:val="nil"/>
              <w:bottom w:val="nil"/>
              <w:right w:val="nil"/>
            </w:tcBorders>
          </w:tcPr>
          <w:p w14:paraId="6545E338" w14:textId="03E16BB0" w:rsidR="0098598C" w:rsidRPr="00EE0F40" w:rsidRDefault="0098598C" w:rsidP="00BF296A">
            <w:pPr>
              <w:rPr>
                <w:sz w:val="16"/>
                <w:szCs w:val="18"/>
              </w:rPr>
            </w:pPr>
          </w:p>
        </w:tc>
        <w:tc>
          <w:tcPr>
            <w:tcW w:w="1425" w:type="dxa"/>
            <w:tcBorders>
              <w:top w:val="single" w:sz="4" w:space="0" w:color="auto"/>
              <w:left w:val="nil"/>
              <w:bottom w:val="nil"/>
              <w:right w:val="nil"/>
            </w:tcBorders>
          </w:tcPr>
          <w:p w14:paraId="3EAE92F8" w14:textId="386BB208" w:rsidR="0098598C" w:rsidRPr="00EE0F40" w:rsidRDefault="008563B1" w:rsidP="00BF296A">
            <w:pPr>
              <w:rPr>
                <w:sz w:val="16"/>
                <w:szCs w:val="18"/>
              </w:rPr>
            </w:pPr>
            <w:r>
              <w:rPr>
                <w:sz w:val="16"/>
                <w:szCs w:val="18"/>
              </w:rPr>
              <w:t>mw</w:t>
            </w:r>
          </w:p>
        </w:tc>
        <w:tc>
          <w:tcPr>
            <w:tcW w:w="1275" w:type="dxa"/>
            <w:tcBorders>
              <w:top w:val="single" w:sz="4" w:space="0" w:color="auto"/>
              <w:left w:val="nil"/>
              <w:bottom w:val="nil"/>
              <w:right w:val="nil"/>
            </w:tcBorders>
          </w:tcPr>
          <w:p w14:paraId="4A49058A" w14:textId="318ADCD8" w:rsidR="0098598C" w:rsidRPr="00EE0F40" w:rsidRDefault="00BD5610" w:rsidP="00BF296A">
            <w:pPr>
              <w:rPr>
                <w:sz w:val="16"/>
                <w:szCs w:val="18"/>
              </w:rPr>
            </w:pPr>
            <w:r>
              <w:rPr>
                <w:sz w:val="16"/>
                <w:szCs w:val="18"/>
              </w:rPr>
              <w:t>g/mol</w:t>
            </w:r>
          </w:p>
        </w:tc>
        <w:tc>
          <w:tcPr>
            <w:tcW w:w="1134" w:type="dxa"/>
            <w:tcBorders>
              <w:top w:val="single" w:sz="4" w:space="0" w:color="auto"/>
              <w:left w:val="nil"/>
              <w:bottom w:val="nil"/>
              <w:right w:val="nil"/>
            </w:tcBorders>
          </w:tcPr>
          <w:p w14:paraId="6E6669FA" w14:textId="347B67B2" w:rsidR="0098598C" w:rsidRPr="00EE0F40" w:rsidRDefault="00BD5610" w:rsidP="00BF296A">
            <w:pPr>
              <w:rPr>
                <w:sz w:val="16"/>
                <w:szCs w:val="18"/>
              </w:rPr>
            </w:pPr>
            <w:r>
              <w:rPr>
                <w:sz w:val="16"/>
                <w:szCs w:val="18"/>
              </w:rPr>
              <w:t>fixed</w:t>
            </w:r>
          </w:p>
        </w:tc>
      </w:tr>
      <w:tr w:rsidR="0098598C" w:rsidRPr="00A808EE" w14:paraId="62805548" w14:textId="77777777" w:rsidTr="001576A3">
        <w:tc>
          <w:tcPr>
            <w:tcW w:w="1417" w:type="dxa"/>
            <w:vMerge/>
            <w:tcBorders>
              <w:left w:val="nil"/>
              <w:right w:val="single" w:sz="4" w:space="0" w:color="auto"/>
            </w:tcBorders>
            <w:shd w:val="clear" w:color="auto" w:fill="B4C6E7" w:themeFill="accent5" w:themeFillTint="66"/>
          </w:tcPr>
          <w:p w14:paraId="464C50AA" w14:textId="77777777" w:rsidR="0098598C" w:rsidRPr="00EE0F40" w:rsidRDefault="0098598C" w:rsidP="00BF296A">
            <w:pPr>
              <w:rPr>
                <w:sz w:val="16"/>
                <w:szCs w:val="18"/>
              </w:rPr>
            </w:pPr>
          </w:p>
        </w:tc>
        <w:tc>
          <w:tcPr>
            <w:tcW w:w="3538" w:type="dxa"/>
            <w:tcBorders>
              <w:top w:val="nil"/>
              <w:left w:val="single" w:sz="4" w:space="0" w:color="auto"/>
              <w:bottom w:val="nil"/>
              <w:right w:val="nil"/>
            </w:tcBorders>
          </w:tcPr>
          <w:p w14:paraId="61987E5C" w14:textId="6BAAFEB0" w:rsidR="0098598C" w:rsidRPr="00EE0F40" w:rsidRDefault="00BD5610" w:rsidP="00BF296A">
            <w:pPr>
              <w:rPr>
                <w:sz w:val="16"/>
                <w:szCs w:val="18"/>
              </w:rPr>
            </w:pPr>
            <w:r>
              <w:rPr>
                <w:sz w:val="16"/>
                <w:szCs w:val="18"/>
              </w:rPr>
              <w:t>Molar volum</w:t>
            </w:r>
            <w:r w:rsidR="008563B1">
              <w:rPr>
                <w:sz w:val="16"/>
                <w:szCs w:val="18"/>
              </w:rPr>
              <w:t>e</w:t>
            </w:r>
            <w:r w:rsidR="0080467A">
              <w:rPr>
                <w:sz w:val="16"/>
                <w:szCs w:val="18"/>
              </w:rPr>
              <w:t xml:space="preserve"> (</w:t>
            </w:r>
            <m:oMath>
              <m:sSub>
                <m:sSubPr>
                  <m:ctrlPr>
                    <w:rPr>
                      <w:rFonts w:ascii="Cambria Math" w:hAnsi="Cambria Math"/>
                      <w:i/>
                      <w:szCs w:val="20"/>
                    </w:rPr>
                  </m:ctrlPr>
                </m:sSubPr>
                <m:e>
                  <m:r>
                    <w:rPr>
                      <w:rFonts w:ascii="Cambria Math" w:hAnsi="Cambria Math"/>
                      <w:szCs w:val="20"/>
                    </w:rPr>
                    <m:t>V</m:t>
                  </m:r>
                </m:e>
                <m:sub>
                  <m:r>
                    <w:rPr>
                      <w:rFonts w:ascii="Cambria Math" w:hAnsi="Cambria Math"/>
                      <w:szCs w:val="20"/>
                    </w:rPr>
                    <m:t>b</m:t>
                  </m:r>
                </m:sub>
              </m:sSub>
            </m:oMath>
            <w:r w:rsidR="0080467A">
              <w:rPr>
                <w:sz w:val="16"/>
                <w:szCs w:val="18"/>
              </w:rPr>
              <w:t>)</w:t>
            </w:r>
          </w:p>
        </w:tc>
        <w:tc>
          <w:tcPr>
            <w:tcW w:w="283" w:type="dxa"/>
            <w:tcBorders>
              <w:top w:val="nil"/>
              <w:left w:val="nil"/>
              <w:bottom w:val="nil"/>
              <w:right w:val="nil"/>
            </w:tcBorders>
          </w:tcPr>
          <w:p w14:paraId="359B8740" w14:textId="77777777" w:rsidR="0098598C" w:rsidRPr="00EE0F40" w:rsidRDefault="0098598C" w:rsidP="00BF296A">
            <w:pPr>
              <w:rPr>
                <w:sz w:val="16"/>
                <w:szCs w:val="18"/>
              </w:rPr>
            </w:pPr>
          </w:p>
        </w:tc>
        <w:tc>
          <w:tcPr>
            <w:tcW w:w="1425" w:type="dxa"/>
            <w:tcBorders>
              <w:top w:val="nil"/>
              <w:left w:val="nil"/>
              <w:bottom w:val="nil"/>
              <w:right w:val="nil"/>
            </w:tcBorders>
          </w:tcPr>
          <w:p w14:paraId="323483A3" w14:textId="7DA46ED0" w:rsidR="0098598C" w:rsidRPr="00EE0F40" w:rsidRDefault="00E373BC" w:rsidP="00BF296A">
            <w:pPr>
              <w:rPr>
                <w:sz w:val="16"/>
                <w:szCs w:val="18"/>
              </w:rPr>
            </w:pPr>
            <w:r>
              <w:rPr>
                <w:sz w:val="16"/>
                <w:szCs w:val="18"/>
              </w:rPr>
              <w:t>m</w:t>
            </w:r>
            <w:r w:rsidR="00B810D0">
              <w:rPr>
                <w:sz w:val="16"/>
                <w:szCs w:val="18"/>
              </w:rPr>
              <w:t>ol_vol</w:t>
            </w:r>
          </w:p>
        </w:tc>
        <w:tc>
          <w:tcPr>
            <w:tcW w:w="1275" w:type="dxa"/>
            <w:tcBorders>
              <w:top w:val="nil"/>
              <w:left w:val="nil"/>
              <w:bottom w:val="nil"/>
              <w:right w:val="nil"/>
            </w:tcBorders>
          </w:tcPr>
          <w:p w14:paraId="23AAD37E" w14:textId="061FE0EA" w:rsidR="0098598C" w:rsidRPr="00EE0F40" w:rsidRDefault="00462024" w:rsidP="00BF296A">
            <w:pPr>
              <w:rPr>
                <w:sz w:val="16"/>
                <w:szCs w:val="18"/>
              </w:rPr>
            </w:pPr>
            <w:r>
              <w:rPr>
                <w:sz w:val="16"/>
                <w:szCs w:val="18"/>
              </w:rPr>
              <w:t>m</w:t>
            </w:r>
            <w:r w:rsidR="00E373BC">
              <w:rPr>
                <w:sz w:val="16"/>
                <w:szCs w:val="18"/>
              </w:rPr>
              <w:t>l/mol</w:t>
            </w:r>
          </w:p>
        </w:tc>
        <w:tc>
          <w:tcPr>
            <w:tcW w:w="1134" w:type="dxa"/>
            <w:tcBorders>
              <w:top w:val="nil"/>
              <w:left w:val="nil"/>
              <w:bottom w:val="nil"/>
              <w:right w:val="nil"/>
            </w:tcBorders>
          </w:tcPr>
          <w:p w14:paraId="6B8042FE" w14:textId="6D18D965" w:rsidR="0098598C" w:rsidRPr="00EE0F40" w:rsidRDefault="00462024" w:rsidP="00BF296A">
            <w:pPr>
              <w:rPr>
                <w:sz w:val="16"/>
                <w:szCs w:val="18"/>
              </w:rPr>
            </w:pPr>
            <w:r>
              <w:rPr>
                <w:sz w:val="16"/>
                <w:szCs w:val="18"/>
              </w:rPr>
              <w:t>fixed</w:t>
            </w:r>
          </w:p>
        </w:tc>
      </w:tr>
      <w:tr w:rsidR="0098598C" w:rsidRPr="00A808EE" w14:paraId="71022C92" w14:textId="77777777" w:rsidTr="001576A3">
        <w:tc>
          <w:tcPr>
            <w:tcW w:w="1417" w:type="dxa"/>
            <w:vMerge/>
            <w:tcBorders>
              <w:left w:val="nil"/>
              <w:right w:val="single" w:sz="4" w:space="0" w:color="auto"/>
            </w:tcBorders>
            <w:shd w:val="clear" w:color="auto" w:fill="B4C6E7" w:themeFill="accent5" w:themeFillTint="66"/>
          </w:tcPr>
          <w:p w14:paraId="5FD4DBED" w14:textId="77777777" w:rsidR="0098598C" w:rsidRPr="00EE0F40" w:rsidRDefault="0098598C" w:rsidP="00BF296A">
            <w:pPr>
              <w:rPr>
                <w:sz w:val="16"/>
                <w:szCs w:val="18"/>
              </w:rPr>
            </w:pPr>
          </w:p>
        </w:tc>
        <w:tc>
          <w:tcPr>
            <w:tcW w:w="3538" w:type="dxa"/>
            <w:tcBorders>
              <w:top w:val="nil"/>
              <w:left w:val="single" w:sz="4" w:space="0" w:color="auto"/>
              <w:bottom w:val="nil"/>
              <w:right w:val="nil"/>
            </w:tcBorders>
          </w:tcPr>
          <w:p w14:paraId="70549B19" w14:textId="18EB3466" w:rsidR="0098598C" w:rsidRPr="00EE0F40" w:rsidRDefault="005A1AA6" w:rsidP="00BF296A">
            <w:pPr>
              <w:rPr>
                <w:sz w:val="16"/>
                <w:szCs w:val="18"/>
              </w:rPr>
            </w:pPr>
            <w:r>
              <w:rPr>
                <w:sz w:val="16"/>
                <w:szCs w:val="18"/>
              </w:rPr>
              <w:t>Boiling point (BP)</w:t>
            </w:r>
          </w:p>
        </w:tc>
        <w:tc>
          <w:tcPr>
            <w:tcW w:w="283" w:type="dxa"/>
            <w:tcBorders>
              <w:top w:val="nil"/>
              <w:left w:val="nil"/>
              <w:bottom w:val="nil"/>
              <w:right w:val="nil"/>
            </w:tcBorders>
          </w:tcPr>
          <w:p w14:paraId="65CAF7A5" w14:textId="77777777" w:rsidR="0098598C" w:rsidRPr="00EE0F40" w:rsidRDefault="0098598C" w:rsidP="00BF296A">
            <w:pPr>
              <w:rPr>
                <w:sz w:val="16"/>
                <w:szCs w:val="18"/>
              </w:rPr>
            </w:pPr>
          </w:p>
        </w:tc>
        <w:tc>
          <w:tcPr>
            <w:tcW w:w="1425" w:type="dxa"/>
            <w:tcBorders>
              <w:top w:val="nil"/>
              <w:left w:val="nil"/>
              <w:bottom w:val="nil"/>
              <w:right w:val="nil"/>
            </w:tcBorders>
          </w:tcPr>
          <w:p w14:paraId="78CEF627" w14:textId="39562B2A" w:rsidR="0098598C" w:rsidRPr="00EE0F40" w:rsidRDefault="00E013F0" w:rsidP="00BF296A">
            <w:pPr>
              <w:rPr>
                <w:sz w:val="16"/>
                <w:szCs w:val="18"/>
              </w:rPr>
            </w:pPr>
            <w:r>
              <w:rPr>
                <w:sz w:val="16"/>
                <w:szCs w:val="18"/>
              </w:rPr>
              <w:t>temp</w:t>
            </w:r>
          </w:p>
        </w:tc>
        <w:tc>
          <w:tcPr>
            <w:tcW w:w="1275" w:type="dxa"/>
            <w:tcBorders>
              <w:top w:val="nil"/>
              <w:left w:val="nil"/>
              <w:bottom w:val="nil"/>
              <w:right w:val="nil"/>
            </w:tcBorders>
          </w:tcPr>
          <w:p w14:paraId="36C641E9" w14:textId="6246E101" w:rsidR="0098598C" w:rsidRPr="00EE0F40" w:rsidRDefault="00462024" w:rsidP="00BF296A">
            <w:pPr>
              <w:rPr>
                <w:sz w:val="16"/>
                <w:szCs w:val="18"/>
              </w:rPr>
            </w:pPr>
            <w:r>
              <w:rPr>
                <w:sz w:val="16"/>
                <w:szCs w:val="18"/>
              </w:rPr>
              <w:t>°C</w:t>
            </w:r>
          </w:p>
        </w:tc>
        <w:tc>
          <w:tcPr>
            <w:tcW w:w="1134" w:type="dxa"/>
            <w:tcBorders>
              <w:top w:val="nil"/>
              <w:left w:val="nil"/>
              <w:bottom w:val="nil"/>
              <w:right w:val="nil"/>
            </w:tcBorders>
          </w:tcPr>
          <w:p w14:paraId="6EDB5857" w14:textId="4BF145B5" w:rsidR="0098598C" w:rsidRPr="00EE0F40" w:rsidRDefault="00462024" w:rsidP="00BF296A">
            <w:pPr>
              <w:rPr>
                <w:sz w:val="16"/>
                <w:szCs w:val="18"/>
              </w:rPr>
            </w:pPr>
            <w:r>
              <w:rPr>
                <w:sz w:val="16"/>
                <w:szCs w:val="18"/>
              </w:rPr>
              <w:t>fixed</w:t>
            </w:r>
          </w:p>
        </w:tc>
      </w:tr>
      <w:tr w:rsidR="0098598C" w:rsidRPr="00A808EE" w14:paraId="5E6D9AA0" w14:textId="77777777" w:rsidTr="001576A3">
        <w:tc>
          <w:tcPr>
            <w:tcW w:w="1417" w:type="dxa"/>
            <w:vMerge/>
            <w:tcBorders>
              <w:left w:val="nil"/>
              <w:bottom w:val="single" w:sz="4" w:space="0" w:color="auto"/>
              <w:right w:val="single" w:sz="4" w:space="0" w:color="auto"/>
            </w:tcBorders>
            <w:shd w:val="clear" w:color="auto" w:fill="B4C6E7" w:themeFill="accent5" w:themeFillTint="66"/>
          </w:tcPr>
          <w:p w14:paraId="25FDB3F6" w14:textId="77777777" w:rsidR="0098598C" w:rsidRPr="00EE0F40" w:rsidRDefault="0098598C" w:rsidP="00BF296A">
            <w:pPr>
              <w:rPr>
                <w:sz w:val="16"/>
                <w:szCs w:val="18"/>
              </w:rPr>
            </w:pPr>
          </w:p>
        </w:tc>
        <w:tc>
          <w:tcPr>
            <w:tcW w:w="3538" w:type="dxa"/>
            <w:tcBorders>
              <w:top w:val="nil"/>
              <w:left w:val="single" w:sz="4" w:space="0" w:color="auto"/>
              <w:bottom w:val="single" w:sz="4" w:space="0" w:color="auto"/>
              <w:right w:val="nil"/>
            </w:tcBorders>
          </w:tcPr>
          <w:p w14:paraId="7B74CA5B" w14:textId="76FAFAEE" w:rsidR="0098598C" w:rsidRPr="00EE0F40" w:rsidRDefault="00E013F0" w:rsidP="00BF296A">
            <w:pPr>
              <w:rPr>
                <w:sz w:val="16"/>
                <w:szCs w:val="18"/>
              </w:rPr>
            </w:pPr>
            <w:r>
              <w:rPr>
                <w:sz w:val="16"/>
                <w:szCs w:val="18"/>
              </w:rPr>
              <w:t>Density</w:t>
            </w:r>
            <w:r w:rsidR="00B33331">
              <w:rPr>
                <w:sz w:val="16"/>
                <w:szCs w:val="18"/>
              </w:rPr>
              <w:t xml:space="preserve"> compound</w:t>
            </w:r>
          </w:p>
        </w:tc>
        <w:tc>
          <w:tcPr>
            <w:tcW w:w="283" w:type="dxa"/>
            <w:tcBorders>
              <w:top w:val="nil"/>
              <w:left w:val="nil"/>
              <w:bottom w:val="single" w:sz="4" w:space="0" w:color="auto"/>
              <w:right w:val="nil"/>
            </w:tcBorders>
          </w:tcPr>
          <w:p w14:paraId="23A0A6BE" w14:textId="77777777" w:rsidR="0098598C" w:rsidRPr="00EE0F40" w:rsidRDefault="0098598C" w:rsidP="00BF296A">
            <w:pPr>
              <w:rPr>
                <w:sz w:val="16"/>
                <w:szCs w:val="18"/>
              </w:rPr>
            </w:pPr>
          </w:p>
        </w:tc>
        <w:tc>
          <w:tcPr>
            <w:tcW w:w="1425" w:type="dxa"/>
            <w:tcBorders>
              <w:top w:val="nil"/>
              <w:left w:val="nil"/>
              <w:bottom w:val="single" w:sz="4" w:space="0" w:color="auto"/>
              <w:right w:val="nil"/>
            </w:tcBorders>
          </w:tcPr>
          <w:p w14:paraId="4A8405DC" w14:textId="0C35073E" w:rsidR="0098598C" w:rsidRPr="00EE0F40" w:rsidRDefault="00871AE7" w:rsidP="00BF296A">
            <w:pPr>
              <w:rPr>
                <w:sz w:val="16"/>
                <w:szCs w:val="18"/>
              </w:rPr>
            </w:pPr>
            <w:r>
              <w:rPr>
                <w:sz w:val="16"/>
                <w:szCs w:val="18"/>
              </w:rPr>
              <w:t>/</w:t>
            </w:r>
          </w:p>
        </w:tc>
        <w:tc>
          <w:tcPr>
            <w:tcW w:w="1275" w:type="dxa"/>
            <w:tcBorders>
              <w:top w:val="nil"/>
              <w:left w:val="nil"/>
              <w:bottom w:val="single" w:sz="4" w:space="0" w:color="auto"/>
              <w:right w:val="nil"/>
            </w:tcBorders>
          </w:tcPr>
          <w:p w14:paraId="45E1AC0D" w14:textId="0E1C6862" w:rsidR="0098598C" w:rsidRPr="00EE0F40" w:rsidRDefault="00404327" w:rsidP="00BF296A">
            <w:pPr>
              <w:rPr>
                <w:sz w:val="16"/>
                <w:szCs w:val="18"/>
              </w:rPr>
            </w:pPr>
            <w:r>
              <w:rPr>
                <w:sz w:val="16"/>
                <w:szCs w:val="18"/>
              </w:rPr>
              <w:t>g/ml</w:t>
            </w:r>
          </w:p>
        </w:tc>
        <w:tc>
          <w:tcPr>
            <w:tcW w:w="1134" w:type="dxa"/>
            <w:tcBorders>
              <w:top w:val="nil"/>
              <w:left w:val="nil"/>
              <w:bottom w:val="single" w:sz="4" w:space="0" w:color="auto"/>
              <w:right w:val="nil"/>
            </w:tcBorders>
          </w:tcPr>
          <w:p w14:paraId="7D925479" w14:textId="13E3C659" w:rsidR="0098598C" w:rsidRPr="00EE0F40" w:rsidRDefault="00404327" w:rsidP="00BF296A">
            <w:pPr>
              <w:rPr>
                <w:sz w:val="16"/>
                <w:szCs w:val="18"/>
              </w:rPr>
            </w:pPr>
            <w:r>
              <w:rPr>
                <w:sz w:val="16"/>
                <w:szCs w:val="18"/>
              </w:rPr>
              <w:t>fixed</w:t>
            </w:r>
          </w:p>
        </w:tc>
      </w:tr>
      <w:tr w:rsidR="005042AD" w:rsidRPr="00A808EE" w14:paraId="6381A3E7" w14:textId="77777777" w:rsidTr="001576A3">
        <w:tc>
          <w:tcPr>
            <w:tcW w:w="1417" w:type="dxa"/>
            <w:vMerge w:val="restart"/>
            <w:tcBorders>
              <w:top w:val="single" w:sz="4" w:space="0" w:color="auto"/>
              <w:left w:val="nil"/>
              <w:right w:val="single" w:sz="4" w:space="0" w:color="auto"/>
            </w:tcBorders>
            <w:shd w:val="clear" w:color="auto" w:fill="B4C6E7" w:themeFill="accent5" w:themeFillTint="66"/>
            <w:vAlign w:val="center"/>
          </w:tcPr>
          <w:p w14:paraId="1EEBA373" w14:textId="2741F8B7" w:rsidR="005042AD" w:rsidRPr="005042AD" w:rsidRDefault="005042AD" w:rsidP="005042AD">
            <w:pPr>
              <w:rPr>
                <w:i/>
                <w:iCs/>
                <w:sz w:val="16"/>
                <w:szCs w:val="18"/>
              </w:rPr>
            </w:pPr>
            <w:r w:rsidRPr="005042AD">
              <w:rPr>
                <w:i/>
                <w:iCs/>
                <w:sz w:val="16"/>
                <w:szCs w:val="18"/>
              </w:rPr>
              <w:t>Isotherm parameters</w:t>
            </w:r>
          </w:p>
        </w:tc>
        <w:tc>
          <w:tcPr>
            <w:tcW w:w="3538" w:type="dxa"/>
            <w:tcBorders>
              <w:top w:val="single" w:sz="4" w:space="0" w:color="auto"/>
              <w:left w:val="single" w:sz="4" w:space="0" w:color="auto"/>
              <w:bottom w:val="nil"/>
              <w:right w:val="nil"/>
            </w:tcBorders>
          </w:tcPr>
          <w:p w14:paraId="2DD1D699" w14:textId="5283609A" w:rsidR="005042AD" w:rsidRPr="00EE0F40" w:rsidRDefault="009D27CC" w:rsidP="00BF296A">
            <w:pPr>
              <w:rPr>
                <w:sz w:val="16"/>
                <w:szCs w:val="18"/>
              </w:rPr>
            </w:pPr>
            <w:r>
              <w:rPr>
                <w:sz w:val="16"/>
                <w:szCs w:val="18"/>
              </w:rPr>
              <w:t>Freundlich parameter (</w:t>
            </w:r>
            <m:oMath>
              <m:r>
                <w:rPr>
                  <w:rFonts w:ascii="Cambria Math" w:hAnsi="Cambria Math"/>
                  <w:szCs w:val="20"/>
                </w:rPr>
                <m:t>K</m:t>
              </m:r>
            </m:oMath>
            <w:r>
              <w:rPr>
                <w:sz w:val="16"/>
                <w:szCs w:val="18"/>
              </w:rPr>
              <w:t>)</w:t>
            </w:r>
          </w:p>
        </w:tc>
        <w:tc>
          <w:tcPr>
            <w:tcW w:w="283" w:type="dxa"/>
            <w:tcBorders>
              <w:top w:val="single" w:sz="4" w:space="0" w:color="auto"/>
              <w:left w:val="nil"/>
              <w:bottom w:val="nil"/>
              <w:right w:val="nil"/>
            </w:tcBorders>
          </w:tcPr>
          <w:p w14:paraId="28E1C647" w14:textId="77777777" w:rsidR="005042AD" w:rsidRPr="00EE0F40" w:rsidRDefault="005042AD" w:rsidP="00BF296A">
            <w:pPr>
              <w:rPr>
                <w:sz w:val="16"/>
                <w:szCs w:val="18"/>
              </w:rPr>
            </w:pPr>
          </w:p>
        </w:tc>
        <w:tc>
          <w:tcPr>
            <w:tcW w:w="1425" w:type="dxa"/>
            <w:tcBorders>
              <w:top w:val="single" w:sz="4" w:space="0" w:color="auto"/>
              <w:left w:val="nil"/>
              <w:bottom w:val="nil"/>
              <w:right w:val="nil"/>
            </w:tcBorders>
          </w:tcPr>
          <w:p w14:paraId="662289B1" w14:textId="7CBC9DFB" w:rsidR="005042AD" w:rsidRPr="00EE0F40" w:rsidRDefault="00EB7551" w:rsidP="00BF296A">
            <w:pPr>
              <w:rPr>
                <w:sz w:val="16"/>
                <w:szCs w:val="18"/>
              </w:rPr>
            </w:pPr>
            <w:r>
              <w:rPr>
                <w:sz w:val="16"/>
                <w:szCs w:val="18"/>
              </w:rPr>
              <w:t>k</w:t>
            </w:r>
          </w:p>
        </w:tc>
        <w:tc>
          <w:tcPr>
            <w:tcW w:w="1275" w:type="dxa"/>
            <w:tcBorders>
              <w:top w:val="single" w:sz="4" w:space="0" w:color="auto"/>
              <w:left w:val="nil"/>
              <w:bottom w:val="nil"/>
              <w:right w:val="nil"/>
            </w:tcBorders>
          </w:tcPr>
          <w:p w14:paraId="56092A89" w14:textId="1F52EEF3" w:rsidR="005042AD" w:rsidRPr="001576A3" w:rsidRDefault="00976A79" w:rsidP="00BF296A">
            <w:pPr>
              <w:rPr>
                <w:sz w:val="14"/>
                <w:szCs w:val="14"/>
              </w:rPr>
            </w:pPr>
            <w:r w:rsidRPr="001576A3">
              <w:rPr>
                <w:sz w:val="14"/>
                <w:szCs w:val="14"/>
              </w:rPr>
              <w:t>[(µg/g)</w:t>
            </w:r>
            <w:r w:rsidR="00B07A71" w:rsidRPr="001576A3">
              <w:rPr>
                <w:sz w:val="14"/>
                <w:szCs w:val="14"/>
              </w:rPr>
              <w:t>(L/µg)</w:t>
            </w:r>
            <w:r w:rsidR="00B07A71" w:rsidRPr="001576A3">
              <w:rPr>
                <w:sz w:val="14"/>
                <w:szCs w:val="14"/>
                <w:vertAlign w:val="superscript"/>
              </w:rPr>
              <w:t>1/n</w:t>
            </w:r>
            <w:r w:rsidRPr="001576A3">
              <w:rPr>
                <w:sz w:val="14"/>
                <w:szCs w:val="14"/>
              </w:rPr>
              <w:t>]</w:t>
            </w:r>
          </w:p>
        </w:tc>
        <w:tc>
          <w:tcPr>
            <w:tcW w:w="1134" w:type="dxa"/>
            <w:tcBorders>
              <w:top w:val="single" w:sz="4" w:space="0" w:color="auto"/>
              <w:left w:val="nil"/>
              <w:bottom w:val="nil"/>
              <w:right w:val="nil"/>
            </w:tcBorders>
          </w:tcPr>
          <w:p w14:paraId="38B19E70" w14:textId="3E5B84B7" w:rsidR="005042AD" w:rsidRPr="00EE0F40" w:rsidRDefault="00D726BD" w:rsidP="00BF296A">
            <w:pPr>
              <w:rPr>
                <w:sz w:val="16"/>
                <w:szCs w:val="18"/>
              </w:rPr>
            </w:pPr>
            <w:r>
              <w:rPr>
                <w:sz w:val="16"/>
                <w:szCs w:val="18"/>
              </w:rPr>
              <w:t>f</w:t>
            </w:r>
            <w:r w:rsidR="00B07A71">
              <w:rPr>
                <w:sz w:val="16"/>
                <w:szCs w:val="18"/>
              </w:rPr>
              <w:t xml:space="preserve">ix </w:t>
            </w:r>
            <w:r w:rsidR="00B07A71" w:rsidRPr="001576A3">
              <w:rPr>
                <w:sz w:val="14"/>
                <w:szCs w:val="16"/>
              </w:rPr>
              <w:t>(</w:t>
            </w:r>
            <w:r w:rsidRPr="001576A3">
              <w:rPr>
                <w:sz w:val="14"/>
                <w:szCs w:val="16"/>
              </w:rPr>
              <w:t>no foul</w:t>
            </w:r>
            <w:r w:rsidR="001576A3">
              <w:rPr>
                <w:sz w:val="14"/>
                <w:szCs w:val="16"/>
              </w:rPr>
              <w:t>ing</w:t>
            </w:r>
            <w:r w:rsidRPr="001576A3">
              <w:rPr>
                <w:sz w:val="14"/>
                <w:szCs w:val="16"/>
              </w:rPr>
              <w:t>)</w:t>
            </w:r>
          </w:p>
        </w:tc>
      </w:tr>
      <w:tr w:rsidR="005042AD" w:rsidRPr="00A808EE" w14:paraId="31F3792D" w14:textId="77777777" w:rsidTr="001576A3">
        <w:tc>
          <w:tcPr>
            <w:tcW w:w="1417" w:type="dxa"/>
            <w:vMerge/>
            <w:tcBorders>
              <w:left w:val="nil"/>
              <w:bottom w:val="single" w:sz="4" w:space="0" w:color="auto"/>
              <w:right w:val="single" w:sz="4" w:space="0" w:color="auto"/>
            </w:tcBorders>
            <w:shd w:val="clear" w:color="auto" w:fill="B4C6E7" w:themeFill="accent5" w:themeFillTint="66"/>
          </w:tcPr>
          <w:p w14:paraId="397C27C5" w14:textId="77777777" w:rsidR="005042AD" w:rsidRPr="00EE0F40" w:rsidRDefault="005042AD" w:rsidP="00BF296A">
            <w:pPr>
              <w:rPr>
                <w:sz w:val="16"/>
                <w:szCs w:val="18"/>
              </w:rPr>
            </w:pPr>
          </w:p>
        </w:tc>
        <w:tc>
          <w:tcPr>
            <w:tcW w:w="3538" w:type="dxa"/>
            <w:tcBorders>
              <w:top w:val="nil"/>
              <w:left w:val="single" w:sz="4" w:space="0" w:color="auto"/>
              <w:bottom w:val="single" w:sz="4" w:space="0" w:color="auto"/>
              <w:right w:val="nil"/>
            </w:tcBorders>
          </w:tcPr>
          <w:p w14:paraId="6B0E7C3E" w14:textId="5DACFBBF" w:rsidR="005042AD" w:rsidRPr="00EE0F40" w:rsidRDefault="009D27CC" w:rsidP="00BF296A">
            <w:pPr>
              <w:rPr>
                <w:sz w:val="16"/>
                <w:szCs w:val="18"/>
              </w:rPr>
            </w:pPr>
            <w:r>
              <w:rPr>
                <w:sz w:val="16"/>
                <w:szCs w:val="18"/>
              </w:rPr>
              <w:t>Freundlich exponent (</w:t>
            </w:r>
            <m:oMath>
              <m:r>
                <w:rPr>
                  <w:rFonts w:ascii="Cambria Math" w:hAnsi="Cambria Math"/>
                  <w:szCs w:val="20"/>
                </w:rPr>
                <m:t>1/n</m:t>
              </m:r>
            </m:oMath>
            <w:r>
              <w:rPr>
                <w:sz w:val="16"/>
                <w:szCs w:val="18"/>
              </w:rPr>
              <w:t>)</w:t>
            </w:r>
          </w:p>
        </w:tc>
        <w:tc>
          <w:tcPr>
            <w:tcW w:w="283" w:type="dxa"/>
            <w:tcBorders>
              <w:top w:val="nil"/>
              <w:left w:val="nil"/>
              <w:bottom w:val="single" w:sz="4" w:space="0" w:color="auto"/>
              <w:right w:val="nil"/>
            </w:tcBorders>
          </w:tcPr>
          <w:p w14:paraId="25C141E6" w14:textId="77777777" w:rsidR="005042AD" w:rsidRPr="00EE0F40" w:rsidRDefault="005042AD" w:rsidP="00BF296A">
            <w:pPr>
              <w:rPr>
                <w:sz w:val="16"/>
                <w:szCs w:val="18"/>
              </w:rPr>
            </w:pPr>
          </w:p>
        </w:tc>
        <w:tc>
          <w:tcPr>
            <w:tcW w:w="1425" w:type="dxa"/>
            <w:tcBorders>
              <w:top w:val="nil"/>
              <w:left w:val="nil"/>
              <w:bottom w:val="single" w:sz="4" w:space="0" w:color="auto"/>
              <w:right w:val="nil"/>
            </w:tcBorders>
          </w:tcPr>
          <w:p w14:paraId="0209D346" w14:textId="0D227E3E" w:rsidR="005042AD" w:rsidRPr="00EE0F40" w:rsidRDefault="00EB7551" w:rsidP="00BF296A">
            <w:pPr>
              <w:rPr>
                <w:sz w:val="16"/>
                <w:szCs w:val="18"/>
              </w:rPr>
            </w:pPr>
            <w:r>
              <w:rPr>
                <w:sz w:val="16"/>
                <w:szCs w:val="18"/>
              </w:rPr>
              <w:t>xn</w:t>
            </w:r>
          </w:p>
        </w:tc>
        <w:tc>
          <w:tcPr>
            <w:tcW w:w="1275" w:type="dxa"/>
            <w:tcBorders>
              <w:top w:val="nil"/>
              <w:left w:val="nil"/>
              <w:bottom w:val="single" w:sz="4" w:space="0" w:color="auto"/>
              <w:right w:val="nil"/>
            </w:tcBorders>
          </w:tcPr>
          <w:p w14:paraId="4DFAD92E" w14:textId="5052A305" w:rsidR="005042AD" w:rsidRPr="00EE0F40" w:rsidRDefault="00D726BD" w:rsidP="00BF296A">
            <w:pPr>
              <w:rPr>
                <w:sz w:val="16"/>
                <w:szCs w:val="18"/>
              </w:rPr>
            </w:pPr>
            <w:r>
              <w:rPr>
                <w:sz w:val="16"/>
                <w:szCs w:val="18"/>
              </w:rPr>
              <w:t>(-)</w:t>
            </w:r>
          </w:p>
        </w:tc>
        <w:tc>
          <w:tcPr>
            <w:tcW w:w="1134" w:type="dxa"/>
            <w:tcBorders>
              <w:top w:val="nil"/>
              <w:left w:val="nil"/>
              <w:bottom w:val="single" w:sz="4" w:space="0" w:color="auto"/>
              <w:right w:val="nil"/>
            </w:tcBorders>
          </w:tcPr>
          <w:p w14:paraId="2B6A8EC2" w14:textId="3D0EF151" w:rsidR="005042AD" w:rsidRPr="00EE0F40" w:rsidRDefault="00D726BD" w:rsidP="00BF296A">
            <w:pPr>
              <w:rPr>
                <w:sz w:val="16"/>
                <w:szCs w:val="18"/>
              </w:rPr>
            </w:pPr>
            <w:r>
              <w:rPr>
                <w:sz w:val="16"/>
                <w:szCs w:val="18"/>
              </w:rPr>
              <w:t>fixed</w:t>
            </w:r>
          </w:p>
        </w:tc>
      </w:tr>
      <w:tr w:rsidR="005A3341" w:rsidRPr="00A808EE" w14:paraId="7428746E" w14:textId="77777777" w:rsidTr="001576A3">
        <w:tc>
          <w:tcPr>
            <w:tcW w:w="1417" w:type="dxa"/>
            <w:vMerge w:val="restart"/>
            <w:tcBorders>
              <w:top w:val="single" w:sz="4" w:space="0" w:color="auto"/>
              <w:left w:val="nil"/>
              <w:right w:val="single" w:sz="4" w:space="0" w:color="auto"/>
            </w:tcBorders>
            <w:shd w:val="clear" w:color="auto" w:fill="B4C6E7" w:themeFill="accent5" w:themeFillTint="66"/>
            <w:vAlign w:val="center"/>
          </w:tcPr>
          <w:p w14:paraId="647C7EE0" w14:textId="08F0F435" w:rsidR="005A3341" w:rsidRPr="00474FF0" w:rsidRDefault="00474FF0" w:rsidP="00474FF0">
            <w:pPr>
              <w:rPr>
                <w:i/>
                <w:iCs/>
                <w:sz w:val="16"/>
                <w:szCs w:val="18"/>
              </w:rPr>
            </w:pPr>
            <w:r>
              <w:rPr>
                <w:i/>
                <w:iCs/>
                <w:sz w:val="16"/>
                <w:szCs w:val="18"/>
              </w:rPr>
              <w:t>Bed properties</w:t>
            </w:r>
          </w:p>
        </w:tc>
        <w:tc>
          <w:tcPr>
            <w:tcW w:w="3538" w:type="dxa"/>
            <w:tcBorders>
              <w:top w:val="single" w:sz="4" w:space="0" w:color="auto"/>
              <w:left w:val="single" w:sz="4" w:space="0" w:color="auto"/>
              <w:bottom w:val="nil"/>
              <w:right w:val="nil"/>
            </w:tcBorders>
          </w:tcPr>
          <w:p w14:paraId="171C34D0" w14:textId="7C2E4265" w:rsidR="005A3341" w:rsidRPr="00EE0F40" w:rsidRDefault="002D5B1C" w:rsidP="00BF296A">
            <w:pPr>
              <w:rPr>
                <w:sz w:val="16"/>
                <w:szCs w:val="18"/>
              </w:rPr>
            </w:pPr>
            <w:r>
              <w:rPr>
                <w:sz w:val="16"/>
                <w:szCs w:val="18"/>
              </w:rPr>
              <w:t xml:space="preserve">Radius </w:t>
            </w:r>
            <w:r w:rsidR="00573F77">
              <w:rPr>
                <w:sz w:val="16"/>
                <w:szCs w:val="18"/>
              </w:rPr>
              <w:t>particle</w:t>
            </w:r>
            <w:r w:rsidR="00764018">
              <w:rPr>
                <w:sz w:val="16"/>
                <w:szCs w:val="18"/>
              </w:rPr>
              <w:t xml:space="preserve"> (</w:t>
            </w:r>
            <m:oMath>
              <m:sSub>
                <m:sSubPr>
                  <m:ctrlPr>
                    <w:rPr>
                      <w:rFonts w:ascii="Cambria Math" w:hAnsi="Cambria Math"/>
                      <w:i/>
                    </w:rPr>
                  </m:ctrlPr>
                </m:sSubPr>
                <m:e>
                  <m:r>
                    <w:rPr>
                      <w:rFonts w:ascii="Cambria Math" w:hAnsi="Cambria Math"/>
                    </w:rPr>
                    <m:t>r</m:t>
                  </m:r>
                </m:e>
                <m:sub>
                  <m:r>
                    <w:rPr>
                      <w:rFonts w:ascii="Cambria Math" w:hAnsi="Cambria Math"/>
                    </w:rPr>
                    <m:t>p</m:t>
                  </m:r>
                </m:sub>
              </m:sSub>
            </m:oMath>
            <w:r w:rsidR="00764018">
              <w:rPr>
                <w:sz w:val="16"/>
                <w:szCs w:val="18"/>
              </w:rPr>
              <w:t>)</w:t>
            </w:r>
          </w:p>
        </w:tc>
        <w:tc>
          <w:tcPr>
            <w:tcW w:w="283" w:type="dxa"/>
            <w:tcBorders>
              <w:top w:val="single" w:sz="4" w:space="0" w:color="auto"/>
              <w:left w:val="nil"/>
              <w:bottom w:val="nil"/>
              <w:right w:val="nil"/>
            </w:tcBorders>
          </w:tcPr>
          <w:p w14:paraId="3022D672" w14:textId="77777777" w:rsidR="005A3341" w:rsidRPr="00EE0F40" w:rsidRDefault="005A3341" w:rsidP="00BF296A">
            <w:pPr>
              <w:rPr>
                <w:sz w:val="16"/>
                <w:szCs w:val="18"/>
              </w:rPr>
            </w:pPr>
          </w:p>
        </w:tc>
        <w:tc>
          <w:tcPr>
            <w:tcW w:w="1425" w:type="dxa"/>
            <w:tcBorders>
              <w:top w:val="single" w:sz="4" w:space="0" w:color="auto"/>
              <w:left w:val="nil"/>
              <w:bottom w:val="nil"/>
              <w:right w:val="nil"/>
            </w:tcBorders>
          </w:tcPr>
          <w:p w14:paraId="4389A6CF" w14:textId="06850CB8" w:rsidR="005A3341" w:rsidRPr="00EE0F40" w:rsidRDefault="00DA6042" w:rsidP="00BF296A">
            <w:pPr>
              <w:rPr>
                <w:sz w:val="16"/>
                <w:szCs w:val="18"/>
              </w:rPr>
            </w:pPr>
            <w:r>
              <w:rPr>
                <w:sz w:val="16"/>
                <w:szCs w:val="18"/>
              </w:rPr>
              <w:t>rad</w:t>
            </w:r>
          </w:p>
        </w:tc>
        <w:tc>
          <w:tcPr>
            <w:tcW w:w="1275" w:type="dxa"/>
            <w:tcBorders>
              <w:top w:val="single" w:sz="4" w:space="0" w:color="auto"/>
              <w:left w:val="nil"/>
              <w:bottom w:val="nil"/>
              <w:right w:val="nil"/>
            </w:tcBorders>
          </w:tcPr>
          <w:p w14:paraId="12D13369" w14:textId="78C782C8" w:rsidR="005A3341" w:rsidRPr="00EE0F40" w:rsidRDefault="009F0608" w:rsidP="00BF296A">
            <w:pPr>
              <w:rPr>
                <w:sz w:val="16"/>
                <w:szCs w:val="18"/>
              </w:rPr>
            </w:pPr>
            <w:r>
              <w:rPr>
                <w:sz w:val="16"/>
                <w:szCs w:val="18"/>
              </w:rPr>
              <w:t>c</w:t>
            </w:r>
            <w:r w:rsidR="00200409">
              <w:rPr>
                <w:sz w:val="16"/>
                <w:szCs w:val="18"/>
              </w:rPr>
              <w:t>m</w:t>
            </w:r>
          </w:p>
        </w:tc>
        <w:tc>
          <w:tcPr>
            <w:tcW w:w="1134" w:type="dxa"/>
            <w:tcBorders>
              <w:top w:val="single" w:sz="4" w:space="0" w:color="auto"/>
              <w:left w:val="nil"/>
              <w:bottom w:val="nil"/>
              <w:right w:val="nil"/>
            </w:tcBorders>
          </w:tcPr>
          <w:p w14:paraId="7EADFF4F" w14:textId="0B5C0A3C" w:rsidR="005A3341" w:rsidRPr="00EE0F40" w:rsidRDefault="00DA6042" w:rsidP="00BF296A">
            <w:pPr>
              <w:rPr>
                <w:sz w:val="16"/>
                <w:szCs w:val="18"/>
              </w:rPr>
            </w:pPr>
            <w:r>
              <w:rPr>
                <w:sz w:val="16"/>
                <w:szCs w:val="18"/>
              </w:rPr>
              <w:t>fixed</w:t>
            </w:r>
          </w:p>
        </w:tc>
      </w:tr>
      <w:tr w:rsidR="00E477AC" w:rsidRPr="00A808EE" w14:paraId="1D56F47C" w14:textId="77777777" w:rsidTr="001576A3">
        <w:tc>
          <w:tcPr>
            <w:tcW w:w="1417" w:type="dxa"/>
            <w:vMerge/>
            <w:tcBorders>
              <w:left w:val="nil"/>
              <w:right w:val="single" w:sz="4" w:space="0" w:color="auto"/>
            </w:tcBorders>
            <w:shd w:val="clear" w:color="auto" w:fill="B4C6E7" w:themeFill="accent5" w:themeFillTint="66"/>
          </w:tcPr>
          <w:p w14:paraId="4F078E2E" w14:textId="77777777" w:rsidR="00E477AC" w:rsidRPr="00EE0F40" w:rsidRDefault="00E477AC" w:rsidP="00E477AC">
            <w:pPr>
              <w:rPr>
                <w:sz w:val="16"/>
                <w:szCs w:val="18"/>
              </w:rPr>
            </w:pPr>
          </w:p>
        </w:tc>
        <w:tc>
          <w:tcPr>
            <w:tcW w:w="3538" w:type="dxa"/>
            <w:tcBorders>
              <w:top w:val="nil"/>
              <w:left w:val="single" w:sz="4" w:space="0" w:color="auto"/>
              <w:bottom w:val="nil"/>
              <w:right w:val="nil"/>
            </w:tcBorders>
          </w:tcPr>
          <w:p w14:paraId="6FE65C0A" w14:textId="3E0C3AC3" w:rsidR="00E477AC" w:rsidRPr="00EE0F40" w:rsidRDefault="00387A08" w:rsidP="00E477AC">
            <w:pPr>
              <w:rPr>
                <w:sz w:val="16"/>
                <w:szCs w:val="18"/>
              </w:rPr>
            </w:pPr>
            <w:r>
              <w:rPr>
                <w:sz w:val="16"/>
                <w:szCs w:val="18"/>
              </w:rPr>
              <w:t>P</w:t>
            </w:r>
            <w:r w:rsidR="00E477AC">
              <w:rPr>
                <w:sz w:val="16"/>
                <w:szCs w:val="18"/>
              </w:rPr>
              <w:t>orosity</w:t>
            </w:r>
            <w:r>
              <w:rPr>
                <w:sz w:val="16"/>
                <w:szCs w:val="18"/>
              </w:rPr>
              <w:t xml:space="preserve"> particle</w:t>
            </w:r>
            <w:r w:rsidR="00D34D51">
              <w:rPr>
                <w:sz w:val="16"/>
                <w:szCs w:val="18"/>
              </w:rPr>
              <w:t xml:space="preserve"> (</w:t>
            </w:r>
            <m:oMath>
              <m:sSub>
                <m:sSubPr>
                  <m:ctrlPr>
                    <w:rPr>
                      <w:rFonts w:ascii="Cambria Math" w:hAnsi="Cambria Math"/>
                      <w:i/>
                      <w:noProof/>
                    </w:rPr>
                  </m:ctrlPr>
                </m:sSubPr>
                <m:e>
                  <m:r>
                    <w:rPr>
                      <w:rFonts w:ascii="Cambria Math" w:hAnsi="Cambria Math"/>
                      <w:noProof/>
                    </w:rPr>
                    <m:t>ε</m:t>
                  </m:r>
                </m:e>
                <m:sub>
                  <m:r>
                    <w:rPr>
                      <w:rFonts w:ascii="Cambria Math" w:hAnsi="Cambria Math"/>
                      <w:noProof/>
                    </w:rPr>
                    <m:t>p</m:t>
                  </m:r>
                </m:sub>
              </m:sSub>
            </m:oMath>
            <w:r w:rsidR="00D34D51">
              <w:rPr>
                <w:sz w:val="16"/>
                <w:szCs w:val="18"/>
              </w:rPr>
              <w:t>)</w:t>
            </w:r>
          </w:p>
        </w:tc>
        <w:tc>
          <w:tcPr>
            <w:tcW w:w="283" w:type="dxa"/>
            <w:tcBorders>
              <w:top w:val="nil"/>
              <w:left w:val="nil"/>
              <w:bottom w:val="nil"/>
              <w:right w:val="nil"/>
            </w:tcBorders>
          </w:tcPr>
          <w:p w14:paraId="7365E9F6" w14:textId="77777777" w:rsidR="00E477AC" w:rsidRPr="00EE0F40" w:rsidRDefault="00E477AC" w:rsidP="00E477AC">
            <w:pPr>
              <w:rPr>
                <w:sz w:val="16"/>
                <w:szCs w:val="18"/>
              </w:rPr>
            </w:pPr>
          </w:p>
        </w:tc>
        <w:tc>
          <w:tcPr>
            <w:tcW w:w="1425" w:type="dxa"/>
            <w:tcBorders>
              <w:top w:val="nil"/>
              <w:left w:val="nil"/>
              <w:bottom w:val="nil"/>
              <w:right w:val="nil"/>
            </w:tcBorders>
          </w:tcPr>
          <w:p w14:paraId="27CD65CD" w14:textId="22B2A399" w:rsidR="00E477AC" w:rsidRPr="00EE0F40" w:rsidRDefault="00E477AC" w:rsidP="00E477AC">
            <w:pPr>
              <w:rPr>
                <w:sz w:val="16"/>
                <w:szCs w:val="18"/>
              </w:rPr>
            </w:pPr>
            <w:r>
              <w:rPr>
                <w:sz w:val="16"/>
                <w:szCs w:val="18"/>
              </w:rPr>
              <w:t>epor</w:t>
            </w:r>
          </w:p>
        </w:tc>
        <w:tc>
          <w:tcPr>
            <w:tcW w:w="1275" w:type="dxa"/>
            <w:tcBorders>
              <w:top w:val="nil"/>
              <w:left w:val="nil"/>
              <w:bottom w:val="nil"/>
              <w:right w:val="nil"/>
            </w:tcBorders>
          </w:tcPr>
          <w:p w14:paraId="0DC71E73" w14:textId="70EC0DBD" w:rsidR="00E477AC" w:rsidRPr="00EE0F40" w:rsidRDefault="00E477AC" w:rsidP="00E477AC">
            <w:pPr>
              <w:rPr>
                <w:sz w:val="16"/>
                <w:szCs w:val="18"/>
              </w:rPr>
            </w:pPr>
            <w:r>
              <w:rPr>
                <w:sz w:val="16"/>
                <w:szCs w:val="18"/>
              </w:rPr>
              <w:t>(-)</w:t>
            </w:r>
          </w:p>
        </w:tc>
        <w:tc>
          <w:tcPr>
            <w:tcW w:w="1134" w:type="dxa"/>
            <w:tcBorders>
              <w:top w:val="nil"/>
              <w:left w:val="nil"/>
              <w:bottom w:val="nil"/>
              <w:right w:val="nil"/>
            </w:tcBorders>
          </w:tcPr>
          <w:p w14:paraId="2AE7E55D" w14:textId="6E916D45" w:rsidR="00E477AC" w:rsidRPr="00EE0F40" w:rsidRDefault="00E477AC" w:rsidP="00E477AC">
            <w:pPr>
              <w:rPr>
                <w:sz w:val="16"/>
                <w:szCs w:val="18"/>
              </w:rPr>
            </w:pPr>
            <w:r>
              <w:rPr>
                <w:sz w:val="16"/>
                <w:szCs w:val="18"/>
              </w:rPr>
              <w:t>fixed</w:t>
            </w:r>
          </w:p>
        </w:tc>
      </w:tr>
      <w:tr w:rsidR="00E477AC" w:rsidRPr="00A808EE" w14:paraId="7E64B8D5" w14:textId="77777777" w:rsidTr="001576A3">
        <w:tc>
          <w:tcPr>
            <w:tcW w:w="1417" w:type="dxa"/>
            <w:vMerge/>
            <w:tcBorders>
              <w:left w:val="nil"/>
              <w:right w:val="single" w:sz="4" w:space="0" w:color="auto"/>
            </w:tcBorders>
            <w:shd w:val="clear" w:color="auto" w:fill="B4C6E7" w:themeFill="accent5" w:themeFillTint="66"/>
          </w:tcPr>
          <w:p w14:paraId="2BEDE867" w14:textId="77777777" w:rsidR="00E477AC" w:rsidRPr="00EE0F40" w:rsidRDefault="00E477AC" w:rsidP="00E477AC">
            <w:pPr>
              <w:rPr>
                <w:sz w:val="16"/>
                <w:szCs w:val="18"/>
              </w:rPr>
            </w:pPr>
          </w:p>
        </w:tc>
        <w:tc>
          <w:tcPr>
            <w:tcW w:w="3538" w:type="dxa"/>
            <w:tcBorders>
              <w:top w:val="nil"/>
              <w:left w:val="single" w:sz="4" w:space="0" w:color="auto"/>
              <w:bottom w:val="nil"/>
              <w:right w:val="nil"/>
            </w:tcBorders>
          </w:tcPr>
          <w:p w14:paraId="60F98976" w14:textId="680CE9A9" w:rsidR="00E477AC" w:rsidRPr="00EE0F40" w:rsidRDefault="00E477AC" w:rsidP="00E477AC">
            <w:pPr>
              <w:rPr>
                <w:sz w:val="16"/>
                <w:szCs w:val="18"/>
              </w:rPr>
            </w:pPr>
            <w:r w:rsidRPr="00871122">
              <w:rPr>
                <w:sz w:val="16"/>
                <w:szCs w:val="18"/>
              </w:rPr>
              <w:t>Pore to surface diffusion ratio</w:t>
            </w:r>
            <w:r w:rsidR="00871122" w:rsidRPr="00871122">
              <w:rPr>
                <w:sz w:val="16"/>
                <w:szCs w:val="18"/>
              </w:rPr>
              <w:t xml:space="preserve"> (</w:t>
            </w:r>
            <m:oMath>
              <m:r>
                <w:rPr>
                  <w:rFonts w:ascii="Cambria Math" w:hAnsi="Cambria Math"/>
                  <w:noProof/>
                </w:rPr>
                <m:t>SPDFR</m:t>
              </m:r>
            </m:oMath>
            <w:r w:rsidR="00871122" w:rsidRPr="00871122">
              <w:rPr>
                <w:sz w:val="16"/>
                <w:szCs w:val="18"/>
              </w:rPr>
              <w:t>)</w:t>
            </w:r>
          </w:p>
        </w:tc>
        <w:tc>
          <w:tcPr>
            <w:tcW w:w="283" w:type="dxa"/>
            <w:tcBorders>
              <w:top w:val="nil"/>
              <w:left w:val="nil"/>
              <w:bottom w:val="nil"/>
              <w:right w:val="nil"/>
            </w:tcBorders>
          </w:tcPr>
          <w:p w14:paraId="601B7019" w14:textId="77777777" w:rsidR="00E477AC" w:rsidRPr="00EE0F40" w:rsidRDefault="00E477AC" w:rsidP="00E477AC">
            <w:pPr>
              <w:rPr>
                <w:sz w:val="16"/>
                <w:szCs w:val="18"/>
              </w:rPr>
            </w:pPr>
          </w:p>
        </w:tc>
        <w:tc>
          <w:tcPr>
            <w:tcW w:w="1425" w:type="dxa"/>
            <w:tcBorders>
              <w:top w:val="nil"/>
              <w:left w:val="nil"/>
              <w:bottom w:val="nil"/>
              <w:right w:val="nil"/>
            </w:tcBorders>
          </w:tcPr>
          <w:p w14:paraId="17A84F11" w14:textId="34EE41DC" w:rsidR="00E477AC" w:rsidRPr="00EE0F40" w:rsidRDefault="00E477AC" w:rsidP="00E477AC">
            <w:pPr>
              <w:rPr>
                <w:sz w:val="16"/>
                <w:szCs w:val="18"/>
              </w:rPr>
            </w:pPr>
            <w:r>
              <w:rPr>
                <w:sz w:val="16"/>
                <w:szCs w:val="18"/>
              </w:rPr>
              <w:t>psdfr</w:t>
            </w:r>
          </w:p>
        </w:tc>
        <w:tc>
          <w:tcPr>
            <w:tcW w:w="1275" w:type="dxa"/>
            <w:tcBorders>
              <w:top w:val="nil"/>
              <w:left w:val="nil"/>
              <w:bottom w:val="nil"/>
              <w:right w:val="nil"/>
            </w:tcBorders>
          </w:tcPr>
          <w:p w14:paraId="2EEE0CCE" w14:textId="2AD80951" w:rsidR="00E477AC" w:rsidRPr="00EE0F40" w:rsidRDefault="00E477AC" w:rsidP="00E477AC">
            <w:pPr>
              <w:rPr>
                <w:sz w:val="16"/>
                <w:szCs w:val="18"/>
              </w:rPr>
            </w:pPr>
            <w:r>
              <w:rPr>
                <w:sz w:val="16"/>
                <w:szCs w:val="18"/>
              </w:rPr>
              <w:t>(-)</w:t>
            </w:r>
          </w:p>
        </w:tc>
        <w:tc>
          <w:tcPr>
            <w:tcW w:w="1134" w:type="dxa"/>
            <w:tcBorders>
              <w:top w:val="nil"/>
              <w:left w:val="nil"/>
              <w:bottom w:val="nil"/>
              <w:right w:val="nil"/>
            </w:tcBorders>
          </w:tcPr>
          <w:p w14:paraId="7D6DF534" w14:textId="0DE420DB" w:rsidR="00E477AC" w:rsidRPr="00EE0F40" w:rsidRDefault="00E477AC" w:rsidP="00E477AC">
            <w:pPr>
              <w:rPr>
                <w:sz w:val="16"/>
                <w:szCs w:val="18"/>
              </w:rPr>
            </w:pPr>
            <w:r>
              <w:rPr>
                <w:sz w:val="16"/>
                <w:szCs w:val="18"/>
              </w:rPr>
              <w:t>fixed</w:t>
            </w:r>
          </w:p>
        </w:tc>
      </w:tr>
      <w:tr w:rsidR="00E477AC" w:rsidRPr="00A808EE" w14:paraId="7E34085F" w14:textId="77777777" w:rsidTr="001576A3">
        <w:tc>
          <w:tcPr>
            <w:tcW w:w="1417" w:type="dxa"/>
            <w:vMerge/>
            <w:tcBorders>
              <w:left w:val="nil"/>
              <w:right w:val="single" w:sz="4" w:space="0" w:color="auto"/>
            </w:tcBorders>
            <w:shd w:val="clear" w:color="auto" w:fill="B4C6E7" w:themeFill="accent5" w:themeFillTint="66"/>
          </w:tcPr>
          <w:p w14:paraId="7913C7C6" w14:textId="77777777" w:rsidR="00E477AC" w:rsidRPr="00EE0F40" w:rsidRDefault="00E477AC" w:rsidP="00E477AC">
            <w:pPr>
              <w:rPr>
                <w:sz w:val="16"/>
                <w:szCs w:val="18"/>
              </w:rPr>
            </w:pPr>
          </w:p>
        </w:tc>
        <w:tc>
          <w:tcPr>
            <w:tcW w:w="3538" w:type="dxa"/>
            <w:tcBorders>
              <w:top w:val="nil"/>
              <w:left w:val="single" w:sz="4" w:space="0" w:color="auto"/>
              <w:bottom w:val="nil"/>
              <w:right w:val="nil"/>
            </w:tcBorders>
          </w:tcPr>
          <w:p w14:paraId="06E3F5A3" w14:textId="66BA7860" w:rsidR="00E477AC" w:rsidRPr="004F07A4" w:rsidRDefault="00E477AC" w:rsidP="00E477AC">
            <w:pPr>
              <w:rPr>
                <w:sz w:val="16"/>
                <w:szCs w:val="18"/>
              </w:rPr>
            </w:pPr>
            <w:r w:rsidRPr="004F07A4">
              <w:rPr>
                <w:sz w:val="16"/>
                <w:szCs w:val="18"/>
              </w:rPr>
              <w:t>Particle density</w:t>
            </w:r>
            <w:r w:rsidR="004F07A4" w:rsidRPr="004F07A4">
              <w:rPr>
                <w:sz w:val="16"/>
                <w:szCs w:val="18"/>
              </w:rPr>
              <w:t xml:space="preserve"> (</w:t>
            </w:r>
            <m:oMath>
              <m:sSub>
                <m:sSubPr>
                  <m:ctrlPr>
                    <w:rPr>
                      <w:rFonts w:ascii="Cambria Math" w:hAnsi="Cambria Math"/>
                      <w:i/>
                    </w:rPr>
                  </m:ctrlPr>
                </m:sSubPr>
                <m:e>
                  <m:r>
                    <w:rPr>
                      <w:rFonts w:ascii="Cambria Math" w:hAnsi="Cambria Math"/>
                    </w:rPr>
                    <m:t>ρ</m:t>
                  </m:r>
                </m:e>
                <m:sub>
                  <m:r>
                    <w:rPr>
                      <w:rFonts w:ascii="Cambria Math" w:hAnsi="Cambria Math"/>
                    </w:rPr>
                    <m:t>P</m:t>
                  </m:r>
                </m:sub>
              </m:sSub>
            </m:oMath>
            <w:r w:rsidR="004F07A4" w:rsidRPr="004F07A4">
              <w:rPr>
                <w:sz w:val="16"/>
                <w:szCs w:val="18"/>
              </w:rPr>
              <w:t>)</w:t>
            </w:r>
          </w:p>
        </w:tc>
        <w:tc>
          <w:tcPr>
            <w:tcW w:w="283" w:type="dxa"/>
            <w:tcBorders>
              <w:top w:val="nil"/>
              <w:left w:val="nil"/>
              <w:bottom w:val="nil"/>
              <w:right w:val="nil"/>
            </w:tcBorders>
          </w:tcPr>
          <w:p w14:paraId="725327AF" w14:textId="77777777" w:rsidR="00E477AC" w:rsidRPr="00EE0F40" w:rsidRDefault="00E477AC" w:rsidP="00E477AC">
            <w:pPr>
              <w:rPr>
                <w:sz w:val="16"/>
                <w:szCs w:val="18"/>
              </w:rPr>
            </w:pPr>
          </w:p>
        </w:tc>
        <w:tc>
          <w:tcPr>
            <w:tcW w:w="1425" w:type="dxa"/>
            <w:tcBorders>
              <w:top w:val="nil"/>
              <w:left w:val="nil"/>
              <w:bottom w:val="nil"/>
              <w:right w:val="nil"/>
            </w:tcBorders>
          </w:tcPr>
          <w:p w14:paraId="7B264AA0" w14:textId="1F83D00B" w:rsidR="00E477AC" w:rsidRPr="00EE0F40" w:rsidRDefault="00E477AC" w:rsidP="00E477AC">
            <w:pPr>
              <w:rPr>
                <w:sz w:val="16"/>
                <w:szCs w:val="18"/>
              </w:rPr>
            </w:pPr>
            <w:r>
              <w:rPr>
                <w:sz w:val="16"/>
                <w:szCs w:val="18"/>
              </w:rPr>
              <w:t>rhop</w:t>
            </w:r>
          </w:p>
        </w:tc>
        <w:tc>
          <w:tcPr>
            <w:tcW w:w="1275" w:type="dxa"/>
            <w:tcBorders>
              <w:top w:val="nil"/>
              <w:left w:val="nil"/>
              <w:bottom w:val="nil"/>
              <w:right w:val="nil"/>
            </w:tcBorders>
          </w:tcPr>
          <w:p w14:paraId="0709C541" w14:textId="3CEA336E" w:rsidR="00E477AC" w:rsidRPr="00EE0F40" w:rsidRDefault="00E477AC" w:rsidP="00E477AC">
            <w:pPr>
              <w:rPr>
                <w:sz w:val="16"/>
                <w:szCs w:val="18"/>
              </w:rPr>
            </w:pPr>
            <w:r>
              <w:rPr>
                <w:sz w:val="16"/>
                <w:szCs w:val="18"/>
              </w:rPr>
              <w:t>g/ml</w:t>
            </w:r>
          </w:p>
        </w:tc>
        <w:tc>
          <w:tcPr>
            <w:tcW w:w="1134" w:type="dxa"/>
            <w:tcBorders>
              <w:top w:val="nil"/>
              <w:left w:val="nil"/>
              <w:bottom w:val="nil"/>
              <w:right w:val="nil"/>
            </w:tcBorders>
          </w:tcPr>
          <w:p w14:paraId="1CE0FC19" w14:textId="669701AE" w:rsidR="00E477AC" w:rsidRPr="00EE0F40" w:rsidRDefault="00E477AC" w:rsidP="00E477AC">
            <w:pPr>
              <w:rPr>
                <w:sz w:val="16"/>
                <w:szCs w:val="18"/>
              </w:rPr>
            </w:pPr>
            <w:r>
              <w:rPr>
                <w:sz w:val="16"/>
                <w:szCs w:val="18"/>
              </w:rPr>
              <w:t>fixed</w:t>
            </w:r>
          </w:p>
        </w:tc>
      </w:tr>
      <w:tr w:rsidR="00E477AC" w:rsidRPr="00A808EE" w14:paraId="1FADEFF9" w14:textId="77777777" w:rsidTr="001576A3">
        <w:tc>
          <w:tcPr>
            <w:tcW w:w="1417" w:type="dxa"/>
            <w:vMerge/>
            <w:tcBorders>
              <w:left w:val="nil"/>
              <w:right w:val="single" w:sz="4" w:space="0" w:color="auto"/>
            </w:tcBorders>
            <w:shd w:val="clear" w:color="auto" w:fill="B4C6E7" w:themeFill="accent5" w:themeFillTint="66"/>
          </w:tcPr>
          <w:p w14:paraId="2D3214AE" w14:textId="77777777" w:rsidR="00E477AC" w:rsidRPr="00EE0F40" w:rsidRDefault="00E477AC" w:rsidP="00E477AC">
            <w:pPr>
              <w:rPr>
                <w:sz w:val="16"/>
                <w:szCs w:val="18"/>
              </w:rPr>
            </w:pPr>
          </w:p>
        </w:tc>
        <w:tc>
          <w:tcPr>
            <w:tcW w:w="3538" w:type="dxa"/>
            <w:tcBorders>
              <w:top w:val="nil"/>
              <w:left w:val="single" w:sz="4" w:space="0" w:color="auto"/>
              <w:bottom w:val="nil"/>
              <w:right w:val="nil"/>
            </w:tcBorders>
          </w:tcPr>
          <w:p w14:paraId="75502DE6" w14:textId="4B15CDDF" w:rsidR="00E477AC" w:rsidRPr="00EE0F40" w:rsidRDefault="00E477AC" w:rsidP="00E477AC">
            <w:pPr>
              <w:rPr>
                <w:sz w:val="16"/>
                <w:szCs w:val="18"/>
              </w:rPr>
            </w:pPr>
            <w:r w:rsidRPr="00D2206A">
              <w:rPr>
                <w:sz w:val="16"/>
                <w:szCs w:val="18"/>
              </w:rPr>
              <w:t>Apparent</w:t>
            </w:r>
            <w:r w:rsidR="00D2206A">
              <w:rPr>
                <w:sz w:val="16"/>
                <w:szCs w:val="18"/>
              </w:rPr>
              <w:t xml:space="preserve"> particle</w:t>
            </w:r>
            <w:r w:rsidRPr="00D2206A">
              <w:rPr>
                <w:sz w:val="16"/>
                <w:szCs w:val="18"/>
              </w:rPr>
              <w:t xml:space="preserve"> density</w:t>
            </w:r>
            <w:r w:rsidR="00D2206A" w:rsidRPr="00D2206A">
              <w:rPr>
                <w:sz w:val="16"/>
                <w:szCs w:val="18"/>
              </w:rPr>
              <w:t xml:space="preserve"> (</w:t>
            </w:r>
            <m:oMath>
              <m:sSub>
                <m:sSubPr>
                  <m:ctrlPr>
                    <w:rPr>
                      <w:rFonts w:ascii="Cambria Math" w:hAnsi="Cambria Math"/>
                      <w:i/>
                      <w:noProof/>
                    </w:rPr>
                  </m:ctrlPr>
                </m:sSubPr>
                <m:e>
                  <m:r>
                    <w:rPr>
                      <w:rFonts w:ascii="Cambria Math" w:hAnsi="Cambria Math"/>
                      <w:noProof/>
                    </w:rPr>
                    <m:t>ρ</m:t>
                  </m:r>
                </m:e>
                <m:sub>
                  <m:r>
                    <w:rPr>
                      <w:rFonts w:ascii="Cambria Math" w:hAnsi="Cambria Math"/>
                      <w:noProof/>
                    </w:rPr>
                    <m:t>a</m:t>
                  </m:r>
                </m:sub>
              </m:sSub>
            </m:oMath>
            <w:r w:rsidR="00D2206A" w:rsidRPr="00D2206A">
              <w:rPr>
                <w:sz w:val="16"/>
                <w:szCs w:val="18"/>
              </w:rPr>
              <w:t>)</w:t>
            </w:r>
          </w:p>
        </w:tc>
        <w:tc>
          <w:tcPr>
            <w:tcW w:w="283" w:type="dxa"/>
            <w:tcBorders>
              <w:top w:val="nil"/>
              <w:left w:val="nil"/>
              <w:bottom w:val="nil"/>
              <w:right w:val="nil"/>
            </w:tcBorders>
          </w:tcPr>
          <w:p w14:paraId="1FFDD6D4" w14:textId="77777777" w:rsidR="00E477AC" w:rsidRPr="00EE0F40" w:rsidRDefault="00E477AC" w:rsidP="00E477AC">
            <w:pPr>
              <w:rPr>
                <w:sz w:val="16"/>
                <w:szCs w:val="18"/>
              </w:rPr>
            </w:pPr>
          </w:p>
        </w:tc>
        <w:tc>
          <w:tcPr>
            <w:tcW w:w="1425" w:type="dxa"/>
            <w:tcBorders>
              <w:top w:val="nil"/>
              <w:left w:val="nil"/>
              <w:bottom w:val="nil"/>
              <w:right w:val="nil"/>
            </w:tcBorders>
          </w:tcPr>
          <w:p w14:paraId="682749AC" w14:textId="3EF73632" w:rsidR="00E477AC" w:rsidRPr="00EE0F40" w:rsidRDefault="00E477AC" w:rsidP="00E477AC">
            <w:pPr>
              <w:rPr>
                <w:sz w:val="16"/>
                <w:szCs w:val="18"/>
              </w:rPr>
            </w:pPr>
            <w:r>
              <w:rPr>
                <w:sz w:val="16"/>
                <w:szCs w:val="18"/>
              </w:rPr>
              <w:t>rhof</w:t>
            </w:r>
          </w:p>
        </w:tc>
        <w:tc>
          <w:tcPr>
            <w:tcW w:w="1275" w:type="dxa"/>
            <w:tcBorders>
              <w:top w:val="nil"/>
              <w:left w:val="nil"/>
              <w:bottom w:val="nil"/>
              <w:right w:val="nil"/>
            </w:tcBorders>
          </w:tcPr>
          <w:p w14:paraId="46423056" w14:textId="7FC3D5FA" w:rsidR="00E477AC" w:rsidRPr="00BE798E" w:rsidRDefault="00E477AC" w:rsidP="00E477AC">
            <w:pPr>
              <w:rPr>
                <w:b/>
                <w:bCs/>
                <w:sz w:val="16"/>
                <w:szCs w:val="18"/>
              </w:rPr>
            </w:pPr>
            <w:r w:rsidRPr="002427F3">
              <w:rPr>
                <w:sz w:val="16"/>
                <w:szCs w:val="18"/>
              </w:rPr>
              <w:t>g/ml</w:t>
            </w:r>
          </w:p>
        </w:tc>
        <w:tc>
          <w:tcPr>
            <w:tcW w:w="1134" w:type="dxa"/>
            <w:tcBorders>
              <w:top w:val="nil"/>
              <w:left w:val="nil"/>
              <w:bottom w:val="nil"/>
              <w:right w:val="nil"/>
            </w:tcBorders>
          </w:tcPr>
          <w:p w14:paraId="74453FCF" w14:textId="58761CA0" w:rsidR="00E477AC" w:rsidRPr="00EE0F40" w:rsidRDefault="00E477AC" w:rsidP="00E477AC">
            <w:pPr>
              <w:rPr>
                <w:sz w:val="16"/>
                <w:szCs w:val="18"/>
              </w:rPr>
            </w:pPr>
            <w:r>
              <w:rPr>
                <w:sz w:val="16"/>
                <w:szCs w:val="18"/>
              </w:rPr>
              <w:t>fixed</w:t>
            </w:r>
          </w:p>
        </w:tc>
      </w:tr>
      <w:tr w:rsidR="00E477AC" w:rsidRPr="00A808EE" w14:paraId="075F99A5" w14:textId="77777777" w:rsidTr="001576A3">
        <w:tc>
          <w:tcPr>
            <w:tcW w:w="1417" w:type="dxa"/>
            <w:vMerge/>
            <w:tcBorders>
              <w:left w:val="nil"/>
              <w:right w:val="single" w:sz="4" w:space="0" w:color="auto"/>
            </w:tcBorders>
            <w:shd w:val="clear" w:color="auto" w:fill="B4C6E7" w:themeFill="accent5" w:themeFillTint="66"/>
          </w:tcPr>
          <w:p w14:paraId="7D07B5F0" w14:textId="77777777" w:rsidR="00E477AC" w:rsidRPr="00EE0F40" w:rsidRDefault="00E477AC" w:rsidP="00E477AC">
            <w:pPr>
              <w:rPr>
                <w:sz w:val="16"/>
                <w:szCs w:val="18"/>
              </w:rPr>
            </w:pPr>
          </w:p>
        </w:tc>
        <w:tc>
          <w:tcPr>
            <w:tcW w:w="3538" w:type="dxa"/>
            <w:tcBorders>
              <w:top w:val="nil"/>
              <w:left w:val="single" w:sz="4" w:space="0" w:color="auto"/>
              <w:bottom w:val="nil"/>
              <w:right w:val="nil"/>
            </w:tcBorders>
          </w:tcPr>
          <w:p w14:paraId="2BDBB971" w14:textId="0A2983DB" w:rsidR="00E477AC" w:rsidRPr="00EE0F40" w:rsidRDefault="00E477AC" w:rsidP="00E477AC">
            <w:pPr>
              <w:rPr>
                <w:sz w:val="16"/>
                <w:szCs w:val="18"/>
              </w:rPr>
            </w:pPr>
            <w:r>
              <w:rPr>
                <w:sz w:val="16"/>
                <w:szCs w:val="18"/>
              </w:rPr>
              <w:t>Length bed</w:t>
            </w:r>
          </w:p>
        </w:tc>
        <w:tc>
          <w:tcPr>
            <w:tcW w:w="283" w:type="dxa"/>
            <w:tcBorders>
              <w:top w:val="nil"/>
              <w:left w:val="nil"/>
              <w:bottom w:val="nil"/>
              <w:right w:val="nil"/>
            </w:tcBorders>
          </w:tcPr>
          <w:p w14:paraId="2765E444" w14:textId="77777777" w:rsidR="00E477AC" w:rsidRPr="00EE0F40" w:rsidRDefault="00E477AC" w:rsidP="00E477AC">
            <w:pPr>
              <w:rPr>
                <w:sz w:val="16"/>
                <w:szCs w:val="18"/>
              </w:rPr>
            </w:pPr>
          </w:p>
        </w:tc>
        <w:tc>
          <w:tcPr>
            <w:tcW w:w="1425" w:type="dxa"/>
            <w:tcBorders>
              <w:top w:val="nil"/>
              <w:left w:val="nil"/>
              <w:bottom w:val="nil"/>
              <w:right w:val="nil"/>
            </w:tcBorders>
          </w:tcPr>
          <w:p w14:paraId="0AF2D1BC" w14:textId="78CE0ED0" w:rsidR="00E477AC" w:rsidRPr="00EE0F40" w:rsidRDefault="00403D36" w:rsidP="00E477AC">
            <w:pPr>
              <w:rPr>
                <w:sz w:val="16"/>
                <w:szCs w:val="18"/>
              </w:rPr>
            </w:pPr>
            <w:r>
              <w:rPr>
                <w:sz w:val="16"/>
                <w:szCs w:val="18"/>
              </w:rPr>
              <w:t>L</w:t>
            </w:r>
          </w:p>
        </w:tc>
        <w:tc>
          <w:tcPr>
            <w:tcW w:w="1275" w:type="dxa"/>
            <w:tcBorders>
              <w:top w:val="nil"/>
              <w:left w:val="nil"/>
              <w:bottom w:val="nil"/>
              <w:right w:val="nil"/>
            </w:tcBorders>
          </w:tcPr>
          <w:p w14:paraId="2064C249" w14:textId="16F4E1EA" w:rsidR="00E477AC" w:rsidRPr="00EE0F40" w:rsidRDefault="00E477AC" w:rsidP="00E477AC">
            <w:pPr>
              <w:rPr>
                <w:sz w:val="16"/>
                <w:szCs w:val="18"/>
              </w:rPr>
            </w:pPr>
            <w:r>
              <w:rPr>
                <w:sz w:val="16"/>
                <w:szCs w:val="18"/>
              </w:rPr>
              <w:t>cm</w:t>
            </w:r>
          </w:p>
        </w:tc>
        <w:tc>
          <w:tcPr>
            <w:tcW w:w="1134" w:type="dxa"/>
            <w:tcBorders>
              <w:top w:val="nil"/>
              <w:left w:val="nil"/>
              <w:bottom w:val="nil"/>
              <w:right w:val="nil"/>
            </w:tcBorders>
          </w:tcPr>
          <w:p w14:paraId="547E2BB5" w14:textId="50E56E47" w:rsidR="00E477AC" w:rsidRPr="00EE0F40" w:rsidRDefault="00E477AC" w:rsidP="00E477AC">
            <w:pPr>
              <w:rPr>
                <w:sz w:val="16"/>
                <w:szCs w:val="18"/>
              </w:rPr>
            </w:pPr>
            <w:r>
              <w:rPr>
                <w:sz w:val="16"/>
                <w:szCs w:val="18"/>
              </w:rPr>
              <w:t>fixed</w:t>
            </w:r>
          </w:p>
        </w:tc>
      </w:tr>
      <w:tr w:rsidR="00E477AC" w:rsidRPr="00A808EE" w14:paraId="3A5AE62B" w14:textId="77777777" w:rsidTr="001576A3">
        <w:tc>
          <w:tcPr>
            <w:tcW w:w="1417" w:type="dxa"/>
            <w:vMerge/>
            <w:tcBorders>
              <w:left w:val="nil"/>
              <w:right w:val="single" w:sz="4" w:space="0" w:color="auto"/>
            </w:tcBorders>
            <w:shd w:val="clear" w:color="auto" w:fill="B4C6E7" w:themeFill="accent5" w:themeFillTint="66"/>
          </w:tcPr>
          <w:p w14:paraId="79960F14" w14:textId="77777777" w:rsidR="00E477AC" w:rsidRPr="00EE0F40" w:rsidRDefault="00E477AC" w:rsidP="00E477AC">
            <w:pPr>
              <w:rPr>
                <w:sz w:val="16"/>
                <w:szCs w:val="18"/>
              </w:rPr>
            </w:pPr>
          </w:p>
        </w:tc>
        <w:tc>
          <w:tcPr>
            <w:tcW w:w="3538" w:type="dxa"/>
            <w:tcBorders>
              <w:top w:val="nil"/>
              <w:left w:val="single" w:sz="4" w:space="0" w:color="auto"/>
              <w:bottom w:val="nil"/>
              <w:right w:val="nil"/>
            </w:tcBorders>
          </w:tcPr>
          <w:p w14:paraId="0CCD5EB1" w14:textId="087B6278" w:rsidR="00E477AC" w:rsidRPr="00EE0F40" w:rsidRDefault="00E477AC" w:rsidP="00E477AC">
            <w:pPr>
              <w:rPr>
                <w:sz w:val="16"/>
                <w:szCs w:val="18"/>
              </w:rPr>
            </w:pPr>
            <w:r>
              <w:rPr>
                <w:sz w:val="16"/>
                <w:szCs w:val="18"/>
              </w:rPr>
              <w:t>Diameter bed</w:t>
            </w:r>
          </w:p>
        </w:tc>
        <w:tc>
          <w:tcPr>
            <w:tcW w:w="283" w:type="dxa"/>
            <w:tcBorders>
              <w:top w:val="nil"/>
              <w:left w:val="nil"/>
              <w:bottom w:val="nil"/>
              <w:right w:val="nil"/>
            </w:tcBorders>
          </w:tcPr>
          <w:p w14:paraId="3DB6597C" w14:textId="77777777" w:rsidR="00E477AC" w:rsidRPr="00EE0F40" w:rsidRDefault="00E477AC" w:rsidP="00E477AC">
            <w:pPr>
              <w:rPr>
                <w:sz w:val="16"/>
                <w:szCs w:val="18"/>
              </w:rPr>
            </w:pPr>
          </w:p>
        </w:tc>
        <w:tc>
          <w:tcPr>
            <w:tcW w:w="1425" w:type="dxa"/>
            <w:tcBorders>
              <w:top w:val="nil"/>
              <w:left w:val="nil"/>
              <w:bottom w:val="nil"/>
              <w:right w:val="nil"/>
            </w:tcBorders>
          </w:tcPr>
          <w:p w14:paraId="1793B1D5" w14:textId="5BC05F6D" w:rsidR="00E477AC" w:rsidRPr="00EE0F40" w:rsidRDefault="00403D36" w:rsidP="00E477AC">
            <w:pPr>
              <w:rPr>
                <w:sz w:val="16"/>
                <w:szCs w:val="18"/>
              </w:rPr>
            </w:pPr>
            <w:r>
              <w:rPr>
                <w:sz w:val="16"/>
                <w:szCs w:val="18"/>
              </w:rPr>
              <w:t>diam</w:t>
            </w:r>
          </w:p>
        </w:tc>
        <w:tc>
          <w:tcPr>
            <w:tcW w:w="1275" w:type="dxa"/>
            <w:tcBorders>
              <w:top w:val="nil"/>
              <w:left w:val="nil"/>
              <w:bottom w:val="nil"/>
              <w:right w:val="nil"/>
            </w:tcBorders>
          </w:tcPr>
          <w:p w14:paraId="1819EC4F" w14:textId="4B8B9EDB" w:rsidR="00E477AC" w:rsidRPr="00EE0F40" w:rsidRDefault="00E477AC" w:rsidP="00E477AC">
            <w:pPr>
              <w:rPr>
                <w:sz w:val="16"/>
                <w:szCs w:val="18"/>
              </w:rPr>
            </w:pPr>
            <w:r>
              <w:rPr>
                <w:sz w:val="16"/>
                <w:szCs w:val="18"/>
              </w:rPr>
              <w:t>cm</w:t>
            </w:r>
          </w:p>
        </w:tc>
        <w:tc>
          <w:tcPr>
            <w:tcW w:w="1134" w:type="dxa"/>
            <w:tcBorders>
              <w:top w:val="nil"/>
              <w:left w:val="nil"/>
              <w:bottom w:val="nil"/>
              <w:right w:val="nil"/>
            </w:tcBorders>
          </w:tcPr>
          <w:p w14:paraId="358B4175" w14:textId="3A04455A" w:rsidR="00E477AC" w:rsidRPr="00EE0F40" w:rsidRDefault="00E477AC" w:rsidP="00E477AC">
            <w:pPr>
              <w:rPr>
                <w:sz w:val="16"/>
                <w:szCs w:val="18"/>
              </w:rPr>
            </w:pPr>
            <w:r>
              <w:rPr>
                <w:sz w:val="16"/>
                <w:szCs w:val="18"/>
              </w:rPr>
              <w:t>fixed</w:t>
            </w:r>
          </w:p>
        </w:tc>
      </w:tr>
      <w:tr w:rsidR="00E477AC" w:rsidRPr="00A808EE" w14:paraId="77A05175" w14:textId="77777777" w:rsidTr="001576A3">
        <w:tc>
          <w:tcPr>
            <w:tcW w:w="1417" w:type="dxa"/>
            <w:vMerge/>
            <w:tcBorders>
              <w:left w:val="nil"/>
              <w:right w:val="single" w:sz="4" w:space="0" w:color="auto"/>
            </w:tcBorders>
            <w:shd w:val="clear" w:color="auto" w:fill="B4C6E7" w:themeFill="accent5" w:themeFillTint="66"/>
          </w:tcPr>
          <w:p w14:paraId="4C3CD018" w14:textId="77777777" w:rsidR="00E477AC" w:rsidRPr="00EE0F40" w:rsidRDefault="00E477AC" w:rsidP="00E477AC">
            <w:pPr>
              <w:rPr>
                <w:sz w:val="16"/>
                <w:szCs w:val="18"/>
              </w:rPr>
            </w:pPr>
          </w:p>
        </w:tc>
        <w:tc>
          <w:tcPr>
            <w:tcW w:w="3538" w:type="dxa"/>
            <w:tcBorders>
              <w:top w:val="nil"/>
              <w:left w:val="single" w:sz="4" w:space="0" w:color="auto"/>
              <w:bottom w:val="nil"/>
              <w:right w:val="nil"/>
            </w:tcBorders>
          </w:tcPr>
          <w:p w14:paraId="540805B4" w14:textId="1F1615E6" w:rsidR="00E477AC" w:rsidRPr="00EE0F40" w:rsidRDefault="00E477AC" w:rsidP="00E477AC">
            <w:pPr>
              <w:rPr>
                <w:sz w:val="16"/>
                <w:szCs w:val="18"/>
              </w:rPr>
            </w:pPr>
            <w:r>
              <w:rPr>
                <w:sz w:val="16"/>
                <w:szCs w:val="18"/>
              </w:rPr>
              <w:t>Weight bed</w:t>
            </w:r>
          </w:p>
        </w:tc>
        <w:tc>
          <w:tcPr>
            <w:tcW w:w="283" w:type="dxa"/>
            <w:tcBorders>
              <w:top w:val="nil"/>
              <w:left w:val="nil"/>
              <w:bottom w:val="nil"/>
              <w:right w:val="nil"/>
            </w:tcBorders>
          </w:tcPr>
          <w:p w14:paraId="52CFB430" w14:textId="77777777" w:rsidR="00E477AC" w:rsidRPr="00EE0F40" w:rsidRDefault="00E477AC" w:rsidP="00E477AC">
            <w:pPr>
              <w:rPr>
                <w:sz w:val="16"/>
                <w:szCs w:val="18"/>
              </w:rPr>
            </w:pPr>
          </w:p>
        </w:tc>
        <w:tc>
          <w:tcPr>
            <w:tcW w:w="1425" w:type="dxa"/>
            <w:tcBorders>
              <w:top w:val="nil"/>
              <w:left w:val="nil"/>
              <w:bottom w:val="nil"/>
              <w:right w:val="nil"/>
            </w:tcBorders>
          </w:tcPr>
          <w:p w14:paraId="05408190" w14:textId="60B7BDB9" w:rsidR="00E477AC" w:rsidRPr="00EE0F40" w:rsidRDefault="00E477AC" w:rsidP="00E477AC">
            <w:pPr>
              <w:rPr>
                <w:sz w:val="16"/>
                <w:szCs w:val="18"/>
              </w:rPr>
            </w:pPr>
            <w:r>
              <w:rPr>
                <w:sz w:val="16"/>
                <w:szCs w:val="18"/>
              </w:rPr>
              <w:t>wt</w:t>
            </w:r>
          </w:p>
        </w:tc>
        <w:tc>
          <w:tcPr>
            <w:tcW w:w="1275" w:type="dxa"/>
            <w:tcBorders>
              <w:top w:val="nil"/>
              <w:left w:val="nil"/>
              <w:bottom w:val="nil"/>
              <w:right w:val="nil"/>
            </w:tcBorders>
          </w:tcPr>
          <w:p w14:paraId="16B728EA" w14:textId="1F969ACF" w:rsidR="00E477AC" w:rsidRPr="00EE0F40" w:rsidRDefault="00E477AC" w:rsidP="00E477AC">
            <w:pPr>
              <w:rPr>
                <w:sz w:val="16"/>
                <w:szCs w:val="18"/>
              </w:rPr>
            </w:pPr>
            <w:r>
              <w:rPr>
                <w:sz w:val="16"/>
                <w:szCs w:val="18"/>
              </w:rPr>
              <w:t>g</w:t>
            </w:r>
          </w:p>
        </w:tc>
        <w:tc>
          <w:tcPr>
            <w:tcW w:w="1134" w:type="dxa"/>
            <w:tcBorders>
              <w:top w:val="nil"/>
              <w:left w:val="nil"/>
              <w:bottom w:val="nil"/>
              <w:right w:val="nil"/>
            </w:tcBorders>
          </w:tcPr>
          <w:p w14:paraId="0BA943F2" w14:textId="0CC478CE" w:rsidR="00E477AC" w:rsidRPr="00EE0F40" w:rsidRDefault="00E477AC" w:rsidP="00E477AC">
            <w:pPr>
              <w:rPr>
                <w:sz w:val="16"/>
                <w:szCs w:val="18"/>
              </w:rPr>
            </w:pPr>
            <w:r>
              <w:rPr>
                <w:sz w:val="16"/>
                <w:szCs w:val="18"/>
              </w:rPr>
              <w:t>fixed</w:t>
            </w:r>
          </w:p>
        </w:tc>
      </w:tr>
      <w:tr w:rsidR="00E477AC" w:rsidRPr="00A808EE" w14:paraId="6271AFA5" w14:textId="77777777" w:rsidTr="001576A3">
        <w:tc>
          <w:tcPr>
            <w:tcW w:w="1417" w:type="dxa"/>
            <w:vMerge/>
            <w:tcBorders>
              <w:left w:val="nil"/>
              <w:right w:val="single" w:sz="4" w:space="0" w:color="auto"/>
            </w:tcBorders>
            <w:shd w:val="clear" w:color="auto" w:fill="B4C6E7" w:themeFill="accent5" w:themeFillTint="66"/>
          </w:tcPr>
          <w:p w14:paraId="6C74AD62" w14:textId="77777777" w:rsidR="00E477AC" w:rsidRPr="00EE0F40" w:rsidRDefault="00E477AC" w:rsidP="00E477AC">
            <w:pPr>
              <w:rPr>
                <w:sz w:val="16"/>
                <w:szCs w:val="18"/>
              </w:rPr>
            </w:pPr>
          </w:p>
        </w:tc>
        <w:tc>
          <w:tcPr>
            <w:tcW w:w="3538" w:type="dxa"/>
            <w:tcBorders>
              <w:top w:val="nil"/>
              <w:left w:val="single" w:sz="4" w:space="0" w:color="auto"/>
              <w:bottom w:val="nil"/>
              <w:right w:val="nil"/>
            </w:tcBorders>
          </w:tcPr>
          <w:p w14:paraId="532C71A6" w14:textId="0A000186" w:rsidR="00E477AC" w:rsidRPr="00EE0F40" w:rsidRDefault="00E477AC" w:rsidP="00E477AC">
            <w:pPr>
              <w:rPr>
                <w:sz w:val="16"/>
                <w:szCs w:val="18"/>
              </w:rPr>
            </w:pPr>
            <w:r>
              <w:rPr>
                <w:sz w:val="16"/>
                <w:szCs w:val="18"/>
              </w:rPr>
              <w:t>Flow rate</w:t>
            </w:r>
          </w:p>
        </w:tc>
        <w:tc>
          <w:tcPr>
            <w:tcW w:w="283" w:type="dxa"/>
            <w:tcBorders>
              <w:top w:val="nil"/>
              <w:left w:val="nil"/>
              <w:bottom w:val="nil"/>
              <w:right w:val="nil"/>
            </w:tcBorders>
          </w:tcPr>
          <w:p w14:paraId="6B10E09E" w14:textId="77777777" w:rsidR="00E477AC" w:rsidRPr="00EE0F40" w:rsidRDefault="00E477AC" w:rsidP="00E477AC">
            <w:pPr>
              <w:rPr>
                <w:sz w:val="16"/>
                <w:szCs w:val="18"/>
              </w:rPr>
            </w:pPr>
          </w:p>
        </w:tc>
        <w:tc>
          <w:tcPr>
            <w:tcW w:w="1425" w:type="dxa"/>
            <w:tcBorders>
              <w:top w:val="nil"/>
              <w:left w:val="nil"/>
              <w:bottom w:val="nil"/>
              <w:right w:val="nil"/>
            </w:tcBorders>
          </w:tcPr>
          <w:p w14:paraId="0185FC26" w14:textId="7DC9313A" w:rsidR="00E477AC" w:rsidRPr="00EE0F40" w:rsidRDefault="009C3062" w:rsidP="00E477AC">
            <w:pPr>
              <w:rPr>
                <w:sz w:val="16"/>
                <w:szCs w:val="18"/>
              </w:rPr>
            </w:pPr>
            <w:r>
              <w:rPr>
                <w:sz w:val="16"/>
                <w:szCs w:val="18"/>
              </w:rPr>
              <w:t>flrt</w:t>
            </w:r>
          </w:p>
        </w:tc>
        <w:tc>
          <w:tcPr>
            <w:tcW w:w="1275" w:type="dxa"/>
            <w:tcBorders>
              <w:top w:val="nil"/>
              <w:left w:val="nil"/>
              <w:bottom w:val="nil"/>
              <w:right w:val="nil"/>
            </w:tcBorders>
          </w:tcPr>
          <w:p w14:paraId="0C26DCE7" w14:textId="5586E6FA" w:rsidR="00E477AC" w:rsidRPr="00EE0F40" w:rsidRDefault="009C3062" w:rsidP="00E477AC">
            <w:pPr>
              <w:rPr>
                <w:sz w:val="16"/>
                <w:szCs w:val="18"/>
              </w:rPr>
            </w:pPr>
            <w:r>
              <w:rPr>
                <w:sz w:val="16"/>
                <w:szCs w:val="18"/>
              </w:rPr>
              <w:t>µg/min</w:t>
            </w:r>
          </w:p>
        </w:tc>
        <w:tc>
          <w:tcPr>
            <w:tcW w:w="1134" w:type="dxa"/>
            <w:tcBorders>
              <w:top w:val="nil"/>
              <w:left w:val="nil"/>
              <w:bottom w:val="nil"/>
              <w:right w:val="nil"/>
            </w:tcBorders>
          </w:tcPr>
          <w:p w14:paraId="49F54C01" w14:textId="685B3699" w:rsidR="00E477AC" w:rsidRPr="00EE0F40" w:rsidRDefault="00E477AC" w:rsidP="00E477AC">
            <w:pPr>
              <w:rPr>
                <w:sz w:val="16"/>
                <w:szCs w:val="18"/>
              </w:rPr>
            </w:pPr>
            <w:r>
              <w:rPr>
                <w:sz w:val="16"/>
                <w:szCs w:val="18"/>
              </w:rPr>
              <w:t>fixed</w:t>
            </w:r>
          </w:p>
        </w:tc>
      </w:tr>
      <w:tr w:rsidR="00E477AC" w:rsidRPr="00A808EE" w14:paraId="01D6AB98" w14:textId="77777777" w:rsidTr="001576A3">
        <w:tc>
          <w:tcPr>
            <w:tcW w:w="1417" w:type="dxa"/>
            <w:vMerge/>
            <w:tcBorders>
              <w:left w:val="nil"/>
              <w:bottom w:val="single" w:sz="4" w:space="0" w:color="auto"/>
              <w:right w:val="single" w:sz="4" w:space="0" w:color="auto"/>
            </w:tcBorders>
            <w:shd w:val="clear" w:color="auto" w:fill="B4C6E7" w:themeFill="accent5" w:themeFillTint="66"/>
          </w:tcPr>
          <w:p w14:paraId="3E6C370A" w14:textId="77777777" w:rsidR="00E477AC" w:rsidRPr="00EE0F40" w:rsidRDefault="00E477AC" w:rsidP="00E477AC">
            <w:pPr>
              <w:rPr>
                <w:sz w:val="16"/>
                <w:szCs w:val="18"/>
              </w:rPr>
            </w:pPr>
          </w:p>
        </w:tc>
        <w:tc>
          <w:tcPr>
            <w:tcW w:w="3538" w:type="dxa"/>
            <w:tcBorders>
              <w:top w:val="nil"/>
              <w:left w:val="single" w:sz="4" w:space="0" w:color="auto"/>
              <w:bottom w:val="single" w:sz="4" w:space="0" w:color="auto"/>
              <w:right w:val="nil"/>
            </w:tcBorders>
          </w:tcPr>
          <w:p w14:paraId="58885C43" w14:textId="7B7D4018" w:rsidR="00E477AC" w:rsidRPr="00EE0F40" w:rsidRDefault="00E477AC" w:rsidP="00E477AC">
            <w:pPr>
              <w:rPr>
                <w:sz w:val="16"/>
                <w:szCs w:val="18"/>
              </w:rPr>
            </w:pPr>
            <w:r w:rsidRPr="00D2206A">
              <w:rPr>
                <w:sz w:val="16"/>
                <w:szCs w:val="18"/>
              </w:rPr>
              <w:t>Tortuosity</w:t>
            </w:r>
            <w:r w:rsidR="00D2206A">
              <w:rPr>
                <w:sz w:val="16"/>
                <w:szCs w:val="18"/>
              </w:rPr>
              <w:t xml:space="preserve"> particle</w:t>
            </w:r>
            <w:r w:rsidR="00D2206A" w:rsidRPr="00D2206A">
              <w:rPr>
                <w:sz w:val="16"/>
                <w:szCs w:val="18"/>
              </w:rPr>
              <w:t xml:space="preserve"> (</w:t>
            </w:r>
            <m:oMath>
              <m:sSub>
                <m:sSubPr>
                  <m:ctrlPr>
                    <w:rPr>
                      <w:rFonts w:ascii="Cambria Math" w:hAnsi="Cambria Math"/>
                      <w:i/>
                      <w:noProof/>
                    </w:rPr>
                  </m:ctrlPr>
                </m:sSubPr>
                <m:e>
                  <m:r>
                    <w:rPr>
                      <w:rFonts w:ascii="Cambria Math" w:hAnsi="Cambria Math"/>
                      <w:noProof/>
                    </w:rPr>
                    <m:t>τ</m:t>
                  </m:r>
                </m:e>
                <m:sub>
                  <m:r>
                    <w:rPr>
                      <w:rFonts w:ascii="Cambria Math" w:hAnsi="Cambria Math"/>
                      <w:noProof/>
                    </w:rPr>
                    <m:t>p</m:t>
                  </m:r>
                </m:sub>
              </m:sSub>
            </m:oMath>
            <w:r w:rsidR="00D2206A" w:rsidRPr="00D2206A">
              <w:rPr>
                <w:sz w:val="16"/>
                <w:szCs w:val="18"/>
              </w:rPr>
              <w:t>)</w:t>
            </w:r>
          </w:p>
        </w:tc>
        <w:tc>
          <w:tcPr>
            <w:tcW w:w="283" w:type="dxa"/>
            <w:tcBorders>
              <w:top w:val="nil"/>
              <w:left w:val="nil"/>
              <w:bottom w:val="single" w:sz="4" w:space="0" w:color="auto"/>
              <w:right w:val="nil"/>
            </w:tcBorders>
          </w:tcPr>
          <w:p w14:paraId="02486A2F" w14:textId="77777777" w:rsidR="00E477AC" w:rsidRPr="00EE0F40" w:rsidRDefault="00E477AC" w:rsidP="00E477AC">
            <w:pPr>
              <w:rPr>
                <w:sz w:val="16"/>
                <w:szCs w:val="18"/>
              </w:rPr>
            </w:pPr>
          </w:p>
        </w:tc>
        <w:tc>
          <w:tcPr>
            <w:tcW w:w="1425" w:type="dxa"/>
            <w:tcBorders>
              <w:top w:val="nil"/>
              <w:left w:val="nil"/>
              <w:bottom w:val="single" w:sz="4" w:space="0" w:color="auto"/>
              <w:right w:val="nil"/>
            </w:tcBorders>
          </w:tcPr>
          <w:p w14:paraId="2F1E3982" w14:textId="61C2DC38" w:rsidR="00E477AC" w:rsidRPr="00EE0F40" w:rsidRDefault="00403D36" w:rsidP="00E477AC">
            <w:pPr>
              <w:rPr>
                <w:sz w:val="16"/>
                <w:szCs w:val="18"/>
              </w:rPr>
            </w:pPr>
            <w:r>
              <w:rPr>
                <w:sz w:val="16"/>
                <w:szCs w:val="18"/>
              </w:rPr>
              <w:t>tortu</w:t>
            </w:r>
          </w:p>
        </w:tc>
        <w:tc>
          <w:tcPr>
            <w:tcW w:w="1275" w:type="dxa"/>
            <w:tcBorders>
              <w:top w:val="nil"/>
              <w:left w:val="nil"/>
              <w:bottom w:val="single" w:sz="4" w:space="0" w:color="auto"/>
              <w:right w:val="nil"/>
            </w:tcBorders>
          </w:tcPr>
          <w:p w14:paraId="3590FF0E" w14:textId="2F4E9085" w:rsidR="00E477AC" w:rsidRPr="00EE0F40" w:rsidRDefault="002F5680" w:rsidP="00E477AC">
            <w:pPr>
              <w:rPr>
                <w:sz w:val="16"/>
                <w:szCs w:val="18"/>
              </w:rPr>
            </w:pPr>
            <w:r>
              <w:rPr>
                <w:sz w:val="16"/>
                <w:szCs w:val="18"/>
              </w:rPr>
              <w:t>(-)</w:t>
            </w:r>
          </w:p>
        </w:tc>
        <w:tc>
          <w:tcPr>
            <w:tcW w:w="1134" w:type="dxa"/>
            <w:tcBorders>
              <w:top w:val="nil"/>
              <w:left w:val="nil"/>
              <w:bottom w:val="single" w:sz="4" w:space="0" w:color="auto"/>
              <w:right w:val="nil"/>
            </w:tcBorders>
          </w:tcPr>
          <w:p w14:paraId="169589DD" w14:textId="0E4A7B87" w:rsidR="00E477AC" w:rsidRPr="00EE0F40" w:rsidRDefault="00E477AC" w:rsidP="00E477AC">
            <w:pPr>
              <w:rPr>
                <w:sz w:val="16"/>
                <w:szCs w:val="18"/>
              </w:rPr>
            </w:pPr>
            <w:r>
              <w:rPr>
                <w:sz w:val="16"/>
                <w:szCs w:val="18"/>
              </w:rPr>
              <w:t>fixed</w:t>
            </w:r>
          </w:p>
        </w:tc>
      </w:tr>
      <w:tr w:rsidR="001C3147" w:rsidRPr="00A808EE" w14:paraId="4D320375" w14:textId="77777777" w:rsidTr="001576A3">
        <w:tc>
          <w:tcPr>
            <w:tcW w:w="1417" w:type="dxa"/>
            <w:vMerge w:val="restart"/>
            <w:tcBorders>
              <w:top w:val="single" w:sz="4" w:space="0" w:color="auto"/>
              <w:left w:val="nil"/>
              <w:right w:val="single" w:sz="4" w:space="0" w:color="auto"/>
            </w:tcBorders>
            <w:shd w:val="clear" w:color="auto" w:fill="B4C6E7" w:themeFill="accent5" w:themeFillTint="66"/>
            <w:vAlign w:val="center"/>
          </w:tcPr>
          <w:p w14:paraId="2381A490" w14:textId="6F883A6A" w:rsidR="001C3147" w:rsidRPr="003512B4" w:rsidRDefault="001C3147" w:rsidP="00E477AC">
            <w:pPr>
              <w:rPr>
                <w:i/>
                <w:iCs/>
                <w:sz w:val="16"/>
                <w:szCs w:val="18"/>
              </w:rPr>
            </w:pPr>
            <w:r w:rsidRPr="003512B4">
              <w:rPr>
                <w:i/>
                <w:iCs/>
                <w:sz w:val="16"/>
                <w:szCs w:val="18"/>
              </w:rPr>
              <w:t>Raw data</w:t>
            </w:r>
          </w:p>
        </w:tc>
        <w:tc>
          <w:tcPr>
            <w:tcW w:w="3538" w:type="dxa"/>
            <w:tcBorders>
              <w:top w:val="single" w:sz="4" w:space="0" w:color="auto"/>
              <w:left w:val="single" w:sz="4" w:space="0" w:color="auto"/>
              <w:bottom w:val="nil"/>
              <w:right w:val="nil"/>
            </w:tcBorders>
          </w:tcPr>
          <w:p w14:paraId="3F92E096" w14:textId="553A95C1" w:rsidR="001C3147" w:rsidRPr="00EE0F40" w:rsidRDefault="001C3147" w:rsidP="00E477AC">
            <w:pPr>
              <w:rPr>
                <w:sz w:val="16"/>
                <w:szCs w:val="18"/>
              </w:rPr>
            </w:pPr>
            <w:r>
              <w:rPr>
                <w:sz w:val="16"/>
                <w:szCs w:val="18"/>
              </w:rPr>
              <w:t>Influent concentration c(t)</w:t>
            </w:r>
          </w:p>
        </w:tc>
        <w:tc>
          <w:tcPr>
            <w:tcW w:w="283" w:type="dxa"/>
            <w:tcBorders>
              <w:top w:val="single" w:sz="4" w:space="0" w:color="auto"/>
              <w:left w:val="nil"/>
              <w:bottom w:val="nil"/>
              <w:right w:val="nil"/>
            </w:tcBorders>
          </w:tcPr>
          <w:p w14:paraId="00BEB4C9" w14:textId="77777777" w:rsidR="001C3147" w:rsidRPr="00EE0F40" w:rsidRDefault="001C3147" w:rsidP="00E477AC">
            <w:pPr>
              <w:rPr>
                <w:sz w:val="16"/>
                <w:szCs w:val="18"/>
              </w:rPr>
            </w:pPr>
          </w:p>
        </w:tc>
        <w:tc>
          <w:tcPr>
            <w:tcW w:w="1425" w:type="dxa"/>
            <w:tcBorders>
              <w:top w:val="single" w:sz="4" w:space="0" w:color="auto"/>
              <w:left w:val="nil"/>
              <w:bottom w:val="nil"/>
              <w:right w:val="nil"/>
            </w:tcBorders>
          </w:tcPr>
          <w:p w14:paraId="2F2A31C7" w14:textId="5446F6A2" w:rsidR="001C3147" w:rsidRPr="00EE0F40" w:rsidRDefault="001C3147" w:rsidP="00E477AC">
            <w:pPr>
              <w:rPr>
                <w:sz w:val="16"/>
                <w:szCs w:val="18"/>
              </w:rPr>
            </w:pPr>
            <w:r>
              <w:rPr>
                <w:sz w:val="16"/>
                <w:szCs w:val="18"/>
              </w:rPr>
              <w:t>infl</w:t>
            </w:r>
          </w:p>
        </w:tc>
        <w:tc>
          <w:tcPr>
            <w:tcW w:w="1275" w:type="dxa"/>
            <w:tcBorders>
              <w:top w:val="single" w:sz="4" w:space="0" w:color="auto"/>
              <w:left w:val="nil"/>
              <w:bottom w:val="nil"/>
              <w:right w:val="nil"/>
            </w:tcBorders>
          </w:tcPr>
          <w:p w14:paraId="00C45FF6" w14:textId="216F3C78" w:rsidR="001C3147" w:rsidRPr="00EE0F40" w:rsidRDefault="00426E0D" w:rsidP="00E477AC">
            <w:pPr>
              <w:rPr>
                <w:sz w:val="16"/>
                <w:szCs w:val="18"/>
              </w:rPr>
            </w:pPr>
            <w:r>
              <w:rPr>
                <w:sz w:val="16"/>
                <w:szCs w:val="18"/>
              </w:rPr>
              <w:t>µg/L</w:t>
            </w:r>
          </w:p>
        </w:tc>
        <w:tc>
          <w:tcPr>
            <w:tcW w:w="1134" w:type="dxa"/>
            <w:tcBorders>
              <w:top w:val="single" w:sz="4" w:space="0" w:color="auto"/>
              <w:left w:val="nil"/>
              <w:bottom w:val="nil"/>
              <w:right w:val="nil"/>
            </w:tcBorders>
          </w:tcPr>
          <w:p w14:paraId="08A215FB" w14:textId="33590FF3" w:rsidR="001C3147" w:rsidRPr="00EE0F40" w:rsidRDefault="00426E0D" w:rsidP="00E477AC">
            <w:pPr>
              <w:rPr>
                <w:sz w:val="16"/>
                <w:szCs w:val="18"/>
              </w:rPr>
            </w:pPr>
            <w:r>
              <w:rPr>
                <w:sz w:val="16"/>
                <w:szCs w:val="18"/>
              </w:rPr>
              <w:t>fixed/var</w:t>
            </w:r>
          </w:p>
        </w:tc>
      </w:tr>
      <w:tr w:rsidR="001C3147" w:rsidRPr="00A808EE" w14:paraId="0EB33A99" w14:textId="77777777" w:rsidTr="001576A3">
        <w:tc>
          <w:tcPr>
            <w:tcW w:w="1417" w:type="dxa"/>
            <w:vMerge/>
            <w:tcBorders>
              <w:left w:val="nil"/>
              <w:bottom w:val="single" w:sz="4" w:space="0" w:color="auto"/>
              <w:right w:val="single" w:sz="4" w:space="0" w:color="auto"/>
            </w:tcBorders>
            <w:shd w:val="clear" w:color="auto" w:fill="B4C6E7" w:themeFill="accent5" w:themeFillTint="66"/>
            <w:vAlign w:val="center"/>
          </w:tcPr>
          <w:p w14:paraId="6D4C76D5" w14:textId="77777777" w:rsidR="001C3147" w:rsidRPr="003512B4" w:rsidRDefault="001C3147" w:rsidP="00E477AC">
            <w:pPr>
              <w:rPr>
                <w:i/>
                <w:iCs/>
                <w:sz w:val="16"/>
                <w:szCs w:val="18"/>
              </w:rPr>
            </w:pPr>
          </w:p>
        </w:tc>
        <w:tc>
          <w:tcPr>
            <w:tcW w:w="3538" w:type="dxa"/>
            <w:tcBorders>
              <w:top w:val="nil"/>
              <w:left w:val="single" w:sz="4" w:space="0" w:color="auto"/>
              <w:bottom w:val="single" w:sz="4" w:space="0" w:color="auto"/>
              <w:right w:val="nil"/>
            </w:tcBorders>
          </w:tcPr>
          <w:p w14:paraId="2977B02F" w14:textId="0C4DBD2D" w:rsidR="001C3147" w:rsidRDefault="001C3147" w:rsidP="00E477AC">
            <w:pPr>
              <w:rPr>
                <w:sz w:val="16"/>
                <w:szCs w:val="18"/>
              </w:rPr>
            </w:pPr>
            <w:r>
              <w:rPr>
                <w:sz w:val="16"/>
                <w:szCs w:val="18"/>
              </w:rPr>
              <w:t>Effluent concentration c(t)</w:t>
            </w:r>
          </w:p>
        </w:tc>
        <w:tc>
          <w:tcPr>
            <w:tcW w:w="283" w:type="dxa"/>
            <w:tcBorders>
              <w:top w:val="nil"/>
              <w:left w:val="nil"/>
              <w:bottom w:val="single" w:sz="4" w:space="0" w:color="auto"/>
              <w:right w:val="nil"/>
            </w:tcBorders>
          </w:tcPr>
          <w:p w14:paraId="6FAEB6A4" w14:textId="77777777" w:rsidR="001C3147" w:rsidRPr="00EE0F40" w:rsidRDefault="001C3147" w:rsidP="00E477AC">
            <w:pPr>
              <w:rPr>
                <w:sz w:val="16"/>
                <w:szCs w:val="18"/>
              </w:rPr>
            </w:pPr>
          </w:p>
        </w:tc>
        <w:tc>
          <w:tcPr>
            <w:tcW w:w="1425" w:type="dxa"/>
            <w:tcBorders>
              <w:top w:val="nil"/>
              <w:left w:val="nil"/>
              <w:bottom w:val="single" w:sz="4" w:space="0" w:color="auto"/>
              <w:right w:val="nil"/>
            </w:tcBorders>
          </w:tcPr>
          <w:p w14:paraId="1CA19AEE" w14:textId="176C5754" w:rsidR="001C3147" w:rsidRDefault="001C3147" w:rsidP="00E477AC">
            <w:pPr>
              <w:rPr>
                <w:sz w:val="16"/>
                <w:szCs w:val="18"/>
              </w:rPr>
            </w:pPr>
            <w:r>
              <w:rPr>
                <w:sz w:val="16"/>
                <w:szCs w:val="18"/>
              </w:rPr>
              <w:t>effl</w:t>
            </w:r>
          </w:p>
        </w:tc>
        <w:tc>
          <w:tcPr>
            <w:tcW w:w="1275" w:type="dxa"/>
            <w:tcBorders>
              <w:top w:val="nil"/>
              <w:left w:val="nil"/>
              <w:bottom w:val="single" w:sz="4" w:space="0" w:color="auto"/>
              <w:right w:val="nil"/>
            </w:tcBorders>
          </w:tcPr>
          <w:p w14:paraId="7EC15EEB" w14:textId="36639831" w:rsidR="001C3147" w:rsidRPr="00EE0F40" w:rsidRDefault="00426E0D" w:rsidP="00E477AC">
            <w:pPr>
              <w:rPr>
                <w:sz w:val="16"/>
                <w:szCs w:val="18"/>
              </w:rPr>
            </w:pPr>
            <w:r>
              <w:rPr>
                <w:sz w:val="16"/>
                <w:szCs w:val="18"/>
              </w:rPr>
              <w:t>µg/L</w:t>
            </w:r>
          </w:p>
        </w:tc>
        <w:tc>
          <w:tcPr>
            <w:tcW w:w="1134" w:type="dxa"/>
            <w:tcBorders>
              <w:top w:val="nil"/>
              <w:left w:val="nil"/>
              <w:bottom w:val="single" w:sz="4" w:space="0" w:color="auto"/>
              <w:right w:val="nil"/>
            </w:tcBorders>
          </w:tcPr>
          <w:p w14:paraId="5B6361FE" w14:textId="6BE03264" w:rsidR="001C3147" w:rsidRPr="00EE0F40" w:rsidRDefault="009035E0" w:rsidP="00E477AC">
            <w:pPr>
              <w:rPr>
                <w:sz w:val="16"/>
                <w:szCs w:val="18"/>
              </w:rPr>
            </w:pPr>
            <w:r>
              <w:rPr>
                <w:sz w:val="16"/>
                <w:szCs w:val="18"/>
              </w:rPr>
              <w:t>fixed/va</w:t>
            </w:r>
            <w:r w:rsidR="001576A3">
              <w:rPr>
                <w:sz w:val="16"/>
                <w:szCs w:val="18"/>
              </w:rPr>
              <w:t>r</w:t>
            </w:r>
          </w:p>
        </w:tc>
      </w:tr>
      <w:tr w:rsidR="00E477AC" w:rsidRPr="00A808EE" w14:paraId="2E1857AE" w14:textId="77777777" w:rsidTr="001576A3">
        <w:tc>
          <w:tcPr>
            <w:tcW w:w="1417" w:type="dxa"/>
            <w:vMerge w:val="restart"/>
            <w:tcBorders>
              <w:top w:val="single" w:sz="4" w:space="0" w:color="auto"/>
              <w:left w:val="nil"/>
              <w:right w:val="single" w:sz="4" w:space="0" w:color="auto"/>
            </w:tcBorders>
            <w:shd w:val="clear" w:color="auto" w:fill="B4C6E7" w:themeFill="accent5" w:themeFillTint="66"/>
            <w:vAlign w:val="center"/>
          </w:tcPr>
          <w:p w14:paraId="12BB6EDB" w14:textId="79875F51" w:rsidR="00E477AC" w:rsidRPr="003512B4" w:rsidRDefault="00E477AC" w:rsidP="00E477AC">
            <w:pPr>
              <w:rPr>
                <w:i/>
                <w:iCs/>
                <w:sz w:val="16"/>
                <w:szCs w:val="18"/>
              </w:rPr>
            </w:pPr>
            <w:r>
              <w:rPr>
                <w:i/>
                <w:iCs/>
                <w:sz w:val="16"/>
                <w:szCs w:val="18"/>
              </w:rPr>
              <w:t>Numerical solver</w:t>
            </w:r>
          </w:p>
        </w:tc>
        <w:tc>
          <w:tcPr>
            <w:tcW w:w="3538" w:type="dxa"/>
            <w:tcBorders>
              <w:top w:val="single" w:sz="4" w:space="0" w:color="auto"/>
              <w:left w:val="single" w:sz="4" w:space="0" w:color="auto"/>
              <w:bottom w:val="nil"/>
              <w:right w:val="nil"/>
            </w:tcBorders>
          </w:tcPr>
          <w:p w14:paraId="3B9888BF" w14:textId="2E6FDD49" w:rsidR="00E477AC" w:rsidRPr="00EE0F40" w:rsidRDefault="00BE7239" w:rsidP="00E477AC">
            <w:pPr>
              <w:rPr>
                <w:sz w:val="16"/>
                <w:szCs w:val="18"/>
              </w:rPr>
            </w:pPr>
            <w:r>
              <w:rPr>
                <w:sz w:val="16"/>
                <w:szCs w:val="18"/>
              </w:rPr>
              <w:t>Radial collocation points</w:t>
            </w:r>
          </w:p>
        </w:tc>
        <w:tc>
          <w:tcPr>
            <w:tcW w:w="283" w:type="dxa"/>
            <w:tcBorders>
              <w:top w:val="single" w:sz="4" w:space="0" w:color="auto"/>
              <w:left w:val="nil"/>
              <w:bottom w:val="nil"/>
              <w:right w:val="nil"/>
            </w:tcBorders>
          </w:tcPr>
          <w:p w14:paraId="65C2E246" w14:textId="77777777" w:rsidR="00E477AC" w:rsidRPr="00EE0F40" w:rsidRDefault="00E477AC" w:rsidP="00E477AC">
            <w:pPr>
              <w:rPr>
                <w:sz w:val="16"/>
                <w:szCs w:val="18"/>
              </w:rPr>
            </w:pPr>
          </w:p>
        </w:tc>
        <w:tc>
          <w:tcPr>
            <w:tcW w:w="1425" w:type="dxa"/>
            <w:tcBorders>
              <w:top w:val="single" w:sz="4" w:space="0" w:color="auto"/>
              <w:left w:val="nil"/>
              <w:bottom w:val="nil"/>
              <w:right w:val="nil"/>
            </w:tcBorders>
          </w:tcPr>
          <w:p w14:paraId="006F7DF0" w14:textId="36EE1485" w:rsidR="00E477AC" w:rsidRPr="00EE0F40" w:rsidRDefault="00BE7239" w:rsidP="00E477AC">
            <w:pPr>
              <w:rPr>
                <w:sz w:val="16"/>
                <w:szCs w:val="18"/>
              </w:rPr>
            </w:pPr>
            <w:r>
              <w:rPr>
                <w:sz w:val="16"/>
                <w:szCs w:val="18"/>
              </w:rPr>
              <w:t>nr</w:t>
            </w:r>
          </w:p>
        </w:tc>
        <w:tc>
          <w:tcPr>
            <w:tcW w:w="1275" w:type="dxa"/>
            <w:tcBorders>
              <w:top w:val="single" w:sz="4" w:space="0" w:color="auto"/>
              <w:left w:val="nil"/>
              <w:bottom w:val="nil"/>
              <w:right w:val="nil"/>
            </w:tcBorders>
          </w:tcPr>
          <w:p w14:paraId="503EFFE2" w14:textId="7ED8BF9E" w:rsidR="00E477AC" w:rsidRPr="00EE0F40" w:rsidRDefault="00BE7239" w:rsidP="00E477AC">
            <w:pPr>
              <w:rPr>
                <w:sz w:val="16"/>
                <w:szCs w:val="18"/>
              </w:rPr>
            </w:pPr>
            <w:r>
              <w:rPr>
                <w:sz w:val="16"/>
                <w:szCs w:val="18"/>
              </w:rPr>
              <w:t>amount</w:t>
            </w:r>
          </w:p>
        </w:tc>
        <w:tc>
          <w:tcPr>
            <w:tcW w:w="1134" w:type="dxa"/>
            <w:tcBorders>
              <w:top w:val="single" w:sz="4" w:space="0" w:color="auto"/>
              <w:left w:val="nil"/>
              <w:bottom w:val="nil"/>
              <w:right w:val="nil"/>
            </w:tcBorders>
          </w:tcPr>
          <w:p w14:paraId="1BEB5493" w14:textId="559A27DD" w:rsidR="00E477AC" w:rsidRPr="00EE0F40" w:rsidRDefault="00921F9C" w:rsidP="00E477AC">
            <w:pPr>
              <w:rPr>
                <w:sz w:val="16"/>
                <w:szCs w:val="18"/>
              </w:rPr>
            </w:pPr>
            <w:r>
              <w:rPr>
                <w:sz w:val="16"/>
                <w:szCs w:val="18"/>
              </w:rPr>
              <w:t>fixed</w:t>
            </w:r>
          </w:p>
        </w:tc>
      </w:tr>
      <w:tr w:rsidR="00E477AC" w:rsidRPr="00A808EE" w14:paraId="241C3A48" w14:textId="77777777" w:rsidTr="001576A3">
        <w:tc>
          <w:tcPr>
            <w:tcW w:w="1417" w:type="dxa"/>
            <w:vMerge/>
            <w:tcBorders>
              <w:left w:val="nil"/>
              <w:bottom w:val="single" w:sz="4" w:space="0" w:color="auto"/>
              <w:right w:val="single" w:sz="4" w:space="0" w:color="auto"/>
            </w:tcBorders>
            <w:shd w:val="clear" w:color="auto" w:fill="B4C6E7" w:themeFill="accent5" w:themeFillTint="66"/>
          </w:tcPr>
          <w:p w14:paraId="76E8849A" w14:textId="77777777" w:rsidR="00E477AC" w:rsidRPr="00EE0F40" w:rsidRDefault="00E477AC" w:rsidP="00E477AC">
            <w:pPr>
              <w:rPr>
                <w:sz w:val="16"/>
                <w:szCs w:val="18"/>
              </w:rPr>
            </w:pPr>
          </w:p>
        </w:tc>
        <w:tc>
          <w:tcPr>
            <w:tcW w:w="3538" w:type="dxa"/>
            <w:tcBorders>
              <w:top w:val="nil"/>
              <w:left w:val="single" w:sz="4" w:space="0" w:color="auto"/>
              <w:bottom w:val="single" w:sz="4" w:space="0" w:color="auto"/>
              <w:right w:val="nil"/>
            </w:tcBorders>
          </w:tcPr>
          <w:p w14:paraId="5133F258" w14:textId="1042C674" w:rsidR="00E477AC" w:rsidRPr="00EE0F40" w:rsidRDefault="00BE7239" w:rsidP="00E477AC">
            <w:pPr>
              <w:rPr>
                <w:sz w:val="16"/>
                <w:szCs w:val="18"/>
              </w:rPr>
            </w:pPr>
            <w:r>
              <w:rPr>
                <w:sz w:val="16"/>
                <w:szCs w:val="18"/>
              </w:rPr>
              <w:t>Axial collocation points</w:t>
            </w:r>
          </w:p>
        </w:tc>
        <w:tc>
          <w:tcPr>
            <w:tcW w:w="283" w:type="dxa"/>
            <w:tcBorders>
              <w:top w:val="nil"/>
              <w:left w:val="nil"/>
              <w:bottom w:val="single" w:sz="4" w:space="0" w:color="auto"/>
              <w:right w:val="nil"/>
            </w:tcBorders>
          </w:tcPr>
          <w:p w14:paraId="50E4F11C" w14:textId="77777777" w:rsidR="00E477AC" w:rsidRPr="00EE0F40" w:rsidRDefault="00E477AC" w:rsidP="00E477AC">
            <w:pPr>
              <w:rPr>
                <w:sz w:val="16"/>
                <w:szCs w:val="18"/>
              </w:rPr>
            </w:pPr>
          </w:p>
        </w:tc>
        <w:tc>
          <w:tcPr>
            <w:tcW w:w="1425" w:type="dxa"/>
            <w:tcBorders>
              <w:top w:val="nil"/>
              <w:left w:val="nil"/>
              <w:bottom w:val="single" w:sz="4" w:space="0" w:color="auto"/>
              <w:right w:val="nil"/>
            </w:tcBorders>
          </w:tcPr>
          <w:p w14:paraId="7A02A286" w14:textId="23A83FDD" w:rsidR="00E477AC" w:rsidRPr="00EE0F40" w:rsidRDefault="00BE7239" w:rsidP="00E477AC">
            <w:pPr>
              <w:rPr>
                <w:sz w:val="16"/>
                <w:szCs w:val="18"/>
              </w:rPr>
            </w:pPr>
            <w:r>
              <w:rPr>
                <w:sz w:val="16"/>
                <w:szCs w:val="18"/>
              </w:rPr>
              <w:t>nz</w:t>
            </w:r>
          </w:p>
        </w:tc>
        <w:tc>
          <w:tcPr>
            <w:tcW w:w="1275" w:type="dxa"/>
            <w:tcBorders>
              <w:top w:val="nil"/>
              <w:left w:val="nil"/>
              <w:bottom w:val="single" w:sz="4" w:space="0" w:color="auto"/>
              <w:right w:val="nil"/>
            </w:tcBorders>
          </w:tcPr>
          <w:p w14:paraId="5221E956" w14:textId="2053A353" w:rsidR="00E477AC" w:rsidRPr="00EE0F40" w:rsidRDefault="00BE7239" w:rsidP="00E477AC">
            <w:pPr>
              <w:rPr>
                <w:sz w:val="16"/>
                <w:szCs w:val="18"/>
              </w:rPr>
            </w:pPr>
            <w:r>
              <w:rPr>
                <w:sz w:val="16"/>
                <w:szCs w:val="18"/>
              </w:rPr>
              <w:t>amount</w:t>
            </w:r>
          </w:p>
        </w:tc>
        <w:tc>
          <w:tcPr>
            <w:tcW w:w="1134" w:type="dxa"/>
            <w:tcBorders>
              <w:top w:val="nil"/>
              <w:left w:val="nil"/>
              <w:bottom w:val="single" w:sz="4" w:space="0" w:color="auto"/>
              <w:right w:val="nil"/>
            </w:tcBorders>
          </w:tcPr>
          <w:p w14:paraId="7A016F6A" w14:textId="162339A0" w:rsidR="00E477AC" w:rsidRPr="00EE0F40" w:rsidRDefault="00921F9C" w:rsidP="00E477AC">
            <w:pPr>
              <w:rPr>
                <w:sz w:val="16"/>
                <w:szCs w:val="18"/>
              </w:rPr>
            </w:pPr>
            <w:r>
              <w:rPr>
                <w:sz w:val="16"/>
                <w:szCs w:val="18"/>
              </w:rPr>
              <w:t>fixed</w:t>
            </w:r>
          </w:p>
        </w:tc>
      </w:tr>
      <w:tr w:rsidR="00E477AC" w:rsidRPr="00A808EE" w14:paraId="26306C5D" w14:textId="77777777" w:rsidTr="001576A3">
        <w:tc>
          <w:tcPr>
            <w:tcW w:w="9072" w:type="dxa"/>
            <w:gridSpan w:val="6"/>
            <w:tcBorders>
              <w:top w:val="single" w:sz="4" w:space="0" w:color="auto"/>
              <w:left w:val="nil"/>
              <w:bottom w:val="single" w:sz="4" w:space="0" w:color="auto"/>
              <w:right w:val="nil"/>
            </w:tcBorders>
            <w:shd w:val="clear" w:color="auto" w:fill="EDEDED" w:themeFill="accent3" w:themeFillTint="33"/>
          </w:tcPr>
          <w:p w14:paraId="41138DB7" w14:textId="1BFC46B9" w:rsidR="00E477AC" w:rsidRPr="009E4101" w:rsidRDefault="00E477AC" w:rsidP="00E477AC">
            <w:pPr>
              <w:jc w:val="center"/>
              <w:rPr>
                <w:b/>
                <w:bCs/>
                <w:sz w:val="16"/>
                <w:szCs w:val="18"/>
              </w:rPr>
            </w:pPr>
            <w:r w:rsidRPr="009E4101">
              <w:rPr>
                <w:b/>
                <w:bCs/>
                <w:sz w:val="16"/>
                <w:szCs w:val="18"/>
              </w:rPr>
              <w:t>State variables</w:t>
            </w:r>
          </w:p>
        </w:tc>
      </w:tr>
      <w:tr w:rsidR="00E477AC" w:rsidRPr="00A808EE" w14:paraId="6C43DB5E" w14:textId="77777777" w:rsidTr="001576A3">
        <w:tc>
          <w:tcPr>
            <w:tcW w:w="1417" w:type="dxa"/>
            <w:tcBorders>
              <w:top w:val="single" w:sz="4" w:space="0" w:color="auto"/>
              <w:left w:val="nil"/>
              <w:bottom w:val="single" w:sz="4" w:space="0" w:color="auto"/>
              <w:right w:val="single" w:sz="4" w:space="0" w:color="auto"/>
            </w:tcBorders>
            <w:shd w:val="clear" w:color="auto" w:fill="B4C6E7" w:themeFill="accent5" w:themeFillTint="66"/>
            <w:vAlign w:val="center"/>
          </w:tcPr>
          <w:p w14:paraId="2AB9FF2F" w14:textId="3A9AC6F9" w:rsidR="00E477AC" w:rsidRPr="00921F9C" w:rsidRDefault="00921F9C" w:rsidP="00921F9C">
            <w:pPr>
              <w:rPr>
                <w:i/>
                <w:iCs/>
                <w:sz w:val="16"/>
                <w:szCs w:val="18"/>
              </w:rPr>
            </w:pPr>
            <w:r>
              <w:rPr>
                <w:i/>
                <w:iCs/>
                <w:sz w:val="16"/>
                <w:szCs w:val="18"/>
              </w:rPr>
              <w:t>State variables</w:t>
            </w:r>
          </w:p>
        </w:tc>
        <w:tc>
          <w:tcPr>
            <w:tcW w:w="3538" w:type="dxa"/>
            <w:tcBorders>
              <w:top w:val="single" w:sz="4" w:space="0" w:color="auto"/>
              <w:left w:val="single" w:sz="4" w:space="0" w:color="auto"/>
              <w:bottom w:val="single" w:sz="4" w:space="0" w:color="auto"/>
              <w:right w:val="nil"/>
            </w:tcBorders>
          </w:tcPr>
          <w:p w14:paraId="3C7F67EB" w14:textId="1DF108A1" w:rsidR="00E477AC" w:rsidRPr="00EE0F40" w:rsidRDefault="00921F9C" w:rsidP="00E477AC">
            <w:pPr>
              <w:rPr>
                <w:sz w:val="16"/>
                <w:szCs w:val="18"/>
              </w:rPr>
            </w:pPr>
            <w:r>
              <w:rPr>
                <w:sz w:val="16"/>
                <w:szCs w:val="18"/>
              </w:rPr>
              <w:t>Concentration (t,x)</w:t>
            </w:r>
          </w:p>
        </w:tc>
        <w:tc>
          <w:tcPr>
            <w:tcW w:w="283" w:type="dxa"/>
            <w:tcBorders>
              <w:top w:val="single" w:sz="4" w:space="0" w:color="auto"/>
              <w:left w:val="nil"/>
              <w:bottom w:val="single" w:sz="4" w:space="0" w:color="auto"/>
              <w:right w:val="nil"/>
            </w:tcBorders>
          </w:tcPr>
          <w:p w14:paraId="7EC284E6" w14:textId="77777777" w:rsidR="00E477AC" w:rsidRPr="00EE0F40" w:rsidRDefault="00E477AC" w:rsidP="00E477AC">
            <w:pPr>
              <w:rPr>
                <w:sz w:val="16"/>
                <w:szCs w:val="18"/>
              </w:rPr>
            </w:pPr>
          </w:p>
        </w:tc>
        <w:tc>
          <w:tcPr>
            <w:tcW w:w="1425" w:type="dxa"/>
            <w:tcBorders>
              <w:top w:val="single" w:sz="4" w:space="0" w:color="auto"/>
              <w:left w:val="nil"/>
              <w:bottom w:val="single" w:sz="4" w:space="0" w:color="auto"/>
              <w:right w:val="nil"/>
            </w:tcBorders>
          </w:tcPr>
          <w:p w14:paraId="0771664B" w14:textId="42E4D30B" w:rsidR="00E477AC" w:rsidRPr="00EE0F40" w:rsidRDefault="00921F9C" w:rsidP="00E477AC">
            <w:pPr>
              <w:rPr>
                <w:sz w:val="16"/>
                <w:szCs w:val="18"/>
              </w:rPr>
            </w:pPr>
            <w:r>
              <w:rPr>
                <w:sz w:val="16"/>
                <w:szCs w:val="18"/>
              </w:rPr>
              <w:t>c</w:t>
            </w:r>
          </w:p>
        </w:tc>
        <w:tc>
          <w:tcPr>
            <w:tcW w:w="1275" w:type="dxa"/>
            <w:tcBorders>
              <w:top w:val="single" w:sz="4" w:space="0" w:color="auto"/>
              <w:left w:val="nil"/>
              <w:bottom w:val="single" w:sz="4" w:space="0" w:color="auto"/>
              <w:right w:val="nil"/>
            </w:tcBorders>
          </w:tcPr>
          <w:p w14:paraId="246DECBE" w14:textId="4FE55CE6" w:rsidR="00E477AC" w:rsidRPr="00EE0F40" w:rsidRDefault="00CD5A2D" w:rsidP="00E477AC">
            <w:pPr>
              <w:rPr>
                <w:sz w:val="16"/>
                <w:szCs w:val="18"/>
              </w:rPr>
            </w:pPr>
            <w:r>
              <w:rPr>
                <w:sz w:val="16"/>
                <w:szCs w:val="18"/>
              </w:rPr>
              <w:t>µg/L</w:t>
            </w:r>
          </w:p>
        </w:tc>
        <w:tc>
          <w:tcPr>
            <w:tcW w:w="1134" w:type="dxa"/>
            <w:tcBorders>
              <w:top w:val="single" w:sz="4" w:space="0" w:color="auto"/>
              <w:left w:val="nil"/>
              <w:bottom w:val="single" w:sz="4" w:space="0" w:color="auto"/>
              <w:right w:val="nil"/>
            </w:tcBorders>
          </w:tcPr>
          <w:p w14:paraId="281FEFEB" w14:textId="22E6D8C6" w:rsidR="00E477AC" w:rsidRPr="00EE0F40" w:rsidRDefault="00CD5A2D" w:rsidP="00E477AC">
            <w:pPr>
              <w:rPr>
                <w:sz w:val="16"/>
                <w:szCs w:val="18"/>
              </w:rPr>
            </w:pPr>
            <w:r>
              <w:rPr>
                <w:sz w:val="16"/>
                <w:szCs w:val="18"/>
              </w:rPr>
              <w:t>variable</w:t>
            </w:r>
          </w:p>
        </w:tc>
      </w:tr>
      <w:tr w:rsidR="00E477AC" w:rsidRPr="00A808EE" w14:paraId="4E855970" w14:textId="77777777" w:rsidTr="001576A3">
        <w:tc>
          <w:tcPr>
            <w:tcW w:w="9072" w:type="dxa"/>
            <w:gridSpan w:val="6"/>
            <w:tcBorders>
              <w:top w:val="single" w:sz="4" w:space="0" w:color="auto"/>
              <w:left w:val="nil"/>
              <w:bottom w:val="single" w:sz="4" w:space="0" w:color="auto"/>
              <w:right w:val="nil"/>
            </w:tcBorders>
            <w:shd w:val="clear" w:color="auto" w:fill="EDEDED" w:themeFill="accent3" w:themeFillTint="33"/>
          </w:tcPr>
          <w:p w14:paraId="7115059D" w14:textId="2DCA0215" w:rsidR="00E477AC" w:rsidRPr="00787138" w:rsidRDefault="00E477AC" w:rsidP="00E477AC">
            <w:pPr>
              <w:jc w:val="center"/>
              <w:rPr>
                <w:b/>
                <w:bCs/>
                <w:sz w:val="16"/>
                <w:szCs w:val="18"/>
              </w:rPr>
            </w:pPr>
            <w:r w:rsidRPr="00787138">
              <w:rPr>
                <w:b/>
                <w:bCs/>
                <w:sz w:val="16"/>
                <w:szCs w:val="18"/>
              </w:rPr>
              <w:t>Output parameters</w:t>
            </w:r>
          </w:p>
        </w:tc>
      </w:tr>
      <w:tr w:rsidR="00CF6091" w:rsidRPr="00A808EE" w14:paraId="0DEC7B13" w14:textId="77777777" w:rsidTr="001576A3">
        <w:tc>
          <w:tcPr>
            <w:tcW w:w="1417" w:type="dxa"/>
            <w:vMerge w:val="restart"/>
            <w:tcBorders>
              <w:top w:val="single" w:sz="4" w:space="0" w:color="auto"/>
              <w:left w:val="nil"/>
              <w:right w:val="single" w:sz="4" w:space="0" w:color="auto"/>
            </w:tcBorders>
            <w:shd w:val="clear" w:color="auto" w:fill="B4C6E7" w:themeFill="accent5" w:themeFillTint="66"/>
            <w:vAlign w:val="center"/>
          </w:tcPr>
          <w:p w14:paraId="6CC4EBD6" w14:textId="78403DA1" w:rsidR="00CF6091" w:rsidRPr="00817E7A" w:rsidRDefault="00CF6091" w:rsidP="00817E7A">
            <w:pPr>
              <w:rPr>
                <w:i/>
                <w:iCs/>
                <w:sz w:val="16"/>
                <w:szCs w:val="18"/>
              </w:rPr>
            </w:pPr>
            <w:r>
              <w:rPr>
                <w:i/>
                <w:iCs/>
                <w:sz w:val="16"/>
                <w:szCs w:val="18"/>
              </w:rPr>
              <w:t>Calculated output</w:t>
            </w:r>
          </w:p>
        </w:tc>
        <w:tc>
          <w:tcPr>
            <w:tcW w:w="3538" w:type="dxa"/>
            <w:tcBorders>
              <w:top w:val="single" w:sz="4" w:space="0" w:color="auto"/>
              <w:left w:val="single" w:sz="4" w:space="0" w:color="auto"/>
              <w:bottom w:val="nil"/>
              <w:right w:val="nil"/>
            </w:tcBorders>
          </w:tcPr>
          <w:p w14:paraId="59985BE3" w14:textId="04EF1CA6" w:rsidR="00CF6091" w:rsidRPr="00EE0F40" w:rsidRDefault="00CF6091" w:rsidP="00E477AC">
            <w:pPr>
              <w:rPr>
                <w:sz w:val="16"/>
                <w:szCs w:val="18"/>
              </w:rPr>
            </w:pPr>
            <w:r>
              <w:rPr>
                <w:sz w:val="16"/>
                <w:szCs w:val="18"/>
              </w:rPr>
              <w:t>Effluent concentration c(t)</w:t>
            </w:r>
          </w:p>
        </w:tc>
        <w:tc>
          <w:tcPr>
            <w:tcW w:w="283" w:type="dxa"/>
            <w:tcBorders>
              <w:top w:val="single" w:sz="4" w:space="0" w:color="auto"/>
              <w:left w:val="nil"/>
              <w:bottom w:val="nil"/>
              <w:right w:val="nil"/>
            </w:tcBorders>
          </w:tcPr>
          <w:p w14:paraId="450A0A14" w14:textId="77777777" w:rsidR="00CF6091" w:rsidRPr="00EE0F40" w:rsidRDefault="00CF6091" w:rsidP="00E477AC">
            <w:pPr>
              <w:rPr>
                <w:sz w:val="16"/>
                <w:szCs w:val="18"/>
              </w:rPr>
            </w:pPr>
          </w:p>
        </w:tc>
        <w:tc>
          <w:tcPr>
            <w:tcW w:w="1425" w:type="dxa"/>
            <w:tcBorders>
              <w:top w:val="single" w:sz="4" w:space="0" w:color="auto"/>
              <w:left w:val="nil"/>
              <w:bottom w:val="nil"/>
              <w:right w:val="nil"/>
            </w:tcBorders>
          </w:tcPr>
          <w:p w14:paraId="2D316959" w14:textId="642AB956" w:rsidR="00CF6091" w:rsidRPr="00EE0F40" w:rsidRDefault="00CF6091" w:rsidP="00E477AC">
            <w:pPr>
              <w:rPr>
                <w:sz w:val="16"/>
                <w:szCs w:val="18"/>
              </w:rPr>
            </w:pPr>
            <w:r>
              <w:rPr>
                <w:sz w:val="16"/>
                <w:szCs w:val="18"/>
              </w:rPr>
              <w:t>c</w:t>
            </w:r>
          </w:p>
        </w:tc>
        <w:tc>
          <w:tcPr>
            <w:tcW w:w="1275" w:type="dxa"/>
            <w:tcBorders>
              <w:top w:val="single" w:sz="4" w:space="0" w:color="auto"/>
              <w:left w:val="nil"/>
              <w:bottom w:val="nil"/>
              <w:right w:val="nil"/>
            </w:tcBorders>
          </w:tcPr>
          <w:p w14:paraId="5BA34B21" w14:textId="7D5BFF64" w:rsidR="00CF6091" w:rsidRPr="00EE0F40" w:rsidRDefault="00CF6091" w:rsidP="00E477AC">
            <w:pPr>
              <w:rPr>
                <w:sz w:val="16"/>
                <w:szCs w:val="18"/>
              </w:rPr>
            </w:pPr>
            <w:r>
              <w:rPr>
                <w:sz w:val="16"/>
                <w:szCs w:val="18"/>
              </w:rPr>
              <w:t>µg/L</w:t>
            </w:r>
          </w:p>
        </w:tc>
        <w:tc>
          <w:tcPr>
            <w:tcW w:w="1134" w:type="dxa"/>
            <w:tcBorders>
              <w:top w:val="single" w:sz="4" w:space="0" w:color="auto"/>
              <w:left w:val="nil"/>
              <w:bottom w:val="nil"/>
              <w:right w:val="nil"/>
            </w:tcBorders>
          </w:tcPr>
          <w:p w14:paraId="22861BFD" w14:textId="4DE9F14F" w:rsidR="00CF6091" w:rsidRPr="00EE0F40" w:rsidRDefault="00CF6091" w:rsidP="00E477AC">
            <w:pPr>
              <w:rPr>
                <w:sz w:val="16"/>
                <w:szCs w:val="18"/>
              </w:rPr>
            </w:pPr>
            <w:r>
              <w:rPr>
                <w:sz w:val="16"/>
                <w:szCs w:val="18"/>
              </w:rPr>
              <w:t>variable</w:t>
            </w:r>
          </w:p>
        </w:tc>
      </w:tr>
      <w:tr w:rsidR="00CF6091" w:rsidRPr="00A808EE" w14:paraId="2F86C8BD" w14:textId="77777777" w:rsidTr="001576A3">
        <w:tc>
          <w:tcPr>
            <w:tcW w:w="1417" w:type="dxa"/>
            <w:vMerge/>
            <w:tcBorders>
              <w:left w:val="nil"/>
              <w:right w:val="single" w:sz="4" w:space="0" w:color="auto"/>
            </w:tcBorders>
            <w:shd w:val="clear" w:color="auto" w:fill="B4C6E7" w:themeFill="accent5" w:themeFillTint="66"/>
          </w:tcPr>
          <w:p w14:paraId="07FFD639" w14:textId="77777777" w:rsidR="00CF6091" w:rsidRPr="00EE0F40" w:rsidRDefault="00CF6091" w:rsidP="00650F3A">
            <w:pPr>
              <w:rPr>
                <w:sz w:val="16"/>
                <w:szCs w:val="18"/>
              </w:rPr>
            </w:pPr>
          </w:p>
        </w:tc>
        <w:tc>
          <w:tcPr>
            <w:tcW w:w="3538" w:type="dxa"/>
            <w:tcBorders>
              <w:top w:val="nil"/>
              <w:left w:val="single" w:sz="4" w:space="0" w:color="auto"/>
              <w:bottom w:val="nil"/>
              <w:right w:val="nil"/>
            </w:tcBorders>
          </w:tcPr>
          <w:p w14:paraId="7CCA0253" w14:textId="4055E712" w:rsidR="00CF6091" w:rsidRPr="0071247F" w:rsidRDefault="00CF6091" w:rsidP="00650F3A">
            <w:pPr>
              <w:rPr>
                <w:sz w:val="16"/>
                <w:szCs w:val="18"/>
              </w:rPr>
            </w:pPr>
            <w:r w:rsidRPr="0071247F">
              <w:rPr>
                <w:sz w:val="16"/>
                <w:szCs w:val="18"/>
              </w:rPr>
              <w:t>Liquid diffusion coefficient</w:t>
            </w:r>
            <w:r w:rsidR="0071247F" w:rsidRPr="0071247F">
              <w:rPr>
                <w:sz w:val="16"/>
                <w:szCs w:val="18"/>
              </w:rPr>
              <w:t xml:space="preserve"> (</w:t>
            </w:r>
            <m:oMath>
              <m:sSub>
                <m:sSubPr>
                  <m:ctrlPr>
                    <w:rPr>
                      <w:rFonts w:ascii="Cambria Math" w:hAnsi="Cambria Math"/>
                      <w:i/>
                      <w:noProof/>
                    </w:rPr>
                  </m:ctrlPr>
                </m:sSubPr>
                <m:e>
                  <m:r>
                    <w:rPr>
                      <w:rFonts w:ascii="Cambria Math" w:hAnsi="Cambria Math"/>
                      <w:noProof/>
                    </w:rPr>
                    <m:t>D</m:t>
                  </m:r>
                </m:e>
                <m:sub>
                  <m:r>
                    <w:rPr>
                      <w:rFonts w:ascii="Cambria Math" w:hAnsi="Cambria Math"/>
                      <w:noProof/>
                    </w:rPr>
                    <m:t>l</m:t>
                  </m:r>
                </m:sub>
              </m:sSub>
            </m:oMath>
            <w:r w:rsidR="0071247F" w:rsidRPr="0071247F">
              <w:rPr>
                <w:sz w:val="16"/>
                <w:szCs w:val="18"/>
              </w:rPr>
              <w:t>)</w:t>
            </w:r>
          </w:p>
        </w:tc>
        <w:tc>
          <w:tcPr>
            <w:tcW w:w="283" w:type="dxa"/>
            <w:tcBorders>
              <w:top w:val="nil"/>
              <w:left w:val="nil"/>
              <w:bottom w:val="nil"/>
              <w:right w:val="nil"/>
            </w:tcBorders>
          </w:tcPr>
          <w:p w14:paraId="6CC81E24" w14:textId="77777777" w:rsidR="00CF6091" w:rsidRPr="00EE0F40" w:rsidRDefault="00CF6091" w:rsidP="00650F3A">
            <w:pPr>
              <w:rPr>
                <w:sz w:val="16"/>
                <w:szCs w:val="18"/>
              </w:rPr>
            </w:pPr>
          </w:p>
        </w:tc>
        <w:tc>
          <w:tcPr>
            <w:tcW w:w="1425" w:type="dxa"/>
            <w:tcBorders>
              <w:top w:val="nil"/>
              <w:left w:val="nil"/>
              <w:bottom w:val="nil"/>
              <w:right w:val="nil"/>
            </w:tcBorders>
          </w:tcPr>
          <w:p w14:paraId="54392BCF" w14:textId="6306A2CF" w:rsidR="00CF6091" w:rsidRDefault="00CF6091" w:rsidP="00650F3A">
            <w:pPr>
              <w:rPr>
                <w:sz w:val="16"/>
                <w:szCs w:val="18"/>
              </w:rPr>
            </w:pPr>
            <w:r>
              <w:rPr>
                <w:sz w:val="16"/>
                <w:szCs w:val="18"/>
              </w:rPr>
              <w:t>difl</w:t>
            </w:r>
          </w:p>
        </w:tc>
        <w:tc>
          <w:tcPr>
            <w:tcW w:w="1275" w:type="dxa"/>
            <w:tcBorders>
              <w:top w:val="nil"/>
              <w:left w:val="nil"/>
              <w:bottom w:val="nil"/>
              <w:right w:val="nil"/>
            </w:tcBorders>
          </w:tcPr>
          <w:p w14:paraId="30529139" w14:textId="10A0CFBF" w:rsidR="00CF6091" w:rsidRPr="00BD72A8" w:rsidRDefault="00CF6091" w:rsidP="00650F3A">
            <w:pPr>
              <w:rPr>
                <w:sz w:val="16"/>
                <w:szCs w:val="18"/>
              </w:rPr>
            </w:pPr>
            <w:r w:rsidRPr="00BD72A8">
              <w:rPr>
                <w:sz w:val="16"/>
                <w:szCs w:val="18"/>
              </w:rPr>
              <w:t>cm</w:t>
            </w:r>
            <w:r w:rsidRPr="00297044">
              <w:rPr>
                <w:sz w:val="16"/>
                <w:szCs w:val="18"/>
                <w:vertAlign w:val="superscript"/>
              </w:rPr>
              <w:t>2</w:t>
            </w:r>
            <w:r w:rsidRPr="00BD72A8">
              <w:rPr>
                <w:sz w:val="16"/>
                <w:szCs w:val="18"/>
              </w:rPr>
              <w:t>/s</w:t>
            </w:r>
          </w:p>
        </w:tc>
        <w:tc>
          <w:tcPr>
            <w:tcW w:w="1134" w:type="dxa"/>
            <w:tcBorders>
              <w:top w:val="nil"/>
              <w:left w:val="nil"/>
              <w:bottom w:val="nil"/>
              <w:right w:val="nil"/>
            </w:tcBorders>
          </w:tcPr>
          <w:p w14:paraId="6A99F632" w14:textId="044E7F1F" w:rsidR="00CF6091" w:rsidRDefault="00CF6091" w:rsidP="00650F3A">
            <w:pPr>
              <w:rPr>
                <w:sz w:val="16"/>
                <w:szCs w:val="18"/>
              </w:rPr>
            </w:pPr>
            <w:r>
              <w:rPr>
                <w:sz w:val="16"/>
                <w:szCs w:val="18"/>
              </w:rPr>
              <w:t>fixed</w:t>
            </w:r>
          </w:p>
        </w:tc>
      </w:tr>
      <w:tr w:rsidR="00CF6091" w:rsidRPr="00A808EE" w14:paraId="4F7F566D" w14:textId="77777777" w:rsidTr="001576A3">
        <w:tc>
          <w:tcPr>
            <w:tcW w:w="1417" w:type="dxa"/>
            <w:vMerge/>
            <w:tcBorders>
              <w:left w:val="nil"/>
              <w:right w:val="single" w:sz="4" w:space="0" w:color="auto"/>
            </w:tcBorders>
            <w:shd w:val="clear" w:color="auto" w:fill="B4C6E7" w:themeFill="accent5" w:themeFillTint="66"/>
          </w:tcPr>
          <w:p w14:paraId="7DB9670F" w14:textId="77777777" w:rsidR="00CF6091" w:rsidRPr="00EE0F40" w:rsidRDefault="00CF6091" w:rsidP="00650F3A">
            <w:pPr>
              <w:rPr>
                <w:sz w:val="16"/>
                <w:szCs w:val="18"/>
              </w:rPr>
            </w:pPr>
          </w:p>
        </w:tc>
        <w:tc>
          <w:tcPr>
            <w:tcW w:w="3538" w:type="dxa"/>
            <w:tcBorders>
              <w:top w:val="nil"/>
              <w:left w:val="single" w:sz="4" w:space="0" w:color="auto"/>
              <w:bottom w:val="nil"/>
              <w:right w:val="nil"/>
            </w:tcBorders>
          </w:tcPr>
          <w:p w14:paraId="4CB39645" w14:textId="3F2FAEB2" w:rsidR="00CF6091" w:rsidRPr="0070485F" w:rsidRDefault="00CF6091" w:rsidP="00650F3A">
            <w:pPr>
              <w:rPr>
                <w:sz w:val="16"/>
                <w:szCs w:val="18"/>
              </w:rPr>
            </w:pPr>
            <w:r w:rsidRPr="0070485F">
              <w:rPr>
                <w:sz w:val="16"/>
                <w:szCs w:val="18"/>
              </w:rPr>
              <w:t>Film mass transfer parameter</w:t>
            </w:r>
            <w:r w:rsidR="0070485F" w:rsidRPr="0070485F">
              <w:rPr>
                <w:sz w:val="16"/>
                <w:szCs w:val="18"/>
              </w:rPr>
              <w:t xml:space="preserve"> (</w:t>
            </w:r>
            <m:oMath>
              <m:sSub>
                <m:sSubPr>
                  <m:ctrlPr>
                    <w:rPr>
                      <w:rFonts w:ascii="Cambria Math" w:hAnsi="Cambria Math"/>
                      <w:i/>
                    </w:rPr>
                  </m:ctrlPr>
                </m:sSubPr>
                <m:e>
                  <m:r>
                    <w:rPr>
                      <w:rFonts w:ascii="Cambria Math" w:hAnsi="Cambria Math"/>
                    </w:rPr>
                    <m:t>k</m:t>
                  </m:r>
                </m:e>
                <m:sub>
                  <m:r>
                    <w:rPr>
                      <w:rFonts w:ascii="Cambria Math" w:hAnsi="Cambria Math"/>
                    </w:rPr>
                    <m:t>F</m:t>
                  </m:r>
                </m:sub>
              </m:sSub>
            </m:oMath>
            <w:r w:rsidR="0070485F" w:rsidRPr="0070485F">
              <w:rPr>
                <w:sz w:val="16"/>
                <w:szCs w:val="18"/>
              </w:rPr>
              <w:t>)</w:t>
            </w:r>
          </w:p>
        </w:tc>
        <w:tc>
          <w:tcPr>
            <w:tcW w:w="283" w:type="dxa"/>
            <w:tcBorders>
              <w:top w:val="nil"/>
              <w:left w:val="nil"/>
              <w:bottom w:val="nil"/>
              <w:right w:val="nil"/>
            </w:tcBorders>
          </w:tcPr>
          <w:p w14:paraId="2098BD98" w14:textId="77777777" w:rsidR="00CF6091" w:rsidRPr="00EE0F40" w:rsidRDefault="00CF6091" w:rsidP="00650F3A">
            <w:pPr>
              <w:rPr>
                <w:sz w:val="16"/>
                <w:szCs w:val="18"/>
              </w:rPr>
            </w:pPr>
          </w:p>
        </w:tc>
        <w:tc>
          <w:tcPr>
            <w:tcW w:w="1425" w:type="dxa"/>
            <w:tcBorders>
              <w:top w:val="nil"/>
              <w:left w:val="nil"/>
              <w:bottom w:val="nil"/>
              <w:right w:val="nil"/>
            </w:tcBorders>
          </w:tcPr>
          <w:p w14:paraId="1EAE329C" w14:textId="4D9E1477" w:rsidR="00CF6091" w:rsidRPr="00EE0F40" w:rsidRDefault="00CF6091" w:rsidP="00650F3A">
            <w:pPr>
              <w:rPr>
                <w:sz w:val="16"/>
                <w:szCs w:val="18"/>
              </w:rPr>
            </w:pPr>
            <w:r>
              <w:rPr>
                <w:sz w:val="16"/>
                <w:szCs w:val="18"/>
              </w:rPr>
              <w:t>kf_v</w:t>
            </w:r>
          </w:p>
        </w:tc>
        <w:tc>
          <w:tcPr>
            <w:tcW w:w="1275" w:type="dxa"/>
            <w:tcBorders>
              <w:top w:val="nil"/>
              <w:left w:val="nil"/>
              <w:bottom w:val="nil"/>
              <w:right w:val="nil"/>
            </w:tcBorders>
          </w:tcPr>
          <w:p w14:paraId="1BD83B9A" w14:textId="4483FF22" w:rsidR="00CF6091" w:rsidRPr="00EE0F40" w:rsidRDefault="00CF6091" w:rsidP="00650F3A">
            <w:pPr>
              <w:rPr>
                <w:sz w:val="16"/>
                <w:szCs w:val="18"/>
              </w:rPr>
            </w:pPr>
            <w:r>
              <w:rPr>
                <w:sz w:val="16"/>
                <w:szCs w:val="18"/>
              </w:rPr>
              <w:t>cm/s</w:t>
            </w:r>
          </w:p>
        </w:tc>
        <w:tc>
          <w:tcPr>
            <w:tcW w:w="1134" w:type="dxa"/>
            <w:tcBorders>
              <w:top w:val="nil"/>
              <w:left w:val="nil"/>
              <w:bottom w:val="nil"/>
              <w:right w:val="nil"/>
            </w:tcBorders>
          </w:tcPr>
          <w:p w14:paraId="51734DDF" w14:textId="16DF9664" w:rsidR="00CF6091" w:rsidRPr="00EE0F40" w:rsidRDefault="00CF6091" w:rsidP="00650F3A">
            <w:pPr>
              <w:rPr>
                <w:sz w:val="16"/>
                <w:szCs w:val="18"/>
              </w:rPr>
            </w:pPr>
            <w:r>
              <w:rPr>
                <w:sz w:val="16"/>
                <w:szCs w:val="18"/>
              </w:rPr>
              <w:t>fixed</w:t>
            </w:r>
          </w:p>
        </w:tc>
      </w:tr>
      <w:tr w:rsidR="00CF6091" w:rsidRPr="00A808EE" w14:paraId="20DF63C8" w14:textId="77777777" w:rsidTr="001576A3">
        <w:tc>
          <w:tcPr>
            <w:tcW w:w="1417" w:type="dxa"/>
            <w:vMerge/>
            <w:tcBorders>
              <w:left w:val="nil"/>
              <w:right w:val="single" w:sz="4" w:space="0" w:color="auto"/>
            </w:tcBorders>
            <w:shd w:val="clear" w:color="auto" w:fill="B4C6E7" w:themeFill="accent5" w:themeFillTint="66"/>
          </w:tcPr>
          <w:p w14:paraId="1E4EADD2" w14:textId="77777777" w:rsidR="00CF6091" w:rsidRPr="00EE0F40" w:rsidRDefault="00CF6091" w:rsidP="00650F3A">
            <w:pPr>
              <w:rPr>
                <w:sz w:val="16"/>
                <w:szCs w:val="18"/>
              </w:rPr>
            </w:pPr>
          </w:p>
        </w:tc>
        <w:tc>
          <w:tcPr>
            <w:tcW w:w="3538" w:type="dxa"/>
            <w:tcBorders>
              <w:top w:val="nil"/>
              <w:left w:val="single" w:sz="4" w:space="0" w:color="auto"/>
              <w:bottom w:val="nil"/>
              <w:right w:val="nil"/>
            </w:tcBorders>
          </w:tcPr>
          <w:p w14:paraId="7F79AFA7" w14:textId="690DC2D0" w:rsidR="00CF6091" w:rsidRPr="00871122" w:rsidRDefault="00CF6091" w:rsidP="00650F3A">
            <w:pPr>
              <w:rPr>
                <w:sz w:val="16"/>
                <w:szCs w:val="18"/>
              </w:rPr>
            </w:pPr>
            <w:r w:rsidRPr="00871122">
              <w:rPr>
                <w:sz w:val="16"/>
                <w:szCs w:val="18"/>
              </w:rPr>
              <w:t>Surface diffusion coefficient</w:t>
            </w:r>
            <w:r w:rsidR="00871122" w:rsidRPr="00871122">
              <w:rPr>
                <w:sz w:val="16"/>
                <w:szCs w:val="18"/>
              </w:rPr>
              <w:t xml:space="preserve"> (</w:t>
            </w:r>
            <m:oMath>
              <m:sSub>
                <m:sSubPr>
                  <m:ctrlPr>
                    <w:rPr>
                      <w:rFonts w:ascii="Cambria Math" w:hAnsi="Cambria Math"/>
                      <w:i/>
                      <w:noProof/>
                    </w:rPr>
                  </m:ctrlPr>
                </m:sSubPr>
                <m:e>
                  <m:r>
                    <w:rPr>
                      <w:rFonts w:ascii="Cambria Math" w:hAnsi="Cambria Math"/>
                      <w:noProof/>
                    </w:rPr>
                    <m:t>D</m:t>
                  </m:r>
                </m:e>
                <m:sub>
                  <m:r>
                    <w:rPr>
                      <w:rFonts w:ascii="Cambria Math" w:hAnsi="Cambria Math"/>
                      <w:noProof/>
                    </w:rPr>
                    <m:t>s</m:t>
                  </m:r>
                </m:sub>
              </m:sSub>
            </m:oMath>
            <w:r w:rsidR="00871122" w:rsidRPr="00871122">
              <w:rPr>
                <w:sz w:val="16"/>
                <w:szCs w:val="18"/>
              </w:rPr>
              <w:t>)</w:t>
            </w:r>
          </w:p>
        </w:tc>
        <w:tc>
          <w:tcPr>
            <w:tcW w:w="283" w:type="dxa"/>
            <w:tcBorders>
              <w:top w:val="nil"/>
              <w:left w:val="nil"/>
              <w:bottom w:val="nil"/>
              <w:right w:val="nil"/>
            </w:tcBorders>
          </w:tcPr>
          <w:p w14:paraId="502DAE2B" w14:textId="77777777" w:rsidR="00CF6091" w:rsidRPr="00EE0F40" w:rsidRDefault="00CF6091" w:rsidP="00650F3A">
            <w:pPr>
              <w:rPr>
                <w:sz w:val="16"/>
                <w:szCs w:val="18"/>
              </w:rPr>
            </w:pPr>
          </w:p>
        </w:tc>
        <w:tc>
          <w:tcPr>
            <w:tcW w:w="1425" w:type="dxa"/>
            <w:tcBorders>
              <w:top w:val="nil"/>
              <w:left w:val="nil"/>
              <w:bottom w:val="nil"/>
              <w:right w:val="nil"/>
            </w:tcBorders>
          </w:tcPr>
          <w:p w14:paraId="7A549898" w14:textId="466AE84F" w:rsidR="00CF6091" w:rsidRPr="00EE0F40" w:rsidRDefault="00CF6091" w:rsidP="00650F3A">
            <w:pPr>
              <w:rPr>
                <w:sz w:val="16"/>
                <w:szCs w:val="18"/>
              </w:rPr>
            </w:pPr>
            <w:r>
              <w:rPr>
                <w:sz w:val="16"/>
                <w:szCs w:val="18"/>
              </w:rPr>
              <w:t>ds_v</w:t>
            </w:r>
          </w:p>
        </w:tc>
        <w:tc>
          <w:tcPr>
            <w:tcW w:w="1275" w:type="dxa"/>
            <w:tcBorders>
              <w:top w:val="nil"/>
              <w:left w:val="nil"/>
              <w:bottom w:val="nil"/>
              <w:right w:val="nil"/>
            </w:tcBorders>
          </w:tcPr>
          <w:p w14:paraId="1A6EF409" w14:textId="0E5F0282" w:rsidR="00CF6091" w:rsidRPr="00EE0F40" w:rsidRDefault="00CF6091" w:rsidP="00650F3A">
            <w:pPr>
              <w:rPr>
                <w:sz w:val="16"/>
                <w:szCs w:val="18"/>
              </w:rPr>
            </w:pPr>
            <w:r w:rsidRPr="00BD72A8">
              <w:rPr>
                <w:sz w:val="16"/>
                <w:szCs w:val="18"/>
              </w:rPr>
              <w:t>cm</w:t>
            </w:r>
            <w:r w:rsidRPr="00297044">
              <w:rPr>
                <w:sz w:val="16"/>
                <w:szCs w:val="18"/>
                <w:vertAlign w:val="superscript"/>
              </w:rPr>
              <w:t>2</w:t>
            </w:r>
            <w:r w:rsidRPr="00BD72A8">
              <w:rPr>
                <w:sz w:val="16"/>
                <w:szCs w:val="18"/>
              </w:rPr>
              <w:t>/s</w:t>
            </w:r>
          </w:p>
        </w:tc>
        <w:tc>
          <w:tcPr>
            <w:tcW w:w="1134" w:type="dxa"/>
            <w:tcBorders>
              <w:top w:val="nil"/>
              <w:left w:val="nil"/>
              <w:bottom w:val="nil"/>
              <w:right w:val="nil"/>
            </w:tcBorders>
          </w:tcPr>
          <w:p w14:paraId="2D94B7A4" w14:textId="6DEFE69A" w:rsidR="00CF6091" w:rsidRPr="00EE0F40" w:rsidRDefault="00CF6091" w:rsidP="00650F3A">
            <w:pPr>
              <w:rPr>
                <w:sz w:val="16"/>
                <w:szCs w:val="18"/>
              </w:rPr>
            </w:pPr>
            <w:r>
              <w:rPr>
                <w:sz w:val="16"/>
                <w:szCs w:val="18"/>
              </w:rPr>
              <w:t>fixed</w:t>
            </w:r>
          </w:p>
        </w:tc>
      </w:tr>
      <w:tr w:rsidR="00CF6091" w:rsidRPr="00A808EE" w14:paraId="3F057DBA" w14:textId="77777777" w:rsidTr="001576A3">
        <w:tc>
          <w:tcPr>
            <w:tcW w:w="1417" w:type="dxa"/>
            <w:vMerge/>
            <w:tcBorders>
              <w:left w:val="nil"/>
              <w:right w:val="single" w:sz="4" w:space="0" w:color="auto"/>
            </w:tcBorders>
            <w:shd w:val="clear" w:color="auto" w:fill="B4C6E7" w:themeFill="accent5" w:themeFillTint="66"/>
          </w:tcPr>
          <w:p w14:paraId="1DC1D997" w14:textId="77777777" w:rsidR="00CF6091" w:rsidRPr="00EE0F40" w:rsidRDefault="00CF6091" w:rsidP="00650F3A">
            <w:pPr>
              <w:rPr>
                <w:sz w:val="16"/>
                <w:szCs w:val="18"/>
              </w:rPr>
            </w:pPr>
          </w:p>
        </w:tc>
        <w:tc>
          <w:tcPr>
            <w:tcW w:w="3538" w:type="dxa"/>
            <w:tcBorders>
              <w:top w:val="nil"/>
              <w:left w:val="single" w:sz="4" w:space="0" w:color="auto"/>
              <w:bottom w:val="nil"/>
              <w:right w:val="nil"/>
            </w:tcBorders>
          </w:tcPr>
          <w:p w14:paraId="3503B9FC" w14:textId="7715047D" w:rsidR="00CF6091" w:rsidRPr="00D2206A" w:rsidRDefault="00CF6091" w:rsidP="00650F3A">
            <w:pPr>
              <w:rPr>
                <w:sz w:val="16"/>
                <w:szCs w:val="18"/>
              </w:rPr>
            </w:pPr>
            <w:r w:rsidRPr="00D2206A">
              <w:rPr>
                <w:sz w:val="16"/>
                <w:szCs w:val="18"/>
              </w:rPr>
              <w:t>Pore diffusion coefficient</w:t>
            </w:r>
            <w:r w:rsidR="00D2206A" w:rsidRPr="00D2206A">
              <w:rPr>
                <w:sz w:val="16"/>
                <w:szCs w:val="18"/>
              </w:rPr>
              <w:t xml:space="preserve"> (</w:t>
            </w:r>
            <m:oMath>
              <m:sSub>
                <m:sSubPr>
                  <m:ctrlPr>
                    <w:rPr>
                      <w:rFonts w:ascii="Cambria Math" w:hAnsi="Cambria Math"/>
                      <w:i/>
                      <w:noProof/>
                    </w:rPr>
                  </m:ctrlPr>
                </m:sSubPr>
                <m:e>
                  <m:r>
                    <w:rPr>
                      <w:rFonts w:ascii="Cambria Math" w:hAnsi="Cambria Math"/>
                      <w:noProof/>
                    </w:rPr>
                    <m:t>D</m:t>
                  </m:r>
                </m:e>
                <m:sub>
                  <m:r>
                    <w:rPr>
                      <w:rFonts w:ascii="Cambria Math" w:hAnsi="Cambria Math"/>
                      <w:noProof/>
                    </w:rPr>
                    <m:t>p</m:t>
                  </m:r>
                </m:sub>
              </m:sSub>
            </m:oMath>
            <w:r w:rsidR="00D2206A" w:rsidRPr="00D2206A">
              <w:rPr>
                <w:sz w:val="16"/>
                <w:szCs w:val="18"/>
              </w:rPr>
              <w:t>)</w:t>
            </w:r>
          </w:p>
        </w:tc>
        <w:tc>
          <w:tcPr>
            <w:tcW w:w="283" w:type="dxa"/>
            <w:tcBorders>
              <w:top w:val="nil"/>
              <w:left w:val="nil"/>
              <w:bottom w:val="nil"/>
              <w:right w:val="nil"/>
            </w:tcBorders>
          </w:tcPr>
          <w:p w14:paraId="42C661F7" w14:textId="77777777" w:rsidR="00CF6091" w:rsidRPr="00EE0F40" w:rsidRDefault="00CF6091" w:rsidP="00650F3A">
            <w:pPr>
              <w:rPr>
                <w:sz w:val="16"/>
                <w:szCs w:val="18"/>
              </w:rPr>
            </w:pPr>
          </w:p>
        </w:tc>
        <w:tc>
          <w:tcPr>
            <w:tcW w:w="1425" w:type="dxa"/>
            <w:tcBorders>
              <w:top w:val="nil"/>
              <w:left w:val="nil"/>
              <w:bottom w:val="nil"/>
              <w:right w:val="nil"/>
            </w:tcBorders>
          </w:tcPr>
          <w:p w14:paraId="6B02D994" w14:textId="1205BDEF" w:rsidR="00CF6091" w:rsidRPr="00EE0F40" w:rsidRDefault="00CF6091" w:rsidP="00650F3A">
            <w:pPr>
              <w:rPr>
                <w:sz w:val="16"/>
                <w:szCs w:val="18"/>
              </w:rPr>
            </w:pPr>
            <w:r>
              <w:rPr>
                <w:sz w:val="16"/>
                <w:szCs w:val="18"/>
              </w:rPr>
              <w:t>dp_v</w:t>
            </w:r>
          </w:p>
        </w:tc>
        <w:tc>
          <w:tcPr>
            <w:tcW w:w="1275" w:type="dxa"/>
            <w:tcBorders>
              <w:top w:val="nil"/>
              <w:left w:val="nil"/>
              <w:bottom w:val="nil"/>
              <w:right w:val="nil"/>
            </w:tcBorders>
          </w:tcPr>
          <w:p w14:paraId="6761E538" w14:textId="01542955" w:rsidR="00CF6091" w:rsidRPr="00EE0F40" w:rsidRDefault="00CF6091" w:rsidP="00650F3A">
            <w:pPr>
              <w:rPr>
                <w:sz w:val="16"/>
                <w:szCs w:val="18"/>
              </w:rPr>
            </w:pPr>
            <w:r w:rsidRPr="00BD72A8">
              <w:rPr>
                <w:sz w:val="16"/>
                <w:szCs w:val="18"/>
              </w:rPr>
              <w:t>cm</w:t>
            </w:r>
            <w:r w:rsidRPr="00297044">
              <w:rPr>
                <w:sz w:val="16"/>
                <w:szCs w:val="18"/>
                <w:vertAlign w:val="superscript"/>
              </w:rPr>
              <w:t>2</w:t>
            </w:r>
            <w:r w:rsidRPr="00BD72A8">
              <w:rPr>
                <w:sz w:val="16"/>
                <w:szCs w:val="18"/>
              </w:rPr>
              <w:t>/s</w:t>
            </w:r>
          </w:p>
        </w:tc>
        <w:tc>
          <w:tcPr>
            <w:tcW w:w="1134" w:type="dxa"/>
            <w:tcBorders>
              <w:top w:val="nil"/>
              <w:left w:val="nil"/>
              <w:bottom w:val="nil"/>
              <w:right w:val="nil"/>
            </w:tcBorders>
          </w:tcPr>
          <w:p w14:paraId="31A38942" w14:textId="14C25B80" w:rsidR="00CF6091" w:rsidRPr="00EE0F40" w:rsidRDefault="00CF6091" w:rsidP="00650F3A">
            <w:pPr>
              <w:rPr>
                <w:sz w:val="16"/>
                <w:szCs w:val="18"/>
              </w:rPr>
            </w:pPr>
            <w:r>
              <w:rPr>
                <w:sz w:val="16"/>
                <w:szCs w:val="18"/>
              </w:rPr>
              <w:t>fixed</w:t>
            </w:r>
          </w:p>
        </w:tc>
      </w:tr>
      <w:tr w:rsidR="00CF6091" w:rsidRPr="00A808EE" w14:paraId="074CC5DC" w14:textId="77777777" w:rsidTr="001576A3">
        <w:tc>
          <w:tcPr>
            <w:tcW w:w="1417" w:type="dxa"/>
            <w:vMerge/>
            <w:tcBorders>
              <w:left w:val="nil"/>
              <w:right w:val="single" w:sz="4" w:space="0" w:color="auto"/>
            </w:tcBorders>
            <w:shd w:val="clear" w:color="auto" w:fill="B4C6E7" w:themeFill="accent5" w:themeFillTint="66"/>
          </w:tcPr>
          <w:p w14:paraId="35A63C8C" w14:textId="77777777" w:rsidR="00CF6091" w:rsidRPr="00EE0F40" w:rsidRDefault="00CF6091" w:rsidP="00650F3A">
            <w:pPr>
              <w:rPr>
                <w:sz w:val="16"/>
                <w:szCs w:val="18"/>
              </w:rPr>
            </w:pPr>
          </w:p>
        </w:tc>
        <w:tc>
          <w:tcPr>
            <w:tcW w:w="3538" w:type="dxa"/>
            <w:tcBorders>
              <w:top w:val="nil"/>
              <w:left w:val="single" w:sz="4" w:space="0" w:color="auto"/>
              <w:bottom w:val="nil"/>
              <w:right w:val="nil"/>
            </w:tcBorders>
          </w:tcPr>
          <w:p w14:paraId="456DA498" w14:textId="3C50F1B4" w:rsidR="00CF6091" w:rsidRPr="00871122" w:rsidRDefault="00CF6091" w:rsidP="00650F3A">
            <w:pPr>
              <w:rPr>
                <w:sz w:val="16"/>
                <w:szCs w:val="18"/>
              </w:rPr>
            </w:pPr>
            <w:r w:rsidRPr="00142C90">
              <w:rPr>
                <w:sz w:val="16"/>
                <w:szCs w:val="18"/>
              </w:rPr>
              <w:t>Viscosity of water</w:t>
            </w:r>
            <w:r w:rsidR="00142C90" w:rsidRPr="00142C90">
              <w:rPr>
                <w:sz w:val="16"/>
                <w:szCs w:val="18"/>
              </w:rPr>
              <w:t xml:space="preserve"> (</w:t>
            </w:r>
            <m:oMath>
              <m:sSub>
                <m:sSubPr>
                  <m:ctrlPr>
                    <w:rPr>
                      <w:rFonts w:ascii="Cambria Math" w:hAnsi="Cambria Math"/>
                      <w:i/>
                      <w:szCs w:val="20"/>
                    </w:rPr>
                  </m:ctrlPr>
                </m:sSubPr>
                <m:e>
                  <m:r>
                    <w:rPr>
                      <w:rFonts w:ascii="Cambria Math" w:hAnsi="Cambria Math"/>
                      <w:szCs w:val="20"/>
                    </w:rPr>
                    <m:t>μ</m:t>
                  </m:r>
                </m:e>
                <m:sub>
                  <m:r>
                    <w:rPr>
                      <w:rFonts w:ascii="Cambria Math" w:hAnsi="Cambria Math"/>
                      <w:szCs w:val="20"/>
                    </w:rPr>
                    <m:t>l</m:t>
                  </m:r>
                </m:sub>
              </m:sSub>
            </m:oMath>
            <w:r w:rsidR="00142C90" w:rsidRPr="00142C90">
              <w:rPr>
                <w:sz w:val="16"/>
                <w:szCs w:val="18"/>
              </w:rPr>
              <w:t>)</w:t>
            </w:r>
          </w:p>
        </w:tc>
        <w:tc>
          <w:tcPr>
            <w:tcW w:w="283" w:type="dxa"/>
            <w:tcBorders>
              <w:top w:val="nil"/>
              <w:left w:val="nil"/>
              <w:bottom w:val="nil"/>
              <w:right w:val="nil"/>
            </w:tcBorders>
          </w:tcPr>
          <w:p w14:paraId="1A503DFA" w14:textId="77777777" w:rsidR="00CF6091" w:rsidRPr="00EE0F40" w:rsidRDefault="00CF6091" w:rsidP="00650F3A">
            <w:pPr>
              <w:rPr>
                <w:sz w:val="16"/>
                <w:szCs w:val="18"/>
              </w:rPr>
            </w:pPr>
          </w:p>
        </w:tc>
        <w:tc>
          <w:tcPr>
            <w:tcW w:w="1425" w:type="dxa"/>
            <w:tcBorders>
              <w:top w:val="nil"/>
              <w:left w:val="nil"/>
              <w:bottom w:val="nil"/>
              <w:right w:val="nil"/>
            </w:tcBorders>
          </w:tcPr>
          <w:p w14:paraId="136662BC" w14:textId="76D65E95" w:rsidR="00CF6091" w:rsidRDefault="00CF6091" w:rsidP="00650F3A">
            <w:pPr>
              <w:rPr>
                <w:sz w:val="16"/>
                <w:szCs w:val="18"/>
              </w:rPr>
            </w:pPr>
            <w:r>
              <w:rPr>
                <w:sz w:val="16"/>
                <w:szCs w:val="18"/>
              </w:rPr>
              <w:t>vw</w:t>
            </w:r>
          </w:p>
        </w:tc>
        <w:tc>
          <w:tcPr>
            <w:tcW w:w="1275" w:type="dxa"/>
            <w:tcBorders>
              <w:top w:val="nil"/>
              <w:left w:val="nil"/>
              <w:bottom w:val="nil"/>
              <w:right w:val="nil"/>
            </w:tcBorders>
          </w:tcPr>
          <w:p w14:paraId="59E681A4" w14:textId="5E5B68F9" w:rsidR="00CF6091" w:rsidRPr="00EE0F40" w:rsidRDefault="00CF6091" w:rsidP="00650F3A">
            <w:pPr>
              <w:rPr>
                <w:sz w:val="16"/>
                <w:szCs w:val="18"/>
              </w:rPr>
            </w:pPr>
            <w:r>
              <w:rPr>
                <w:sz w:val="16"/>
                <w:szCs w:val="18"/>
              </w:rPr>
              <w:t>g/(cm*s)</w:t>
            </w:r>
          </w:p>
        </w:tc>
        <w:tc>
          <w:tcPr>
            <w:tcW w:w="1134" w:type="dxa"/>
            <w:tcBorders>
              <w:top w:val="nil"/>
              <w:left w:val="nil"/>
              <w:bottom w:val="nil"/>
              <w:right w:val="nil"/>
            </w:tcBorders>
          </w:tcPr>
          <w:p w14:paraId="7B084505" w14:textId="2A031A71" w:rsidR="00CF6091" w:rsidRDefault="00CF6091" w:rsidP="00650F3A">
            <w:pPr>
              <w:rPr>
                <w:sz w:val="16"/>
                <w:szCs w:val="18"/>
              </w:rPr>
            </w:pPr>
            <w:r>
              <w:rPr>
                <w:sz w:val="16"/>
                <w:szCs w:val="18"/>
              </w:rPr>
              <w:t>fixed</w:t>
            </w:r>
          </w:p>
        </w:tc>
      </w:tr>
      <w:tr w:rsidR="00CF6091" w:rsidRPr="00A808EE" w14:paraId="320C8F34" w14:textId="77777777" w:rsidTr="001576A3">
        <w:tc>
          <w:tcPr>
            <w:tcW w:w="1417" w:type="dxa"/>
            <w:vMerge/>
            <w:tcBorders>
              <w:left w:val="nil"/>
              <w:right w:val="single" w:sz="4" w:space="0" w:color="auto"/>
            </w:tcBorders>
            <w:shd w:val="clear" w:color="auto" w:fill="B4C6E7" w:themeFill="accent5" w:themeFillTint="66"/>
          </w:tcPr>
          <w:p w14:paraId="2DBBB9FE" w14:textId="77777777" w:rsidR="00CF6091" w:rsidRPr="00EE0F40" w:rsidRDefault="00CF6091" w:rsidP="00650F3A">
            <w:pPr>
              <w:rPr>
                <w:sz w:val="16"/>
                <w:szCs w:val="18"/>
              </w:rPr>
            </w:pPr>
          </w:p>
        </w:tc>
        <w:tc>
          <w:tcPr>
            <w:tcW w:w="3538" w:type="dxa"/>
            <w:tcBorders>
              <w:top w:val="nil"/>
              <w:left w:val="single" w:sz="4" w:space="0" w:color="auto"/>
              <w:bottom w:val="nil"/>
              <w:right w:val="nil"/>
            </w:tcBorders>
          </w:tcPr>
          <w:p w14:paraId="15DB153A" w14:textId="1119EF37" w:rsidR="00CF6091" w:rsidRPr="00871122" w:rsidRDefault="00CF6091" w:rsidP="00650F3A">
            <w:pPr>
              <w:rPr>
                <w:sz w:val="16"/>
                <w:szCs w:val="18"/>
              </w:rPr>
            </w:pPr>
            <w:r w:rsidRPr="00871122">
              <w:rPr>
                <w:sz w:val="16"/>
                <w:szCs w:val="18"/>
              </w:rPr>
              <w:t>Density of water</w:t>
            </w:r>
            <w:r w:rsidR="00871122" w:rsidRPr="00871122">
              <w:rPr>
                <w:sz w:val="16"/>
                <w:szCs w:val="18"/>
              </w:rPr>
              <w:t xml:space="preserve"> (</w:t>
            </w:r>
            <m:oMath>
              <m:sSub>
                <m:sSubPr>
                  <m:ctrlPr>
                    <w:rPr>
                      <w:rFonts w:ascii="Cambria Math" w:hAnsi="Cambria Math"/>
                      <w:i/>
                      <w:noProof/>
                    </w:rPr>
                  </m:ctrlPr>
                </m:sSubPr>
                <m:e>
                  <m:r>
                    <w:rPr>
                      <w:rFonts w:ascii="Cambria Math" w:hAnsi="Cambria Math"/>
                      <w:noProof/>
                    </w:rPr>
                    <m:t>ρ</m:t>
                  </m:r>
                </m:e>
                <m:sub>
                  <m:r>
                    <w:rPr>
                      <w:rFonts w:ascii="Cambria Math" w:hAnsi="Cambria Math"/>
                      <w:noProof/>
                    </w:rPr>
                    <m:t>l</m:t>
                  </m:r>
                </m:sub>
              </m:sSub>
            </m:oMath>
            <w:r w:rsidR="00871122" w:rsidRPr="00871122">
              <w:rPr>
                <w:sz w:val="16"/>
                <w:szCs w:val="18"/>
              </w:rPr>
              <w:t>)</w:t>
            </w:r>
          </w:p>
        </w:tc>
        <w:tc>
          <w:tcPr>
            <w:tcW w:w="283" w:type="dxa"/>
            <w:tcBorders>
              <w:top w:val="nil"/>
              <w:left w:val="nil"/>
              <w:bottom w:val="nil"/>
              <w:right w:val="nil"/>
            </w:tcBorders>
          </w:tcPr>
          <w:p w14:paraId="10C9FE48" w14:textId="77777777" w:rsidR="00CF6091" w:rsidRPr="00EE0F40" w:rsidRDefault="00CF6091" w:rsidP="00650F3A">
            <w:pPr>
              <w:rPr>
                <w:sz w:val="16"/>
                <w:szCs w:val="18"/>
              </w:rPr>
            </w:pPr>
          </w:p>
        </w:tc>
        <w:tc>
          <w:tcPr>
            <w:tcW w:w="1425" w:type="dxa"/>
            <w:tcBorders>
              <w:top w:val="nil"/>
              <w:left w:val="nil"/>
              <w:bottom w:val="nil"/>
              <w:right w:val="nil"/>
            </w:tcBorders>
          </w:tcPr>
          <w:p w14:paraId="302CCA14" w14:textId="1A2E76CD" w:rsidR="00CF6091" w:rsidRDefault="00CF6091" w:rsidP="00650F3A">
            <w:pPr>
              <w:rPr>
                <w:sz w:val="16"/>
                <w:szCs w:val="18"/>
              </w:rPr>
            </w:pPr>
            <w:r>
              <w:rPr>
                <w:sz w:val="16"/>
                <w:szCs w:val="18"/>
              </w:rPr>
              <w:t>dw</w:t>
            </w:r>
          </w:p>
        </w:tc>
        <w:tc>
          <w:tcPr>
            <w:tcW w:w="1275" w:type="dxa"/>
            <w:tcBorders>
              <w:top w:val="nil"/>
              <w:left w:val="nil"/>
              <w:bottom w:val="nil"/>
              <w:right w:val="nil"/>
            </w:tcBorders>
          </w:tcPr>
          <w:p w14:paraId="41512467" w14:textId="41480519" w:rsidR="00CF6091" w:rsidRPr="00EE0F40" w:rsidRDefault="00CF6091" w:rsidP="00650F3A">
            <w:pPr>
              <w:rPr>
                <w:sz w:val="16"/>
                <w:szCs w:val="18"/>
              </w:rPr>
            </w:pPr>
            <w:r>
              <w:rPr>
                <w:sz w:val="16"/>
                <w:szCs w:val="18"/>
              </w:rPr>
              <w:t>g/cm</w:t>
            </w:r>
            <w:r w:rsidRPr="00E27A4B">
              <w:rPr>
                <w:sz w:val="16"/>
                <w:szCs w:val="18"/>
                <w:vertAlign w:val="superscript"/>
              </w:rPr>
              <w:t>3</w:t>
            </w:r>
          </w:p>
        </w:tc>
        <w:tc>
          <w:tcPr>
            <w:tcW w:w="1134" w:type="dxa"/>
            <w:tcBorders>
              <w:top w:val="nil"/>
              <w:left w:val="nil"/>
              <w:bottom w:val="nil"/>
              <w:right w:val="nil"/>
            </w:tcBorders>
          </w:tcPr>
          <w:p w14:paraId="60EE53AA" w14:textId="5078987C" w:rsidR="00CF6091" w:rsidRDefault="00CF6091" w:rsidP="00650F3A">
            <w:pPr>
              <w:rPr>
                <w:sz w:val="16"/>
                <w:szCs w:val="18"/>
              </w:rPr>
            </w:pPr>
            <w:r>
              <w:rPr>
                <w:sz w:val="16"/>
                <w:szCs w:val="18"/>
              </w:rPr>
              <w:t>fixed</w:t>
            </w:r>
          </w:p>
        </w:tc>
      </w:tr>
      <w:tr w:rsidR="00CF6091" w:rsidRPr="00A808EE" w14:paraId="2E6E779E" w14:textId="77777777" w:rsidTr="001576A3">
        <w:tc>
          <w:tcPr>
            <w:tcW w:w="1417" w:type="dxa"/>
            <w:vMerge/>
            <w:tcBorders>
              <w:left w:val="nil"/>
              <w:right w:val="single" w:sz="4" w:space="0" w:color="auto"/>
            </w:tcBorders>
            <w:shd w:val="clear" w:color="auto" w:fill="B4C6E7" w:themeFill="accent5" w:themeFillTint="66"/>
          </w:tcPr>
          <w:p w14:paraId="11364792" w14:textId="77777777" w:rsidR="00CF6091" w:rsidRPr="00EE0F40" w:rsidRDefault="00CF6091" w:rsidP="00650F3A">
            <w:pPr>
              <w:rPr>
                <w:sz w:val="16"/>
                <w:szCs w:val="18"/>
              </w:rPr>
            </w:pPr>
          </w:p>
        </w:tc>
        <w:tc>
          <w:tcPr>
            <w:tcW w:w="3538" w:type="dxa"/>
            <w:tcBorders>
              <w:top w:val="nil"/>
              <w:left w:val="single" w:sz="4" w:space="0" w:color="auto"/>
              <w:bottom w:val="nil"/>
              <w:right w:val="nil"/>
            </w:tcBorders>
          </w:tcPr>
          <w:p w14:paraId="6A646F53" w14:textId="035CC234" w:rsidR="00CF6091" w:rsidRPr="00091E3B" w:rsidRDefault="00CF6091" w:rsidP="00650F3A">
            <w:pPr>
              <w:rPr>
                <w:sz w:val="16"/>
                <w:szCs w:val="18"/>
              </w:rPr>
            </w:pPr>
            <w:r w:rsidRPr="003343DD">
              <w:rPr>
                <w:sz w:val="16"/>
                <w:szCs w:val="18"/>
              </w:rPr>
              <w:t>Bed porosity (</w:t>
            </w:r>
            <m:oMath>
              <m:sSub>
                <m:sSubPr>
                  <m:ctrlPr>
                    <w:rPr>
                      <w:rFonts w:ascii="Cambria Math" w:hAnsi="Cambria Math"/>
                      <w:i/>
                      <w:noProof/>
                    </w:rPr>
                  </m:ctrlPr>
                </m:sSubPr>
                <m:e>
                  <m:r>
                    <w:rPr>
                      <w:rFonts w:ascii="Cambria Math" w:hAnsi="Cambria Math"/>
                      <w:noProof/>
                    </w:rPr>
                    <m:t>ε</m:t>
                  </m:r>
                </m:e>
                <m:sub>
                  <m:r>
                    <w:rPr>
                      <w:rFonts w:ascii="Cambria Math" w:hAnsi="Cambria Math"/>
                      <w:noProof/>
                    </w:rPr>
                    <m:t>b</m:t>
                  </m:r>
                </m:sub>
              </m:sSub>
            </m:oMath>
            <w:r w:rsidRPr="003343DD">
              <w:rPr>
                <w:sz w:val="16"/>
                <w:szCs w:val="18"/>
              </w:rPr>
              <w:t>)</w:t>
            </w:r>
          </w:p>
        </w:tc>
        <w:tc>
          <w:tcPr>
            <w:tcW w:w="283" w:type="dxa"/>
            <w:tcBorders>
              <w:top w:val="nil"/>
              <w:left w:val="nil"/>
              <w:bottom w:val="nil"/>
              <w:right w:val="nil"/>
            </w:tcBorders>
          </w:tcPr>
          <w:p w14:paraId="2A0FA157" w14:textId="77777777" w:rsidR="00CF6091" w:rsidRPr="00EE0F40" w:rsidRDefault="00CF6091" w:rsidP="00650F3A">
            <w:pPr>
              <w:rPr>
                <w:sz w:val="16"/>
                <w:szCs w:val="18"/>
              </w:rPr>
            </w:pPr>
          </w:p>
        </w:tc>
        <w:tc>
          <w:tcPr>
            <w:tcW w:w="1425" w:type="dxa"/>
            <w:tcBorders>
              <w:top w:val="nil"/>
              <w:left w:val="nil"/>
              <w:bottom w:val="nil"/>
              <w:right w:val="nil"/>
            </w:tcBorders>
          </w:tcPr>
          <w:p w14:paraId="34AD4672" w14:textId="38EF2683" w:rsidR="00CF6091" w:rsidRDefault="00CF6091" w:rsidP="00650F3A">
            <w:pPr>
              <w:rPr>
                <w:sz w:val="16"/>
                <w:szCs w:val="18"/>
              </w:rPr>
            </w:pPr>
            <w:r>
              <w:rPr>
                <w:sz w:val="16"/>
                <w:szCs w:val="18"/>
              </w:rPr>
              <w:t>ebed</w:t>
            </w:r>
          </w:p>
        </w:tc>
        <w:tc>
          <w:tcPr>
            <w:tcW w:w="1275" w:type="dxa"/>
            <w:tcBorders>
              <w:top w:val="nil"/>
              <w:left w:val="nil"/>
              <w:bottom w:val="nil"/>
              <w:right w:val="nil"/>
            </w:tcBorders>
          </w:tcPr>
          <w:p w14:paraId="767453F5" w14:textId="460EEA92" w:rsidR="00CF6091" w:rsidRDefault="00CF6091" w:rsidP="00650F3A">
            <w:pPr>
              <w:rPr>
                <w:sz w:val="16"/>
                <w:szCs w:val="18"/>
              </w:rPr>
            </w:pPr>
            <w:r>
              <w:rPr>
                <w:sz w:val="16"/>
                <w:szCs w:val="18"/>
              </w:rPr>
              <w:t>(-)</w:t>
            </w:r>
          </w:p>
        </w:tc>
        <w:tc>
          <w:tcPr>
            <w:tcW w:w="1134" w:type="dxa"/>
            <w:tcBorders>
              <w:top w:val="nil"/>
              <w:left w:val="nil"/>
              <w:bottom w:val="nil"/>
              <w:right w:val="nil"/>
            </w:tcBorders>
          </w:tcPr>
          <w:p w14:paraId="67C5E852" w14:textId="24CB0DA1" w:rsidR="00CF6091" w:rsidRDefault="00CF6091" w:rsidP="00650F3A">
            <w:pPr>
              <w:rPr>
                <w:sz w:val="16"/>
                <w:szCs w:val="18"/>
              </w:rPr>
            </w:pPr>
            <w:r>
              <w:rPr>
                <w:sz w:val="16"/>
                <w:szCs w:val="18"/>
              </w:rPr>
              <w:t>fixed</w:t>
            </w:r>
          </w:p>
        </w:tc>
      </w:tr>
      <w:tr w:rsidR="00CF6091" w:rsidRPr="00A808EE" w14:paraId="79A667E0" w14:textId="77777777" w:rsidTr="001576A3">
        <w:tc>
          <w:tcPr>
            <w:tcW w:w="1417" w:type="dxa"/>
            <w:vMerge/>
            <w:tcBorders>
              <w:left w:val="nil"/>
              <w:bottom w:val="single" w:sz="4" w:space="0" w:color="auto"/>
              <w:right w:val="single" w:sz="4" w:space="0" w:color="auto"/>
            </w:tcBorders>
            <w:shd w:val="clear" w:color="auto" w:fill="B4C6E7" w:themeFill="accent5" w:themeFillTint="66"/>
          </w:tcPr>
          <w:p w14:paraId="5C1A6ED2" w14:textId="77777777" w:rsidR="00CF6091" w:rsidRPr="00EE0F40" w:rsidRDefault="00CF6091" w:rsidP="00650F3A">
            <w:pPr>
              <w:rPr>
                <w:sz w:val="16"/>
                <w:szCs w:val="18"/>
              </w:rPr>
            </w:pPr>
          </w:p>
        </w:tc>
        <w:tc>
          <w:tcPr>
            <w:tcW w:w="3538" w:type="dxa"/>
            <w:tcBorders>
              <w:top w:val="nil"/>
              <w:left w:val="single" w:sz="4" w:space="0" w:color="auto"/>
              <w:bottom w:val="single" w:sz="4" w:space="0" w:color="auto"/>
              <w:right w:val="nil"/>
            </w:tcBorders>
          </w:tcPr>
          <w:p w14:paraId="7D1A6592" w14:textId="051BFFF6" w:rsidR="00CF6091" w:rsidRPr="003343DD" w:rsidRDefault="00CF6091" w:rsidP="00650F3A">
            <w:pPr>
              <w:rPr>
                <w:sz w:val="16"/>
                <w:szCs w:val="18"/>
              </w:rPr>
            </w:pPr>
            <w:r>
              <w:rPr>
                <w:sz w:val="16"/>
                <w:szCs w:val="18"/>
              </w:rPr>
              <w:t>Empty bed contact time (EBCT</w:t>
            </w:r>
            <w:r w:rsidR="00F11CF2">
              <w:rPr>
                <w:sz w:val="16"/>
                <w:szCs w:val="18"/>
              </w:rPr>
              <w:t>)</w:t>
            </w:r>
          </w:p>
        </w:tc>
        <w:tc>
          <w:tcPr>
            <w:tcW w:w="283" w:type="dxa"/>
            <w:tcBorders>
              <w:top w:val="nil"/>
              <w:left w:val="nil"/>
              <w:bottom w:val="single" w:sz="4" w:space="0" w:color="auto"/>
              <w:right w:val="nil"/>
            </w:tcBorders>
          </w:tcPr>
          <w:p w14:paraId="78B798D5" w14:textId="77777777" w:rsidR="00CF6091" w:rsidRPr="00EE0F40" w:rsidRDefault="00CF6091" w:rsidP="00650F3A">
            <w:pPr>
              <w:rPr>
                <w:sz w:val="16"/>
                <w:szCs w:val="18"/>
              </w:rPr>
            </w:pPr>
          </w:p>
        </w:tc>
        <w:tc>
          <w:tcPr>
            <w:tcW w:w="1425" w:type="dxa"/>
            <w:tcBorders>
              <w:top w:val="nil"/>
              <w:left w:val="nil"/>
              <w:bottom w:val="single" w:sz="4" w:space="0" w:color="auto"/>
              <w:right w:val="nil"/>
            </w:tcBorders>
          </w:tcPr>
          <w:p w14:paraId="366F1AE4" w14:textId="344798B6" w:rsidR="00CF6091" w:rsidRDefault="00CF6091" w:rsidP="00650F3A">
            <w:pPr>
              <w:rPr>
                <w:sz w:val="16"/>
                <w:szCs w:val="18"/>
              </w:rPr>
            </w:pPr>
            <w:r>
              <w:rPr>
                <w:sz w:val="16"/>
                <w:szCs w:val="18"/>
              </w:rPr>
              <w:t>ebct</w:t>
            </w:r>
          </w:p>
        </w:tc>
        <w:tc>
          <w:tcPr>
            <w:tcW w:w="1275" w:type="dxa"/>
            <w:tcBorders>
              <w:top w:val="nil"/>
              <w:left w:val="nil"/>
              <w:bottom w:val="single" w:sz="4" w:space="0" w:color="auto"/>
              <w:right w:val="nil"/>
            </w:tcBorders>
          </w:tcPr>
          <w:p w14:paraId="5F676BE0" w14:textId="15883F9F" w:rsidR="00CF6091" w:rsidRDefault="00CF6091" w:rsidP="00650F3A">
            <w:pPr>
              <w:rPr>
                <w:sz w:val="16"/>
                <w:szCs w:val="18"/>
              </w:rPr>
            </w:pPr>
            <w:r>
              <w:rPr>
                <w:sz w:val="16"/>
                <w:szCs w:val="18"/>
              </w:rPr>
              <w:t>(s)</w:t>
            </w:r>
          </w:p>
        </w:tc>
        <w:tc>
          <w:tcPr>
            <w:tcW w:w="1134" w:type="dxa"/>
            <w:tcBorders>
              <w:top w:val="nil"/>
              <w:left w:val="nil"/>
              <w:bottom w:val="single" w:sz="4" w:space="0" w:color="auto"/>
              <w:right w:val="nil"/>
            </w:tcBorders>
          </w:tcPr>
          <w:p w14:paraId="1DA2626B" w14:textId="6C365DA6" w:rsidR="00CF6091" w:rsidRDefault="00CF6091" w:rsidP="00650F3A">
            <w:pPr>
              <w:rPr>
                <w:sz w:val="16"/>
                <w:szCs w:val="18"/>
              </w:rPr>
            </w:pPr>
            <w:r>
              <w:rPr>
                <w:sz w:val="16"/>
                <w:szCs w:val="18"/>
              </w:rPr>
              <w:t>fixed</w:t>
            </w:r>
          </w:p>
        </w:tc>
      </w:tr>
    </w:tbl>
    <w:p w14:paraId="2DA08E74" w14:textId="5596EFEF" w:rsidR="003C0E41" w:rsidRDefault="003C0E41" w:rsidP="003C0E41">
      <w:pPr>
        <w:pStyle w:val="Heading1"/>
      </w:pPr>
      <w:bookmarkStart w:id="105" w:name="_Ref164937444"/>
      <w:bookmarkStart w:id="106" w:name="_Ref164949598"/>
      <w:bookmarkStart w:id="107" w:name="_Toc165464877"/>
      <w:r>
        <w:t>Article Mode</w:t>
      </w:r>
      <w:r w:rsidR="00373715">
        <w:t>l</w:t>
      </w:r>
      <w:r>
        <w:t>ling PFAS Removal using GAC</w:t>
      </w:r>
      <w:bookmarkEnd w:id="105"/>
      <w:bookmarkEnd w:id="106"/>
      <w:bookmarkEnd w:id="107"/>
    </w:p>
    <w:p w14:paraId="38594D84" w14:textId="3CFF73D8" w:rsidR="00F82599" w:rsidRDefault="00EF6EA1" w:rsidP="00F500EC">
      <w:pPr>
        <w:jc w:val="both"/>
        <w:rPr>
          <w:rFonts w:eastAsiaTheme="minorEastAsia"/>
          <w:szCs w:val="20"/>
        </w:rPr>
      </w:pPr>
      <w:r w:rsidRPr="00EF6EA1">
        <w:t>The performance of</w:t>
      </w:r>
      <w:r>
        <w:t xml:space="preserve"> </w:t>
      </w:r>
      <w:r w:rsidR="00377013">
        <w:t>GAC</w:t>
      </w:r>
      <w:r>
        <w:t xml:space="preserve"> can be evaluated using model</w:t>
      </w:r>
      <w:r w:rsidR="000C4CCE">
        <w:t>ling tools and the results support local decision</w:t>
      </w:r>
      <w:r w:rsidR="00377013">
        <w:t xml:space="preserve"> makings</w:t>
      </w:r>
      <w:r w:rsidR="000C4CCE">
        <w:t xml:space="preserve"> to choose</w:t>
      </w:r>
      <w:r w:rsidR="00377013">
        <w:t xml:space="preserve"> for</w:t>
      </w:r>
      <w:r w:rsidR="000C4CCE">
        <w:t xml:space="preserve"> </w:t>
      </w:r>
      <w:r w:rsidR="00377013">
        <w:t>it</w:t>
      </w:r>
      <w:r w:rsidR="00356ED7">
        <w:t>,</w:t>
      </w:r>
      <w:r w:rsidR="000C4CCE">
        <w:t xml:space="preserve"> if favourable.</w:t>
      </w:r>
      <w:r w:rsidR="00CA4183">
        <w:t xml:space="preserve"> </w:t>
      </w:r>
      <w:r w:rsidR="00181374">
        <w:fldChar w:fldCharType="begin"/>
      </w:r>
      <w:r w:rsidR="00630C4F">
        <w:instrText xml:space="preserve"> ADDIN ZOTERO_ITEM CSL_CITATION {"citationID":"muTTxMmD","properties":{"formattedCitation":"(Burkhardt et al., 2022)","plainCitation":"(Burkhardt et al., 2022)","dontUpdate":true,"noteIndex":0},"citationItems":[{"id":59,"uris":["http://zotero.org/users/local/h6YJVYLe/items/4L9CSE9E"],"itemData":{"id":59,"type":"article-journal","abstract":"AbstractPer- and polyfluoroalkyl substances (PFAS) are increasingly of interest to drinking\nwater utilities due to state regulations, the release of federal and state health\nadvisories, and public concern. Pilot-scale data were fitted for 16 PFAS species ...","container-title":"Journal of Environmental Engineering","DOI":"10.1061/(ASCE)EE.1943-7870.0001964","ISSN":"1943-7870","issue":"3","language":"EN","license":"© 2021 American Society of Civil Engineers","note":"publisher: American Society of Civil Engineers","page":"04021086","source":"ASCE","title":"Modeling PFAS Removal Using Granular Activated Carbon for Full-Scale System Design","volume":"148","author":[{"family":"Burkhardt","given":"Jonathan"},{"family":"Burns","given":"Nick"},{"family":"Mobley","given":"Dustin"},{"family":"Pressman","given":"Jonathan G."},{"family":"Magnuson","given":"Matthew L."},{"family":"Speth","given":"Thomas F."}],"issued":{"date-parts":[["2022",3,1]]}}}],"schema":"https://github.com/citation-style-language/schema/raw/master/csl-citation.json"} </w:instrText>
      </w:r>
      <w:r w:rsidR="00181374">
        <w:fldChar w:fldCharType="separate"/>
      </w:r>
      <w:r w:rsidR="00181374" w:rsidRPr="00181374">
        <w:rPr>
          <w:rFonts w:cs="Arial"/>
        </w:rPr>
        <w:t>Burkhardt et al., 2022</w:t>
      </w:r>
      <w:r w:rsidR="00181374">
        <w:fldChar w:fldCharType="end"/>
      </w:r>
      <w:r w:rsidR="00816249">
        <w:t>,</w:t>
      </w:r>
      <w:r w:rsidR="00F500EC">
        <w:t xml:space="preserve"> evaluated the adsorption of 16 PFAS compounds</w:t>
      </w:r>
      <w:r w:rsidR="00AD5AE5">
        <w:t xml:space="preserve"> </w:t>
      </w:r>
      <w:r w:rsidR="00532CE4">
        <w:t>under different scenarios</w:t>
      </w:r>
      <w:r w:rsidR="00954074">
        <w:t xml:space="preserve"> through modelling. The pore and surface diffusion model from USEPA</w:t>
      </w:r>
      <w:r w:rsidR="004713C7">
        <w:t xml:space="preserve"> (</w:t>
      </w:r>
      <w:r w:rsidR="00F16E5C">
        <w:t xml:space="preserve">chapter </w:t>
      </w:r>
      <w:r w:rsidR="0070207B" w:rsidRPr="0070207B">
        <w:rPr>
          <w:b/>
          <w:bCs/>
        </w:rPr>
        <w:fldChar w:fldCharType="begin"/>
      </w:r>
      <w:r w:rsidR="0070207B" w:rsidRPr="0070207B">
        <w:rPr>
          <w:b/>
          <w:bCs/>
        </w:rPr>
        <w:instrText xml:space="preserve"> REF _Ref164845219 \r \h </w:instrText>
      </w:r>
      <w:r w:rsidR="0070207B">
        <w:rPr>
          <w:b/>
          <w:bCs/>
        </w:rPr>
        <w:instrText xml:space="preserve"> \* MERGEFORMAT </w:instrText>
      </w:r>
      <w:r w:rsidR="0070207B" w:rsidRPr="0070207B">
        <w:rPr>
          <w:b/>
          <w:bCs/>
        </w:rPr>
      </w:r>
      <w:r w:rsidR="0070207B" w:rsidRPr="0070207B">
        <w:rPr>
          <w:b/>
          <w:bCs/>
        </w:rPr>
        <w:fldChar w:fldCharType="separate"/>
      </w:r>
      <w:r w:rsidR="00843CB6">
        <w:rPr>
          <w:b/>
          <w:bCs/>
        </w:rPr>
        <w:t>3</w:t>
      </w:r>
      <w:r w:rsidR="0070207B" w:rsidRPr="0070207B">
        <w:rPr>
          <w:b/>
          <w:bCs/>
        </w:rPr>
        <w:fldChar w:fldCharType="end"/>
      </w:r>
      <w:r w:rsidR="0070207B">
        <w:t>)</w:t>
      </w:r>
      <w:r w:rsidR="00954074">
        <w:t xml:space="preserve"> was therefore utilized</w:t>
      </w:r>
      <w:r w:rsidR="00522DBA">
        <w:t xml:space="preserve">. PFAS removal was applied at pilot scale so </w:t>
      </w:r>
      <w:r w:rsidR="0064584D">
        <w:t>model parameters could be calibrated</w:t>
      </w:r>
      <w:r w:rsidR="00F750BD">
        <w:t xml:space="preserve"> </w:t>
      </w:r>
      <w:r w:rsidR="00881799">
        <w:t>based on</w:t>
      </w:r>
      <w:r w:rsidR="00F750BD">
        <w:t xml:space="preserve"> experiment</w:t>
      </w:r>
      <w:r w:rsidR="002226F6">
        <w:t>al data</w:t>
      </w:r>
      <w:r w:rsidR="0064584D">
        <w:t xml:space="preserve">. </w:t>
      </w:r>
      <w:r w:rsidR="001F1794">
        <w:t>A</w:t>
      </w:r>
      <w:r w:rsidR="008E3DE1">
        <w:t xml:space="preserve"> dataset </w:t>
      </w:r>
      <w:r w:rsidR="00155B04">
        <w:t>with</w:t>
      </w:r>
      <w:r w:rsidR="008E3DE1">
        <w:t xml:space="preserve"> other conditions, i.e. winter </w:t>
      </w:r>
      <w:r w:rsidR="008E3DE1">
        <w:lastRenderedPageBreak/>
        <w:t xml:space="preserve">instead of summer, was </w:t>
      </w:r>
      <w:r w:rsidR="00155B04">
        <w:t>created and used</w:t>
      </w:r>
      <w:r w:rsidR="008E3DE1">
        <w:t xml:space="preserve"> to validate</w:t>
      </w:r>
      <w:r w:rsidR="00155B04">
        <w:t xml:space="preserve"> the model as good as possible.</w:t>
      </w:r>
      <w:r w:rsidR="00C25570">
        <w:t xml:space="preserve"> </w:t>
      </w:r>
      <w:r w:rsidR="00755CEB">
        <w:t xml:space="preserve">The Freundlich isotherm </w:t>
      </w:r>
      <w:r w:rsidR="008B261F">
        <w:t>was</w:t>
      </w:r>
      <w:r w:rsidR="00755CEB">
        <w:t xml:space="preserve"> applied with </w:t>
      </w:r>
      <w:r w:rsidR="006055FD">
        <w:t xml:space="preserve">Freundlich parameters </w:t>
      </w:r>
      <m:oMath>
        <m:r>
          <w:rPr>
            <w:rFonts w:ascii="Cambria Math" w:hAnsi="Cambria Math"/>
            <w:szCs w:val="20"/>
          </w:rPr>
          <m:t>K</m:t>
        </m:r>
      </m:oMath>
      <w:r w:rsidR="006055FD">
        <w:rPr>
          <w:rFonts w:eastAsiaTheme="minorEastAsia"/>
          <w:szCs w:val="20"/>
        </w:rPr>
        <w:t xml:space="preserve"> and </w:t>
      </w:r>
      <m:oMath>
        <m:r>
          <w:rPr>
            <w:rFonts w:ascii="Cambria Math" w:hAnsi="Cambria Math"/>
            <w:szCs w:val="20"/>
          </w:rPr>
          <m:t>1/n</m:t>
        </m:r>
      </m:oMath>
      <w:r w:rsidR="006055FD">
        <w:rPr>
          <w:rFonts w:eastAsiaTheme="minorEastAsia"/>
          <w:szCs w:val="20"/>
        </w:rPr>
        <w:t xml:space="preserve"> </w:t>
      </w:r>
      <w:r w:rsidR="006055FD">
        <w:rPr>
          <w:rFonts w:eastAsiaTheme="minorEastAsia"/>
          <w:szCs w:val="20"/>
        </w:rPr>
        <w:fldChar w:fldCharType="begin"/>
      </w:r>
      <w:r w:rsidR="00494768">
        <w:rPr>
          <w:rFonts w:eastAsiaTheme="minorEastAsia"/>
          <w:szCs w:val="20"/>
        </w:rPr>
        <w:instrText xml:space="preserve"> ADDIN ZOTERO_ITEM CSL_CITATION {"citationID":"DHI1lkP6","properties":{"formattedCitation":"(J. Burkhardt et al., 2022)","plainCitation":"(J. Burkhardt et al., 2022)","noteIndex":0},"citationItems":[{"id":59,"uris":["http://zotero.org/users/local/h6YJVYLe/items/4L9CSE9E"],"itemData":{"id":59,"type":"article-journal","abstract":"AbstractPer- and polyfluoroalkyl substances (PFAS) are increasingly of interest to drinking\nwater utilities due to state regulations, the release of federal and state health\nadvisories, and public concern. Pilot-scale data were fitted for 16 PFAS species ...","container-title":"Journal of Environmental Engineering","DOI":"10.1061/(ASCE)EE.1943-7870.0001964","ISSN":"1943-7870","issue":"3","language":"EN","license":"© 2021 American Society of Civil Engineers","note":"publisher: American Society of Civil Engineers","page":"04021086","source":"ASCE","title":"Modeling PFAS Removal Using Granular Activated Carbon for Full-Scale System Design","volume":"148","author":[{"family":"Burkhardt","given":"Jonathan"},{"family":"Burns","given":"Nick"},{"family":"Mobley","given":"Dustin"},{"family":"Pressman","given":"Jonathan G."},{"family":"Magnuson","given":"Matthew L."},{"family":"Speth","given":"Thomas F."}],"issued":{"date-parts":[["2022",3,1]]}}}],"schema":"https://github.com/citation-style-language/schema/raw/master/csl-citation.json"} </w:instrText>
      </w:r>
      <w:r w:rsidR="006055FD">
        <w:rPr>
          <w:rFonts w:eastAsiaTheme="minorEastAsia"/>
          <w:szCs w:val="20"/>
        </w:rPr>
        <w:fldChar w:fldCharType="separate"/>
      </w:r>
      <w:r w:rsidR="00494768" w:rsidRPr="00494768">
        <w:rPr>
          <w:rFonts w:cs="Arial"/>
        </w:rPr>
        <w:t>(J. Burkhardt et al., 2022)</w:t>
      </w:r>
      <w:r w:rsidR="006055FD">
        <w:rPr>
          <w:rFonts w:eastAsiaTheme="minorEastAsia"/>
          <w:szCs w:val="20"/>
        </w:rPr>
        <w:fldChar w:fldCharType="end"/>
      </w:r>
      <w:r w:rsidR="008312BB">
        <w:rPr>
          <w:rFonts w:eastAsiaTheme="minorEastAsia"/>
          <w:szCs w:val="20"/>
        </w:rPr>
        <w:t>.</w:t>
      </w:r>
    </w:p>
    <w:p w14:paraId="5E5D7DDB" w14:textId="2B0F091F" w:rsidR="008312BB" w:rsidRDefault="008312BB" w:rsidP="00F500EC">
      <w:pPr>
        <w:jc w:val="both"/>
      </w:pPr>
    </w:p>
    <w:p w14:paraId="78A60595" w14:textId="45D3412D" w:rsidR="00134B70" w:rsidRPr="00C5366A" w:rsidRDefault="00134B70" w:rsidP="00C5366A">
      <w:pPr>
        <w:pStyle w:val="Caption"/>
        <w:keepNext/>
        <w:jc w:val="center"/>
        <w:rPr>
          <w:b/>
          <w:bCs/>
          <w:i w:val="0"/>
          <w:iCs w:val="0"/>
        </w:rPr>
      </w:pPr>
      <w:bookmarkStart w:id="108" w:name="_Ref164679057"/>
      <w:r w:rsidRPr="00C5366A">
        <w:rPr>
          <w:b/>
          <w:bCs/>
          <w:i w:val="0"/>
          <w:iCs w:val="0"/>
        </w:rPr>
        <w:t xml:space="preserve">Table </w:t>
      </w:r>
      <w:r w:rsidRPr="00C5366A">
        <w:rPr>
          <w:b/>
          <w:bCs/>
          <w:i w:val="0"/>
          <w:iCs w:val="0"/>
        </w:rPr>
        <w:fldChar w:fldCharType="begin"/>
      </w:r>
      <w:r w:rsidRPr="00C5366A">
        <w:rPr>
          <w:b/>
          <w:bCs/>
          <w:i w:val="0"/>
          <w:iCs w:val="0"/>
        </w:rPr>
        <w:instrText xml:space="preserve"> SEQ Table \* ARABIC </w:instrText>
      </w:r>
      <w:r w:rsidRPr="00C5366A">
        <w:rPr>
          <w:b/>
          <w:bCs/>
          <w:i w:val="0"/>
          <w:iCs w:val="0"/>
        </w:rPr>
        <w:fldChar w:fldCharType="separate"/>
      </w:r>
      <w:r w:rsidR="00843CB6">
        <w:rPr>
          <w:b/>
          <w:bCs/>
          <w:i w:val="0"/>
          <w:iCs w:val="0"/>
          <w:noProof/>
        </w:rPr>
        <w:t>8</w:t>
      </w:r>
      <w:r w:rsidRPr="00C5366A">
        <w:rPr>
          <w:b/>
          <w:bCs/>
          <w:i w:val="0"/>
          <w:iCs w:val="0"/>
        </w:rPr>
        <w:fldChar w:fldCharType="end"/>
      </w:r>
      <w:bookmarkEnd w:id="108"/>
      <w:r w:rsidRPr="00C5366A">
        <w:rPr>
          <w:b/>
          <w:bCs/>
          <w:i w:val="0"/>
          <w:iCs w:val="0"/>
        </w:rPr>
        <w:t xml:space="preserve"> </w:t>
      </w:r>
      <w:r w:rsidR="005C54D0">
        <w:rPr>
          <w:b/>
          <w:bCs/>
          <w:i w:val="0"/>
          <w:iCs w:val="0"/>
        </w:rPr>
        <w:t>I</w:t>
      </w:r>
      <w:r w:rsidRPr="00C5366A">
        <w:rPr>
          <w:b/>
          <w:bCs/>
          <w:i w:val="0"/>
          <w:iCs w:val="0"/>
        </w:rPr>
        <w:t>nput parameters for</w:t>
      </w:r>
      <w:r w:rsidR="005C54D0">
        <w:rPr>
          <w:b/>
          <w:bCs/>
          <w:i w:val="0"/>
          <w:iCs w:val="0"/>
        </w:rPr>
        <w:t xml:space="preserve"> modelling the</w:t>
      </w:r>
      <w:r w:rsidR="00A7062E" w:rsidRPr="00C5366A">
        <w:rPr>
          <w:b/>
          <w:bCs/>
          <w:i w:val="0"/>
          <w:iCs w:val="0"/>
        </w:rPr>
        <w:t xml:space="preserve"> adsorption of PFHpA</w:t>
      </w:r>
      <w:r w:rsidR="00C5366A">
        <w:rPr>
          <w:b/>
          <w:bCs/>
          <w:i w:val="0"/>
          <w:iCs w:val="0"/>
        </w:rPr>
        <w:t xml:space="preserve"> and TCE</w:t>
      </w:r>
      <w:r w:rsidR="00C5366A" w:rsidRPr="003141DB">
        <w:rPr>
          <w:b/>
          <w:bCs/>
          <w:i w:val="0"/>
          <w:iCs w:val="0"/>
        </w:rPr>
        <w:t xml:space="preserve"> </w:t>
      </w:r>
      <w:r w:rsidR="00901758" w:rsidRPr="00181374">
        <w:rPr>
          <w:b/>
          <w:bCs/>
          <w:i w:val="0"/>
          <w:iCs w:val="0"/>
        </w:rPr>
        <w:fldChar w:fldCharType="begin"/>
      </w:r>
      <w:r w:rsidR="00494768">
        <w:rPr>
          <w:b/>
          <w:bCs/>
          <w:i w:val="0"/>
          <w:iCs w:val="0"/>
        </w:rPr>
        <w:instrText xml:space="preserve"> ADDIN ZOTERO_ITEM CSL_CITATION {"citationID":"mMuVcYF0","properties":{"formattedCitation":"(J. Burkhardt et al., 2022)","plainCitation":"(J. Burkhardt et al., 2022)","noteIndex":0},"citationItems":[{"id":59,"uris":["http://zotero.org/users/local/h6YJVYLe/items/4L9CSE9E"],"itemData":{"id":59,"type":"article-journal","abstract":"AbstractPer- and polyfluoroalkyl substances (PFAS) are increasingly of interest to drinking\nwater utilities due to state regulations, the release of federal and state health\nadvisories, and public concern. Pilot-scale data were fitted for 16 PFAS species ...","container-title":"Journal of Environmental Engineering","DOI":"10.1061/(ASCE)EE.1943-7870.0001964","ISSN":"1943-7870","issue":"3","language":"EN","license":"© 2021 American Society of Civil Engineers","note":"publisher: American Society of Civil Engineers","page":"04021086","source":"ASCE","title":"Modeling PFAS Removal Using Granular Activated Carbon for Full-Scale System Design","volume":"148","author":[{"family":"Burkhardt","given":"Jonathan"},{"family":"Burns","given":"Nick"},{"family":"Mobley","given":"Dustin"},{"family":"Pressman","given":"Jonathan G."},{"family":"Magnuson","given":"Matthew L."},{"family":"Speth","given":"Thomas F."}],"issued":{"date-parts":[["2022",3,1]]}}}],"schema":"https://github.com/citation-style-language/schema/raw/master/csl-citation.json"} </w:instrText>
      </w:r>
      <w:r w:rsidR="00901758" w:rsidRPr="00181374">
        <w:rPr>
          <w:b/>
          <w:bCs/>
          <w:i w:val="0"/>
          <w:iCs w:val="0"/>
        </w:rPr>
        <w:fldChar w:fldCharType="separate"/>
      </w:r>
      <w:r w:rsidR="00494768" w:rsidRPr="00494768">
        <w:rPr>
          <w:rFonts w:cs="Arial"/>
        </w:rPr>
        <w:t>(J. Burkhardt et al., 2022)</w:t>
      </w:r>
      <w:r w:rsidR="00901758" w:rsidRPr="00181374">
        <w:rPr>
          <w:b/>
          <w:bCs/>
          <w:i w:val="0"/>
          <w:iCs w:val="0"/>
        </w:rPr>
        <w:fldChar w:fldCharType="end"/>
      </w:r>
    </w:p>
    <w:tbl>
      <w:tblPr>
        <w:tblStyle w:val="TableGrid"/>
        <w:tblW w:w="9072" w:type="dxa"/>
        <w:tblLook w:val="04A0" w:firstRow="1" w:lastRow="0" w:firstColumn="1" w:lastColumn="0" w:noHBand="0" w:noVBand="1"/>
      </w:tblPr>
      <w:tblGrid>
        <w:gridCol w:w="1394"/>
        <w:gridCol w:w="3003"/>
        <w:gridCol w:w="597"/>
        <w:gridCol w:w="1527"/>
        <w:gridCol w:w="1254"/>
        <w:gridCol w:w="1297"/>
      </w:tblGrid>
      <w:tr w:rsidR="001A2062" w14:paraId="5DA4887D" w14:textId="77777777" w:rsidTr="00306E5D">
        <w:tc>
          <w:tcPr>
            <w:tcW w:w="1394" w:type="dxa"/>
            <w:tcBorders>
              <w:top w:val="single" w:sz="4" w:space="0" w:color="auto"/>
              <w:left w:val="nil"/>
              <w:bottom w:val="single" w:sz="4" w:space="0" w:color="auto"/>
              <w:right w:val="nil"/>
            </w:tcBorders>
            <w:shd w:val="clear" w:color="auto" w:fill="B4C6E7" w:themeFill="accent5" w:themeFillTint="66"/>
          </w:tcPr>
          <w:p w14:paraId="4A9E5710" w14:textId="77777777" w:rsidR="005A1F8F" w:rsidRPr="00620539" w:rsidRDefault="005A1F8F" w:rsidP="00571D71">
            <w:pPr>
              <w:rPr>
                <w:szCs w:val="20"/>
              </w:rPr>
            </w:pPr>
          </w:p>
        </w:tc>
        <w:tc>
          <w:tcPr>
            <w:tcW w:w="3003" w:type="dxa"/>
            <w:tcBorders>
              <w:top w:val="single" w:sz="4" w:space="0" w:color="auto"/>
              <w:left w:val="nil"/>
              <w:bottom w:val="single" w:sz="4" w:space="0" w:color="auto"/>
              <w:right w:val="nil"/>
            </w:tcBorders>
            <w:shd w:val="clear" w:color="auto" w:fill="B4C6E7" w:themeFill="accent5" w:themeFillTint="66"/>
            <w:vAlign w:val="center"/>
          </w:tcPr>
          <w:p w14:paraId="377EDFAC" w14:textId="5037459A" w:rsidR="005A1F8F" w:rsidRPr="00620539" w:rsidRDefault="005A1F8F" w:rsidP="00571D71">
            <w:pPr>
              <w:rPr>
                <w:szCs w:val="20"/>
              </w:rPr>
            </w:pPr>
            <w:r w:rsidRPr="00620539">
              <w:rPr>
                <w:szCs w:val="20"/>
              </w:rPr>
              <w:t>Parameter</w:t>
            </w:r>
            <w:r w:rsidR="00DD6A35">
              <w:rPr>
                <w:szCs w:val="20"/>
              </w:rPr>
              <w:t xml:space="preserve"> </w:t>
            </w:r>
            <w:r w:rsidR="00CF2628">
              <w:rPr>
                <w:szCs w:val="20"/>
              </w:rPr>
              <w:fldChar w:fldCharType="begin"/>
            </w:r>
            <w:r w:rsidR="00494768">
              <w:rPr>
                <w:szCs w:val="20"/>
              </w:rPr>
              <w:instrText xml:space="preserve"> ADDIN ZOTERO_ITEM CSL_CITATION {"citationID":"8pqWHze5","properties":{"formattedCitation":"(J. Burkhardt, 2020)","plainCitation":"(J. Burkhardt, 2020)","noteIndex":0},"citationItems":[{"id":164,"uris":["http://zotero.org/users/local/h6YJVYLe/items/IB63P6FW"],"itemData":{"id":164,"type":"webpage","title":"Water_Treatment_Models/PSDM at master · USEPA/Water_Treatment_Models · GitHub","URL":"https://github.com/USEPA/Water_Treatment_Models/tree/master/PSDM","author":[{"family":"Burkhardt","given":"Jonathan"}],"accessed":{"date-parts":[["2024",4,18]]},"issued":{"date-parts":[["2020"]]}}}],"schema":"https://github.com/citation-style-language/schema/raw/master/csl-citation.json"} </w:instrText>
            </w:r>
            <w:r w:rsidR="00CF2628">
              <w:rPr>
                <w:szCs w:val="20"/>
              </w:rPr>
              <w:fldChar w:fldCharType="separate"/>
            </w:r>
            <w:r w:rsidR="00494768" w:rsidRPr="00494768">
              <w:rPr>
                <w:rFonts w:cs="Arial"/>
              </w:rPr>
              <w:t>(J. Burkhardt, 2020)</w:t>
            </w:r>
            <w:r w:rsidR="00CF2628">
              <w:rPr>
                <w:szCs w:val="20"/>
              </w:rPr>
              <w:fldChar w:fldCharType="end"/>
            </w:r>
          </w:p>
        </w:tc>
        <w:tc>
          <w:tcPr>
            <w:tcW w:w="597" w:type="dxa"/>
            <w:tcBorders>
              <w:top w:val="single" w:sz="4" w:space="0" w:color="auto"/>
              <w:left w:val="nil"/>
              <w:bottom w:val="single" w:sz="4" w:space="0" w:color="auto"/>
              <w:right w:val="nil"/>
            </w:tcBorders>
            <w:shd w:val="clear" w:color="auto" w:fill="B4C6E7" w:themeFill="accent5" w:themeFillTint="66"/>
          </w:tcPr>
          <w:p w14:paraId="1957A1AD" w14:textId="77777777" w:rsidR="005A1F8F" w:rsidRDefault="005A1F8F" w:rsidP="00571D71"/>
        </w:tc>
        <w:tc>
          <w:tcPr>
            <w:tcW w:w="1527" w:type="dxa"/>
            <w:tcBorders>
              <w:top w:val="single" w:sz="4" w:space="0" w:color="auto"/>
              <w:left w:val="nil"/>
              <w:bottom w:val="single" w:sz="4" w:space="0" w:color="auto"/>
              <w:right w:val="nil"/>
            </w:tcBorders>
            <w:shd w:val="clear" w:color="auto" w:fill="B4C6E7" w:themeFill="accent5" w:themeFillTint="66"/>
            <w:vAlign w:val="center"/>
          </w:tcPr>
          <w:p w14:paraId="51E23BAB" w14:textId="09480847" w:rsidR="005A1F8F" w:rsidRPr="009C6E1A" w:rsidRDefault="005A1F8F" w:rsidP="00571D71">
            <w:pPr>
              <w:rPr>
                <w:sz w:val="18"/>
                <w:szCs w:val="20"/>
              </w:rPr>
            </w:pPr>
            <w:r>
              <w:t>PFHpA</w:t>
            </w:r>
          </w:p>
        </w:tc>
        <w:tc>
          <w:tcPr>
            <w:tcW w:w="1254" w:type="dxa"/>
            <w:tcBorders>
              <w:top w:val="single" w:sz="4" w:space="0" w:color="auto"/>
              <w:left w:val="nil"/>
              <w:bottom w:val="single" w:sz="4" w:space="0" w:color="auto"/>
              <w:right w:val="nil"/>
            </w:tcBorders>
            <w:shd w:val="clear" w:color="auto" w:fill="B4C6E7" w:themeFill="accent5" w:themeFillTint="66"/>
            <w:vAlign w:val="center"/>
          </w:tcPr>
          <w:p w14:paraId="6F17F672" w14:textId="1E90949D" w:rsidR="005A1F8F" w:rsidRPr="009C6E1A" w:rsidRDefault="005A1F8F" w:rsidP="00571D71">
            <w:pPr>
              <w:rPr>
                <w:sz w:val="18"/>
                <w:szCs w:val="20"/>
              </w:rPr>
            </w:pPr>
            <w:r>
              <w:t>TCE</w:t>
            </w:r>
          </w:p>
        </w:tc>
        <w:tc>
          <w:tcPr>
            <w:tcW w:w="1297" w:type="dxa"/>
            <w:tcBorders>
              <w:top w:val="single" w:sz="4" w:space="0" w:color="auto"/>
              <w:left w:val="nil"/>
              <w:bottom w:val="single" w:sz="4" w:space="0" w:color="auto"/>
              <w:right w:val="nil"/>
            </w:tcBorders>
            <w:shd w:val="clear" w:color="auto" w:fill="B4C6E7" w:themeFill="accent5" w:themeFillTint="66"/>
          </w:tcPr>
          <w:p w14:paraId="05565FC4" w14:textId="25804ADB" w:rsidR="005A1F8F" w:rsidRDefault="005A1F8F" w:rsidP="00571D71">
            <w:r>
              <w:t>Unit</w:t>
            </w:r>
          </w:p>
        </w:tc>
      </w:tr>
      <w:tr w:rsidR="001A2062" w:rsidRPr="00A808EE" w14:paraId="2278CE28" w14:textId="77777777" w:rsidTr="00306E5D">
        <w:tc>
          <w:tcPr>
            <w:tcW w:w="1394" w:type="dxa"/>
            <w:vMerge w:val="restart"/>
            <w:tcBorders>
              <w:top w:val="single" w:sz="4" w:space="0" w:color="auto"/>
              <w:left w:val="nil"/>
              <w:right w:val="single" w:sz="4" w:space="0" w:color="auto"/>
            </w:tcBorders>
            <w:shd w:val="clear" w:color="auto" w:fill="B4C6E7" w:themeFill="accent5" w:themeFillTint="66"/>
            <w:vAlign w:val="center"/>
          </w:tcPr>
          <w:p w14:paraId="0146F451" w14:textId="77777777" w:rsidR="005A1F8F" w:rsidRPr="00E321DB" w:rsidRDefault="005A1F8F" w:rsidP="005A1F8F">
            <w:pPr>
              <w:rPr>
                <w:i/>
                <w:iCs/>
                <w:sz w:val="16"/>
                <w:szCs w:val="18"/>
              </w:rPr>
            </w:pPr>
            <w:r w:rsidRPr="00E321DB">
              <w:rPr>
                <w:i/>
                <w:iCs/>
                <w:sz w:val="16"/>
                <w:szCs w:val="18"/>
              </w:rPr>
              <w:t>Compound properties</w:t>
            </w:r>
          </w:p>
        </w:tc>
        <w:tc>
          <w:tcPr>
            <w:tcW w:w="3003" w:type="dxa"/>
            <w:tcBorders>
              <w:top w:val="single" w:sz="4" w:space="0" w:color="auto"/>
              <w:left w:val="single" w:sz="4" w:space="0" w:color="auto"/>
              <w:bottom w:val="nil"/>
              <w:right w:val="nil"/>
            </w:tcBorders>
          </w:tcPr>
          <w:p w14:paraId="1A1772D0" w14:textId="77777777" w:rsidR="005A1F8F" w:rsidRPr="00EE0F40" w:rsidRDefault="005A1F8F" w:rsidP="005A1F8F">
            <w:pPr>
              <w:rPr>
                <w:sz w:val="16"/>
                <w:szCs w:val="18"/>
              </w:rPr>
            </w:pPr>
            <w:r>
              <w:rPr>
                <w:sz w:val="16"/>
                <w:szCs w:val="18"/>
              </w:rPr>
              <w:t>Molecular weight (MW)</w:t>
            </w:r>
          </w:p>
        </w:tc>
        <w:tc>
          <w:tcPr>
            <w:tcW w:w="597" w:type="dxa"/>
            <w:tcBorders>
              <w:top w:val="single" w:sz="4" w:space="0" w:color="auto"/>
              <w:left w:val="nil"/>
              <w:bottom w:val="nil"/>
              <w:right w:val="nil"/>
            </w:tcBorders>
          </w:tcPr>
          <w:p w14:paraId="109C4F90" w14:textId="77777777" w:rsidR="005A1F8F" w:rsidRPr="00EE0F40" w:rsidRDefault="005A1F8F" w:rsidP="005A1F8F">
            <w:pPr>
              <w:rPr>
                <w:sz w:val="16"/>
                <w:szCs w:val="18"/>
              </w:rPr>
            </w:pPr>
          </w:p>
        </w:tc>
        <w:tc>
          <w:tcPr>
            <w:tcW w:w="1527" w:type="dxa"/>
            <w:tcBorders>
              <w:top w:val="single" w:sz="4" w:space="0" w:color="auto"/>
              <w:left w:val="nil"/>
              <w:bottom w:val="nil"/>
              <w:right w:val="nil"/>
            </w:tcBorders>
          </w:tcPr>
          <w:p w14:paraId="57A4F68E" w14:textId="2CAD331F" w:rsidR="005A1F8F" w:rsidRPr="00EE0F40" w:rsidRDefault="002A020E" w:rsidP="005A1F8F">
            <w:pPr>
              <w:rPr>
                <w:sz w:val="16"/>
                <w:szCs w:val="18"/>
              </w:rPr>
            </w:pPr>
            <w:r>
              <w:rPr>
                <w:sz w:val="16"/>
                <w:szCs w:val="18"/>
              </w:rPr>
              <w:t>364.06</w:t>
            </w:r>
          </w:p>
        </w:tc>
        <w:tc>
          <w:tcPr>
            <w:tcW w:w="1254" w:type="dxa"/>
            <w:tcBorders>
              <w:top w:val="single" w:sz="4" w:space="0" w:color="auto"/>
              <w:left w:val="nil"/>
              <w:bottom w:val="nil"/>
              <w:right w:val="nil"/>
            </w:tcBorders>
          </w:tcPr>
          <w:p w14:paraId="6E93805C" w14:textId="25850D11" w:rsidR="005A1F8F" w:rsidRPr="00EE0F40" w:rsidRDefault="00EE31F5" w:rsidP="005A1F8F">
            <w:pPr>
              <w:rPr>
                <w:sz w:val="16"/>
                <w:szCs w:val="18"/>
              </w:rPr>
            </w:pPr>
            <w:r>
              <w:rPr>
                <w:sz w:val="16"/>
                <w:szCs w:val="18"/>
              </w:rPr>
              <w:t>131.39</w:t>
            </w:r>
          </w:p>
        </w:tc>
        <w:tc>
          <w:tcPr>
            <w:tcW w:w="1297" w:type="dxa"/>
            <w:tcBorders>
              <w:top w:val="single" w:sz="4" w:space="0" w:color="auto"/>
              <w:left w:val="nil"/>
              <w:bottom w:val="nil"/>
              <w:right w:val="nil"/>
            </w:tcBorders>
          </w:tcPr>
          <w:p w14:paraId="2BB0389E" w14:textId="54E64ADA" w:rsidR="005A1F8F" w:rsidRPr="00EE0F40" w:rsidRDefault="005A1F8F" w:rsidP="005A1F8F">
            <w:pPr>
              <w:rPr>
                <w:sz w:val="16"/>
                <w:szCs w:val="18"/>
              </w:rPr>
            </w:pPr>
            <w:r>
              <w:rPr>
                <w:sz w:val="16"/>
                <w:szCs w:val="18"/>
              </w:rPr>
              <w:t>g/mol</w:t>
            </w:r>
          </w:p>
        </w:tc>
      </w:tr>
      <w:tr w:rsidR="001A2062" w:rsidRPr="00A808EE" w14:paraId="04484DF2" w14:textId="77777777" w:rsidTr="00306E5D">
        <w:tc>
          <w:tcPr>
            <w:tcW w:w="1394" w:type="dxa"/>
            <w:vMerge/>
            <w:tcBorders>
              <w:left w:val="nil"/>
              <w:right w:val="single" w:sz="4" w:space="0" w:color="auto"/>
            </w:tcBorders>
            <w:shd w:val="clear" w:color="auto" w:fill="B4C6E7" w:themeFill="accent5" w:themeFillTint="66"/>
          </w:tcPr>
          <w:p w14:paraId="0F899652" w14:textId="77777777" w:rsidR="005A1F8F" w:rsidRPr="00EE0F40" w:rsidRDefault="005A1F8F" w:rsidP="005A1F8F">
            <w:pPr>
              <w:rPr>
                <w:sz w:val="16"/>
                <w:szCs w:val="18"/>
              </w:rPr>
            </w:pPr>
          </w:p>
        </w:tc>
        <w:tc>
          <w:tcPr>
            <w:tcW w:w="3003" w:type="dxa"/>
            <w:tcBorders>
              <w:top w:val="nil"/>
              <w:left w:val="single" w:sz="4" w:space="0" w:color="auto"/>
              <w:bottom w:val="nil"/>
              <w:right w:val="nil"/>
            </w:tcBorders>
          </w:tcPr>
          <w:p w14:paraId="2C588DB3" w14:textId="77777777" w:rsidR="005A1F8F" w:rsidRPr="00EE0F40" w:rsidRDefault="005A1F8F" w:rsidP="005A1F8F">
            <w:pPr>
              <w:rPr>
                <w:sz w:val="16"/>
                <w:szCs w:val="18"/>
              </w:rPr>
            </w:pPr>
            <w:r>
              <w:rPr>
                <w:sz w:val="16"/>
                <w:szCs w:val="18"/>
              </w:rPr>
              <w:t>Molar volume (</w:t>
            </w:r>
            <m:oMath>
              <m:sSub>
                <m:sSubPr>
                  <m:ctrlPr>
                    <w:rPr>
                      <w:rFonts w:ascii="Cambria Math" w:hAnsi="Cambria Math"/>
                      <w:i/>
                      <w:szCs w:val="20"/>
                    </w:rPr>
                  </m:ctrlPr>
                </m:sSubPr>
                <m:e>
                  <m:r>
                    <w:rPr>
                      <w:rFonts w:ascii="Cambria Math" w:hAnsi="Cambria Math"/>
                      <w:szCs w:val="20"/>
                    </w:rPr>
                    <m:t>V</m:t>
                  </m:r>
                </m:e>
                <m:sub>
                  <m:r>
                    <w:rPr>
                      <w:rFonts w:ascii="Cambria Math" w:hAnsi="Cambria Math"/>
                      <w:szCs w:val="20"/>
                    </w:rPr>
                    <m:t>b</m:t>
                  </m:r>
                </m:sub>
              </m:sSub>
            </m:oMath>
            <w:r>
              <w:rPr>
                <w:sz w:val="16"/>
                <w:szCs w:val="18"/>
              </w:rPr>
              <w:t>)</w:t>
            </w:r>
          </w:p>
        </w:tc>
        <w:tc>
          <w:tcPr>
            <w:tcW w:w="597" w:type="dxa"/>
            <w:tcBorders>
              <w:top w:val="nil"/>
              <w:left w:val="nil"/>
              <w:bottom w:val="nil"/>
              <w:right w:val="nil"/>
            </w:tcBorders>
          </w:tcPr>
          <w:p w14:paraId="5C40D18F" w14:textId="77777777" w:rsidR="005A1F8F" w:rsidRPr="00EE0F40" w:rsidRDefault="005A1F8F" w:rsidP="005A1F8F">
            <w:pPr>
              <w:rPr>
                <w:sz w:val="16"/>
                <w:szCs w:val="18"/>
              </w:rPr>
            </w:pPr>
          </w:p>
        </w:tc>
        <w:tc>
          <w:tcPr>
            <w:tcW w:w="1527" w:type="dxa"/>
            <w:tcBorders>
              <w:top w:val="nil"/>
              <w:left w:val="nil"/>
              <w:bottom w:val="nil"/>
              <w:right w:val="nil"/>
            </w:tcBorders>
          </w:tcPr>
          <w:p w14:paraId="3DB44A5E" w14:textId="3D2725E9" w:rsidR="005A1F8F" w:rsidRPr="00EE0F40" w:rsidRDefault="002A020E" w:rsidP="005A1F8F">
            <w:pPr>
              <w:rPr>
                <w:sz w:val="16"/>
                <w:szCs w:val="18"/>
              </w:rPr>
            </w:pPr>
            <w:r>
              <w:rPr>
                <w:sz w:val="16"/>
                <w:szCs w:val="18"/>
              </w:rPr>
              <w:t>203.158</w:t>
            </w:r>
          </w:p>
        </w:tc>
        <w:tc>
          <w:tcPr>
            <w:tcW w:w="1254" w:type="dxa"/>
            <w:tcBorders>
              <w:top w:val="nil"/>
              <w:left w:val="nil"/>
              <w:bottom w:val="nil"/>
              <w:right w:val="nil"/>
            </w:tcBorders>
          </w:tcPr>
          <w:p w14:paraId="4895D5CF" w14:textId="2161063F" w:rsidR="005A1F8F" w:rsidRPr="00EE0F40" w:rsidRDefault="00EE31F5" w:rsidP="005A1F8F">
            <w:pPr>
              <w:rPr>
                <w:sz w:val="16"/>
                <w:szCs w:val="18"/>
              </w:rPr>
            </w:pPr>
            <w:r>
              <w:rPr>
                <w:sz w:val="16"/>
                <w:szCs w:val="18"/>
              </w:rPr>
              <w:t>102</w:t>
            </w:r>
          </w:p>
        </w:tc>
        <w:tc>
          <w:tcPr>
            <w:tcW w:w="1297" w:type="dxa"/>
            <w:tcBorders>
              <w:top w:val="nil"/>
              <w:left w:val="nil"/>
              <w:bottom w:val="nil"/>
              <w:right w:val="nil"/>
            </w:tcBorders>
          </w:tcPr>
          <w:p w14:paraId="373841FD" w14:textId="21D266F6" w:rsidR="005A1F8F" w:rsidRPr="00EE0F40" w:rsidRDefault="005A1F8F" w:rsidP="005A1F8F">
            <w:pPr>
              <w:rPr>
                <w:sz w:val="16"/>
                <w:szCs w:val="18"/>
              </w:rPr>
            </w:pPr>
            <w:r>
              <w:rPr>
                <w:sz w:val="16"/>
                <w:szCs w:val="18"/>
              </w:rPr>
              <w:t>ml/mol</w:t>
            </w:r>
          </w:p>
        </w:tc>
      </w:tr>
      <w:tr w:rsidR="001A2062" w:rsidRPr="00A808EE" w14:paraId="02EF8B8E" w14:textId="77777777" w:rsidTr="00306E5D">
        <w:tc>
          <w:tcPr>
            <w:tcW w:w="1394" w:type="dxa"/>
            <w:vMerge/>
            <w:tcBorders>
              <w:left w:val="nil"/>
              <w:right w:val="single" w:sz="4" w:space="0" w:color="auto"/>
            </w:tcBorders>
            <w:shd w:val="clear" w:color="auto" w:fill="B4C6E7" w:themeFill="accent5" w:themeFillTint="66"/>
          </w:tcPr>
          <w:p w14:paraId="64E2F7E1" w14:textId="77777777" w:rsidR="005A1F8F" w:rsidRPr="00EE0F40" w:rsidRDefault="005A1F8F" w:rsidP="005A1F8F">
            <w:pPr>
              <w:rPr>
                <w:sz w:val="16"/>
                <w:szCs w:val="18"/>
              </w:rPr>
            </w:pPr>
          </w:p>
        </w:tc>
        <w:tc>
          <w:tcPr>
            <w:tcW w:w="3003" w:type="dxa"/>
            <w:tcBorders>
              <w:top w:val="nil"/>
              <w:left w:val="single" w:sz="4" w:space="0" w:color="auto"/>
              <w:bottom w:val="nil"/>
              <w:right w:val="nil"/>
            </w:tcBorders>
          </w:tcPr>
          <w:p w14:paraId="724C7111" w14:textId="77777777" w:rsidR="005A1F8F" w:rsidRPr="00EE0F40" w:rsidRDefault="005A1F8F" w:rsidP="005A1F8F">
            <w:pPr>
              <w:rPr>
                <w:sz w:val="16"/>
                <w:szCs w:val="18"/>
              </w:rPr>
            </w:pPr>
            <w:r>
              <w:rPr>
                <w:sz w:val="16"/>
                <w:szCs w:val="18"/>
              </w:rPr>
              <w:t>Boiling point (BP)</w:t>
            </w:r>
          </w:p>
        </w:tc>
        <w:tc>
          <w:tcPr>
            <w:tcW w:w="597" w:type="dxa"/>
            <w:tcBorders>
              <w:top w:val="nil"/>
              <w:left w:val="nil"/>
              <w:bottom w:val="nil"/>
              <w:right w:val="nil"/>
            </w:tcBorders>
          </w:tcPr>
          <w:p w14:paraId="799A7C74" w14:textId="77777777" w:rsidR="005A1F8F" w:rsidRPr="00EE0F40" w:rsidRDefault="005A1F8F" w:rsidP="005A1F8F">
            <w:pPr>
              <w:rPr>
                <w:sz w:val="16"/>
                <w:szCs w:val="18"/>
              </w:rPr>
            </w:pPr>
          </w:p>
        </w:tc>
        <w:tc>
          <w:tcPr>
            <w:tcW w:w="1527" w:type="dxa"/>
            <w:tcBorders>
              <w:top w:val="nil"/>
              <w:left w:val="nil"/>
              <w:bottom w:val="nil"/>
              <w:right w:val="nil"/>
            </w:tcBorders>
          </w:tcPr>
          <w:p w14:paraId="36A561E8" w14:textId="44AFD28E" w:rsidR="005A1F8F" w:rsidRPr="00EE0F40" w:rsidRDefault="00E220F5" w:rsidP="005A1F8F">
            <w:pPr>
              <w:rPr>
                <w:sz w:val="16"/>
                <w:szCs w:val="18"/>
              </w:rPr>
            </w:pPr>
            <w:r>
              <w:rPr>
                <w:sz w:val="16"/>
                <w:szCs w:val="18"/>
              </w:rPr>
              <w:t>175</w:t>
            </w:r>
          </w:p>
        </w:tc>
        <w:tc>
          <w:tcPr>
            <w:tcW w:w="1254" w:type="dxa"/>
            <w:tcBorders>
              <w:top w:val="nil"/>
              <w:left w:val="nil"/>
              <w:bottom w:val="nil"/>
              <w:right w:val="nil"/>
            </w:tcBorders>
          </w:tcPr>
          <w:p w14:paraId="01A9CD30" w14:textId="10F63376" w:rsidR="005A1F8F" w:rsidRPr="00EE0F40" w:rsidRDefault="00EE31F5" w:rsidP="005A1F8F">
            <w:pPr>
              <w:rPr>
                <w:sz w:val="16"/>
                <w:szCs w:val="18"/>
              </w:rPr>
            </w:pPr>
            <w:r>
              <w:rPr>
                <w:sz w:val="16"/>
                <w:szCs w:val="18"/>
              </w:rPr>
              <w:t>87</w:t>
            </w:r>
          </w:p>
        </w:tc>
        <w:tc>
          <w:tcPr>
            <w:tcW w:w="1297" w:type="dxa"/>
            <w:tcBorders>
              <w:top w:val="nil"/>
              <w:left w:val="nil"/>
              <w:bottom w:val="nil"/>
              <w:right w:val="nil"/>
            </w:tcBorders>
          </w:tcPr>
          <w:p w14:paraId="6A315DFC" w14:textId="1FC4B613" w:rsidR="005A1F8F" w:rsidRPr="00EE0F40" w:rsidRDefault="005A1F8F" w:rsidP="005A1F8F">
            <w:pPr>
              <w:rPr>
                <w:sz w:val="16"/>
                <w:szCs w:val="18"/>
              </w:rPr>
            </w:pPr>
            <w:r>
              <w:rPr>
                <w:sz w:val="16"/>
                <w:szCs w:val="18"/>
              </w:rPr>
              <w:t>°C</w:t>
            </w:r>
          </w:p>
        </w:tc>
      </w:tr>
      <w:tr w:rsidR="001A2062" w:rsidRPr="00A808EE" w14:paraId="755A080A" w14:textId="77777777" w:rsidTr="00306E5D">
        <w:tc>
          <w:tcPr>
            <w:tcW w:w="1394" w:type="dxa"/>
            <w:vMerge/>
            <w:tcBorders>
              <w:left w:val="nil"/>
              <w:bottom w:val="single" w:sz="4" w:space="0" w:color="auto"/>
              <w:right w:val="single" w:sz="4" w:space="0" w:color="auto"/>
            </w:tcBorders>
            <w:shd w:val="clear" w:color="auto" w:fill="B4C6E7" w:themeFill="accent5" w:themeFillTint="66"/>
          </w:tcPr>
          <w:p w14:paraId="3AC980F5" w14:textId="77777777" w:rsidR="005A1F8F" w:rsidRPr="00EE0F40" w:rsidRDefault="005A1F8F" w:rsidP="005A1F8F">
            <w:pPr>
              <w:rPr>
                <w:sz w:val="16"/>
                <w:szCs w:val="18"/>
              </w:rPr>
            </w:pPr>
          </w:p>
        </w:tc>
        <w:tc>
          <w:tcPr>
            <w:tcW w:w="3003" w:type="dxa"/>
            <w:tcBorders>
              <w:top w:val="nil"/>
              <w:left w:val="single" w:sz="4" w:space="0" w:color="auto"/>
              <w:bottom w:val="single" w:sz="4" w:space="0" w:color="auto"/>
              <w:right w:val="nil"/>
            </w:tcBorders>
          </w:tcPr>
          <w:p w14:paraId="5F64FD96" w14:textId="77777777" w:rsidR="005A1F8F" w:rsidRPr="00EE0F40" w:rsidRDefault="005A1F8F" w:rsidP="005A1F8F">
            <w:pPr>
              <w:rPr>
                <w:sz w:val="16"/>
                <w:szCs w:val="18"/>
              </w:rPr>
            </w:pPr>
            <w:r>
              <w:rPr>
                <w:sz w:val="16"/>
                <w:szCs w:val="18"/>
              </w:rPr>
              <w:t>Density compound</w:t>
            </w:r>
          </w:p>
        </w:tc>
        <w:tc>
          <w:tcPr>
            <w:tcW w:w="597" w:type="dxa"/>
            <w:tcBorders>
              <w:top w:val="nil"/>
              <w:left w:val="nil"/>
              <w:bottom w:val="single" w:sz="4" w:space="0" w:color="auto"/>
              <w:right w:val="nil"/>
            </w:tcBorders>
          </w:tcPr>
          <w:p w14:paraId="40615861" w14:textId="77777777" w:rsidR="005A1F8F" w:rsidRPr="00EE0F40" w:rsidRDefault="005A1F8F" w:rsidP="005A1F8F">
            <w:pPr>
              <w:rPr>
                <w:sz w:val="16"/>
                <w:szCs w:val="18"/>
              </w:rPr>
            </w:pPr>
          </w:p>
        </w:tc>
        <w:tc>
          <w:tcPr>
            <w:tcW w:w="1527" w:type="dxa"/>
            <w:tcBorders>
              <w:top w:val="nil"/>
              <w:left w:val="nil"/>
              <w:bottom w:val="single" w:sz="4" w:space="0" w:color="auto"/>
              <w:right w:val="nil"/>
            </w:tcBorders>
          </w:tcPr>
          <w:p w14:paraId="718868DD" w14:textId="5BEF4FA9" w:rsidR="005A1F8F" w:rsidRPr="00EE0F40" w:rsidRDefault="00E220F5" w:rsidP="005A1F8F">
            <w:pPr>
              <w:rPr>
                <w:sz w:val="16"/>
                <w:szCs w:val="18"/>
              </w:rPr>
            </w:pPr>
            <w:r>
              <w:rPr>
                <w:sz w:val="16"/>
                <w:szCs w:val="18"/>
              </w:rPr>
              <w:t>1.792</w:t>
            </w:r>
          </w:p>
        </w:tc>
        <w:tc>
          <w:tcPr>
            <w:tcW w:w="1254" w:type="dxa"/>
            <w:tcBorders>
              <w:top w:val="nil"/>
              <w:left w:val="nil"/>
              <w:bottom w:val="single" w:sz="4" w:space="0" w:color="auto"/>
              <w:right w:val="nil"/>
            </w:tcBorders>
          </w:tcPr>
          <w:p w14:paraId="192BC825" w14:textId="3216AB98" w:rsidR="005A1F8F" w:rsidRPr="00EE0F40" w:rsidRDefault="00EE31F5" w:rsidP="005A1F8F">
            <w:pPr>
              <w:rPr>
                <w:sz w:val="16"/>
                <w:szCs w:val="18"/>
              </w:rPr>
            </w:pPr>
            <w:r>
              <w:rPr>
                <w:sz w:val="16"/>
                <w:szCs w:val="18"/>
              </w:rPr>
              <w:t>1.53</w:t>
            </w:r>
          </w:p>
        </w:tc>
        <w:tc>
          <w:tcPr>
            <w:tcW w:w="1297" w:type="dxa"/>
            <w:tcBorders>
              <w:top w:val="nil"/>
              <w:left w:val="nil"/>
              <w:bottom w:val="single" w:sz="4" w:space="0" w:color="auto"/>
              <w:right w:val="nil"/>
            </w:tcBorders>
          </w:tcPr>
          <w:p w14:paraId="3FA9EF9C" w14:textId="5889AE0C" w:rsidR="005A1F8F" w:rsidRPr="00EE0F40" w:rsidRDefault="005A1F8F" w:rsidP="005A1F8F">
            <w:pPr>
              <w:rPr>
                <w:sz w:val="16"/>
                <w:szCs w:val="18"/>
              </w:rPr>
            </w:pPr>
            <w:r>
              <w:rPr>
                <w:sz w:val="16"/>
                <w:szCs w:val="18"/>
              </w:rPr>
              <w:t>g/ml</w:t>
            </w:r>
          </w:p>
        </w:tc>
      </w:tr>
      <w:tr w:rsidR="001A2062" w:rsidRPr="00A808EE" w14:paraId="61F2697D" w14:textId="77777777" w:rsidTr="00306E5D">
        <w:tc>
          <w:tcPr>
            <w:tcW w:w="1394" w:type="dxa"/>
            <w:vMerge w:val="restart"/>
            <w:tcBorders>
              <w:top w:val="single" w:sz="4" w:space="0" w:color="auto"/>
              <w:left w:val="nil"/>
              <w:right w:val="single" w:sz="4" w:space="0" w:color="auto"/>
            </w:tcBorders>
            <w:shd w:val="clear" w:color="auto" w:fill="B4C6E7" w:themeFill="accent5" w:themeFillTint="66"/>
            <w:vAlign w:val="center"/>
          </w:tcPr>
          <w:p w14:paraId="19F355B5" w14:textId="77777777" w:rsidR="005A1F8F" w:rsidRPr="005042AD" w:rsidRDefault="005A1F8F" w:rsidP="005A1F8F">
            <w:pPr>
              <w:rPr>
                <w:i/>
                <w:iCs/>
                <w:sz w:val="16"/>
                <w:szCs w:val="18"/>
              </w:rPr>
            </w:pPr>
            <w:r w:rsidRPr="005042AD">
              <w:rPr>
                <w:i/>
                <w:iCs/>
                <w:sz w:val="16"/>
                <w:szCs w:val="18"/>
              </w:rPr>
              <w:t>Isotherm parameters</w:t>
            </w:r>
          </w:p>
        </w:tc>
        <w:tc>
          <w:tcPr>
            <w:tcW w:w="3003" w:type="dxa"/>
            <w:tcBorders>
              <w:top w:val="single" w:sz="4" w:space="0" w:color="auto"/>
              <w:left w:val="single" w:sz="4" w:space="0" w:color="auto"/>
              <w:bottom w:val="nil"/>
              <w:right w:val="nil"/>
            </w:tcBorders>
          </w:tcPr>
          <w:p w14:paraId="272BADCA" w14:textId="77777777" w:rsidR="005A1F8F" w:rsidRPr="00EE0F40" w:rsidRDefault="005A1F8F" w:rsidP="005A1F8F">
            <w:pPr>
              <w:rPr>
                <w:sz w:val="16"/>
                <w:szCs w:val="18"/>
              </w:rPr>
            </w:pPr>
            <w:r>
              <w:rPr>
                <w:sz w:val="16"/>
                <w:szCs w:val="18"/>
              </w:rPr>
              <w:t>Freundlich parameter (</w:t>
            </w:r>
            <m:oMath>
              <m:r>
                <w:rPr>
                  <w:rFonts w:ascii="Cambria Math" w:hAnsi="Cambria Math"/>
                  <w:szCs w:val="20"/>
                </w:rPr>
                <m:t>K</m:t>
              </m:r>
            </m:oMath>
            <w:r>
              <w:rPr>
                <w:sz w:val="16"/>
                <w:szCs w:val="18"/>
              </w:rPr>
              <w:t>)</w:t>
            </w:r>
          </w:p>
        </w:tc>
        <w:tc>
          <w:tcPr>
            <w:tcW w:w="597" w:type="dxa"/>
            <w:tcBorders>
              <w:top w:val="single" w:sz="4" w:space="0" w:color="auto"/>
              <w:left w:val="nil"/>
              <w:bottom w:val="nil"/>
              <w:right w:val="nil"/>
            </w:tcBorders>
          </w:tcPr>
          <w:p w14:paraId="51B6D83A" w14:textId="77777777" w:rsidR="005A1F8F" w:rsidRPr="00EE0F40" w:rsidRDefault="005A1F8F" w:rsidP="005A1F8F">
            <w:pPr>
              <w:rPr>
                <w:sz w:val="16"/>
                <w:szCs w:val="18"/>
              </w:rPr>
            </w:pPr>
          </w:p>
        </w:tc>
        <w:tc>
          <w:tcPr>
            <w:tcW w:w="1527" w:type="dxa"/>
            <w:tcBorders>
              <w:top w:val="single" w:sz="4" w:space="0" w:color="auto"/>
              <w:left w:val="nil"/>
              <w:bottom w:val="nil"/>
              <w:right w:val="nil"/>
            </w:tcBorders>
          </w:tcPr>
          <w:p w14:paraId="6E920B99" w14:textId="26E8A92C" w:rsidR="005A1F8F" w:rsidRPr="00EE0F40" w:rsidRDefault="00E220F5" w:rsidP="005A1F8F">
            <w:pPr>
              <w:rPr>
                <w:sz w:val="16"/>
                <w:szCs w:val="18"/>
              </w:rPr>
            </w:pPr>
            <w:r>
              <w:rPr>
                <w:sz w:val="16"/>
                <w:szCs w:val="18"/>
              </w:rPr>
              <w:t>6.764</w:t>
            </w:r>
          </w:p>
        </w:tc>
        <w:tc>
          <w:tcPr>
            <w:tcW w:w="1254" w:type="dxa"/>
            <w:tcBorders>
              <w:top w:val="single" w:sz="4" w:space="0" w:color="auto"/>
              <w:left w:val="nil"/>
              <w:bottom w:val="nil"/>
              <w:right w:val="nil"/>
            </w:tcBorders>
          </w:tcPr>
          <w:p w14:paraId="73D3E750" w14:textId="1737DD15" w:rsidR="005A1F8F" w:rsidRPr="00EE0F40" w:rsidRDefault="006713BA" w:rsidP="005A1F8F">
            <w:pPr>
              <w:rPr>
                <w:sz w:val="16"/>
                <w:szCs w:val="18"/>
              </w:rPr>
            </w:pPr>
            <w:r>
              <w:rPr>
                <w:sz w:val="16"/>
                <w:szCs w:val="18"/>
              </w:rPr>
              <w:t>5026.04</w:t>
            </w:r>
          </w:p>
        </w:tc>
        <w:tc>
          <w:tcPr>
            <w:tcW w:w="1297" w:type="dxa"/>
            <w:tcBorders>
              <w:top w:val="single" w:sz="4" w:space="0" w:color="auto"/>
              <w:left w:val="nil"/>
              <w:bottom w:val="nil"/>
              <w:right w:val="nil"/>
            </w:tcBorders>
          </w:tcPr>
          <w:p w14:paraId="235DD649" w14:textId="34E6F693" w:rsidR="005A1F8F" w:rsidRPr="00306E5D" w:rsidRDefault="005A1F8F" w:rsidP="005A1F8F">
            <w:pPr>
              <w:rPr>
                <w:sz w:val="16"/>
                <w:szCs w:val="16"/>
              </w:rPr>
            </w:pPr>
            <w:r w:rsidRPr="00306E5D">
              <w:rPr>
                <w:sz w:val="16"/>
                <w:szCs w:val="16"/>
              </w:rPr>
              <w:t>[(µg/g)(L/µg)</w:t>
            </w:r>
            <w:r w:rsidRPr="00306E5D">
              <w:rPr>
                <w:sz w:val="16"/>
                <w:szCs w:val="16"/>
                <w:vertAlign w:val="superscript"/>
              </w:rPr>
              <w:t>1/n</w:t>
            </w:r>
            <w:r w:rsidRPr="00306E5D">
              <w:rPr>
                <w:sz w:val="16"/>
                <w:szCs w:val="16"/>
              </w:rPr>
              <w:t>]</w:t>
            </w:r>
          </w:p>
        </w:tc>
      </w:tr>
      <w:tr w:rsidR="001A2062" w:rsidRPr="00A808EE" w14:paraId="57AF74A2" w14:textId="77777777" w:rsidTr="00306E5D">
        <w:tc>
          <w:tcPr>
            <w:tcW w:w="1394" w:type="dxa"/>
            <w:vMerge/>
            <w:tcBorders>
              <w:left w:val="nil"/>
              <w:bottom w:val="single" w:sz="4" w:space="0" w:color="auto"/>
              <w:right w:val="single" w:sz="4" w:space="0" w:color="auto"/>
            </w:tcBorders>
            <w:shd w:val="clear" w:color="auto" w:fill="B4C6E7" w:themeFill="accent5" w:themeFillTint="66"/>
          </w:tcPr>
          <w:p w14:paraId="2BC5B861" w14:textId="77777777" w:rsidR="005A1F8F" w:rsidRPr="00EE0F40" w:rsidRDefault="005A1F8F" w:rsidP="005A1F8F">
            <w:pPr>
              <w:rPr>
                <w:sz w:val="16"/>
                <w:szCs w:val="18"/>
              </w:rPr>
            </w:pPr>
          </w:p>
        </w:tc>
        <w:tc>
          <w:tcPr>
            <w:tcW w:w="3003" w:type="dxa"/>
            <w:tcBorders>
              <w:top w:val="nil"/>
              <w:left w:val="single" w:sz="4" w:space="0" w:color="auto"/>
              <w:bottom w:val="single" w:sz="4" w:space="0" w:color="auto"/>
              <w:right w:val="nil"/>
            </w:tcBorders>
          </w:tcPr>
          <w:p w14:paraId="5B3F1E27" w14:textId="77777777" w:rsidR="005A1F8F" w:rsidRPr="00EE0F40" w:rsidRDefault="005A1F8F" w:rsidP="005A1F8F">
            <w:pPr>
              <w:rPr>
                <w:sz w:val="16"/>
                <w:szCs w:val="18"/>
              </w:rPr>
            </w:pPr>
            <w:r>
              <w:rPr>
                <w:sz w:val="16"/>
                <w:szCs w:val="18"/>
              </w:rPr>
              <w:t>Freundlich exponent (</w:t>
            </w:r>
            <m:oMath>
              <m:r>
                <w:rPr>
                  <w:rFonts w:ascii="Cambria Math" w:hAnsi="Cambria Math"/>
                  <w:szCs w:val="20"/>
                </w:rPr>
                <m:t>1/n</m:t>
              </m:r>
            </m:oMath>
            <w:r>
              <w:rPr>
                <w:sz w:val="16"/>
                <w:szCs w:val="18"/>
              </w:rPr>
              <w:t>)</w:t>
            </w:r>
          </w:p>
        </w:tc>
        <w:tc>
          <w:tcPr>
            <w:tcW w:w="597" w:type="dxa"/>
            <w:tcBorders>
              <w:top w:val="nil"/>
              <w:left w:val="nil"/>
              <w:bottom w:val="single" w:sz="4" w:space="0" w:color="auto"/>
              <w:right w:val="nil"/>
            </w:tcBorders>
          </w:tcPr>
          <w:p w14:paraId="1F74B1DC" w14:textId="77777777" w:rsidR="005A1F8F" w:rsidRPr="00EE0F40" w:rsidRDefault="005A1F8F" w:rsidP="005A1F8F">
            <w:pPr>
              <w:rPr>
                <w:sz w:val="16"/>
                <w:szCs w:val="18"/>
              </w:rPr>
            </w:pPr>
          </w:p>
        </w:tc>
        <w:tc>
          <w:tcPr>
            <w:tcW w:w="1527" w:type="dxa"/>
            <w:tcBorders>
              <w:top w:val="nil"/>
              <w:left w:val="nil"/>
              <w:bottom w:val="single" w:sz="4" w:space="0" w:color="auto"/>
              <w:right w:val="nil"/>
            </w:tcBorders>
          </w:tcPr>
          <w:p w14:paraId="5AD809C8" w14:textId="6C56F2D3" w:rsidR="005A1F8F" w:rsidRPr="00EE0F40" w:rsidRDefault="00E220F5" w:rsidP="005A1F8F">
            <w:pPr>
              <w:rPr>
                <w:sz w:val="16"/>
                <w:szCs w:val="18"/>
              </w:rPr>
            </w:pPr>
            <w:r>
              <w:rPr>
                <w:sz w:val="16"/>
                <w:szCs w:val="18"/>
              </w:rPr>
              <w:t>0.6</w:t>
            </w:r>
          </w:p>
        </w:tc>
        <w:tc>
          <w:tcPr>
            <w:tcW w:w="1254" w:type="dxa"/>
            <w:tcBorders>
              <w:top w:val="nil"/>
              <w:left w:val="nil"/>
              <w:bottom w:val="single" w:sz="4" w:space="0" w:color="auto"/>
              <w:right w:val="nil"/>
            </w:tcBorders>
          </w:tcPr>
          <w:p w14:paraId="2CFC14B9" w14:textId="52A8BAE7" w:rsidR="005A1F8F" w:rsidRPr="00EE0F40" w:rsidRDefault="006713BA" w:rsidP="005A1F8F">
            <w:pPr>
              <w:rPr>
                <w:sz w:val="16"/>
                <w:szCs w:val="18"/>
              </w:rPr>
            </w:pPr>
            <w:r>
              <w:rPr>
                <w:sz w:val="16"/>
                <w:szCs w:val="18"/>
              </w:rPr>
              <w:t>0.43</w:t>
            </w:r>
          </w:p>
        </w:tc>
        <w:tc>
          <w:tcPr>
            <w:tcW w:w="1297" w:type="dxa"/>
            <w:tcBorders>
              <w:top w:val="nil"/>
              <w:left w:val="nil"/>
              <w:bottom w:val="single" w:sz="4" w:space="0" w:color="auto"/>
              <w:right w:val="nil"/>
            </w:tcBorders>
          </w:tcPr>
          <w:p w14:paraId="5DB3D998" w14:textId="1B8E34AE" w:rsidR="005A1F8F" w:rsidRPr="00EE0F40" w:rsidRDefault="005A1F8F" w:rsidP="005A1F8F">
            <w:pPr>
              <w:rPr>
                <w:sz w:val="16"/>
                <w:szCs w:val="18"/>
              </w:rPr>
            </w:pPr>
            <w:r>
              <w:rPr>
                <w:sz w:val="16"/>
                <w:szCs w:val="18"/>
              </w:rPr>
              <w:t>(-)</w:t>
            </w:r>
          </w:p>
        </w:tc>
      </w:tr>
      <w:tr w:rsidR="001A2062" w:rsidRPr="00A808EE" w14:paraId="05B5AE21" w14:textId="77777777" w:rsidTr="00306E5D">
        <w:tc>
          <w:tcPr>
            <w:tcW w:w="1394" w:type="dxa"/>
            <w:vMerge w:val="restart"/>
            <w:tcBorders>
              <w:top w:val="single" w:sz="4" w:space="0" w:color="auto"/>
              <w:left w:val="nil"/>
              <w:right w:val="single" w:sz="4" w:space="0" w:color="auto"/>
            </w:tcBorders>
            <w:shd w:val="clear" w:color="auto" w:fill="B4C6E7" w:themeFill="accent5" w:themeFillTint="66"/>
            <w:vAlign w:val="center"/>
          </w:tcPr>
          <w:p w14:paraId="011A5195" w14:textId="77777777" w:rsidR="005A1F8F" w:rsidRPr="00474FF0" w:rsidRDefault="005A1F8F" w:rsidP="005A1F8F">
            <w:pPr>
              <w:rPr>
                <w:i/>
                <w:iCs/>
                <w:sz w:val="16"/>
                <w:szCs w:val="18"/>
              </w:rPr>
            </w:pPr>
            <w:r>
              <w:rPr>
                <w:i/>
                <w:iCs/>
                <w:sz w:val="16"/>
                <w:szCs w:val="18"/>
              </w:rPr>
              <w:t>Bed properties</w:t>
            </w:r>
          </w:p>
        </w:tc>
        <w:tc>
          <w:tcPr>
            <w:tcW w:w="3003" w:type="dxa"/>
            <w:tcBorders>
              <w:top w:val="single" w:sz="4" w:space="0" w:color="auto"/>
              <w:left w:val="single" w:sz="4" w:space="0" w:color="auto"/>
              <w:bottom w:val="nil"/>
              <w:right w:val="nil"/>
            </w:tcBorders>
          </w:tcPr>
          <w:p w14:paraId="69B875BA" w14:textId="77777777" w:rsidR="005A1F8F" w:rsidRPr="00EE0F40" w:rsidRDefault="005A1F8F" w:rsidP="005A1F8F">
            <w:pPr>
              <w:rPr>
                <w:sz w:val="16"/>
                <w:szCs w:val="18"/>
              </w:rPr>
            </w:pPr>
            <w:r>
              <w:rPr>
                <w:sz w:val="16"/>
                <w:szCs w:val="18"/>
              </w:rPr>
              <w:t>Radius particle (</w:t>
            </w:r>
            <m:oMath>
              <m:sSub>
                <m:sSubPr>
                  <m:ctrlPr>
                    <w:rPr>
                      <w:rFonts w:ascii="Cambria Math" w:hAnsi="Cambria Math"/>
                      <w:i/>
                    </w:rPr>
                  </m:ctrlPr>
                </m:sSubPr>
                <m:e>
                  <m:r>
                    <w:rPr>
                      <w:rFonts w:ascii="Cambria Math" w:hAnsi="Cambria Math"/>
                    </w:rPr>
                    <m:t>r</m:t>
                  </m:r>
                </m:e>
                <m:sub>
                  <m:r>
                    <w:rPr>
                      <w:rFonts w:ascii="Cambria Math" w:hAnsi="Cambria Math"/>
                    </w:rPr>
                    <m:t>p</m:t>
                  </m:r>
                </m:sub>
              </m:sSub>
            </m:oMath>
            <w:r>
              <w:rPr>
                <w:sz w:val="16"/>
                <w:szCs w:val="18"/>
              </w:rPr>
              <w:t>)</w:t>
            </w:r>
          </w:p>
        </w:tc>
        <w:tc>
          <w:tcPr>
            <w:tcW w:w="597" w:type="dxa"/>
            <w:tcBorders>
              <w:top w:val="single" w:sz="4" w:space="0" w:color="auto"/>
              <w:left w:val="nil"/>
              <w:bottom w:val="nil"/>
              <w:right w:val="nil"/>
            </w:tcBorders>
          </w:tcPr>
          <w:p w14:paraId="64894E0A" w14:textId="77777777" w:rsidR="005A1F8F" w:rsidRPr="00EE0F40" w:rsidRDefault="005A1F8F" w:rsidP="005A1F8F">
            <w:pPr>
              <w:rPr>
                <w:sz w:val="16"/>
                <w:szCs w:val="18"/>
              </w:rPr>
            </w:pPr>
          </w:p>
        </w:tc>
        <w:tc>
          <w:tcPr>
            <w:tcW w:w="1527" w:type="dxa"/>
            <w:tcBorders>
              <w:top w:val="single" w:sz="4" w:space="0" w:color="auto"/>
              <w:left w:val="nil"/>
              <w:bottom w:val="nil"/>
              <w:right w:val="nil"/>
            </w:tcBorders>
          </w:tcPr>
          <w:p w14:paraId="0283C967" w14:textId="3AB2A98C" w:rsidR="005A1F8F" w:rsidRPr="00EE0F40" w:rsidRDefault="00913822" w:rsidP="005A1F8F">
            <w:pPr>
              <w:rPr>
                <w:sz w:val="16"/>
                <w:szCs w:val="18"/>
              </w:rPr>
            </w:pPr>
            <w:r>
              <w:rPr>
                <w:sz w:val="16"/>
                <w:szCs w:val="18"/>
              </w:rPr>
              <w:t>0.0</w:t>
            </w:r>
            <w:r w:rsidR="00ED0C32">
              <w:rPr>
                <w:sz w:val="16"/>
                <w:szCs w:val="18"/>
              </w:rPr>
              <w:t>513</w:t>
            </w:r>
          </w:p>
        </w:tc>
        <w:tc>
          <w:tcPr>
            <w:tcW w:w="1254" w:type="dxa"/>
            <w:tcBorders>
              <w:top w:val="single" w:sz="4" w:space="0" w:color="auto"/>
              <w:left w:val="nil"/>
              <w:bottom w:val="nil"/>
              <w:right w:val="nil"/>
            </w:tcBorders>
          </w:tcPr>
          <w:p w14:paraId="14D219E3" w14:textId="10F735AF" w:rsidR="005A1F8F" w:rsidRPr="00EE0F40" w:rsidRDefault="006713BA" w:rsidP="005A1F8F">
            <w:pPr>
              <w:rPr>
                <w:sz w:val="16"/>
                <w:szCs w:val="18"/>
              </w:rPr>
            </w:pPr>
            <w:r>
              <w:rPr>
                <w:sz w:val="16"/>
                <w:szCs w:val="18"/>
              </w:rPr>
              <w:t>0.0513</w:t>
            </w:r>
          </w:p>
        </w:tc>
        <w:tc>
          <w:tcPr>
            <w:tcW w:w="1297" w:type="dxa"/>
            <w:tcBorders>
              <w:top w:val="single" w:sz="4" w:space="0" w:color="auto"/>
              <w:left w:val="nil"/>
              <w:bottom w:val="nil"/>
              <w:right w:val="nil"/>
            </w:tcBorders>
          </w:tcPr>
          <w:p w14:paraId="5B37C60C" w14:textId="3987B16E" w:rsidR="005A1F8F" w:rsidRPr="00EE0F40" w:rsidRDefault="005A1F8F" w:rsidP="005A1F8F">
            <w:pPr>
              <w:rPr>
                <w:sz w:val="16"/>
                <w:szCs w:val="18"/>
              </w:rPr>
            </w:pPr>
            <w:r>
              <w:rPr>
                <w:sz w:val="16"/>
                <w:szCs w:val="18"/>
              </w:rPr>
              <w:t>cm</w:t>
            </w:r>
          </w:p>
        </w:tc>
      </w:tr>
      <w:tr w:rsidR="001A2062" w:rsidRPr="00A808EE" w14:paraId="18D96A64" w14:textId="77777777" w:rsidTr="00306E5D">
        <w:tc>
          <w:tcPr>
            <w:tcW w:w="1394" w:type="dxa"/>
            <w:vMerge/>
            <w:tcBorders>
              <w:left w:val="nil"/>
              <w:right w:val="single" w:sz="4" w:space="0" w:color="auto"/>
            </w:tcBorders>
            <w:shd w:val="clear" w:color="auto" w:fill="B4C6E7" w:themeFill="accent5" w:themeFillTint="66"/>
          </w:tcPr>
          <w:p w14:paraId="25E5CD74" w14:textId="77777777" w:rsidR="005A1F8F" w:rsidRPr="00EE0F40" w:rsidRDefault="005A1F8F" w:rsidP="005A1F8F">
            <w:pPr>
              <w:rPr>
                <w:sz w:val="16"/>
                <w:szCs w:val="18"/>
              </w:rPr>
            </w:pPr>
          </w:p>
        </w:tc>
        <w:tc>
          <w:tcPr>
            <w:tcW w:w="3003" w:type="dxa"/>
            <w:tcBorders>
              <w:top w:val="nil"/>
              <w:left w:val="single" w:sz="4" w:space="0" w:color="auto"/>
              <w:bottom w:val="nil"/>
              <w:right w:val="nil"/>
            </w:tcBorders>
          </w:tcPr>
          <w:p w14:paraId="7C07AE15" w14:textId="77777777" w:rsidR="005A1F8F" w:rsidRPr="00EE0F40" w:rsidRDefault="005A1F8F" w:rsidP="005A1F8F">
            <w:pPr>
              <w:rPr>
                <w:sz w:val="16"/>
                <w:szCs w:val="18"/>
              </w:rPr>
            </w:pPr>
            <w:r>
              <w:rPr>
                <w:sz w:val="16"/>
                <w:szCs w:val="18"/>
              </w:rPr>
              <w:t>Porosity particle (</w:t>
            </w:r>
            <m:oMath>
              <m:sSub>
                <m:sSubPr>
                  <m:ctrlPr>
                    <w:rPr>
                      <w:rFonts w:ascii="Cambria Math" w:hAnsi="Cambria Math"/>
                      <w:i/>
                      <w:noProof/>
                    </w:rPr>
                  </m:ctrlPr>
                </m:sSubPr>
                <m:e>
                  <m:r>
                    <w:rPr>
                      <w:rFonts w:ascii="Cambria Math" w:hAnsi="Cambria Math"/>
                      <w:noProof/>
                    </w:rPr>
                    <m:t>ε</m:t>
                  </m:r>
                </m:e>
                <m:sub>
                  <m:r>
                    <w:rPr>
                      <w:rFonts w:ascii="Cambria Math" w:hAnsi="Cambria Math"/>
                      <w:noProof/>
                    </w:rPr>
                    <m:t>p</m:t>
                  </m:r>
                </m:sub>
              </m:sSub>
            </m:oMath>
            <w:r>
              <w:rPr>
                <w:sz w:val="16"/>
                <w:szCs w:val="18"/>
              </w:rPr>
              <w:t>)</w:t>
            </w:r>
          </w:p>
        </w:tc>
        <w:tc>
          <w:tcPr>
            <w:tcW w:w="597" w:type="dxa"/>
            <w:tcBorders>
              <w:top w:val="nil"/>
              <w:left w:val="nil"/>
              <w:bottom w:val="nil"/>
              <w:right w:val="nil"/>
            </w:tcBorders>
          </w:tcPr>
          <w:p w14:paraId="4DAE5EC1" w14:textId="77777777" w:rsidR="005A1F8F" w:rsidRPr="00EE0F40" w:rsidRDefault="005A1F8F" w:rsidP="005A1F8F">
            <w:pPr>
              <w:rPr>
                <w:sz w:val="16"/>
                <w:szCs w:val="18"/>
              </w:rPr>
            </w:pPr>
          </w:p>
        </w:tc>
        <w:tc>
          <w:tcPr>
            <w:tcW w:w="1527" w:type="dxa"/>
            <w:tcBorders>
              <w:top w:val="nil"/>
              <w:left w:val="nil"/>
              <w:bottom w:val="nil"/>
              <w:right w:val="nil"/>
            </w:tcBorders>
          </w:tcPr>
          <w:p w14:paraId="3575E728" w14:textId="5888863A" w:rsidR="005A1F8F" w:rsidRPr="00EE0F40" w:rsidRDefault="00ED0C32" w:rsidP="005A1F8F">
            <w:pPr>
              <w:rPr>
                <w:sz w:val="16"/>
                <w:szCs w:val="18"/>
              </w:rPr>
            </w:pPr>
            <w:r>
              <w:rPr>
                <w:sz w:val="16"/>
                <w:szCs w:val="18"/>
              </w:rPr>
              <w:t>0.641</w:t>
            </w:r>
          </w:p>
        </w:tc>
        <w:tc>
          <w:tcPr>
            <w:tcW w:w="1254" w:type="dxa"/>
            <w:tcBorders>
              <w:top w:val="nil"/>
              <w:left w:val="nil"/>
              <w:bottom w:val="nil"/>
              <w:right w:val="nil"/>
            </w:tcBorders>
          </w:tcPr>
          <w:p w14:paraId="0731C998" w14:textId="61B803A3" w:rsidR="005A1F8F" w:rsidRPr="00EE0F40" w:rsidRDefault="006713BA" w:rsidP="005A1F8F">
            <w:pPr>
              <w:rPr>
                <w:sz w:val="16"/>
                <w:szCs w:val="18"/>
              </w:rPr>
            </w:pPr>
            <w:r>
              <w:rPr>
                <w:sz w:val="16"/>
                <w:szCs w:val="18"/>
              </w:rPr>
              <w:t>0.641</w:t>
            </w:r>
          </w:p>
        </w:tc>
        <w:tc>
          <w:tcPr>
            <w:tcW w:w="1297" w:type="dxa"/>
            <w:tcBorders>
              <w:top w:val="nil"/>
              <w:left w:val="nil"/>
              <w:bottom w:val="nil"/>
              <w:right w:val="nil"/>
            </w:tcBorders>
          </w:tcPr>
          <w:p w14:paraId="1C0F7A74" w14:textId="25AEA7F9" w:rsidR="005A1F8F" w:rsidRPr="00EE0F40" w:rsidRDefault="005A1F8F" w:rsidP="005A1F8F">
            <w:pPr>
              <w:rPr>
                <w:sz w:val="16"/>
                <w:szCs w:val="18"/>
              </w:rPr>
            </w:pPr>
            <w:r>
              <w:rPr>
                <w:sz w:val="16"/>
                <w:szCs w:val="18"/>
              </w:rPr>
              <w:t>(-)</w:t>
            </w:r>
          </w:p>
        </w:tc>
      </w:tr>
      <w:tr w:rsidR="001A2062" w:rsidRPr="00A808EE" w14:paraId="71036D85" w14:textId="77777777" w:rsidTr="00306E5D">
        <w:tc>
          <w:tcPr>
            <w:tcW w:w="1394" w:type="dxa"/>
            <w:vMerge/>
            <w:tcBorders>
              <w:left w:val="nil"/>
              <w:right w:val="single" w:sz="4" w:space="0" w:color="auto"/>
            </w:tcBorders>
            <w:shd w:val="clear" w:color="auto" w:fill="B4C6E7" w:themeFill="accent5" w:themeFillTint="66"/>
          </w:tcPr>
          <w:p w14:paraId="67D34548" w14:textId="77777777" w:rsidR="005A1F8F" w:rsidRPr="00EE0F40" w:rsidRDefault="005A1F8F" w:rsidP="005A1F8F">
            <w:pPr>
              <w:rPr>
                <w:sz w:val="16"/>
                <w:szCs w:val="18"/>
              </w:rPr>
            </w:pPr>
          </w:p>
        </w:tc>
        <w:tc>
          <w:tcPr>
            <w:tcW w:w="3003" w:type="dxa"/>
            <w:tcBorders>
              <w:top w:val="nil"/>
              <w:left w:val="single" w:sz="4" w:space="0" w:color="auto"/>
              <w:bottom w:val="nil"/>
              <w:right w:val="nil"/>
            </w:tcBorders>
          </w:tcPr>
          <w:p w14:paraId="2F15DBE2" w14:textId="77777777" w:rsidR="005A1F8F" w:rsidRPr="00EE0F40" w:rsidRDefault="005A1F8F" w:rsidP="005A1F8F">
            <w:pPr>
              <w:rPr>
                <w:sz w:val="16"/>
                <w:szCs w:val="18"/>
              </w:rPr>
            </w:pPr>
            <w:r w:rsidRPr="00871122">
              <w:rPr>
                <w:sz w:val="16"/>
                <w:szCs w:val="18"/>
              </w:rPr>
              <w:t xml:space="preserve">Pore to surface diffusion ratio </w:t>
            </w:r>
            <w:r w:rsidRPr="00306E5D">
              <w:rPr>
                <w:sz w:val="14"/>
                <w:szCs w:val="16"/>
              </w:rPr>
              <w:t>(</w:t>
            </w:r>
            <m:oMath>
              <m:r>
                <w:rPr>
                  <w:rFonts w:ascii="Cambria Math" w:hAnsi="Cambria Math"/>
                  <w:noProof/>
                  <w:sz w:val="18"/>
                  <w:szCs w:val="20"/>
                </w:rPr>
                <m:t>SPDFR</m:t>
              </m:r>
            </m:oMath>
            <w:r w:rsidRPr="00306E5D">
              <w:rPr>
                <w:sz w:val="14"/>
                <w:szCs w:val="16"/>
              </w:rPr>
              <w:t>)</w:t>
            </w:r>
          </w:p>
        </w:tc>
        <w:tc>
          <w:tcPr>
            <w:tcW w:w="597" w:type="dxa"/>
            <w:tcBorders>
              <w:top w:val="nil"/>
              <w:left w:val="nil"/>
              <w:bottom w:val="nil"/>
              <w:right w:val="nil"/>
            </w:tcBorders>
          </w:tcPr>
          <w:p w14:paraId="74A1492F" w14:textId="77777777" w:rsidR="005A1F8F" w:rsidRPr="00EE0F40" w:rsidRDefault="005A1F8F" w:rsidP="005A1F8F">
            <w:pPr>
              <w:rPr>
                <w:sz w:val="16"/>
                <w:szCs w:val="18"/>
              </w:rPr>
            </w:pPr>
          </w:p>
        </w:tc>
        <w:tc>
          <w:tcPr>
            <w:tcW w:w="1527" w:type="dxa"/>
            <w:tcBorders>
              <w:top w:val="nil"/>
              <w:left w:val="nil"/>
              <w:bottom w:val="nil"/>
              <w:right w:val="nil"/>
            </w:tcBorders>
          </w:tcPr>
          <w:p w14:paraId="6A819957" w14:textId="08925636" w:rsidR="005A1F8F" w:rsidRPr="00EE0F40" w:rsidRDefault="00ED0C32" w:rsidP="005A1F8F">
            <w:pPr>
              <w:rPr>
                <w:sz w:val="16"/>
                <w:szCs w:val="18"/>
              </w:rPr>
            </w:pPr>
            <w:r>
              <w:rPr>
                <w:sz w:val="16"/>
                <w:szCs w:val="18"/>
              </w:rPr>
              <w:t>5</w:t>
            </w:r>
          </w:p>
        </w:tc>
        <w:tc>
          <w:tcPr>
            <w:tcW w:w="1254" w:type="dxa"/>
            <w:tcBorders>
              <w:top w:val="nil"/>
              <w:left w:val="nil"/>
              <w:bottom w:val="nil"/>
              <w:right w:val="nil"/>
            </w:tcBorders>
          </w:tcPr>
          <w:p w14:paraId="08E495D2" w14:textId="6B707009" w:rsidR="005A1F8F" w:rsidRPr="00EE0F40" w:rsidRDefault="00A06F08" w:rsidP="005A1F8F">
            <w:pPr>
              <w:rPr>
                <w:sz w:val="16"/>
                <w:szCs w:val="18"/>
              </w:rPr>
            </w:pPr>
            <w:r>
              <w:rPr>
                <w:sz w:val="16"/>
                <w:szCs w:val="18"/>
              </w:rPr>
              <w:t>5</w:t>
            </w:r>
          </w:p>
        </w:tc>
        <w:tc>
          <w:tcPr>
            <w:tcW w:w="1297" w:type="dxa"/>
            <w:tcBorders>
              <w:top w:val="nil"/>
              <w:left w:val="nil"/>
              <w:bottom w:val="nil"/>
              <w:right w:val="nil"/>
            </w:tcBorders>
          </w:tcPr>
          <w:p w14:paraId="44544C64" w14:textId="386EBB39" w:rsidR="005A1F8F" w:rsidRPr="00EE0F40" w:rsidRDefault="005A1F8F" w:rsidP="005A1F8F">
            <w:pPr>
              <w:rPr>
                <w:sz w:val="16"/>
                <w:szCs w:val="18"/>
              </w:rPr>
            </w:pPr>
            <w:r>
              <w:rPr>
                <w:sz w:val="16"/>
                <w:szCs w:val="18"/>
              </w:rPr>
              <w:t>(-)</w:t>
            </w:r>
          </w:p>
        </w:tc>
      </w:tr>
      <w:tr w:rsidR="001A2062" w:rsidRPr="00A808EE" w14:paraId="00C08F1D" w14:textId="77777777" w:rsidTr="00306E5D">
        <w:tc>
          <w:tcPr>
            <w:tcW w:w="1394" w:type="dxa"/>
            <w:vMerge/>
            <w:tcBorders>
              <w:left w:val="nil"/>
              <w:right w:val="single" w:sz="4" w:space="0" w:color="auto"/>
            </w:tcBorders>
            <w:shd w:val="clear" w:color="auto" w:fill="B4C6E7" w:themeFill="accent5" w:themeFillTint="66"/>
          </w:tcPr>
          <w:p w14:paraId="2B8D7550" w14:textId="77777777" w:rsidR="005A1F8F" w:rsidRPr="00EE0F40" w:rsidRDefault="005A1F8F" w:rsidP="005A1F8F">
            <w:pPr>
              <w:rPr>
                <w:sz w:val="16"/>
                <w:szCs w:val="18"/>
              </w:rPr>
            </w:pPr>
          </w:p>
        </w:tc>
        <w:tc>
          <w:tcPr>
            <w:tcW w:w="3003" w:type="dxa"/>
            <w:tcBorders>
              <w:top w:val="nil"/>
              <w:left w:val="single" w:sz="4" w:space="0" w:color="auto"/>
              <w:bottom w:val="nil"/>
              <w:right w:val="nil"/>
            </w:tcBorders>
          </w:tcPr>
          <w:p w14:paraId="6CDA4A69" w14:textId="77777777" w:rsidR="005A1F8F" w:rsidRPr="004F07A4" w:rsidRDefault="005A1F8F" w:rsidP="005A1F8F">
            <w:pPr>
              <w:rPr>
                <w:sz w:val="16"/>
                <w:szCs w:val="18"/>
              </w:rPr>
            </w:pPr>
            <w:r w:rsidRPr="004F07A4">
              <w:rPr>
                <w:sz w:val="16"/>
                <w:szCs w:val="18"/>
              </w:rPr>
              <w:t>Particle density (</w:t>
            </w:r>
            <m:oMath>
              <m:sSub>
                <m:sSubPr>
                  <m:ctrlPr>
                    <w:rPr>
                      <w:rFonts w:ascii="Cambria Math" w:hAnsi="Cambria Math"/>
                      <w:i/>
                    </w:rPr>
                  </m:ctrlPr>
                </m:sSubPr>
                <m:e>
                  <m:r>
                    <w:rPr>
                      <w:rFonts w:ascii="Cambria Math" w:hAnsi="Cambria Math"/>
                    </w:rPr>
                    <m:t>ρ</m:t>
                  </m:r>
                </m:e>
                <m:sub>
                  <m:r>
                    <w:rPr>
                      <w:rFonts w:ascii="Cambria Math" w:hAnsi="Cambria Math"/>
                    </w:rPr>
                    <m:t>P</m:t>
                  </m:r>
                </m:sub>
              </m:sSub>
            </m:oMath>
            <w:r w:rsidRPr="004F07A4">
              <w:rPr>
                <w:sz w:val="16"/>
                <w:szCs w:val="18"/>
              </w:rPr>
              <w:t>)</w:t>
            </w:r>
          </w:p>
        </w:tc>
        <w:tc>
          <w:tcPr>
            <w:tcW w:w="597" w:type="dxa"/>
            <w:tcBorders>
              <w:top w:val="nil"/>
              <w:left w:val="nil"/>
              <w:bottom w:val="nil"/>
              <w:right w:val="nil"/>
            </w:tcBorders>
          </w:tcPr>
          <w:p w14:paraId="0D65A1DF" w14:textId="77777777" w:rsidR="005A1F8F" w:rsidRPr="00EE0F40" w:rsidRDefault="005A1F8F" w:rsidP="005A1F8F">
            <w:pPr>
              <w:rPr>
                <w:sz w:val="16"/>
                <w:szCs w:val="18"/>
              </w:rPr>
            </w:pPr>
          </w:p>
        </w:tc>
        <w:tc>
          <w:tcPr>
            <w:tcW w:w="1527" w:type="dxa"/>
            <w:tcBorders>
              <w:top w:val="nil"/>
              <w:left w:val="nil"/>
              <w:bottom w:val="nil"/>
              <w:right w:val="nil"/>
            </w:tcBorders>
          </w:tcPr>
          <w:p w14:paraId="0EFFA814" w14:textId="1A16D101" w:rsidR="005A1F8F" w:rsidRPr="00EE0F40" w:rsidRDefault="00ED0C32" w:rsidP="005A1F8F">
            <w:pPr>
              <w:rPr>
                <w:sz w:val="16"/>
                <w:szCs w:val="18"/>
              </w:rPr>
            </w:pPr>
            <w:r>
              <w:rPr>
                <w:sz w:val="16"/>
                <w:szCs w:val="18"/>
              </w:rPr>
              <w:t>0.803</w:t>
            </w:r>
          </w:p>
        </w:tc>
        <w:tc>
          <w:tcPr>
            <w:tcW w:w="1254" w:type="dxa"/>
            <w:tcBorders>
              <w:top w:val="nil"/>
              <w:left w:val="nil"/>
              <w:bottom w:val="nil"/>
              <w:right w:val="nil"/>
            </w:tcBorders>
          </w:tcPr>
          <w:p w14:paraId="00DFC65C" w14:textId="34F6BBCB" w:rsidR="005A1F8F" w:rsidRPr="00EE0F40" w:rsidRDefault="006813B8" w:rsidP="005A1F8F">
            <w:pPr>
              <w:rPr>
                <w:sz w:val="16"/>
                <w:szCs w:val="18"/>
              </w:rPr>
            </w:pPr>
            <w:r>
              <w:rPr>
                <w:sz w:val="16"/>
                <w:szCs w:val="18"/>
              </w:rPr>
              <w:t>0.803</w:t>
            </w:r>
          </w:p>
        </w:tc>
        <w:tc>
          <w:tcPr>
            <w:tcW w:w="1297" w:type="dxa"/>
            <w:tcBorders>
              <w:top w:val="nil"/>
              <w:left w:val="nil"/>
              <w:bottom w:val="nil"/>
              <w:right w:val="nil"/>
            </w:tcBorders>
          </w:tcPr>
          <w:p w14:paraId="23C968A7" w14:textId="0B11434A" w:rsidR="005A1F8F" w:rsidRPr="00EE0F40" w:rsidRDefault="005A1F8F" w:rsidP="005A1F8F">
            <w:pPr>
              <w:rPr>
                <w:sz w:val="16"/>
                <w:szCs w:val="18"/>
              </w:rPr>
            </w:pPr>
            <w:r>
              <w:rPr>
                <w:sz w:val="16"/>
                <w:szCs w:val="18"/>
              </w:rPr>
              <w:t>g/ml</w:t>
            </w:r>
          </w:p>
        </w:tc>
      </w:tr>
      <w:tr w:rsidR="001A2062" w:rsidRPr="00A808EE" w14:paraId="57FF535B" w14:textId="77777777" w:rsidTr="00306E5D">
        <w:tc>
          <w:tcPr>
            <w:tcW w:w="1394" w:type="dxa"/>
            <w:vMerge/>
            <w:tcBorders>
              <w:left w:val="nil"/>
              <w:right w:val="single" w:sz="4" w:space="0" w:color="auto"/>
            </w:tcBorders>
            <w:shd w:val="clear" w:color="auto" w:fill="B4C6E7" w:themeFill="accent5" w:themeFillTint="66"/>
          </w:tcPr>
          <w:p w14:paraId="763EEC3D" w14:textId="77777777" w:rsidR="005A1F8F" w:rsidRPr="00EE0F40" w:rsidRDefault="005A1F8F" w:rsidP="005A1F8F">
            <w:pPr>
              <w:rPr>
                <w:sz w:val="16"/>
                <w:szCs w:val="18"/>
              </w:rPr>
            </w:pPr>
          </w:p>
        </w:tc>
        <w:tc>
          <w:tcPr>
            <w:tcW w:w="3003" w:type="dxa"/>
            <w:tcBorders>
              <w:top w:val="nil"/>
              <w:left w:val="single" w:sz="4" w:space="0" w:color="auto"/>
              <w:bottom w:val="nil"/>
              <w:right w:val="nil"/>
            </w:tcBorders>
          </w:tcPr>
          <w:p w14:paraId="66F9D828" w14:textId="1173BA71" w:rsidR="005A1F8F" w:rsidRPr="00EE0F40" w:rsidRDefault="005A1F8F" w:rsidP="005A1F8F">
            <w:pPr>
              <w:rPr>
                <w:sz w:val="16"/>
                <w:szCs w:val="18"/>
              </w:rPr>
            </w:pPr>
            <w:r w:rsidRPr="00D2206A">
              <w:rPr>
                <w:sz w:val="16"/>
                <w:szCs w:val="18"/>
              </w:rPr>
              <w:t>Apparent</w:t>
            </w:r>
            <w:r>
              <w:rPr>
                <w:sz w:val="16"/>
                <w:szCs w:val="18"/>
              </w:rPr>
              <w:t xml:space="preserve"> particle</w:t>
            </w:r>
            <w:r w:rsidRPr="00D2206A">
              <w:rPr>
                <w:sz w:val="16"/>
                <w:szCs w:val="18"/>
              </w:rPr>
              <w:t xml:space="preserve"> density (</w:t>
            </w:r>
            <m:oMath>
              <m:sSub>
                <m:sSubPr>
                  <m:ctrlPr>
                    <w:rPr>
                      <w:rFonts w:ascii="Cambria Math" w:hAnsi="Cambria Math"/>
                      <w:i/>
                      <w:noProof/>
                    </w:rPr>
                  </m:ctrlPr>
                </m:sSubPr>
                <m:e>
                  <m:r>
                    <w:rPr>
                      <w:rFonts w:ascii="Cambria Math" w:hAnsi="Cambria Math"/>
                      <w:noProof/>
                    </w:rPr>
                    <m:t>ρ</m:t>
                  </m:r>
                </m:e>
                <m:sub>
                  <m:r>
                    <w:rPr>
                      <w:rFonts w:ascii="Cambria Math" w:hAnsi="Cambria Math"/>
                      <w:noProof/>
                    </w:rPr>
                    <m:t>a</m:t>
                  </m:r>
                </m:sub>
              </m:sSub>
            </m:oMath>
            <w:r w:rsidRPr="00D2206A">
              <w:rPr>
                <w:sz w:val="16"/>
                <w:szCs w:val="18"/>
              </w:rPr>
              <w:t>)</w:t>
            </w:r>
          </w:p>
        </w:tc>
        <w:tc>
          <w:tcPr>
            <w:tcW w:w="597" w:type="dxa"/>
            <w:tcBorders>
              <w:top w:val="nil"/>
              <w:left w:val="nil"/>
              <w:bottom w:val="nil"/>
              <w:right w:val="nil"/>
            </w:tcBorders>
          </w:tcPr>
          <w:p w14:paraId="19E66B32" w14:textId="77777777" w:rsidR="005A1F8F" w:rsidRPr="00EE0F40" w:rsidRDefault="005A1F8F" w:rsidP="005A1F8F">
            <w:pPr>
              <w:rPr>
                <w:sz w:val="16"/>
                <w:szCs w:val="18"/>
              </w:rPr>
            </w:pPr>
          </w:p>
        </w:tc>
        <w:tc>
          <w:tcPr>
            <w:tcW w:w="1527" w:type="dxa"/>
            <w:tcBorders>
              <w:top w:val="nil"/>
              <w:left w:val="nil"/>
              <w:bottom w:val="nil"/>
              <w:right w:val="nil"/>
            </w:tcBorders>
          </w:tcPr>
          <w:p w14:paraId="37AB2FE3" w14:textId="44CB6762" w:rsidR="005A1F8F" w:rsidRPr="00EE0F40" w:rsidRDefault="00ED0C32" w:rsidP="005A1F8F">
            <w:pPr>
              <w:rPr>
                <w:sz w:val="16"/>
                <w:szCs w:val="18"/>
              </w:rPr>
            </w:pPr>
            <w:r>
              <w:rPr>
                <w:sz w:val="16"/>
                <w:szCs w:val="18"/>
              </w:rPr>
              <w:t>0.62</w:t>
            </w:r>
          </w:p>
        </w:tc>
        <w:tc>
          <w:tcPr>
            <w:tcW w:w="1254" w:type="dxa"/>
            <w:tcBorders>
              <w:top w:val="nil"/>
              <w:left w:val="nil"/>
              <w:bottom w:val="nil"/>
              <w:right w:val="nil"/>
            </w:tcBorders>
          </w:tcPr>
          <w:p w14:paraId="3D58DF52" w14:textId="2D3F0E96" w:rsidR="005A1F8F" w:rsidRPr="006813B8" w:rsidRDefault="006813B8" w:rsidP="005A1F8F">
            <w:pPr>
              <w:rPr>
                <w:sz w:val="16"/>
                <w:szCs w:val="18"/>
              </w:rPr>
            </w:pPr>
            <w:r w:rsidRPr="006813B8">
              <w:rPr>
                <w:sz w:val="16"/>
                <w:szCs w:val="18"/>
              </w:rPr>
              <w:t>0.62</w:t>
            </w:r>
          </w:p>
        </w:tc>
        <w:tc>
          <w:tcPr>
            <w:tcW w:w="1297" w:type="dxa"/>
            <w:tcBorders>
              <w:top w:val="nil"/>
              <w:left w:val="nil"/>
              <w:bottom w:val="nil"/>
              <w:right w:val="nil"/>
            </w:tcBorders>
          </w:tcPr>
          <w:p w14:paraId="157C2E0D" w14:textId="304F2F99" w:rsidR="005A1F8F" w:rsidRPr="00EE0F40" w:rsidRDefault="005A1F8F" w:rsidP="005A1F8F">
            <w:pPr>
              <w:rPr>
                <w:sz w:val="16"/>
                <w:szCs w:val="18"/>
              </w:rPr>
            </w:pPr>
            <w:r w:rsidRPr="002427F3">
              <w:rPr>
                <w:sz w:val="16"/>
                <w:szCs w:val="18"/>
              </w:rPr>
              <w:t>g/ml</w:t>
            </w:r>
          </w:p>
        </w:tc>
      </w:tr>
      <w:tr w:rsidR="001A2062" w:rsidRPr="00A808EE" w14:paraId="6DCA70D0" w14:textId="77777777" w:rsidTr="00306E5D">
        <w:tc>
          <w:tcPr>
            <w:tcW w:w="1394" w:type="dxa"/>
            <w:vMerge/>
            <w:tcBorders>
              <w:left w:val="nil"/>
              <w:right w:val="single" w:sz="4" w:space="0" w:color="auto"/>
            </w:tcBorders>
            <w:shd w:val="clear" w:color="auto" w:fill="B4C6E7" w:themeFill="accent5" w:themeFillTint="66"/>
          </w:tcPr>
          <w:p w14:paraId="792DB175" w14:textId="77777777" w:rsidR="005A1F8F" w:rsidRPr="00EE0F40" w:rsidRDefault="005A1F8F" w:rsidP="005A1F8F">
            <w:pPr>
              <w:rPr>
                <w:sz w:val="16"/>
                <w:szCs w:val="18"/>
              </w:rPr>
            </w:pPr>
          </w:p>
        </w:tc>
        <w:tc>
          <w:tcPr>
            <w:tcW w:w="3003" w:type="dxa"/>
            <w:tcBorders>
              <w:top w:val="nil"/>
              <w:left w:val="single" w:sz="4" w:space="0" w:color="auto"/>
              <w:bottom w:val="nil"/>
              <w:right w:val="nil"/>
            </w:tcBorders>
          </w:tcPr>
          <w:p w14:paraId="68FDC8D1" w14:textId="77777777" w:rsidR="005A1F8F" w:rsidRPr="00EE0F40" w:rsidRDefault="005A1F8F" w:rsidP="005A1F8F">
            <w:pPr>
              <w:rPr>
                <w:sz w:val="16"/>
                <w:szCs w:val="18"/>
              </w:rPr>
            </w:pPr>
            <w:r>
              <w:rPr>
                <w:sz w:val="16"/>
                <w:szCs w:val="18"/>
              </w:rPr>
              <w:t>Length bed</w:t>
            </w:r>
          </w:p>
        </w:tc>
        <w:tc>
          <w:tcPr>
            <w:tcW w:w="597" w:type="dxa"/>
            <w:tcBorders>
              <w:top w:val="nil"/>
              <w:left w:val="nil"/>
              <w:bottom w:val="nil"/>
              <w:right w:val="nil"/>
            </w:tcBorders>
          </w:tcPr>
          <w:p w14:paraId="6B0DE8BE" w14:textId="77777777" w:rsidR="005A1F8F" w:rsidRPr="00EE0F40" w:rsidRDefault="005A1F8F" w:rsidP="005A1F8F">
            <w:pPr>
              <w:rPr>
                <w:sz w:val="16"/>
                <w:szCs w:val="18"/>
              </w:rPr>
            </w:pPr>
          </w:p>
        </w:tc>
        <w:tc>
          <w:tcPr>
            <w:tcW w:w="1527" w:type="dxa"/>
            <w:tcBorders>
              <w:top w:val="nil"/>
              <w:left w:val="nil"/>
              <w:bottom w:val="nil"/>
              <w:right w:val="nil"/>
            </w:tcBorders>
          </w:tcPr>
          <w:p w14:paraId="0FA6B3AB" w14:textId="6D49CFEA" w:rsidR="005A1F8F" w:rsidRPr="00EE0F40" w:rsidRDefault="00ED0C32" w:rsidP="005A1F8F">
            <w:pPr>
              <w:rPr>
                <w:sz w:val="16"/>
                <w:szCs w:val="18"/>
              </w:rPr>
            </w:pPr>
            <w:r>
              <w:rPr>
                <w:sz w:val="16"/>
                <w:szCs w:val="18"/>
              </w:rPr>
              <w:t>12</w:t>
            </w:r>
            <w:r w:rsidR="00440BAE">
              <w:rPr>
                <w:sz w:val="16"/>
                <w:szCs w:val="18"/>
              </w:rPr>
              <w:t>0</w:t>
            </w:r>
          </w:p>
        </w:tc>
        <w:tc>
          <w:tcPr>
            <w:tcW w:w="1254" w:type="dxa"/>
            <w:tcBorders>
              <w:top w:val="nil"/>
              <w:left w:val="nil"/>
              <w:bottom w:val="nil"/>
              <w:right w:val="nil"/>
            </w:tcBorders>
          </w:tcPr>
          <w:p w14:paraId="0947574E" w14:textId="68CD4678" w:rsidR="005A1F8F" w:rsidRPr="006813B8" w:rsidRDefault="008155BA" w:rsidP="005A1F8F">
            <w:pPr>
              <w:rPr>
                <w:sz w:val="16"/>
                <w:szCs w:val="18"/>
              </w:rPr>
            </w:pPr>
            <w:r>
              <w:rPr>
                <w:sz w:val="16"/>
                <w:szCs w:val="18"/>
              </w:rPr>
              <w:t>276.5</w:t>
            </w:r>
          </w:p>
        </w:tc>
        <w:tc>
          <w:tcPr>
            <w:tcW w:w="1297" w:type="dxa"/>
            <w:tcBorders>
              <w:top w:val="nil"/>
              <w:left w:val="nil"/>
              <w:bottom w:val="nil"/>
              <w:right w:val="nil"/>
            </w:tcBorders>
          </w:tcPr>
          <w:p w14:paraId="10ECF6F3" w14:textId="68E1BF85" w:rsidR="005A1F8F" w:rsidRPr="00EE0F40" w:rsidRDefault="005A1F8F" w:rsidP="005A1F8F">
            <w:pPr>
              <w:rPr>
                <w:sz w:val="16"/>
                <w:szCs w:val="18"/>
              </w:rPr>
            </w:pPr>
            <w:r>
              <w:rPr>
                <w:sz w:val="16"/>
                <w:szCs w:val="18"/>
              </w:rPr>
              <w:t>cm</w:t>
            </w:r>
          </w:p>
        </w:tc>
      </w:tr>
      <w:tr w:rsidR="001A2062" w:rsidRPr="00A808EE" w14:paraId="524C4477" w14:textId="77777777" w:rsidTr="00306E5D">
        <w:tc>
          <w:tcPr>
            <w:tcW w:w="1394" w:type="dxa"/>
            <w:vMerge/>
            <w:tcBorders>
              <w:left w:val="nil"/>
              <w:right w:val="single" w:sz="4" w:space="0" w:color="auto"/>
            </w:tcBorders>
            <w:shd w:val="clear" w:color="auto" w:fill="B4C6E7" w:themeFill="accent5" w:themeFillTint="66"/>
          </w:tcPr>
          <w:p w14:paraId="0A56BFAC" w14:textId="77777777" w:rsidR="005A1F8F" w:rsidRPr="00EE0F40" w:rsidRDefault="005A1F8F" w:rsidP="005A1F8F">
            <w:pPr>
              <w:rPr>
                <w:sz w:val="16"/>
                <w:szCs w:val="18"/>
              </w:rPr>
            </w:pPr>
          </w:p>
        </w:tc>
        <w:tc>
          <w:tcPr>
            <w:tcW w:w="3003" w:type="dxa"/>
            <w:tcBorders>
              <w:top w:val="nil"/>
              <w:left w:val="single" w:sz="4" w:space="0" w:color="auto"/>
              <w:bottom w:val="nil"/>
              <w:right w:val="nil"/>
            </w:tcBorders>
          </w:tcPr>
          <w:p w14:paraId="3D03D05F" w14:textId="77777777" w:rsidR="005A1F8F" w:rsidRPr="00EE0F40" w:rsidRDefault="005A1F8F" w:rsidP="005A1F8F">
            <w:pPr>
              <w:rPr>
                <w:sz w:val="16"/>
                <w:szCs w:val="18"/>
              </w:rPr>
            </w:pPr>
            <w:r>
              <w:rPr>
                <w:sz w:val="16"/>
                <w:szCs w:val="18"/>
              </w:rPr>
              <w:t>Diameter bed</w:t>
            </w:r>
          </w:p>
        </w:tc>
        <w:tc>
          <w:tcPr>
            <w:tcW w:w="597" w:type="dxa"/>
            <w:tcBorders>
              <w:top w:val="nil"/>
              <w:left w:val="nil"/>
              <w:bottom w:val="nil"/>
              <w:right w:val="nil"/>
            </w:tcBorders>
          </w:tcPr>
          <w:p w14:paraId="565DB0C4" w14:textId="77777777" w:rsidR="005A1F8F" w:rsidRPr="00EE0F40" w:rsidRDefault="005A1F8F" w:rsidP="005A1F8F">
            <w:pPr>
              <w:rPr>
                <w:sz w:val="16"/>
                <w:szCs w:val="18"/>
              </w:rPr>
            </w:pPr>
          </w:p>
        </w:tc>
        <w:tc>
          <w:tcPr>
            <w:tcW w:w="1527" w:type="dxa"/>
            <w:tcBorders>
              <w:top w:val="nil"/>
              <w:left w:val="nil"/>
              <w:bottom w:val="nil"/>
              <w:right w:val="nil"/>
            </w:tcBorders>
          </w:tcPr>
          <w:p w14:paraId="63532A64" w14:textId="0BF8D505" w:rsidR="005A1F8F" w:rsidRPr="00EE0F40" w:rsidRDefault="00CE3214" w:rsidP="005A1F8F">
            <w:pPr>
              <w:rPr>
                <w:sz w:val="16"/>
                <w:szCs w:val="18"/>
              </w:rPr>
            </w:pPr>
            <w:r>
              <w:rPr>
                <w:sz w:val="16"/>
                <w:szCs w:val="18"/>
              </w:rPr>
              <w:t>10</w:t>
            </w:r>
          </w:p>
        </w:tc>
        <w:tc>
          <w:tcPr>
            <w:tcW w:w="1254" w:type="dxa"/>
            <w:tcBorders>
              <w:top w:val="nil"/>
              <w:left w:val="nil"/>
              <w:bottom w:val="nil"/>
              <w:right w:val="nil"/>
            </w:tcBorders>
          </w:tcPr>
          <w:p w14:paraId="088E1A58" w14:textId="0F86081B" w:rsidR="005A1F8F" w:rsidRPr="006813B8" w:rsidRDefault="00F31E2A" w:rsidP="005A1F8F">
            <w:pPr>
              <w:rPr>
                <w:sz w:val="16"/>
                <w:szCs w:val="18"/>
              </w:rPr>
            </w:pPr>
            <w:r w:rsidRPr="00306E5D">
              <w:rPr>
                <w:sz w:val="16"/>
                <w:szCs w:val="18"/>
              </w:rPr>
              <w:t>304.8</w:t>
            </w:r>
            <w:r>
              <w:rPr>
                <w:sz w:val="16"/>
                <w:szCs w:val="18"/>
              </w:rPr>
              <w:t xml:space="preserve"> (10 ft)</w:t>
            </w:r>
          </w:p>
        </w:tc>
        <w:tc>
          <w:tcPr>
            <w:tcW w:w="1297" w:type="dxa"/>
            <w:tcBorders>
              <w:top w:val="nil"/>
              <w:left w:val="nil"/>
              <w:bottom w:val="nil"/>
              <w:right w:val="nil"/>
            </w:tcBorders>
          </w:tcPr>
          <w:p w14:paraId="4E95578B" w14:textId="377D4156" w:rsidR="005A1F8F" w:rsidRPr="00EE0F40" w:rsidRDefault="005A1F8F" w:rsidP="005A1F8F">
            <w:pPr>
              <w:rPr>
                <w:sz w:val="16"/>
                <w:szCs w:val="18"/>
              </w:rPr>
            </w:pPr>
            <w:r>
              <w:rPr>
                <w:sz w:val="16"/>
                <w:szCs w:val="18"/>
              </w:rPr>
              <w:t>cm</w:t>
            </w:r>
          </w:p>
        </w:tc>
      </w:tr>
      <w:tr w:rsidR="001A2062" w:rsidRPr="00A808EE" w14:paraId="06D8D376" w14:textId="77777777" w:rsidTr="00306E5D">
        <w:tc>
          <w:tcPr>
            <w:tcW w:w="1394" w:type="dxa"/>
            <w:vMerge/>
            <w:tcBorders>
              <w:left w:val="nil"/>
              <w:right w:val="single" w:sz="4" w:space="0" w:color="auto"/>
            </w:tcBorders>
            <w:shd w:val="clear" w:color="auto" w:fill="B4C6E7" w:themeFill="accent5" w:themeFillTint="66"/>
          </w:tcPr>
          <w:p w14:paraId="52EB6252" w14:textId="77777777" w:rsidR="005A1F8F" w:rsidRPr="00EE0F40" w:rsidRDefault="005A1F8F" w:rsidP="005A1F8F">
            <w:pPr>
              <w:rPr>
                <w:sz w:val="16"/>
                <w:szCs w:val="18"/>
              </w:rPr>
            </w:pPr>
          </w:p>
        </w:tc>
        <w:tc>
          <w:tcPr>
            <w:tcW w:w="3003" w:type="dxa"/>
            <w:tcBorders>
              <w:top w:val="nil"/>
              <w:left w:val="single" w:sz="4" w:space="0" w:color="auto"/>
              <w:bottom w:val="nil"/>
              <w:right w:val="nil"/>
            </w:tcBorders>
          </w:tcPr>
          <w:p w14:paraId="2B27BC81" w14:textId="77777777" w:rsidR="005A1F8F" w:rsidRPr="00EE0F40" w:rsidRDefault="005A1F8F" w:rsidP="005A1F8F">
            <w:pPr>
              <w:rPr>
                <w:sz w:val="16"/>
                <w:szCs w:val="18"/>
              </w:rPr>
            </w:pPr>
            <w:r>
              <w:rPr>
                <w:sz w:val="16"/>
                <w:szCs w:val="18"/>
              </w:rPr>
              <w:t>Weight bed</w:t>
            </w:r>
          </w:p>
        </w:tc>
        <w:tc>
          <w:tcPr>
            <w:tcW w:w="597" w:type="dxa"/>
            <w:tcBorders>
              <w:top w:val="nil"/>
              <w:left w:val="nil"/>
              <w:bottom w:val="nil"/>
              <w:right w:val="nil"/>
            </w:tcBorders>
          </w:tcPr>
          <w:p w14:paraId="2E777D1A" w14:textId="77777777" w:rsidR="005A1F8F" w:rsidRPr="00EE0F40" w:rsidRDefault="005A1F8F" w:rsidP="005A1F8F">
            <w:pPr>
              <w:rPr>
                <w:sz w:val="16"/>
                <w:szCs w:val="18"/>
              </w:rPr>
            </w:pPr>
          </w:p>
        </w:tc>
        <w:tc>
          <w:tcPr>
            <w:tcW w:w="1527" w:type="dxa"/>
            <w:tcBorders>
              <w:top w:val="nil"/>
              <w:left w:val="nil"/>
              <w:bottom w:val="nil"/>
              <w:right w:val="nil"/>
            </w:tcBorders>
          </w:tcPr>
          <w:p w14:paraId="390718ED" w14:textId="656A4FE0" w:rsidR="005A1F8F" w:rsidRPr="00EE0F40" w:rsidRDefault="00A34A30" w:rsidP="005A1F8F">
            <w:pPr>
              <w:rPr>
                <w:sz w:val="16"/>
                <w:szCs w:val="18"/>
              </w:rPr>
            </w:pPr>
            <w:r>
              <w:rPr>
                <w:sz w:val="16"/>
                <w:szCs w:val="18"/>
              </w:rPr>
              <w:t>4349.95</w:t>
            </w:r>
            <w:r w:rsidR="00547CB8">
              <w:rPr>
                <w:sz w:val="16"/>
                <w:szCs w:val="18"/>
              </w:rPr>
              <w:t xml:space="preserve"> </w:t>
            </w:r>
            <w:r w:rsidR="00536AAC">
              <w:rPr>
                <w:sz w:val="16"/>
                <w:szCs w:val="18"/>
              </w:rPr>
              <w:t>(4.35 kg)</w:t>
            </w:r>
          </w:p>
        </w:tc>
        <w:tc>
          <w:tcPr>
            <w:tcW w:w="1254" w:type="dxa"/>
            <w:tcBorders>
              <w:top w:val="nil"/>
              <w:left w:val="nil"/>
              <w:bottom w:val="nil"/>
              <w:right w:val="nil"/>
            </w:tcBorders>
          </w:tcPr>
          <w:p w14:paraId="605404B4" w14:textId="399121C0" w:rsidR="005A1F8F" w:rsidRPr="006813B8" w:rsidRDefault="00A23861" w:rsidP="005A1F8F">
            <w:pPr>
              <w:rPr>
                <w:sz w:val="16"/>
                <w:szCs w:val="18"/>
              </w:rPr>
            </w:pPr>
            <w:r>
              <w:rPr>
                <w:sz w:val="16"/>
                <w:szCs w:val="18"/>
              </w:rPr>
              <w:t>9e6</w:t>
            </w:r>
            <w:r w:rsidR="00662B1A">
              <w:rPr>
                <w:sz w:val="16"/>
                <w:szCs w:val="18"/>
              </w:rPr>
              <w:t xml:space="preserve"> (20000 lb)</w:t>
            </w:r>
          </w:p>
        </w:tc>
        <w:tc>
          <w:tcPr>
            <w:tcW w:w="1297" w:type="dxa"/>
            <w:tcBorders>
              <w:top w:val="nil"/>
              <w:left w:val="nil"/>
              <w:bottom w:val="nil"/>
              <w:right w:val="nil"/>
            </w:tcBorders>
          </w:tcPr>
          <w:p w14:paraId="1245479B" w14:textId="5B4048EC" w:rsidR="005A1F8F" w:rsidRPr="00EE0F40" w:rsidRDefault="005A1F8F" w:rsidP="005A1F8F">
            <w:pPr>
              <w:rPr>
                <w:sz w:val="16"/>
                <w:szCs w:val="18"/>
              </w:rPr>
            </w:pPr>
            <w:r>
              <w:rPr>
                <w:sz w:val="16"/>
                <w:szCs w:val="18"/>
              </w:rPr>
              <w:t>g</w:t>
            </w:r>
          </w:p>
        </w:tc>
      </w:tr>
      <w:tr w:rsidR="001A2062" w:rsidRPr="00A808EE" w14:paraId="420F9543" w14:textId="77777777" w:rsidTr="00306E5D">
        <w:tc>
          <w:tcPr>
            <w:tcW w:w="1394" w:type="dxa"/>
            <w:vMerge/>
            <w:tcBorders>
              <w:left w:val="nil"/>
              <w:right w:val="single" w:sz="4" w:space="0" w:color="auto"/>
            </w:tcBorders>
            <w:shd w:val="clear" w:color="auto" w:fill="B4C6E7" w:themeFill="accent5" w:themeFillTint="66"/>
          </w:tcPr>
          <w:p w14:paraId="47351AA7" w14:textId="77777777" w:rsidR="005A1F8F" w:rsidRPr="00EE0F40" w:rsidRDefault="005A1F8F" w:rsidP="005A1F8F">
            <w:pPr>
              <w:rPr>
                <w:sz w:val="16"/>
                <w:szCs w:val="18"/>
              </w:rPr>
            </w:pPr>
          </w:p>
        </w:tc>
        <w:tc>
          <w:tcPr>
            <w:tcW w:w="3003" w:type="dxa"/>
            <w:tcBorders>
              <w:top w:val="nil"/>
              <w:left w:val="single" w:sz="4" w:space="0" w:color="auto"/>
              <w:bottom w:val="nil"/>
              <w:right w:val="nil"/>
            </w:tcBorders>
          </w:tcPr>
          <w:p w14:paraId="5B4C48C4" w14:textId="77777777" w:rsidR="005A1F8F" w:rsidRPr="00EE0F40" w:rsidRDefault="005A1F8F" w:rsidP="005A1F8F">
            <w:pPr>
              <w:rPr>
                <w:sz w:val="16"/>
                <w:szCs w:val="18"/>
              </w:rPr>
            </w:pPr>
            <w:r>
              <w:rPr>
                <w:sz w:val="16"/>
                <w:szCs w:val="18"/>
              </w:rPr>
              <w:t>Flow rate</w:t>
            </w:r>
          </w:p>
        </w:tc>
        <w:tc>
          <w:tcPr>
            <w:tcW w:w="597" w:type="dxa"/>
            <w:tcBorders>
              <w:top w:val="nil"/>
              <w:left w:val="nil"/>
              <w:bottom w:val="nil"/>
              <w:right w:val="nil"/>
            </w:tcBorders>
          </w:tcPr>
          <w:p w14:paraId="189067B7" w14:textId="77777777" w:rsidR="005A1F8F" w:rsidRPr="00EE0F40" w:rsidRDefault="005A1F8F" w:rsidP="005A1F8F">
            <w:pPr>
              <w:rPr>
                <w:sz w:val="16"/>
                <w:szCs w:val="18"/>
              </w:rPr>
            </w:pPr>
          </w:p>
        </w:tc>
        <w:tc>
          <w:tcPr>
            <w:tcW w:w="1527" w:type="dxa"/>
            <w:tcBorders>
              <w:top w:val="nil"/>
              <w:left w:val="nil"/>
              <w:bottom w:val="nil"/>
              <w:right w:val="nil"/>
            </w:tcBorders>
          </w:tcPr>
          <w:p w14:paraId="76E78928" w14:textId="7D831FF7" w:rsidR="005A1F8F" w:rsidRPr="00EE0F40" w:rsidRDefault="002B53F6" w:rsidP="005A1F8F">
            <w:pPr>
              <w:rPr>
                <w:sz w:val="16"/>
                <w:szCs w:val="18"/>
              </w:rPr>
            </w:pPr>
            <w:r>
              <w:rPr>
                <w:sz w:val="16"/>
                <w:szCs w:val="18"/>
              </w:rPr>
              <w:t>984.21</w:t>
            </w:r>
          </w:p>
        </w:tc>
        <w:tc>
          <w:tcPr>
            <w:tcW w:w="1254" w:type="dxa"/>
            <w:tcBorders>
              <w:top w:val="nil"/>
              <w:left w:val="nil"/>
              <w:bottom w:val="nil"/>
              <w:right w:val="nil"/>
            </w:tcBorders>
          </w:tcPr>
          <w:p w14:paraId="2B85ADC8" w14:textId="73548896" w:rsidR="005A1F8F" w:rsidRPr="006813B8" w:rsidRDefault="00A62FFC" w:rsidP="005A1F8F">
            <w:pPr>
              <w:rPr>
                <w:sz w:val="16"/>
                <w:szCs w:val="18"/>
              </w:rPr>
            </w:pPr>
            <w:r>
              <w:rPr>
                <w:sz w:val="16"/>
                <w:szCs w:val="18"/>
              </w:rPr>
              <w:t>2146200</w:t>
            </w:r>
          </w:p>
        </w:tc>
        <w:tc>
          <w:tcPr>
            <w:tcW w:w="1297" w:type="dxa"/>
            <w:tcBorders>
              <w:top w:val="nil"/>
              <w:left w:val="nil"/>
              <w:bottom w:val="nil"/>
              <w:right w:val="nil"/>
            </w:tcBorders>
          </w:tcPr>
          <w:p w14:paraId="42689B03" w14:textId="70F1BE7A" w:rsidR="005A1F8F" w:rsidRPr="00EE0F40" w:rsidRDefault="005A1F8F" w:rsidP="005A1F8F">
            <w:pPr>
              <w:rPr>
                <w:sz w:val="16"/>
                <w:szCs w:val="18"/>
              </w:rPr>
            </w:pPr>
            <w:r>
              <w:rPr>
                <w:sz w:val="16"/>
                <w:szCs w:val="18"/>
              </w:rPr>
              <w:t>g/min</w:t>
            </w:r>
          </w:p>
        </w:tc>
      </w:tr>
      <w:tr w:rsidR="001A2062" w:rsidRPr="00A808EE" w14:paraId="12E34BC7" w14:textId="77777777" w:rsidTr="00306E5D">
        <w:tc>
          <w:tcPr>
            <w:tcW w:w="1394" w:type="dxa"/>
            <w:vMerge/>
            <w:tcBorders>
              <w:left w:val="nil"/>
              <w:bottom w:val="single" w:sz="4" w:space="0" w:color="auto"/>
              <w:right w:val="single" w:sz="4" w:space="0" w:color="auto"/>
            </w:tcBorders>
            <w:shd w:val="clear" w:color="auto" w:fill="B4C6E7" w:themeFill="accent5" w:themeFillTint="66"/>
          </w:tcPr>
          <w:p w14:paraId="6ADDF6A4" w14:textId="77777777" w:rsidR="005A1F8F" w:rsidRPr="00EE0F40" w:rsidRDefault="005A1F8F" w:rsidP="005A1F8F">
            <w:pPr>
              <w:rPr>
                <w:sz w:val="16"/>
                <w:szCs w:val="18"/>
              </w:rPr>
            </w:pPr>
          </w:p>
        </w:tc>
        <w:tc>
          <w:tcPr>
            <w:tcW w:w="3003" w:type="dxa"/>
            <w:tcBorders>
              <w:top w:val="nil"/>
              <w:left w:val="single" w:sz="4" w:space="0" w:color="auto"/>
              <w:bottom w:val="single" w:sz="4" w:space="0" w:color="auto"/>
              <w:right w:val="nil"/>
            </w:tcBorders>
          </w:tcPr>
          <w:p w14:paraId="604BE078" w14:textId="0C488DA6" w:rsidR="005A1F8F" w:rsidRPr="00EE0F40" w:rsidRDefault="005A1F8F" w:rsidP="005A1F8F">
            <w:pPr>
              <w:rPr>
                <w:sz w:val="16"/>
                <w:szCs w:val="18"/>
              </w:rPr>
            </w:pPr>
            <w:r w:rsidRPr="00D2206A">
              <w:rPr>
                <w:sz w:val="16"/>
                <w:szCs w:val="18"/>
              </w:rPr>
              <w:t>Tortuosity</w:t>
            </w:r>
            <w:r>
              <w:rPr>
                <w:sz w:val="16"/>
                <w:szCs w:val="18"/>
              </w:rPr>
              <w:t xml:space="preserve"> particle</w:t>
            </w:r>
            <w:r w:rsidRPr="00D2206A">
              <w:rPr>
                <w:sz w:val="16"/>
                <w:szCs w:val="18"/>
              </w:rPr>
              <w:t xml:space="preserve"> (</w:t>
            </w:r>
            <m:oMath>
              <m:sSub>
                <m:sSubPr>
                  <m:ctrlPr>
                    <w:rPr>
                      <w:rFonts w:ascii="Cambria Math" w:hAnsi="Cambria Math"/>
                      <w:i/>
                      <w:noProof/>
                    </w:rPr>
                  </m:ctrlPr>
                </m:sSubPr>
                <m:e>
                  <m:r>
                    <w:rPr>
                      <w:rFonts w:ascii="Cambria Math" w:hAnsi="Cambria Math"/>
                      <w:noProof/>
                    </w:rPr>
                    <m:t>τ</m:t>
                  </m:r>
                </m:e>
                <m:sub>
                  <m:r>
                    <w:rPr>
                      <w:rFonts w:ascii="Cambria Math" w:hAnsi="Cambria Math"/>
                      <w:noProof/>
                    </w:rPr>
                    <m:t>p</m:t>
                  </m:r>
                </m:sub>
              </m:sSub>
            </m:oMath>
            <w:r w:rsidRPr="00D2206A">
              <w:rPr>
                <w:sz w:val="16"/>
                <w:szCs w:val="18"/>
              </w:rPr>
              <w:t>)</w:t>
            </w:r>
          </w:p>
        </w:tc>
        <w:tc>
          <w:tcPr>
            <w:tcW w:w="597" w:type="dxa"/>
            <w:tcBorders>
              <w:top w:val="nil"/>
              <w:left w:val="nil"/>
              <w:bottom w:val="single" w:sz="4" w:space="0" w:color="auto"/>
              <w:right w:val="nil"/>
            </w:tcBorders>
          </w:tcPr>
          <w:p w14:paraId="59EF5533" w14:textId="77777777" w:rsidR="005A1F8F" w:rsidRPr="00EE0F40" w:rsidRDefault="005A1F8F" w:rsidP="005A1F8F">
            <w:pPr>
              <w:rPr>
                <w:sz w:val="16"/>
                <w:szCs w:val="18"/>
              </w:rPr>
            </w:pPr>
          </w:p>
        </w:tc>
        <w:tc>
          <w:tcPr>
            <w:tcW w:w="1527" w:type="dxa"/>
            <w:tcBorders>
              <w:top w:val="nil"/>
              <w:left w:val="nil"/>
              <w:bottom w:val="single" w:sz="4" w:space="0" w:color="auto"/>
              <w:right w:val="nil"/>
            </w:tcBorders>
          </w:tcPr>
          <w:p w14:paraId="4DA47E29" w14:textId="54D93ABD" w:rsidR="005A1F8F" w:rsidRPr="00EE0F40" w:rsidRDefault="00C374E2" w:rsidP="005A1F8F">
            <w:pPr>
              <w:rPr>
                <w:sz w:val="16"/>
                <w:szCs w:val="18"/>
              </w:rPr>
            </w:pPr>
            <w:r>
              <w:rPr>
                <w:sz w:val="16"/>
                <w:szCs w:val="18"/>
              </w:rPr>
              <w:t>1</w:t>
            </w:r>
          </w:p>
        </w:tc>
        <w:tc>
          <w:tcPr>
            <w:tcW w:w="1254" w:type="dxa"/>
            <w:tcBorders>
              <w:top w:val="nil"/>
              <w:left w:val="nil"/>
              <w:bottom w:val="single" w:sz="4" w:space="0" w:color="auto"/>
              <w:right w:val="nil"/>
            </w:tcBorders>
          </w:tcPr>
          <w:p w14:paraId="3A88D5AB" w14:textId="2BC00725" w:rsidR="005A1F8F" w:rsidRPr="006813B8" w:rsidRDefault="00694EE7" w:rsidP="005A1F8F">
            <w:pPr>
              <w:rPr>
                <w:sz w:val="16"/>
                <w:szCs w:val="18"/>
              </w:rPr>
            </w:pPr>
            <w:r>
              <w:rPr>
                <w:sz w:val="16"/>
                <w:szCs w:val="18"/>
              </w:rPr>
              <w:t>1</w:t>
            </w:r>
          </w:p>
        </w:tc>
        <w:tc>
          <w:tcPr>
            <w:tcW w:w="1297" w:type="dxa"/>
            <w:tcBorders>
              <w:top w:val="nil"/>
              <w:left w:val="nil"/>
              <w:bottom w:val="single" w:sz="4" w:space="0" w:color="auto"/>
              <w:right w:val="nil"/>
            </w:tcBorders>
          </w:tcPr>
          <w:p w14:paraId="2E79D4BE" w14:textId="778B0F66" w:rsidR="005A1F8F" w:rsidRPr="00EE0F40" w:rsidRDefault="005A1F8F" w:rsidP="005A1F8F">
            <w:pPr>
              <w:rPr>
                <w:sz w:val="16"/>
                <w:szCs w:val="18"/>
              </w:rPr>
            </w:pPr>
            <w:r>
              <w:rPr>
                <w:sz w:val="16"/>
                <w:szCs w:val="18"/>
              </w:rPr>
              <w:t>(-)</w:t>
            </w:r>
          </w:p>
        </w:tc>
      </w:tr>
      <w:tr w:rsidR="001A2062" w:rsidRPr="00A808EE" w14:paraId="7CD487E9" w14:textId="77777777" w:rsidTr="00306E5D">
        <w:tc>
          <w:tcPr>
            <w:tcW w:w="1394" w:type="dxa"/>
            <w:vMerge w:val="restart"/>
            <w:tcBorders>
              <w:top w:val="single" w:sz="4" w:space="0" w:color="auto"/>
              <w:left w:val="nil"/>
              <w:right w:val="single" w:sz="4" w:space="0" w:color="auto"/>
            </w:tcBorders>
            <w:shd w:val="clear" w:color="auto" w:fill="B4C6E7" w:themeFill="accent5" w:themeFillTint="66"/>
            <w:vAlign w:val="center"/>
          </w:tcPr>
          <w:p w14:paraId="34DEC119" w14:textId="77777777" w:rsidR="005A1F8F" w:rsidRPr="003512B4" w:rsidRDefault="005A1F8F" w:rsidP="005A1F8F">
            <w:pPr>
              <w:rPr>
                <w:i/>
                <w:iCs/>
                <w:sz w:val="16"/>
                <w:szCs w:val="18"/>
              </w:rPr>
            </w:pPr>
            <w:r w:rsidRPr="003512B4">
              <w:rPr>
                <w:i/>
                <w:iCs/>
                <w:sz w:val="16"/>
                <w:szCs w:val="18"/>
              </w:rPr>
              <w:t>Raw data</w:t>
            </w:r>
          </w:p>
        </w:tc>
        <w:tc>
          <w:tcPr>
            <w:tcW w:w="3003" w:type="dxa"/>
            <w:tcBorders>
              <w:top w:val="single" w:sz="4" w:space="0" w:color="auto"/>
              <w:left w:val="single" w:sz="4" w:space="0" w:color="auto"/>
              <w:bottom w:val="nil"/>
              <w:right w:val="nil"/>
            </w:tcBorders>
          </w:tcPr>
          <w:p w14:paraId="60A2B193" w14:textId="77777777" w:rsidR="005A1F8F" w:rsidRPr="00EE0F40" w:rsidRDefault="005A1F8F" w:rsidP="005A1F8F">
            <w:pPr>
              <w:rPr>
                <w:sz w:val="16"/>
                <w:szCs w:val="18"/>
              </w:rPr>
            </w:pPr>
            <w:r>
              <w:rPr>
                <w:sz w:val="16"/>
                <w:szCs w:val="18"/>
              </w:rPr>
              <w:t>Influent concentration c(t)</w:t>
            </w:r>
          </w:p>
        </w:tc>
        <w:tc>
          <w:tcPr>
            <w:tcW w:w="597" w:type="dxa"/>
            <w:tcBorders>
              <w:top w:val="single" w:sz="4" w:space="0" w:color="auto"/>
              <w:left w:val="nil"/>
              <w:bottom w:val="nil"/>
              <w:right w:val="nil"/>
            </w:tcBorders>
          </w:tcPr>
          <w:p w14:paraId="5C8337E8" w14:textId="30776DA7" w:rsidR="005A1F8F" w:rsidRPr="00EE0F40" w:rsidRDefault="00306E5D" w:rsidP="00306E5D">
            <w:pPr>
              <w:jc w:val="right"/>
              <w:rPr>
                <w:sz w:val="16"/>
                <w:szCs w:val="18"/>
              </w:rPr>
            </w:pPr>
            <w:r>
              <w:rPr>
                <w:sz w:val="16"/>
                <w:szCs w:val="18"/>
              </w:rPr>
              <w:t>day0</w:t>
            </w:r>
          </w:p>
        </w:tc>
        <w:tc>
          <w:tcPr>
            <w:tcW w:w="1527" w:type="dxa"/>
            <w:tcBorders>
              <w:top w:val="single" w:sz="4" w:space="0" w:color="auto"/>
              <w:left w:val="nil"/>
              <w:bottom w:val="nil"/>
              <w:right w:val="nil"/>
            </w:tcBorders>
          </w:tcPr>
          <w:p w14:paraId="3104A183" w14:textId="7A5DE075" w:rsidR="005A1F8F" w:rsidRPr="00EE0F40" w:rsidRDefault="00F16B41" w:rsidP="005A1F8F">
            <w:pPr>
              <w:rPr>
                <w:sz w:val="16"/>
                <w:szCs w:val="18"/>
              </w:rPr>
            </w:pPr>
            <w:r>
              <w:rPr>
                <w:sz w:val="16"/>
                <w:szCs w:val="18"/>
              </w:rPr>
              <w:t>0.011</w:t>
            </w:r>
          </w:p>
        </w:tc>
        <w:tc>
          <w:tcPr>
            <w:tcW w:w="1254" w:type="dxa"/>
            <w:tcBorders>
              <w:top w:val="single" w:sz="4" w:space="0" w:color="auto"/>
              <w:left w:val="nil"/>
              <w:bottom w:val="nil"/>
              <w:right w:val="nil"/>
            </w:tcBorders>
          </w:tcPr>
          <w:p w14:paraId="19B4FD74" w14:textId="75382939" w:rsidR="005A1F8F" w:rsidRPr="006813B8" w:rsidRDefault="00537E86" w:rsidP="005A1F8F">
            <w:pPr>
              <w:rPr>
                <w:sz w:val="16"/>
                <w:szCs w:val="18"/>
              </w:rPr>
            </w:pPr>
            <w:r>
              <w:rPr>
                <w:sz w:val="16"/>
                <w:szCs w:val="18"/>
              </w:rPr>
              <w:t>50 000</w:t>
            </w:r>
          </w:p>
        </w:tc>
        <w:tc>
          <w:tcPr>
            <w:tcW w:w="1297" w:type="dxa"/>
            <w:tcBorders>
              <w:top w:val="single" w:sz="4" w:space="0" w:color="auto"/>
              <w:left w:val="nil"/>
              <w:bottom w:val="nil"/>
              <w:right w:val="nil"/>
            </w:tcBorders>
          </w:tcPr>
          <w:p w14:paraId="4F6BFCF8" w14:textId="2CDAA794" w:rsidR="005A1F8F" w:rsidRPr="00EE0F40" w:rsidRDefault="005A1F8F" w:rsidP="005A1F8F">
            <w:pPr>
              <w:rPr>
                <w:sz w:val="16"/>
                <w:szCs w:val="18"/>
              </w:rPr>
            </w:pPr>
            <w:r>
              <w:rPr>
                <w:sz w:val="16"/>
                <w:szCs w:val="18"/>
              </w:rPr>
              <w:t>µg/L</w:t>
            </w:r>
          </w:p>
        </w:tc>
      </w:tr>
      <w:tr w:rsidR="00B8086D" w:rsidRPr="00A808EE" w14:paraId="1A95A0CF" w14:textId="77777777" w:rsidTr="00306E5D">
        <w:tc>
          <w:tcPr>
            <w:tcW w:w="1394" w:type="dxa"/>
            <w:vMerge/>
            <w:tcBorders>
              <w:top w:val="single" w:sz="4" w:space="0" w:color="auto"/>
              <w:left w:val="nil"/>
              <w:right w:val="single" w:sz="4" w:space="0" w:color="auto"/>
            </w:tcBorders>
            <w:shd w:val="clear" w:color="auto" w:fill="B4C6E7" w:themeFill="accent5" w:themeFillTint="66"/>
            <w:vAlign w:val="center"/>
          </w:tcPr>
          <w:p w14:paraId="0743B9BA" w14:textId="77777777" w:rsidR="00B8086D" w:rsidRPr="003512B4" w:rsidRDefault="00B8086D" w:rsidP="005A1F8F">
            <w:pPr>
              <w:rPr>
                <w:i/>
                <w:iCs/>
                <w:sz w:val="16"/>
                <w:szCs w:val="18"/>
              </w:rPr>
            </w:pPr>
          </w:p>
        </w:tc>
        <w:tc>
          <w:tcPr>
            <w:tcW w:w="3003" w:type="dxa"/>
            <w:tcBorders>
              <w:top w:val="nil"/>
              <w:left w:val="single" w:sz="4" w:space="0" w:color="auto"/>
              <w:bottom w:val="nil"/>
              <w:right w:val="nil"/>
            </w:tcBorders>
          </w:tcPr>
          <w:p w14:paraId="4C38C918" w14:textId="77777777" w:rsidR="00B8086D" w:rsidRDefault="00B8086D" w:rsidP="005A1F8F">
            <w:pPr>
              <w:rPr>
                <w:sz w:val="16"/>
                <w:szCs w:val="18"/>
              </w:rPr>
            </w:pPr>
          </w:p>
        </w:tc>
        <w:tc>
          <w:tcPr>
            <w:tcW w:w="597" w:type="dxa"/>
            <w:tcBorders>
              <w:top w:val="nil"/>
              <w:left w:val="nil"/>
              <w:bottom w:val="nil"/>
              <w:right w:val="nil"/>
            </w:tcBorders>
          </w:tcPr>
          <w:p w14:paraId="39878439" w14:textId="263EFB83" w:rsidR="00B8086D" w:rsidRDefault="008B6042" w:rsidP="00306E5D">
            <w:pPr>
              <w:jc w:val="right"/>
              <w:rPr>
                <w:sz w:val="16"/>
                <w:szCs w:val="18"/>
              </w:rPr>
            </w:pPr>
            <w:r>
              <w:rPr>
                <w:sz w:val="16"/>
                <w:szCs w:val="18"/>
              </w:rPr>
              <w:t>13</w:t>
            </w:r>
          </w:p>
        </w:tc>
        <w:tc>
          <w:tcPr>
            <w:tcW w:w="1527" w:type="dxa"/>
            <w:tcBorders>
              <w:top w:val="nil"/>
              <w:left w:val="nil"/>
              <w:bottom w:val="nil"/>
              <w:right w:val="nil"/>
            </w:tcBorders>
          </w:tcPr>
          <w:p w14:paraId="1EE844C4" w14:textId="3AE79C85" w:rsidR="00B8086D" w:rsidRDefault="006B1450" w:rsidP="005A1F8F">
            <w:pPr>
              <w:rPr>
                <w:sz w:val="16"/>
                <w:szCs w:val="18"/>
              </w:rPr>
            </w:pPr>
            <w:r>
              <w:rPr>
                <w:sz w:val="16"/>
                <w:szCs w:val="18"/>
              </w:rPr>
              <w:t>0.015</w:t>
            </w:r>
          </w:p>
        </w:tc>
        <w:tc>
          <w:tcPr>
            <w:tcW w:w="1254" w:type="dxa"/>
            <w:tcBorders>
              <w:top w:val="nil"/>
              <w:left w:val="nil"/>
              <w:bottom w:val="nil"/>
              <w:right w:val="nil"/>
            </w:tcBorders>
          </w:tcPr>
          <w:p w14:paraId="4FA2E6AC" w14:textId="77777777" w:rsidR="00B8086D" w:rsidRPr="006813B8" w:rsidRDefault="00B8086D" w:rsidP="005A1F8F">
            <w:pPr>
              <w:rPr>
                <w:sz w:val="16"/>
                <w:szCs w:val="18"/>
              </w:rPr>
            </w:pPr>
          </w:p>
        </w:tc>
        <w:tc>
          <w:tcPr>
            <w:tcW w:w="1297" w:type="dxa"/>
            <w:tcBorders>
              <w:top w:val="nil"/>
              <w:left w:val="nil"/>
              <w:bottom w:val="nil"/>
              <w:right w:val="nil"/>
            </w:tcBorders>
          </w:tcPr>
          <w:p w14:paraId="37783BA9" w14:textId="14ADF750" w:rsidR="00B8086D" w:rsidRDefault="00B8086D" w:rsidP="005A1F8F">
            <w:pPr>
              <w:rPr>
                <w:sz w:val="16"/>
                <w:szCs w:val="18"/>
              </w:rPr>
            </w:pPr>
          </w:p>
        </w:tc>
      </w:tr>
      <w:tr w:rsidR="00B8086D" w:rsidRPr="00A808EE" w14:paraId="739928AA" w14:textId="77777777" w:rsidTr="00306E5D">
        <w:tc>
          <w:tcPr>
            <w:tcW w:w="1394" w:type="dxa"/>
            <w:vMerge/>
            <w:tcBorders>
              <w:top w:val="single" w:sz="4" w:space="0" w:color="auto"/>
              <w:left w:val="nil"/>
              <w:right w:val="single" w:sz="4" w:space="0" w:color="auto"/>
            </w:tcBorders>
            <w:shd w:val="clear" w:color="auto" w:fill="B4C6E7" w:themeFill="accent5" w:themeFillTint="66"/>
            <w:vAlign w:val="center"/>
          </w:tcPr>
          <w:p w14:paraId="5D6A6560" w14:textId="77777777" w:rsidR="00B8086D" w:rsidRPr="003512B4" w:rsidRDefault="00B8086D" w:rsidP="005A1F8F">
            <w:pPr>
              <w:rPr>
                <w:i/>
                <w:iCs/>
                <w:sz w:val="16"/>
                <w:szCs w:val="18"/>
              </w:rPr>
            </w:pPr>
          </w:p>
        </w:tc>
        <w:tc>
          <w:tcPr>
            <w:tcW w:w="3003" w:type="dxa"/>
            <w:tcBorders>
              <w:top w:val="nil"/>
              <w:left w:val="single" w:sz="4" w:space="0" w:color="auto"/>
              <w:bottom w:val="nil"/>
              <w:right w:val="nil"/>
            </w:tcBorders>
          </w:tcPr>
          <w:p w14:paraId="55BFEDA3" w14:textId="77777777" w:rsidR="00B8086D" w:rsidRDefault="00B8086D" w:rsidP="005A1F8F">
            <w:pPr>
              <w:rPr>
                <w:sz w:val="16"/>
                <w:szCs w:val="18"/>
              </w:rPr>
            </w:pPr>
          </w:p>
        </w:tc>
        <w:tc>
          <w:tcPr>
            <w:tcW w:w="597" w:type="dxa"/>
            <w:tcBorders>
              <w:top w:val="nil"/>
              <w:left w:val="nil"/>
              <w:bottom w:val="nil"/>
              <w:right w:val="nil"/>
            </w:tcBorders>
          </w:tcPr>
          <w:p w14:paraId="3F0C7748" w14:textId="6A71F6BB" w:rsidR="00B8086D" w:rsidRDefault="008B6042" w:rsidP="00306E5D">
            <w:pPr>
              <w:jc w:val="right"/>
              <w:rPr>
                <w:sz w:val="16"/>
                <w:szCs w:val="18"/>
              </w:rPr>
            </w:pPr>
            <w:r>
              <w:rPr>
                <w:sz w:val="16"/>
                <w:szCs w:val="18"/>
              </w:rPr>
              <w:t>34</w:t>
            </w:r>
          </w:p>
        </w:tc>
        <w:tc>
          <w:tcPr>
            <w:tcW w:w="1527" w:type="dxa"/>
            <w:tcBorders>
              <w:top w:val="nil"/>
              <w:left w:val="nil"/>
              <w:bottom w:val="nil"/>
              <w:right w:val="nil"/>
            </w:tcBorders>
          </w:tcPr>
          <w:p w14:paraId="5C48E2AA" w14:textId="3D7EC21E" w:rsidR="00B8086D" w:rsidRDefault="006B1450" w:rsidP="005A1F8F">
            <w:pPr>
              <w:rPr>
                <w:sz w:val="16"/>
                <w:szCs w:val="18"/>
              </w:rPr>
            </w:pPr>
            <w:r>
              <w:rPr>
                <w:sz w:val="16"/>
                <w:szCs w:val="18"/>
              </w:rPr>
              <w:t>0.02</w:t>
            </w:r>
          </w:p>
        </w:tc>
        <w:tc>
          <w:tcPr>
            <w:tcW w:w="1254" w:type="dxa"/>
            <w:tcBorders>
              <w:top w:val="nil"/>
              <w:left w:val="nil"/>
              <w:bottom w:val="nil"/>
              <w:right w:val="nil"/>
            </w:tcBorders>
          </w:tcPr>
          <w:p w14:paraId="732C87F8" w14:textId="77777777" w:rsidR="00B8086D" w:rsidRPr="006813B8" w:rsidRDefault="00B8086D" w:rsidP="005A1F8F">
            <w:pPr>
              <w:rPr>
                <w:sz w:val="16"/>
                <w:szCs w:val="18"/>
              </w:rPr>
            </w:pPr>
          </w:p>
        </w:tc>
        <w:tc>
          <w:tcPr>
            <w:tcW w:w="1297" w:type="dxa"/>
            <w:tcBorders>
              <w:top w:val="nil"/>
              <w:left w:val="nil"/>
              <w:bottom w:val="nil"/>
              <w:right w:val="nil"/>
            </w:tcBorders>
          </w:tcPr>
          <w:p w14:paraId="0E692ABC" w14:textId="70F579D9" w:rsidR="00B8086D" w:rsidRDefault="00B8086D" w:rsidP="005A1F8F">
            <w:pPr>
              <w:rPr>
                <w:sz w:val="16"/>
                <w:szCs w:val="18"/>
              </w:rPr>
            </w:pPr>
          </w:p>
        </w:tc>
      </w:tr>
      <w:tr w:rsidR="00B8086D" w:rsidRPr="00A808EE" w14:paraId="3A5AB763" w14:textId="77777777" w:rsidTr="00306E5D">
        <w:tc>
          <w:tcPr>
            <w:tcW w:w="1394" w:type="dxa"/>
            <w:vMerge/>
            <w:tcBorders>
              <w:top w:val="single" w:sz="4" w:space="0" w:color="auto"/>
              <w:left w:val="nil"/>
              <w:right w:val="single" w:sz="4" w:space="0" w:color="auto"/>
            </w:tcBorders>
            <w:shd w:val="clear" w:color="auto" w:fill="B4C6E7" w:themeFill="accent5" w:themeFillTint="66"/>
            <w:vAlign w:val="center"/>
          </w:tcPr>
          <w:p w14:paraId="55B9EEB4" w14:textId="77777777" w:rsidR="00B8086D" w:rsidRPr="003512B4" w:rsidRDefault="00B8086D" w:rsidP="005A1F8F">
            <w:pPr>
              <w:rPr>
                <w:i/>
                <w:iCs/>
                <w:sz w:val="16"/>
                <w:szCs w:val="18"/>
              </w:rPr>
            </w:pPr>
          </w:p>
        </w:tc>
        <w:tc>
          <w:tcPr>
            <w:tcW w:w="3003" w:type="dxa"/>
            <w:tcBorders>
              <w:top w:val="nil"/>
              <w:left w:val="single" w:sz="4" w:space="0" w:color="auto"/>
              <w:bottom w:val="nil"/>
              <w:right w:val="nil"/>
            </w:tcBorders>
          </w:tcPr>
          <w:p w14:paraId="59074D6D" w14:textId="77777777" w:rsidR="00B8086D" w:rsidRDefault="00B8086D" w:rsidP="005A1F8F">
            <w:pPr>
              <w:rPr>
                <w:sz w:val="16"/>
                <w:szCs w:val="18"/>
              </w:rPr>
            </w:pPr>
          </w:p>
        </w:tc>
        <w:tc>
          <w:tcPr>
            <w:tcW w:w="597" w:type="dxa"/>
            <w:tcBorders>
              <w:top w:val="nil"/>
              <w:left w:val="nil"/>
              <w:bottom w:val="nil"/>
              <w:right w:val="nil"/>
            </w:tcBorders>
          </w:tcPr>
          <w:p w14:paraId="083226DE" w14:textId="65065AFD" w:rsidR="00B8086D" w:rsidRDefault="00C13D13" w:rsidP="00306E5D">
            <w:pPr>
              <w:jc w:val="right"/>
              <w:rPr>
                <w:sz w:val="16"/>
                <w:szCs w:val="18"/>
              </w:rPr>
            </w:pPr>
            <w:r>
              <w:rPr>
                <w:sz w:val="16"/>
                <w:szCs w:val="18"/>
              </w:rPr>
              <w:t>48</w:t>
            </w:r>
          </w:p>
        </w:tc>
        <w:tc>
          <w:tcPr>
            <w:tcW w:w="1527" w:type="dxa"/>
            <w:tcBorders>
              <w:top w:val="nil"/>
              <w:left w:val="nil"/>
              <w:bottom w:val="nil"/>
              <w:right w:val="nil"/>
            </w:tcBorders>
          </w:tcPr>
          <w:p w14:paraId="0709C514" w14:textId="24CCD701" w:rsidR="00B8086D" w:rsidRDefault="006B1450" w:rsidP="005A1F8F">
            <w:pPr>
              <w:rPr>
                <w:sz w:val="16"/>
                <w:szCs w:val="18"/>
              </w:rPr>
            </w:pPr>
            <w:r>
              <w:rPr>
                <w:sz w:val="16"/>
                <w:szCs w:val="18"/>
              </w:rPr>
              <w:t>0.015</w:t>
            </w:r>
          </w:p>
        </w:tc>
        <w:tc>
          <w:tcPr>
            <w:tcW w:w="1254" w:type="dxa"/>
            <w:tcBorders>
              <w:top w:val="nil"/>
              <w:left w:val="nil"/>
              <w:bottom w:val="nil"/>
              <w:right w:val="nil"/>
            </w:tcBorders>
          </w:tcPr>
          <w:p w14:paraId="1CDA4D1C" w14:textId="77777777" w:rsidR="00B8086D" w:rsidRPr="006813B8" w:rsidRDefault="00B8086D" w:rsidP="005A1F8F">
            <w:pPr>
              <w:rPr>
                <w:sz w:val="16"/>
                <w:szCs w:val="18"/>
              </w:rPr>
            </w:pPr>
          </w:p>
        </w:tc>
        <w:tc>
          <w:tcPr>
            <w:tcW w:w="1297" w:type="dxa"/>
            <w:tcBorders>
              <w:top w:val="nil"/>
              <w:left w:val="nil"/>
              <w:bottom w:val="nil"/>
              <w:right w:val="nil"/>
            </w:tcBorders>
          </w:tcPr>
          <w:p w14:paraId="7DCCF187" w14:textId="1450719C" w:rsidR="00B8086D" w:rsidRDefault="00B8086D" w:rsidP="005A1F8F">
            <w:pPr>
              <w:rPr>
                <w:sz w:val="16"/>
                <w:szCs w:val="18"/>
              </w:rPr>
            </w:pPr>
          </w:p>
        </w:tc>
      </w:tr>
      <w:tr w:rsidR="008B6042" w:rsidRPr="00A808EE" w14:paraId="743F66E5" w14:textId="77777777" w:rsidTr="00306E5D">
        <w:tc>
          <w:tcPr>
            <w:tcW w:w="1394" w:type="dxa"/>
            <w:vMerge/>
            <w:tcBorders>
              <w:top w:val="single" w:sz="4" w:space="0" w:color="auto"/>
              <w:left w:val="nil"/>
              <w:right w:val="single" w:sz="4" w:space="0" w:color="auto"/>
            </w:tcBorders>
            <w:shd w:val="clear" w:color="auto" w:fill="B4C6E7" w:themeFill="accent5" w:themeFillTint="66"/>
            <w:vAlign w:val="center"/>
          </w:tcPr>
          <w:p w14:paraId="20CD3E9B" w14:textId="77777777" w:rsidR="008B6042" w:rsidRPr="003512B4" w:rsidRDefault="008B6042" w:rsidP="005A1F8F">
            <w:pPr>
              <w:rPr>
                <w:i/>
                <w:iCs/>
                <w:sz w:val="16"/>
                <w:szCs w:val="18"/>
              </w:rPr>
            </w:pPr>
          </w:p>
        </w:tc>
        <w:tc>
          <w:tcPr>
            <w:tcW w:w="3003" w:type="dxa"/>
            <w:tcBorders>
              <w:top w:val="nil"/>
              <w:left w:val="single" w:sz="4" w:space="0" w:color="auto"/>
              <w:bottom w:val="nil"/>
              <w:right w:val="nil"/>
            </w:tcBorders>
          </w:tcPr>
          <w:p w14:paraId="7CE7968C" w14:textId="77777777" w:rsidR="008B6042" w:rsidRDefault="008B6042" w:rsidP="005A1F8F">
            <w:pPr>
              <w:rPr>
                <w:sz w:val="16"/>
                <w:szCs w:val="18"/>
              </w:rPr>
            </w:pPr>
          </w:p>
        </w:tc>
        <w:tc>
          <w:tcPr>
            <w:tcW w:w="597" w:type="dxa"/>
            <w:tcBorders>
              <w:top w:val="nil"/>
              <w:left w:val="nil"/>
              <w:bottom w:val="nil"/>
              <w:right w:val="nil"/>
            </w:tcBorders>
          </w:tcPr>
          <w:p w14:paraId="5B877BAF" w14:textId="6B0A735F" w:rsidR="008B6042" w:rsidRDefault="00C13D13" w:rsidP="00306E5D">
            <w:pPr>
              <w:jc w:val="right"/>
              <w:rPr>
                <w:sz w:val="16"/>
                <w:szCs w:val="18"/>
              </w:rPr>
            </w:pPr>
            <w:r>
              <w:rPr>
                <w:sz w:val="16"/>
                <w:szCs w:val="18"/>
              </w:rPr>
              <w:t>62</w:t>
            </w:r>
          </w:p>
        </w:tc>
        <w:tc>
          <w:tcPr>
            <w:tcW w:w="1527" w:type="dxa"/>
            <w:tcBorders>
              <w:top w:val="nil"/>
              <w:left w:val="nil"/>
              <w:bottom w:val="nil"/>
              <w:right w:val="nil"/>
            </w:tcBorders>
          </w:tcPr>
          <w:p w14:paraId="77A0C81B" w14:textId="6DF0A7F2" w:rsidR="008B6042" w:rsidRDefault="003E3D87" w:rsidP="005A1F8F">
            <w:pPr>
              <w:rPr>
                <w:sz w:val="16"/>
                <w:szCs w:val="18"/>
              </w:rPr>
            </w:pPr>
            <w:r>
              <w:rPr>
                <w:sz w:val="16"/>
                <w:szCs w:val="18"/>
              </w:rPr>
              <w:t>0.027</w:t>
            </w:r>
          </w:p>
        </w:tc>
        <w:tc>
          <w:tcPr>
            <w:tcW w:w="1254" w:type="dxa"/>
            <w:tcBorders>
              <w:top w:val="nil"/>
              <w:left w:val="nil"/>
              <w:bottom w:val="nil"/>
              <w:right w:val="nil"/>
            </w:tcBorders>
          </w:tcPr>
          <w:p w14:paraId="6E29A459" w14:textId="77777777" w:rsidR="008B6042" w:rsidRPr="006813B8" w:rsidRDefault="008B6042" w:rsidP="005A1F8F">
            <w:pPr>
              <w:rPr>
                <w:sz w:val="16"/>
                <w:szCs w:val="18"/>
              </w:rPr>
            </w:pPr>
          </w:p>
        </w:tc>
        <w:tc>
          <w:tcPr>
            <w:tcW w:w="1297" w:type="dxa"/>
            <w:tcBorders>
              <w:top w:val="nil"/>
              <w:left w:val="nil"/>
              <w:bottom w:val="nil"/>
              <w:right w:val="nil"/>
            </w:tcBorders>
          </w:tcPr>
          <w:p w14:paraId="4E92E3F1" w14:textId="6D231B9A" w:rsidR="008B6042" w:rsidRDefault="008B6042" w:rsidP="005A1F8F">
            <w:pPr>
              <w:rPr>
                <w:sz w:val="16"/>
                <w:szCs w:val="18"/>
              </w:rPr>
            </w:pPr>
          </w:p>
        </w:tc>
      </w:tr>
      <w:tr w:rsidR="008B6042" w:rsidRPr="00A808EE" w14:paraId="6AE2111C" w14:textId="77777777" w:rsidTr="00306E5D">
        <w:tc>
          <w:tcPr>
            <w:tcW w:w="1394" w:type="dxa"/>
            <w:vMerge/>
            <w:tcBorders>
              <w:top w:val="single" w:sz="4" w:space="0" w:color="auto"/>
              <w:left w:val="nil"/>
              <w:right w:val="single" w:sz="4" w:space="0" w:color="auto"/>
            </w:tcBorders>
            <w:shd w:val="clear" w:color="auto" w:fill="B4C6E7" w:themeFill="accent5" w:themeFillTint="66"/>
            <w:vAlign w:val="center"/>
          </w:tcPr>
          <w:p w14:paraId="3F5B50EF" w14:textId="77777777" w:rsidR="008B6042" w:rsidRPr="003512B4" w:rsidRDefault="008B6042" w:rsidP="005A1F8F">
            <w:pPr>
              <w:rPr>
                <w:i/>
                <w:iCs/>
                <w:sz w:val="16"/>
                <w:szCs w:val="18"/>
              </w:rPr>
            </w:pPr>
          </w:p>
        </w:tc>
        <w:tc>
          <w:tcPr>
            <w:tcW w:w="3003" w:type="dxa"/>
            <w:tcBorders>
              <w:top w:val="nil"/>
              <w:left w:val="single" w:sz="4" w:space="0" w:color="auto"/>
              <w:bottom w:val="nil"/>
              <w:right w:val="nil"/>
            </w:tcBorders>
          </w:tcPr>
          <w:p w14:paraId="2D3CB079" w14:textId="77777777" w:rsidR="008B6042" w:rsidRDefault="008B6042" w:rsidP="005A1F8F">
            <w:pPr>
              <w:rPr>
                <w:sz w:val="16"/>
                <w:szCs w:val="18"/>
              </w:rPr>
            </w:pPr>
          </w:p>
        </w:tc>
        <w:tc>
          <w:tcPr>
            <w:tcW w:w="597" w:type="dxa"/>
            <w:tcBorders>
              <w:top w:val="nil"/>
              <w:left w:val="nil"/>
              <w:bottom w:val="nil"/>
              <w:right w:val="nil"/>
            </w:tcBorders>
          </w:tcPr>
          <w:p w14:paraId="0C4AEF05" w14:textId="7FF80DFF" w:rsidR="008B6042" w:rsidRDefault="00C13D13" w:rsidP="00306E5D">
            <w:pPr>
              <w:jc w:val="right"/>
              <w:rPr>
                <w:sz w:val="16"/>
                <w:szCs w:val="18"/>
              </w:rPr>
            </w:pPr>
            <w:r>
              <w:rPr>
                <w:sz w:val="16"/>
                <w:szCs w:val="18"/>
              </w:rPr>
              <w:t>76</w:t>
            </w:r>
          </w:p>
        </w:tc>
        <w:tc>
          <w:tcPr>
            <w:tcW w:w="1527" w:type="dxa"/>
            <w:tcBorders>
              <w:top w:val="nil"/>
              <w:left w:val="nil"/>
              <w:bottom w:val="nil"/>
              <w:right w:val="nil"/>
            </w:tcBorders>
          </w:tcPr>
          <w:p w14:paraId="31C05D39" w14:textId="7024C125" w:rsidR="008B6042" w:rsidRDefault="00F66743" w:rsidP="005A1F8F">
            <w:pPr>
              <w:rPr>
                <w:sz w:val="16"/>
                <w:szCs w:val="18"/>
              </w:rPr>
            </w:pPr>
            <w:r>
              <w:rPr>
                <w:sz w:val="16"/>
                <w:szCs w:val="18"/>
              </w:rPr>
              <w:t>0.037</w:t>
            </w:r>
          </w:p>
        </w:tc>
        <w:tc>
          <w:tcPr>
            <w:tcW w:w="1254" w:type="dxa"/>
            <w:tcBorders>
              <w:top w:val="nil"/>
              <w:left w:val="nil"/>
              <w:bottom w:val="nil"/>
              <w:right w:val="nil"/>
            </w:tcBorders>
          </w:tcPr>
          <w:p w14:paraId="3BC51558" w14:textId="77777777" w:rsidR="008B6042" w:rsidRPr="006813B8" w:rsidRDefault="008B6042" w:rsidP="005A1F8F">
            <w:pPr>
              <w:rPr>
                <w:sz w:val="16"/>
                <w:szCs w:val="18"/>
              </w:rPr>
            </w:pPr>
          </w:p>
        </w:tc>
        <w:tc>
          <w:tcPr>
            <w:tcW w:w="1297" w:type="dxa"/>
            <w:tcBorders>
              <w:top w:val="nil"/>
              <w:left w:val="nil"/>
              <w:bottom w:val="nil"/>
              <w:right w:val="nil"/>
            </w:tcBorders>
          </w:tcPr>
          <w:p w14:paraId="12D0AF4E" w14:textId="76E6CA0B" w:rsidR="008B6042" w:rsidRDefault="008B6042" w:rsidP="005A1F8F">
            <w:pPr>
              <w:rPr>
                <w:sz w:val="16"/>
                <w:szCs w:val="18"/>
              </w:rPr>
            </w:pPr>
          </w:p>
        </w:tc>
      </w:tr>
      <w:tr w:rsidR="008B6042" w:rsidRPr="00A808EE" w14:paraId="4E751EF5" w14:textId="77777777" w:rsidTr="00306E5D">
        <w:tc>
          <w:tcPr>
            <w:tcW w:w="1394" w:type="dxa"/>
            <w:vMerge/>
            <w:tcBorders>
              <w:top w:val="single" w:sz="4" w:space="0" w:color="auto"/>
              <w:left w:val="nil"/>
              <w:right w:val="single" w:sz="4" w:space="0" w:color="auto"/>
            </w:tcBorders>
            <w:shd w:val="clear" w:color="auto" w:fill="B4C6E7" w:themeFill="accent5" w:themeFillTint="66"/>
            <w:vAlign w:val="center"/>
          </w:tcPr>
          <w:p w14:paraId="7DB74DD6" w14:textId="77777777" w:rsidR="008B6042" w:rsidRPr="003512B4" w:rsidRDefault="008B6042" w:rsidP="005A1F8F">
            <w:pPr>
              <w:rPr>
                <w:i/>
                <w:iCs/>
                <w:sz w:val="16"/>
                <w:szCs w:val="18"/>
              </w:rPr>
            </w:pPr>
          </w:p>
        </w:tc>
        <w:tc>
          <w:tcPr>
            <w:tcW w:w="3003" w:type="dxa"/>
            <w:tcBorders>
              <w:top w:val="nil"/>
              <w:left w:val="single" w:sz="4" w:space="0" w:color="auto"/>
              <w:bottom w:val="nil"/>
              <w:right w:val="nil"/>
            </w:tcBorders>
          </w:tcPr>
          <w:p w14:paraId="7C3215E1" w14:textId="77777777" w:rsidR="008B6042" w:rsidRDefault="008B6042" w:rsidP="005A1F8F">
            <w:pPr>
              <w:rPr>
                <w:sz w:val="16"/>
                <w:szCs w:val="18"/>
              </w:rPr>
            </w:pPr>
          </w:p>
        </w:tc>
        <w:tc>
          <w:tcPr>
            <w:tcW w:w="597" w:type="dxa"/>
            <w:tcBorders>
              <w:top w:val="nil"/>
              <w:left w:val="nil"/>
              <w:bottom w:val="nil"/>
              <w:right w:val="nil"/>
            </w:tcBorders>
          </w:tcPr>
          <w:p w14:paraId="287E64C8" w14:textId="7BCE397D" w:rsidR="008B6042" w:rsidRDefault="00C13D13" w:rsidP="00306E5D">
            <w:pPr>
              <w:jc w:val="right"/>
              <w:rPr>
                <w:sz w:val="16"/>
                <w:szCs w:val="18"/>
              </w:rPr>
            </w:pPr>
            <w:r>
              <w:rPr>
                <w:sz w:val="16"/>
                <w:szCs w:val="18"/>
              </w:rPr>
              <w:t>97</w:t>
            </w:r>
          </w:p>
        </w:tc>
        <w:tc>
          <w:tcPr>
            <w:tcW w:w="1527" w:type="dxa"/>
            <w:tcBorders>
              <w:top w:val="nil"/>
              <w:left w:val="nil"/>
              <w:bottom w:val="nil"/>
              <w:right w:val="nil"/>
            </w:tcBorders>
          </w:tcPr>
          <w:p w14:paraId="13ED12DE" w14:textId="3BE0DC18" w:rsidR="008B6042" w:rsidRDefault="00F66743" w:rsidP="005A1F8F">
            <w:pPr>
              <w:rPr>
                <w:sz w:val="16"/>
                <w:szCs w:val="18"/>
              </w:rPr>
            </w:pPr>
            <w:r>
              <w:rPr>
                <w:sz w:val="16"/>
                <w:szCs w:val="18"/>
              </w:rPr>
              <w:t>0.0426</w:t>
            </w:r>
          </w:p>
        </w:tc>
        <w:tc>
          <w:tcPr>
            <w:tcW w:w="1254" w:type="dxa"/>
            <w:tcBorders>
              <w:top w:val="nil"/>
              <w:left w:val="nil"/>
              <w:bottom w:val="nil"/>
              <w:right w:val="nil"/>
            </w:tcBorders>
          </w:tcPr>
          <w:p w14:paraId="08F989B2" w14:textId="77777777" w:rsidR="008B6042" w:rsidRPr="006813B8" w:rsidRDefault="008B6042" w:rsidP="005A1F8F">
            <w:pPr>
              <w:rPr>
                <w:sz w:val="16"/>
                <w:szCs w:val="18"/>
              </w:rPr>
            </w:pPr>
          </w:p>
        </w:tc>
        <w:tc>
          <w:tcPr>
            <w:tcW w:w="1297" w:type="dxa"/>
            <w:tcBorders>
              <w:top w:val="nil"/>
              <w:left w:val="nil"/>
              <w:bottom w:val="nil"/>
              <w:right w:val="nil"/>
            </w:tcBorders>
          </w:tcPr>
          <w:p w14:paraId="68242A3C" w14:textId="0EE205CE" w:rsidR="008B6042" w:rsidRDefault="008B6042" w:rsidP="005A1F8F">
            <w:pPr>
              <w:rPr>
                <w:sz w:val="16"/>
                <w:szCs w:val="18"/>
              </w:rPr>
            </w:pPr>
          </w:p>
        </w:tc>
      </w:tr>
      <w:tr w:rsidR="008B6042" w:rsidRPr="00A808EE" w14:paraId="2A506A31" w14:textId="77777777" w:rsidTr="00306E5D">
        <w:tc>
          <w:tcPr>
            <w:tcW w:w="1394" w:type="dxa"/>
            <w:vMerge/>
            <w:tcBorders>
              <w:top w:val="single" w:sz="4" w:space="0" w:color="auto"/>
              <w:left w:val="nil"/>
              <w:right w:val="single" w:sz="4" w:space="0" w:color="auto"/>
            </w:tcBorders>
            <w:shd w:val="clear" w:color="auto" w:fill="B4C6E7" w:themeFill="accent5" w:themeFillTint="66"/>
            <w:vAlign w:val="center"/>
          </w:tcPr>
          <w:p w14:paraId="7E316AB3" w14:textId="77777777" w:rsidR="008B6042" w:rsidRPr="003512B4" w:rsidRDefault="008B6042" w:rsidP="005A1F8F">
            <w:pPr>
              <w:rPr>
                <w:i/>
                <w:iCs/>
                <w:sz w:val="16"/>
                <w:szCs w:val="18"/>
              </w:rPr>
            </w:pPr>
          </w:p>
        </w:tc>
        <w:tc>
          <w:tcPr>
            <w:tcW w:w="3003" w:type="dxa"/>
            <w:tcBorders>
              <w:top w:val="nil"/>
              <w:left w:val="single" w:sz="4" w:space="0" w:color="auto"/>
              <w:bottom w:val="nil"/>
              <w:right w:val="nil"/>
            </w:tcBorders>
          </w:tcPr>
          <w:p w14:paraId="48D76317" w14:textId="77777777" w:rsidR="008B6042" w:rsidRDefault="008B6042" w:rsidP="005A1F8F">
            <w:pPr>
              <w:rPr>
                <w:sz w:val="16"/>
                <w:szCs w:val="18"/>
              </w:rPr>
            </w:pPr>
          </w:p>
        </w:tc>
        <w:tc>
          <w:tcPr>
            <w:tcW w:w="597" w:type="dxa"/>
            <w:tcBorders>
              <w:top w:val="nil"/>
              <w:left w:val="nil"/>
              <w:bottom w:val="nil"/>
              <w:right w:val="nil"/>
            </w:tcBorders>
          </w:tcPr>
          <w:p w14:paraId="0A01522F" w14:textId="2B1DE957" w:rsidR="008B6042" w:rsidRDefault="00C13D13" w:rsidP="00306E5D">
            <w:pPr>
              <w:jc w:val="right"/>
              <w:rPr>
                <w:sz w:val="16"/>
                <w:szCs w:val="18"/>
              </w:rPr>
            </w:pPr>
            <w:r>
              <w:rPr>
                <w:sz w:val="16"/>
                <w:szCs w:val="18"/>
              </w:rPr>
              <w:t>111</w:t>
            </w:r>
          </w:p>
        </w:tc>
        <w:tc>
          <w:tcPr>
            <w:tcW w:w="1527" w:type="dxa"/>
            <w:tcBorders>
              <w:top w:val="nil"/>
              <w:left w:val="nil"/>
              <w:bottom w:val="nil"/>
              <w:right w:val="nil"/>
            </w:tcBorders>
          </w:tcPr>
          <w:p w14:paraId="6FBA8CF8" w14:textId="1B4357F9" w:rsidR="008B6042" w:rsidRDefault="00F66743" w:rsidP="005A1F8F">
            <w:pPr>
              <w:rPr>
                <w:sz w:val="16"/>
                <w:szCs w:val="18"/>
              </w:rPr>
            </w:pPr>
            <w:r>
              <w:rPr>
                <w:sz w:val="16"/>
                <w:szCs w:val="18"/>
              </w:rPr>
              <w:t>0.0399</w:t>
            </w:r>
          </w:p>
        </w:tc>
        <w:tc>
          <w:tcPr>
            <w:tcW w:w="1254" w:type="dxa"/>
            <w:tcBorders>
              <w:top w:val="nil"/>
              <w:left w:val="nil"/>
              <w:bottom w:val="nil"/>
              <w:right w:val="nil"/>
            </w:tcBorders>
          </w:tcPr>
          <w:p w14:paraId="62BEF343" w14:textId="77777777" w:rsidR="008B6042" w:rsidRPr="006813B8" w:rsidRDefault="008B6042" w:rsidP="005A1F8F">
            <w:pPr>
              <w:rPr>
                <w:sz w:val="16"/>
                <w:szCs w:val="18"/>
              </w:rPr>
            </w:pPr>
          </w:p>
        </w:tc>
        <w:tc>
          <w:tcPr>
            <w:tcW w:w="1297" w:type="dxa"/>
            <w:tcBorders>
              <w:top w:val="nil"/>
              <w:left w:val="nil"/>
              <w:bottom w:val="nil"/>
              <w:right w:val="nil"/>
            </w:tcBorders>
          </w:tcPr>
          <w:p w14:paraId="52874434" w14:textId="1005626A" w:rsidR="008B6042" w:rsidRDefault="008B6042" w:rsidP="005A1F8F">
            <w:pPr>
              <w:rPr>
                <w:sz w:val="16"/>
                <w:szCs w:val="18"/>
              </w:rPr>
            </w:pPr>
          </w:p>
        </w:tc>
      </w:tr>
      <w:tr w:rsidR="006B1450" w:rsidRPr="00A808EE" w14:paraId="397272B1" w14:textId="77777777" w:rsidTr="00306E5D">
        <w:tc>
          <w:tcPr>
            <w:tcW w:w="1394" w:type="dxa"/>
            <w:vMerge/>
            <w:tcBorders>
              <w:top w:val="single" w:sz="4" w:space="0" w:color="auto"/>
              <w:left w:val="nil"/>
              <w:right w:val="single" w:sz="4" w:space="0" w:color="auto"/>
            </w:tcBorders>
            <w:shd w:val="clear" w:color="auto" w:fill="B4C6E7" w:themeFill="accent5" w:themeFillTint="66"/>
            <w:vAlign w:val="center"/>
          </w:tcPr>
          <w:p w14:paraId="23B19867" w14:textId="77777777" w:rsidR="006B1450" w:rsidRPr="003512B4" w:rsidRDefault="006B1450" w:rsidP="005A1F8F">
            <w:pPr>
              <w:rPr>
                <w:i/>
                <w:iCs/>
                <w:sz w:val="16"/>
                <w:szCs w:val="18"/>
              </w:rPr>
            </w:pPr>
          </w:p>
        </w:tc>
        <w:tc>
          <w:tcPr>
            <w:tcW w:w="3003" w:type="dxa"/>
            <w:tcBorders>
              <w:top w:val="nil"/>
              <w:left w:val="single" w:sz="4" w:space="0" w:color="auto"/>
              <w:bottom w:val="nil"/>
              <w:right w:val="nil"/>
            </w:tcBorders>
          </w:tcPr>
          <w:p w14:paraId="6F306515" w14:textId="77777777" w:rsidR="006B1450" w:rsidRDefault="006B1450" w:rsidP="005A1F8F">
            <w:pPr>
              <w:rPr>
                <w:sz w:val="16"/>
                <w:szCs w:val="18"/>
              </w:rPr>
            </w:pPr>
          </w:p>
        </w:tc>
        <w:tc>
          <w:tcPr>
            <w:tcW w:w="597" w:type="dxa"/>
            <w:tcBorders>
              <w:top w:val="nil"/>
              <w:left w:val="nil"/>
              <w:bottom w:val="nil"/>
              <w:right w:val="nil"/>
            </w:tcBorders>
          </w:tcPr>
          <w:p w14:paraId="2EA2C347" w14:textId="02967459" w:rsidR="006B1450" w:rsidRDefault="006B1450" w:rsidP="00306E5D">
            <w:pPr>
              <w:jc w:val="right"/>
              <w:rPr>
                <w:sz w:val="16"/>
                <w:szCs w:val="18"/>
              </w:rPr>
            </w:pPr>
            <w:r>
              <w:rPr>
                <w:sz w:val="16"/>
                <w:szCs w:val="18"/>
              </w:rPr>
              <w:t>125</w:t>
            </w:r>
          </w:p>
        </w:tc>
        <w:tc>
          <w:tcPr>
            <w:tcW w:w="1527" w:type="dxa"/>
            <w:tcBorders>
              <w:top w:val="nil"/>
              <w:left w:val="nil"/>
              <w:bottom w:val="nil"/>
              <w:right w:val="nil"/>
            </w:tcBorders>
          </w:tcPr>
          <w:p w14:paraId="352A3CF5" w14:textId="75EF25B0" w:rsidR="006B1450" w:rsidRDefault="00F66743" w:rsidP="005A1F8F">
            <w:pPr>
              <w:rPr>
                <w:sz w:val="16"/>
                <w:szCs w:val="18"/>
              </w:rPr>
            </w:pPr>
            <w:r>
              <w:rPr>
                <w:sz w:val="16"/>
                <w:szCs w:val="18"/>
              </w:rPr>
              <w:t>0.0509</w:t>
            </w:r>
          </w:p>
        </w:tc>
        <w:tc>
          <w:tcPr>
            <w:tcW w:w="1254" w:type="dxa"/>
            <w:tcBorders>
              <w:top w:val="nil"/>
              <w:left w:val="nil"/>
              <w:bottom w:val="nil"/>
              <w:right w:val="nil"/>
            </w:tcBorders>
          </w:tcPr>
          <w:p w14:paraId="30714564" w14:textId="77777777" w:rsidR="006B1450" w:rsidRPr="006813B8" w:rsidRDefault="006B1450" w:rsidP="005A1F8F">
            <w:pPr>
              <w:rPr>
                <w:sz w:val="16"/>
                <w:szCs w:val="18"/>
              </w:rPr>
            </w:pPr>
          </w:p>
        </w:tc>
        <w:tc>
          <w:tcPr>
            <w:tcW w:w="1297" w:type="dxa"/>
            <w:tcBorders>
              <w:top w:val="nil"/>
              <w:left w:val="nil"/>
              <w:bottom w:val="nil"/>
              <w:right w:val="nil"/>
            </w:tcBorders>
          </w:tcPr>
          <w:p w14:paraId="047FE4A0" w14:textId="399D4749" w:rsidR="006B1450" w:rsidRDefault="006B1450" w:rsidP="005A1F8F">
            <w:pPr>
              <w:rPr>
                <w:sz w:val="16"/>
                <w:szCs w:val="18"/>
              </w:rPr>
            </w:pPr>
          </w:p>
        </w:tc>
      </w:tr>
      <w:tr w:rsidR="003C26DE" w:rsidRPr="00A808EE" w14:paraId="1DBAD479" w14:textId="77777777" w:rsidTr="00306E5D">
        <w:tc>
          <w:tcPr>
            <w:tcW w:w="1394" w:type="dxa"/>
            <w:vMerge/>
            <w:tcBorders>
              <w:top w:val="single" w:sz="4" w:space="0" w:color="auto"/>
              <w:left w:val="nil"/>
              <w:right w:val="single" w:sz="4" w:space="0" w:color="auto"/>
            </w:tcBorders>
            <w:shd w:val="clear" w:color="auto" w:fill="B4C6E7" w:themeFill="accent5" w:themeFillTint="66"/>
            <w:vAlign w:val="center"/>
          </w:tcPr>
          <w:p w14:paraId="0385AD33" w14:textId="77777777" w:rsidR="003C26DE" w:rsidRPr="003512B4" w:rsidRDefault="003C26DE" w:rsidP="003C26DE">
            <w:pPr>
              <w:rPr>
                <w:i/>
                <w:iCs/>
                <w:sz w:val="16"/>
                <w:szCs w:val="18"/>
              </w:rPr>
            </w:pPr>
          </w:p>
        </w:tc>
        <w:tc>
          <w:tcPr>
            <w:tcW w:w="3003" w:type="dxa"/>
            <w:tcBorders>
              <w:top w:val="nil"/>
              <w:left w:val="single" w:sz="4" w:space="0" w:color="auto"/>
              <w:bottom w:val="nil"/>
              <w:right w:val="nil"/>
            </w:tcBorders>
          </w:tcPr>
          <w:p w14:paraId="3A522863" w14:textId="4A437EB2" w:rsidR="003C26DE" w:rsidRDefault="003C26DE" w:rsidP="003C26DE">
            <w:pPr>
              <w:rPr>
                <w:sz w:val="16"/>
                <w:szCs w:val="18"/>
              </w:rPr>
            </w:pPr>
            <w:r>
              <w:rPr>
                <w:sz w:val="16"/>
                <w:szCs w:val="18"/>
              </w:rPr>
              <w:t>Effluent concentration c(t)</w:t>
            </w:r>
          </w:p>
        </w:tc>
        <w:tc>
          <w:tcPr>
            <w:tcW w:w="597" w:type="dxa"/>
            <w:tcBorders>
              <w:top w:val="nil"/>
              <w:left w:val="nil"/>
              <w:bottom w:val="nil"/>
              <w:right w:val="nil"/>
            </w:tcBorders>
          </w:tcPr>
          <w:p w14:paraId="7CE433E7" w14:textId="0D5B90FB" w:rsidR="003C26DE" w:rsidRDefault="006B090E" w:rsidP="00306E5D">
            <w:pPr>
              <w:jc w:val="right"/>
              <w:rPr>
                <w:sz w:val="16"/>
                <w:szCs w:val="18"/>
              </w:rPr>
            </w:pPr>
            <w:r>
              <w:rPr>
                <w:sz w:val="16"/>
                <w:szCs w:val="18"/>
              </w:rPr>
              <w:t>day</w:t>
            </w:r>
            <w:r w:rsidR="00306E5D">
              <w:rPr>
                <w:sz w:val="16"/>
                <w:szCs w:val="18"/>
              </w:rPr>
              <w:t>0</w:t>
            </w:r>
          </w:p>
        </w:tc>
        <w:tc>
          <w:tcPr>
            <w:tcW w:w="1527" w:type="dxa"/>
            <w:tcBorders>
              <w:top w:val="nil"/>
              <w:left w:val="nil"/>
              <w:bottom w:val="nil"/>
              <w:right w:val="nil"/>
            </w:tcBorders>
          </w:tcPr>
          <w:p w14:paraId="59A8323B" w14:textId="35D2B2C8" w:rsidR="003C26DE" w:rsidRDefault="003C26DE" w:rsidP="003C26DE">
            <w:pPr>
              <w:rPr>
                <w:sz w:val="16"/>
                <w:szCs w:val="18"/>
              </w:rPr>
            </w:pPr>
            <w:r>
              <w:rPr>
                <w:sz w:val="16"/>
                <w:szCs w:val="18"/>
              </w:rPr>
              <w:t>0</w:t>
            </w:r>
          </w:p>
        </w:tc>
        <w:tc>
          <w:tcPr>
            <w:tcW w:w="1254" w:type="dxa"/>
            <w:tcBorders>
              <w:top w:val="nil"/>
              <w:left w:val="nil"/>
              <w:bottom w:val="nil"/>
              <w:right w:val="nil"/>
            </w:tcBorders>
          </w:tcPr>
          <w:p w14:paraId="249BF174" w14:textId="689ECBBF" w:rsidR="003C26DE" w:rsidRPr="006813B8" w:rsidRDefault="00134B70" w:rsidP="003C26DE">
            <w:pPr>
              <w:rPr>
                <w:sz w:val="16"/>
                <w:szCs w:val="18"/>
              </w:rPr>
            </w:pPr>
            <w:r>
              <w:rPr>
                <w:sz w:val="16"/>
                <w:szCs w:val="18"/>
              </w:rPr>
              <w:t>/</w:t>
            </w:r>
          </w:p>
        </w:tc>
        <w:tc>
          <w:tcPr>
            <w:tcW w:w="1297" w:type="dxa"/>
            <w:tcBorders>
              <w:top w:val="nil"/>
              <w:left w:val="nil"/>
              <w:bottom w:val="nil"/>
              <w:right w:val="nil"/>
            </w:tcBorders>
          </w:tcPr>
          <w:p w14:paraId="0D8AB7D3" w14:textId="469A9C2C" w:rsidR="003C26DE" w:rsidRDefault="003C26DE" w:rsidP="003C26DE">
            <w:pPr>
              <w:rPr>
                <w:sz w:val="16"/>
                <w:szCs w:val="18"/>
              </w:rPr>
            </w:pPr>
            <w:r>
              <w:rPr>
                <w:sz w:val="16"/>
                <w:szCs w:val="18"/>
              </w:rPr>
              <w:t>µg/L</w:t>
            </w:r>
          </w:p>
        </w:tc>
      </w:tr>
      <w:tr w:rsidR="003C26DE" w:rsidRPr="00A808EE" w14:paraId="0BA902FC" w14:textId="77777777" w:rsidTr="00306E5D">
        <w:tc>
          <w:tcPr>
            <w:tcW w:w="1394" w:type="dxa"/>
            <w:vMerge/>
            <w:tcBorders>
              <w:top w:val="single" w:sz="4" w:space="0" w:color="auto"/>
              <w:left w:val="nil"/>
              <w:right w:val="single" w:sz="4" w:space="0" w:color="auto"/>
            </w:tcBorders>
            <w:shd w:val="clear" w:color="auto" w:fill="B4C6E7" w:themeFill="accent5" w:themeFillTint="66"/>
            <w:vAlign w:val="center"/>
          </w:tcPr>
          <w:p w14:paraId="2375EFFD" w14:textId="77777777" w:rsidR="003C26DE" w:rsidRPr="003512B4" w:rsidRDefault="003C26DE" w:rsidP="003C26DE">
            <w:pPr>
              <w:rPr>
                <w:i/>
                <w:iCs/>
                <w:sz w:val="16"/>
                <w:szCs w:val="18"/>
              </w:rPr>
            </w:pPr>
          </w:p>
        </w:tc>
        <w:tc>
          <w:tcPr>
            <w:tcW w:w="3003" w:type="dxa"/>
            <w:tcBorders>
              <w:top w:val="nil"/>
              <w:left w:val="single" w:sz="4" w:space="0" w:color="auto"/>
              <w:bottom w:val="nil"/>
              <w:right w:val="nil"/>
            </w:tcBorders>
          </w:tcPr>
          <w:p w14:paraId="7E848211" w14:textId="77777777" w:rsidR="003C26DE" w:rsidRDefault="003C26DE" w:rsidP="003C26DE">
            <w:pPr>
              <w:rPr>
                <w:sz w:val="16"/>
                <w:szCs w:val="18"/>
              </w:rPr>
            </w:pPr>
          </w:p>
        </w:tc>
        <w:tc>
          <w:tcPr>
            <w:tcW w:w="597" w:type="dxa"/>
            <w:tcBorders>
              <w:top w:val="nil"/>
              <w:left w:val="nil"/>
              <w:bottom w:val="nil"/>
              <w:right w:val="nil"/>
            </w:tcBorders>
          </w:tcPr>
          <w:p w14:paraId="3C7EB91E" w14:textId="7258DD32" w:rsidR="003C26DE" w:rsidRDefault="003C26DE" w:rsidP="00306E5D">
            <w:pPr>
              <w:jc w:val="right"/>
              <w:rPr>
                <w:sz w:val="16"/>
                <w:szCs w:val="18"/>
              </w:rPr>
            </w:pPr>
            <w:r>
              <w:rPr>
                <w:sz w:val="16"/>
                <w:szCs w:val="18"/>
              </w:rPr>
              <w:t>13</w:t>
            </w:r>
          </w:p>
        </w:tc>
        <w:tc>
          <w:tcPr>
            <w:tcW w:w="1527" w:type="dxa"/>
            <w:tcBorders>
              <w:top w:val="nil"/>
              <w:left w:val="nil"/>
              <w:bottom w:val="nil"/>
              <w:right w:val="nil"/>
            </w:tcBorders>
          </w:tcPr>
          <w:p w14:paraId="64907FF3" w14:textId="33BCF5FF" w:rsidR="003C26DE" w:rsidRDefault="003C26DE" w:rsidP="003C26DE">
            <w:pPr>
              <w:rPr>
                <w:sz w:val="16"/>
                <w:szCs w:val="18"/>
              </w:rPr>
            </w:pPr>
            <w:r>
              <w:rPr>
                <w:sz w:val="16"/>
                <w:szCs w:val="18"/>
              </w:rPr>
              <w:t>0</w:t>
            </w:r>
          </w:p>
        </w:tc>
        <w:tc>
          <w:tcPr>
            <w:tcW w:w="1254" w:type="dxa"/>
            <w:tcBorders>
              <w:top w:val="nil"/>
              <w:left w:val="nil"/>
              <w:bottom w:val="nil"/>
              <w:right w:val="nil"/>
            </w:tcBorders>
          </w:tcPr>
          <w:p w14:paraId="16897521" w14:textId="77777777" w:rsidR="003C26DE" w:rsidRPr="006813B8" w:rsidRDefault="003C26DE" w:rsidP="003C26DE">
            <w:pPr>
              <w:rPr>
                <w:sz w:val="16"/>
                <w:szCs w:val="18"/>
              </w:rPr>
            </w:pPr>
          </w:p>
        </w:tc>
        <w:tc>
          <w:tcPr>
            <w:tcW w:w="1297" w:type="dxa"/>
            <w:tcBorders>
              <w:top w:val="nil"/>
              <w:left w:val="nil"/>
              <w:bottom w:val="nil"/>
              <w:right w:val="nil"/>
            </w:tcBorders>
          </w:tcPr>
          <w:p w14:paraId="325F4363" w14:textId="61C49FFF" w:rsidR="003C26DE" w:rsidRDefault="003C26DE" w:rsidP="003C26DE">
            <w:pPr>
              <w:rPr>
                <w:sz w:val="16"/>
                <w:szCs w:val="18"/>
              </w:rPr>
            </w:pPr>
          </w:p>
        </w:tc>
      </w:tr>
      <w:tr w:rsidR="003C26DE" w:rsidRPr="00A808EE" w14:paraId="760989F6" w14:textId="77777777" w:rsidTr="00306E5D">
        <w:tc>
          <w:tcPr>
            <w:tcW w:w="1394" w:type="dxa"/>
            <w:vMerge/>
            <w:tcBorders>
              <w:top w:val="single" w:sz="4" w:space="0" w:color="auto"/>
              <w:left w:val="nil"/>
              <w:right w:val="single" w:sz="4" w:space="0" w:color="auto"/>
            </w:tcBorders>
            <w:shd w:val="clear" w:color="auto" w:fill="B4C6E7" w:themeFill="accent5" w:themeFillTint="66"/>
            <w:vAlign w:val="center"/>
          </w:tcPr>
          <w:p w14:paraId="6DE4451A" w14:textId="77777777" w:rsidR="003C26DE" w:rsidRPr="003512B4" w:rsidRDefault="003C26DE" w:rsidP="003C26DE">
            <w:pPr>
              <w:rPr>
                <w:i/>
                <w:iCs/>
                <w:sz w:val="16"/>
                <w:szCs w:val="18"/>
              </w:rPr>
            </w:pPr>
          </w:p>
        </w:tc>
        <w:tc>
          <w:tcPr>
            <w:tcW w:w="3003" w:type="dxa"/>
            <w:tcBorders>
              <w:top w:val="nil"/>
              <w:left w:val="single" w:sz="4" w:space="0" w:color="auto"/>
              <w:bottom w:val="nil"/>
              <w:right w:val="nil"/>
            </w:tcBorders>
          </w:tcPr>
          <w:p w14:paraId="693BE231" w14:textId="77777777" w:rsidR="003C26DE" w:rsidRDefault="003C26DE" w:rsidP="003C26DE">
            <w:pPr>
              <w:rPr>
                <w:sz w:val="16"/>
                <w:szCs w:val="18"/>
              </w:rPr>
            </w:pPr>
          </w:p>
        </w:tc>
        <w:tc>
          <w:tcPr>
            <w:tcW w:w="597" w:type="dxa"/>
            <w:tcBorders>
              <w:top w:val="nil"/>
              <w:left w:val="nil"/>
              <w:bottom w:val="nil"/>
              <w:right w:val="nil"/>
            </w:tcBorders>
          </w:tcPr>
          <w:p w14:paraId="3961536F" w14:textId="086B9C21" w:rsidR="003C26DE" w:rsidRDefault="003C26DE" w:rsidP="00306E5D">
            <w:pPr>
              <w:jc w:val="right"/>
              <w:rPr>
                <w:sz w:val="16"/>
                <w:szCs w:val="18"/>
              </w:rPr>
            </w:pPr>
            <w:r>
              <w:rPr>
                <w:sz w:val="16"/>
                <w:szCs w:val="18"/>
              </w:rPr>
              <w:t>34</w:t>
            </w:r>
          </w:p>
        </w:tc>
        <w:tc>
          <w:tcPr>
            <w:tcW w:w="1527" w:type="dxa"/>
            <w:tcBorders>
              <w:top w:val="nil"/>
              <w:left w:val="nil"/>
              <w:bottom w:val="nil"/>
              <w:right w:val="nil"/>
            </w:tcBorders>
          </w:tcPr>
          <w:p w14:paraId="65CA96CC" w14:textId="6195C5F2" w:rsidR="003C26DE" w:rsidRDefault="003C26DE" w:rsidP="003C26DE">
            <w:pPr>
              <w:rPr>
                <w:sz w:val="16"/>
                <w:szCs w:val="18"/>
              </w:rPr>
            </w:pPr>
            <w:r>
              <w:rPr>
                <w:sz w:val="16"/>
                <w:szCs w:val="18"/>
              </w:rPr>
              <w:t>0.0023</w:t>
            </w:r>
          </w:p>
        </w:tc>
        <w:tc>
          <w:tcPr>
            <w:tcW w:w="1254" w:type="dxa"/>
            <w:tcBorders>
              <w:top w:val="nil"/>
              <w:left w:val="nil"/>
              <w:bottom w:val="nil"/>
              <w:right w:val="nil"/>
            </w:tcBorders>
          </w:tcPr>
          <w:p w14:paraId="28080945" w14:textId="77777777" w:rsidR="003C26DE" w:rsidRPr="006813B8" w:rsidRDefault="003C26DE" w:rsidP="003C26DE">
            <w:pPr>
              <w:rPr>
                <w:sz w:val="16"/>
                <w:szCs w:val="18"/>
              </w:rPr>
            </w:pPr>
          </w:p>
        </w:tc>
        <w:tc>
          <w:tcPr>
            <w:tcW w:w="1297" w:type="dxa"/>
            <w:tcBorders>
              <w:top w:val="nil"/>
              <w:left w:val="nil"/>
              <w:bottom w:val="nil"/>
              <w:right w:val="nil"/>
            </w:tcBorders>
          </w:tcPr>
          <w:p w14:paraId="57586AE4" w14:textId="4F3AE9BB" w:rsidR="003C26DE" w:rsidRDefault="003C26DE" w:rsidP="003C26DE">
            <w:pPr>
              <w:rPr>
                <w:sz w:val="16"/>
                <w:szCs w:val="18"/>
              </w:rPr>
            </w:pPr>
          </w:p>
        </w:tc>
      </w:tr>
      <w:tr w:rsidR="003C26DE" w:rsidRPr="00A808EE" w14:paraId="29453CDD" w14:textId="77777777" w:rsidTr="00306E5D">
        <w:tc>
          <w:tcPr>
            <w:tcW w:w="1394" w:type="dxa"/>
            <w:vMerge/>
            <w:tcBorders>
              <w:top w:val="single" w:sz="4" w:space="0" w:color="auto"/>
              <w:left w:val="nil"/>
              <w:right w:val="single" w:sz="4" w:space="0" w:color="auto"/>
            </w:tcBorders>
            <w:shd w:val="clear" w:color="auto" w:fill="B4C6E7" w:themeFill="accent5" w:themeFillTint="66"/>
            <w:vAlign w:val="center"/>
          </w:tcPr>
          <w:p w14:paraId="66FE9A1A" w14:textId="77777777" w:rsidR="003C26DE" w:rsidRPr="003512B4" w:rsidRDefault="003C26DE" w:rsidP="003C26DE">
            <w:pPr>
              <w:rPr>
                <w:i/>
                <w:iCs/>
                <w:sz w:val="16"/>
                <w:szCs w:val="18"/>
              </w:rPr>
            </w:pPr>
          </w:p>
        </w:tc>
        <w:tc>
          <w:tcPr>
            <w:tcW w:w="3003" w:type="dxa"/>
            <w:tcBorders>
              <w:top w:val="nil"/>
              <w:left w:val="single" w:sz="4" w:space="0" w:color="auto"/>
              <w:bottom w:val="nil"/>
              <w:right w:val="nil"/>
            </w:tcBorders>
          </w:tcPr>
          <w:p w14:paraId="506ABB79" w14:textId="77777777" w:rsidR="003C26DE" w:rsidRDefault="003C26DE" w:rsidP="003C26DE">
            <w:pPr>
              <w:rPr>
                <w:sz w:val="16"/>
                <w:szCs w:val="18"/>
              </w:rPr>
            </w:pPr>
          </w:p>
        </w:tc>
        <w:tc>
          <w:tcPr>
            <w:tcW w:w="597" w:type="dxa"/>
            <w:tcBorders>
              <w:top w:val="nil"/>
              <w:left w:val="nil"/>
              <w:bottom w:val="nil"/>
              <w:right w:val="nil"/>
            </w:tcBorders>
          </w:tcPr>
          <w:p w14:paraId="29A6FD9B" w14:textId="092DB08B" w:rsidR="003C26DE" w:rsidRDefault="003C26DE" w:rsidP="00306E5D">
            <w:pPr>
              <w:jc w:val="right"/>
              <w:rPr>
                <w:sz w:val="16"/>
                <w:szCs w:val="18"/>
              </w:rPr>
            </w:pPr>
            <w:r>
              <w:rPr>
                <w:sz w:val="16"/>
                <w:szCs w:val="18"/>
              </w:rPr>
              <w:t>48</w:t>
            </w:r>
          </w:p>
        </w:tc>
        <w:tc>
          <w:tcPr>
            <w:tcW w:w="1527" w:type="dxa"/>
            <w:tcBorders>
              <w:top w:val="nil"/>
              <w:left w:val="nil"/>
              <w:bottom w:val="nil"/>
              <w:right w:val="nil"/>
            </w:tcBorders>
          </w:tcPr>
          <w:p w14:paraId="065BE553" w14:textId="4C3CF144" w:rsidR="003C26DE" w:rsidRDefault="003C26DE" w:rsidP="003C26DE">
            <w:pPr>
              <w:rPr>
                <w:sz w:val="16"/>
                <w:szCs w:val="18"/>
              </w:rPr>
            </w:pPr>
            <w:r>
              <w:rPr>
                <w:sz w:val="16"/>
                <w:szCs w:val="18"/>
              </w:rPr>
              <w:t>0.00</w:t>
            </w:r>
            <w:r w:rsidR="002A1799">
              <w:rPr>
                <w:sz w:val="16"/>
                <w:szCs w:val="18"/>
              </w:rPr>
              <w:t>46</w:t>
            </w:r>
          </w:p>
        </w:tc>
        <w:tc>
          <w:tcPr>
            <w:tcW w:w="1254" w:type="dxa"/>
            <w:tcBorders>
              <w:top w:val="nil"/>
              <w:left w:val="nil"/>
              <w:bottom w:val="nil"/>
              <w:right w:val="nil"/>
            </w:tcBorders>
          </w:tcPr>
          <w:p w14:paraId="0E79559B" w14:textId="77777777" w:rsidR="003C26DE" w:rsidRPr="006813B8" w:rsidRDefault="003C26DE" w:rsidP="003C26DE">
            <w:pPr>
              <w:rPr>
                <w:sz w:val="16"/>
                <w:szCs w:val="18"/>
              </w:rPr>
            </w:pPr>
          </w:p>
        </w:tc>
        <w:tc>
          <w:tcPr>
            <w:tcW w:w="1297" w:type="dxa"/>
            <w:tcBorders>
              <w:top w:val="nil"/>
              <w:left w:val="nil"/>
              <w:bottom w:val="nil"/>
              <w:right w:val="nil"/>
            </w:tcBorders>
          </w:tcPr>
          <w:p w14:paraId="5FD5D47A" w14:textId="22257A96" w:rsidR="003C26DE" w:rsidRDefault="003C26DE" w:rsidP="003C26DE">
            <w:pPr>
              <w:rPr>
                <w:sz w:val="16"/>
                <w:szCs w:val="18"/>
              </w:rPr>
            </w:pPr>
          </w:p>
        </w:tc>
      </w:tr>
      <w:tr w:rsidR="003C26DE" w:rsidRPr="00A808EE" w14:paraId="6CFD7540" w14:textId="77777777" w:rsidTr="00306E5D">
        <w:tc>
          <w:tcPr>
            <w:tcW w:w="1394" w:type="dxa"/>
            <w:vMerge/>
            <w:tcBorders>
              <w:top w:val="single" w:sz="4" w:space="0" w:color="auto"/>
              <w:left w:val="nil"/>
              <w:right w:val="single" w:sz="4" w:space="0" w:color="auto"/>
            </w:tcBorders>
            <w:shd w:val="clear" w:color="auto" w:fill="B4C6E7" w:themeFill="accent5" w:themeFillTint="66"/>
            <w:vAlign w:val="center"/>
          </w:tcPr>
          <w:p w14:paraId="603CBD61" w14:textId="77777777" w:rsidR="003C26DE" w:rsidRPr="003512B4" w:rsidRDefault="003C26DE" w:rsidP="003C26DE">
            <w:pPr>
              <w:rPr>
                <w:i/>
                <w:iCs/>
                <w:sz w:val="16"/>
                <w:szCs w:val="18"/>
              </w:rPr>
            </w:pPr>
          </w:p>
        </w:tc>
        <w:tc>
          <w:tcPr>
            <w:tcW w:w="3003" w:type="dxa"/>
            <w:tcBorders>
              <w:top w:val="nil"/>
              <w:left w:val="single" w:sz="4" w:space="0" w:color="auto"/>
              <w:bottom w:val="nil"/>
              <w:right w:val="nil"/>
            </w:tcBorders>
          </w:tcPr>
          <w:p w14:paraId="153A1CF0" w14:textId="77777777" w:rsidR="003C26DE" w:rsidRDefault="003C26DE" w:rsidP="003C26DE">
            <w:pPr>
              <w:rPr>
                <w:sz w:val="16"/>
                <w:szCs w:val="18"/>
              </w:rPr>
            </w:pPr>
          </w:p>
        </w:tc>
        <w:tc>
          <w:tcPr>
            <w:tcW w:w="597" w:type="dxa"/>
            <w:tcBorders>
              <w:top w:val="nil"/>
              <w:left w:val="nil"/>
              <w:bottom w:val="nil"/>
              <w:right w:val="nil"/>
            </w:tcBorders>
          </w:tcPr>
          <w:p w14:paraId="7174EFD6" w14:textId="516E1DE1" w:rsidR="003C26DE" w:rsidRDefault="003C26DE" w:rsidP="00306E5D">
            <w:pPr>
              <w:jc w:val="right"/>
              <w:rPr>
                <w:sz w:val="16"/>
                <w:szCs w:val="18"/>
              </w:rPr>
            </w:pPr>
            <w:r>
              <w:rPr>
                <w:sz w:val="16"/>
                <w:szCs w:val="18"/>
              </w:rPr>
              <w:t>62</w:t>
            </w:r>
          </w:p>
        </w:tc>
        <w:tc>
          <w:tcPr>
            <w:tcW w:w="1527" w:type="dxa"/>
            <w:tcBorders>
              <w:top w:val="nil"/>
              <w:left w:val="nil"/>
              <w:bottom w:val="nil"/>
              <w:right w:val="nil"/>
            </w:tcBorders>
          </w:tcPr>
          <w:p w14:paraId="2E21DDFA" w14:textId="7B207A87" w:rsidR="003C26DE" w:rsidRDefault="002A1799" w:rsidP="003C26DE">
            <w:pPr>
              <w:rPr>
                <w:sz w:val="16"/>
                <w:szCs w:val="18"/>
              </w:rPr>
            </w:pPr>
            <w:r>
              <w:rPr>
                <w:sz w:val="16"/>
                <w:szCs w:val="18"/>
              </w:rPr>
              <w:t>0.011</w:t>
            </w:r>
          </w:p>
        </w:tc>
        <w:tc>
          <w:tcPr>
            <w:tcW w:w="1254" w:type="dxa"/>
            <w:tcBorders>
              <w:top w:val="nil"/>
              <w:left w:val="nil"/>
              <w:bottom w:val="nil"/>
              <w:right w:val="nil"/>
            </w:tcBorders>
          </w:tcPr>
          <w:p w14:paraId="644D95C3" w14:textId="77777777" w:rsidR="003C26DE" w:rsidRPr="006813B8" w:rsidRDefault="003C26DE" w:rsidP="003C26DE">
            <w:pPr>
              <w:rPr>
                <w:sz w:val="16"/>
                <w:szCs w:val="18"/>
              </w:rPr>
            </w:pPr>
          </w:p>
        </w:tc>
        <w:tc>
          <w:tcPr>
            <w:tcW w:w="1297" w:type="dxa"/>
            <w:tcBorders>
              <w:top w:val="nil"/>
              <w:left w:val="nil"/>
              <w:bottom w:val="nil"/>
              <w:right w:val="nil"/>
            </w:tcBorders>
          </w:tcPr>
          <w:p w14:paraId="0F7740CB" w14:textId="12DC8331" w:rsidR="003C26DE" w:rsidRDefault="003C26DE" w:rsidP="003C26DE">
            <w:pPr>
              <w:rPr>
                <w:sz w:val="16"/>
                <w:szCs w:val="18"/>
              </w:rPr>
            </w:pPr>
          </w:p>
        </w:tc>
      </w:tr>
      <w:tr w:rsidR="003C26DE" w:rsidRPr="00A808EE" w14:paraId="6C9C2B79" w14:textId="77777777" w:rsidTr="00306E5D">
        <w:tc>
          <w:tcPr>
            <w:tcW w:w="1394" w:type="dxa"/>
            <w:vMerge/>
            <w:tcBorders>
              <w:top w:val="single" w:sz="4" w:space="0" w:color="auto"/>
              <w:left w:val="nil"/>
              <w:right w:val="single" w:sz="4" w:space="0" w:color="auto"/>
            </w:tcBorders>
            <w:shd w:val="clear" w:color="auto" w:fill="B4C6E7" w:themeFill="accent5" w:themeFillTint="66"/>
            <w:vAlign w:val="center"/>
          </w:tcPr>
          <w:p w14:paraId="5287F95B" w14:textId="77777777" w:rsidR="003C26DE" w:rsidRPr="003512B4" w:rsidRDefault="003C26DE" w:rsidP="003C26DE">
            <w:pPr>
              <w:rPr>
                <w:i/>
                <w:iCs/>
                <w:sz w:val="16"/>
                <w:szCs w:val="18"/>
              </w:rPr>
            </w:pPr>
          </w:p>
        </w:tc>
        <w:tc>
          <w:tcPr>
            <w:tcW w:w="3003" w:type="dxa"/>
            <w:tcBorders>
              <w:top w:val="nil"/>
              <w:left w:val="single" w:sz="4" w:space="0" w:color="auto"/>
              <w:bottom w:val="nil"/>
              <w:right w:val="nil"/>
            </w:tcBorders>
          </w:tcPr>
          <w:p w14:paraId="4576017C" w14:textId="77777777" w:rsidR="003C26DE" w:rsidRDefault="003C26DE" w:rsidP="003C26DE">
            <w:pPr>
              <w:rPr>
                <w:sz w:val="16"/>
                <w:szCs w:val="18"/>
              </w:rPr>
            </w:pPr>
          </w:p>
        </w:tc>
        <w:tc>
          <w:tcPr>
            <w:tcW w:w="597" w:type="dxa"/>
            <w:tcBorders>
              <w:top w:val="nil"/>
              <w:left w:val="nil"/>
              <w:bottom w:val="nil"/>
              <w:right w:val="nil"/>
            </w:tcBorders>
          </w:tcPr>
          <w:p w14:paraId="5B23BB53" w14:textId="274799FC" w:rsidR="003C26DE" w:rsidRDefault="003C26DE" w:rsidP="00306E5D">
            <w:pPr>
              <w:jc w:val="right"/>
              <w:rPr>
                <w:sz w:val="16"/>
                <w:szCs w:val="18"/>
              </w:rPr>
            </w:pPr>
            <w:r>
              <w:rPr>
                <w:sz w:val="16"/>
                <w:szCs w:val="18"/>
              </w:rPr>
              <w:t>76</w:t>
            </w:r>
          </w:p>
        </w:tc>
        <w:tc>
          <w:tcPr>
            <w:tcW w:w="1527" w:type="dxa"/>
            <w:tcBorders>
              <w:top w:val="nil"/>
              <w:left w:val="nil"/>
              <w:bottom w:val="nil"/>
              <w:right w:val="nil"/>
            </w:tcBorders>
          </w:tcPr>
          <w:p w14:paraId="04D651B9" w14:textId="338D9980" w:rsidR="003C26DE" w:rsidRDefault="002A1799" w:rsidP="003C26DE">
            <w:pPr>
              <w:rPr>
                <w:sz w:val="16"/>
                <w:szCs w:val="18"/>
              </w:rPr>
            </w:pPr>
            <w:r>
              <w:rPr>
                <w:sz w:val="16"/>
                <w:szCs w:val="18"/>
              </w:rPr>
              <w:t>0.02</w:t>
            </w:r>
          </w:p>
        </w:tc>
        <w:tc>
          <w:tcPr>
            <w:tcW w:w="1254" w:type="dxa"/>
            <w:tcBorders>
              <w:top w:val="nil"/>
              <w:left w:val="nil"/>
              <w:bottom w:val="nil"/>
              <w:right w:val="nil"/>
            </w:tcBorders>
          </w:tcPr>
          <w:p w14:paraId="2D09CF45" w14:textId="77777777" w:rsidR="003C26DE" w:rsidRPr="006813B8" w:rsidRDefault="003C26DE" w:rsidP="003C26DE">
            <w:pPr>
              <w:rPr>
                <w:sz w:val="16"/>
                <w:szCs w:val="18"/>
              </w:rPr>
            </w:pPr>
          </w:p>
        </w:tc>
        <w:tc>
          <w:tcPr>
            <w:tcW w:w="1297" w:type="dxa"/>
            <w:tcBorders>
              <w:top w:val="nil"/>
              <w:left w:val="nil"/>
              <w:bottom w:val="nil"/>
              <w:right w:val="nil"/>
            </w:tcBorders>
          </w:tcPr>
          <w:p w14:paraId="6C615238" w14:textId="30A1B935" w:rsidR="003C26DE" w:rsidRDefault="003C26DE" w:rsidP="003C26DE">
            <w:pPr>
              <w:rPr>
                <w:sz w:val="16"/>
                <w:szCs w:val="18"/>
              </w:rPr>
            </w:pPr>
          </w:p>
        </w:tc>
      </w:tr>
      <w:tr w:rsidR="003C26DE" w:rsidRPr="00A808EE" w14:paraId="602A4442" w14:textId="77777777" w:rsidTr="00306E5D">
        <w:tc>
          <w:tcPr>
            <w:tcW w:w="1394" w:type="dxa"/>
            <w:vMerge/>
            <w:tcBorders>
              <w:top w:val="single" w:sz="4" w:space="0" w:color="auto"/>
              <w:left w:val="nil"/>
              <w:right w:val="single" w:sz="4" w:space="0" w:color="auto"/>
            </w:tcBorders>
            <w:shd w:val="clear" w:color="auto" w:fill="B4C6E7" w:themeFill="accent5" w:themeFillTint="66"/>
            <w:vAlign w:val="center"/>
          </w:tcPr>
          <w:p w14:paraId="3E3CA7FC" w14:textId="77777777" w:rsidR="003C26DE" w:rsidRPr="003512B4" w:rsidRDefault="003C26DE" w:rsidP="003C26DE">
            <w:pPr>
              <w:rPr>
                <w:i/>
                <w:iCs/>
                <w:sz w:val="16"/>
                <w:szCs w:val="18"/>
              </w:rPr>
            </w:pPr>
          </w:p>
        </w:tc>
        <w:tc>
          <w:tcPr>
            <w:tcW w:w="3003" w:type="dxa"/>
            <w:tcBorders>
              <w:top w:val="nil"/>
              <w:left w:val="single" w:sz="4" w:space="0" w:color="auto"/>
              <w:bottom w:val="nil"/>
              <w:right w:val="nil"/>
            </w:tcBorders>
          </w:tcPr>
          <w:p w14:paraId="38053F18" w14:textId="77777777" w:rsidR="003C26DE" w:rsidRDefault="003C26DE" w:rsidP="003C26DE">
            <w:pPr>
              <w:rPr>
                <w:sz w:val="16"/>
                <w:szCs w:val="18"/>
              </w:rPr>
            </w:pPr>
          </w:p>
        </w:tc>
        <w:tc>
          <w:tcPr>
            <w:tcW w:w="597" w:type="dxa"/>
            <w:tcBorders>
              <w:top w:val="nil"/>
              <w:left w:val="nil"/>
              <w:bottom w:val="nil"/>
              <w:right w:val="nil"/>
            </w:tcBorders>
          </w:tcPr>
          <w:p w14:paraId="3C525FAC" w14:textId="199B188C" w:rsidR="003C26DE" w:rsidRDefault="003C26DE" w:rsidP="00306E5D">
            <w:pPr>
              <w:jc w:val="right"/>
              <w:rPr>
                <w:sz w:val="16"/>
                <w:szCs w:val="18"/>
              </w:rPr>
            </w:pPr>
            <w:r>
              <w:rPr>
                <w:sz w:val="16"/>
                <w:szCs w:val="18"/>
              </w:rPr>
              <w:t>97</w:t>
            </w:r>
          </w:p>
        </w:tc>
        <w:tc>
          <w:tcPr>
            <w:tcW w:w="1527" w:type="dxa"/>
            <w:tcBorders>
              <w:top w:val="nil"/>
              <w:left w:val="nil"/>
              <w:bottom w:val="nil"/>
              <w:right w:val="nil"/>
            </w:tcBorders>
          </w:tcPr>
          <w:p w14:paraId="3F2D2F2A" w14:textId="04E32E8E" w:rsidR="003C26DE" w:rsidRDefault="002A1799" w:rsidP="003C26DE">
            <w:pPr>
              <w:rPr>
                <w:sz w:val="16"/>
                <w:szCs w:val="18"/>
              </w:rPr>
            </w:pPr>
            <w:r>
              <w:rPr>
                <w:sz w:val="16"/>
                <w:szCs w:val="18"/>
              </w:rPr>
              <w:t>0.0317</w:t>
            </w:r>
          </w:p>
        </w:tc>
        <w:tc>
          <w:tcPr>
            <w:tcW w:w="1254" w:type="dxa"/>
            <w:tcBorders>
              <w:top w:val="nil"/>
              <w:left w:val="nil"/>
              <w:bottom w:val="nil"/>
              <w:right w:val="nil"/>
            </w:tcBorders>
          </w:tcPr>
          <w:p w14:paraId="43772464" w14:textId="77777777" w:rsidR="003C26DE" w:rsidRPr="006813B8" w:rsidRDefault="003C26DE" w:rsidP="003C26DE">
            <w:pPr>
              <w:rPr>
                <w:sz w:val="16"/>
                <w:szCs w:val="18"/>
              </w:rPr>
            </w:pPr>
          </w:p>
        </w:tc>
        <w:tc>
          <w:tcPr>
            <w:tcW w:w="1297" w:type="dxa"/>
            <w:tcBorders>
              <w:top w:val="nil"/>
              <w:left w:val="nil"/>
              <w:bottom w:val="nil"/>
              <w:right w:val="nil"/>
            </w:tcBorders>
          </w:tcPr>
          <w:p w14:paraId="4CBBEAC4" w14:textId="474AE7E4" w:rsidR="003C26DE" w:rsidRDefault="003C26DE" w:rsidP="003C26DE">
            <w:pPr>
              <w:rPr>
                <w:sz w:val="16"/>
                <w:szCs w:val="18"/>
              </w:rPr>
            </w:pPr>
          </w:p>
        </w:tc>
      </w:tr>
      <w:tr w:rsidR="003C26DE" w:rsidRPr="00A808EE" w14:paraId="7B3453A1" w14:textId="77777777" w:rsidTr="00306E5D">
        <w:tc>
          <w:tcPr>
            <w:tcW w:w="1394" w:type="dxa"/>
            <w:vMerge/>
            <w:tcBorders>
              <w:top w:val="single" w:sz="4" w:space="0" w:color="auto"/>
              <w:left w:val="nil"/>
              <w:right w:val="single" w:sz="4" w:space="0" w:color="auto"/>
            </w:tcBorders>
            <w:shd w:val="clear" w:color="auto" w:fill="B4C6E7" w:themeFill="accent5" w:themeFillTint="66"/>
            <w:vAlign w:val="center"/>
          </w:tcPr>
          <w:p w14:paraId="508976C3" w14:textId="77777777" w:rsidR="003C26DE" w:rsidRPr="003512B4" w:rsidRDefault="003C26DE" w:rsidP="003C26DE">
            <w:pPr>
              <w:rPr>
                <w:i/>
                <w:iCs/>
                <w:sz w:val="16"/>
                <w:szCs w:val="18"/>
              </w:rPr>
            </w:pPr>
          </w:p>
        </w:tc>
        <w:tc>
          <w:tcPr>
            <w:tcW w:w="3003" w:type="dxa"/>
            <w:tcBorders>
              <w:top w:val="nil"/>
              <w:left w:val="single" w:sz="4" w:space="0" w:color="auto"/>
              <w:bottom w:val="nil"/>
              <w:right w:val="nil"/>
            </w:tcBorders>
          </w:tcPr>
          <w:p w14:paraId="449DE810" w14:textId="77777777" w:rsidR="003C26DE" w:rsidRDefault="003C26DE" w:rsidP="003C26DE">
            <w:pPr>
              <w:rPr>
                <w:sz w:val="16"/>
                <w:szCs w:val="18"/>
              </w:rPr>
            </w:pPr>
          </w:p>
        </w:tc>
        <w:tc>
          <w:tcPr>
            <w:tcW w:w="597" w:type="dxa"/>
            <w:tcBorders>
              <w:top w:val="nil"/>
              <w:left w:val="nil"/>
              <w:bottom w:val="nil"/>
              <w:right w:val="nil"/>
            </w:tcBorders>
          </w:tcPr>
          <w:p w14:paraId="78DC83C1" w14:textId="256604E2" w:rsidR="003C26DE" w:rsidRDefault="003C26DE" w:rsidP="00306E5D">
            <w:pPr>
              <w:jc w:val="right"/>
              <w:rPr>
                <w:sz w:val="16"/>
                <w:szCs w:val="18"/>
              </w:rPr>
            </w:pPr>
            <w:r>
              <w:rPr>
                <w:sz w:val="16"/>
                <w:szCs w:val="18"/>
              </w:rPr>
              <w:t>111</w:t>
            </w:r>
          </w:p>
        </w:tc>
        <w:tc>
          <w:tcPr>
            <w:tcW w:w="1527" w:type="dxa"/>
            <w:tcBorders>
              <w:top w:val="nil"/>
              <w:left w:val="nil"/>
              <w:bottom w:val="nil"/>
              <w:right w:val="nil"/>
            </w:tcBorders>
          </w:tcPr>
          <w:p w14:paraId="3EB76A11" w14:textId="03B7AED4" w:rsidR="003C26DE" w:rsidRDefault="002A1799" w:rsidP="003C26DE">
            <w:pPr>
              <w:rPr>
                <w:sz w:val="16"/>
                <w:szCs w:val="18"/>
              </w:rPr>
            </w:pPr>
            <w:r>
              <w:rPr>
                <w:sz w:val="16"/>
                <w:szCs w:val="18"/>
              </w:rPr>
              <w:t>0.0366</w:t>
            </w:r>
          </w:p>
        </w:tc>
        <w:tc>
          <w:tcPr>
            <w:tcW w:w="1254" w:type="dxa"/>
            <w:tcBorders>
              <w:top w:val="nil"/>
              <w:left w:val="nil"/>
              <w:bottom w:val="nil"/>
              <w:right w:val="nil"/>
            </w:tcBorders>
          </w:tcPr>
          <w:p w14:paraId="1D6CD7D5" w14:textId="77777777" w:rsidR="003C26DE" w:rsidRPr="006813B8" w:rsidRDefault="003C26DE" w:rsidP="003C26DE">
            <w:pPr>
              <w:rPr>
                <w:sz w:val="16"/>
                <w:szCs w:val="18"/>
              </w:rPr>
            </w:pPr>
          </w:p>
        </w:tc>
        <w:tc>
          <w:tcPr>
            <w:tcW w:w="1297" w:type="dxa"/>
            <w:tcBorders>
              <w:top w:val="nil"/>
              <w:left w:val="nil"/>
              <w:bottom w:val="nil"/>
              <w:right w:val="nil"/>
            </w:tcBorders>
          </w:tcPr>
          <w:p w14:paraId="73A0CF0E" w14:textId="1FAEF42A" w:rsidR="003C26DE" w:rsidRDefault="003C26DE" w:rsidP="003C26DE">
            <w:pPr>
              <w:rPr>
                <w:sz w:val="16"/>
                <w:szCs w:val="18"/>
              </w:rPr>
            </w:pPr>
          </w:p>
        </w:tc>
      </w:tr>
      <w:tr w:rsidR="003C26DE" w:rsidRPr="00A808EE" w14:paraId="17407B01" w14:textId="77777777" w:rsidTr="00306E5D">
        <w:tc>
          <w:tcPr>
            <w:tcW w:w="1394" w:type="dxa"/>
            <w:vMerge/>
            <w:tcBorders>
              <w:top w:val="single" w:sz="4" w:space="0" w:color="auto"/>
              <w:left w:val="nil"/>
              <w:right w:val="single" w:sz="4" w:space="0" w:color="auto"/>
            </w:tcBorders>
            <w:shd w:val="clear" w:color="auto" w:fill="B4C6E7" w:themeFill="accent5" w:themeFillTint="66"/>
            <w:vAlign w:val="center"/>
          </w:tcPr>
          <w:p w14:paraId="217937F5" w14:textId="77777777" w:rsidR="003C26DE" w:rsidRPr="003512B4" w:rsidRDefault="003C26DE" w:rsidP="003C26DE">
            <w:pPr>
              <w:rPr>
                <w:i/>
                <w:iCs/>
                <w:sz w:val="16"/>
                <w:szCs w:val="18"/>
              </w:rPr>
            </w:pPr>
          </w:p>
        </w:tc>
        <w:tc>
          <w:tcPr>
            <w:tcW w:w="3003" w:type="dxa"/>
            <w:tcBorders>
              <w:top w:val="nil"/>
              <w:left w:val="single" w:sz="4" w:space="0" w:color="auto"/>
              <w:bottom w:val="single" w:sz="4" w:space="0" w:color="auto"/>
              <w:right w:val="nil"/>
            </w:tcBorders>
          </w:tcPr>
          <w:p w14:paraId="42647E35" w14:textId="77777777" w:rsidR="003C26DE" w:rsidRDefault="003C26DE" w:rsidP="003C26DE">
            <w:pPr>
              <w:rPr>
                <w:sz w:val="16"/>
                <w:szCs w:val="18"/>
              </w:rPr>
            </w:pPr>
          </w:p>
        </w:tc>
        <w:tc>
          <w:tcPr>
            <w:tcW w:w="597" w:type="dxa"/>
            <w:tcBorders>
              <w:top w:val="nil"/>
              <w:left w:val="nil"/>
              <w:bottom w:val="single" w:sz="4" w:space="0" w:color="auto"/>
              <w:right w:val="nil"/>
            </w:tcBorders>
          </w:tcPr>
          <w:p w14:paraId="244A86AE" w14:textId="04ED4948" w:rsidR="003C26DE" w:rsidRDefault="003C26DE" w:rsidP="00306E5D">
            <w:pPr>
              <w:jc w:val="right"/>
              <w:rPr>
                <w:sz w:val="16"/>
                <w:szCs w:val="18"/>
              </w:rPr>
            </w:pPr>
            <w:r>
              <w:rPr>
                <w:sz w:val="16"/>
                <w:szCs w:val="18"/>
              </w:rPr>
              <w:t>125</w:t>
            </w:r>
          </w:p>
        </w:tc>
        <w:tc>
          <w:tcPr>
            <w:tcW w:w="1527" w:type="dxa"/>
            <w:tcBorders>
              <w:top w:val="nil"/>
              <w:left w:val="nil"/>
              <w:bottom w:val="single" w:sz="4" w:space="0" w:color="auto"/>
              <w:right w:val="nil"/>
            </w:tcBorders>
          </w:tcPr>
          <w:p w14:paraId="5A1D895E" w14:textId="4A1A89B8" w:rsidR="003C26DE" w:rsidRDefault="002A1799" w:rsidP="003C26DE">
            <w:pPr>
              <w:rPr>
                <w:sz w:val="16"/>
                <w:szCs w:val="18"/>
              </w:rPr>
            </w:pPr>
            <w:r>
              <w:rPr>
                <w:sz w:val="16"/>
                <w:szCs w:val="18"/>
              </w:rPr>
              <w:t>0.0401</w:t>
            </w:r>
          </w:p>
        </w:tc>
        <w:tc>
          <w:tcPr>
            <w:tcW w:w="1254" w:type="dxa"/>
            <w:tcBorders>
              <w:top w:val="nil"/>
              <w:left w:val="nil"/>
              <w:bottom w:val="single" w:sz="4" w:space="0" w:color="auto"/>
              <w:right w:val="nil"/>
            </w:tcBorders>
          </w:tcPr>
          <w:p w14:paraId="3A2BB1EB" w14:textId="77777777" w:rsidR="003C26DE" w:rsidRPr="006813B8" w:rsidRDefault="003C26DE" w:rsidP="003C26DE">
            <w:pPr>
              <w:rPr>
                <w:sz w:val="16"/>
                <w:szCs w:val="18"/>
              </w:rPr>
            </w:pPr>
          </w:p>
        </w:tc>
        <w:tc>
          <w:tcPr>
            <w:tcW w:w="1297" w:type="dxa"/>
            <w:tcBorders>
              <w:top w:val="nil"/>
              <w:left w:val="nil"/>
              <w:bottom w:val="single" w:sz="4" w:space="0" w:color="auto"/>
              <w:right w:val="nil"/>
            </w:tcBorders>
          </w:tcPr>
          <w:p w14:paraId="395544E3" w14:textId="15D9BD09" w:rsidR="003C26DE" w:rsidRDefault="003C26DE" w:rsidP="003C26DE">
            <w:pPr>
              <w:rPr>
                <w:sz w:val="16"/>
                <w:szCs w:val="18"/>
              </w:rPr>
            </w:pPr>
          </w:p>
        </w:tc>
      </w:tr>
      <w:tr w:rsidR="003C26DE" w:rsidRPr="00A808EE" w14:paraId="792F6262" w14:textId="77777777" w:rsidTr="00306E5D">
        <w:tc>
          <w:tcPr>
            <w:tcW w:w="1394" w:type="dxa"/>
            <w:vMerge w:val="restart"/>
            <w:tcBorders>
              <w:top w:val="single" w:sz="4" w:space="0" w:color="auto"/>
              <w:left w:val="nil"/>
              <w:right w:val="single" w:sz="4" w:space="0" w:color="auto"/>
            </w:tcBorders>
            <w:shd w:val="clear" w:color="auto" w:fill="B4C6E7" w:themeFill="accent5" w:themeFillTint="66"/>
            <w:vAlign w:val="center"/>
          </w:tcPr>
          <w:p w14:paraId="06A35CFB" w14:textId="77777777" w:rsidR="003C26DE" w:rsidRPr="003512B4" w:rsidRDefault="003C26DE" w:rsidP="003C26DE">
            <w:pPr>
              <w:rPr>
                <w:i/>
                <w:iCs/>
                <w:sz w:val="16"/>
                <w:szCs w:val="18"/>
              </w:rPr>
            </w:pPr>
            <w:r>
              <w:rPr>
                <w:i/>
                <w:iCs/>
                <w:sz w:val="16"/>
                <w:szCs w:val="18"/>
              </w:rPr>
              <w:t>Numerical solver</w:t>
            </w:r>
          </w:p>
        </w:tc>
        <w:tc>
          <w:tcPr>
            <w:tcW w:w="3003" w:type="dxa"/>
            <w:tcBorders>
              <w:top w:val="single" w:sz="4" w:space="0" w:color="auto"/>
              <w:left w:val="single" w:sz="4" w:space="0" w:color="auto"/>
              <w:bottom w:val="nil"/>
              <w:right w:val="nil"/>
            </w:tcBorders>
          </w:tcPr>
          <w:p w14:paraId="4432B71D" w14:textId="77777777" w:rsidR="003C26DE" w:rsidRPr="00EE0F40" w:rsidRDefault="003C26DE" w:rsidP="003C26DE">
            <w:pPr>
              <w:rPr>
                <w:sz w:val="16"/>
                <w:szCs w:val="18"/>
              </w:rPr>
            </w:pPr>
            <w:r>
              <w:rPr>
                <w:sz w:val="16"/>
                <w:szCs w:val="18"/>
              </w:rPr>
              <w:t>Radial collocation points</w:t>
            </w:r>
          </w:p>
        </w:tc>
        <w:tc>
          <w:tcPr>
            <w:tcW w:w="597" w:type="dxa"/>
            <w:tcBorders>
              <w:top w:val="single" w:sz="4" w:space="0" w:color="auto"/>
              <w:left w:val="nil"/>
              <w:bottom w:val="nil"/>
              <w:right w:val="nil"/>
            </w:tcBorders>
          </w:tcPr>
          <w:p w14:paraId="68A7BAA2" w14:textId="77777777" w:rsidR="003C26DE" w:rsidRPr="00EE0F40" w:rsidRDefault="003C26DE" w:rsidP="003C26DE">
            <w:pPr>
              <w:rPr>
                <w:sz w:val="16"/>
                <w:szCs w:val="18"/>
              </w:rPr>
            </w:pPr>
          </w:p>
        </w:tc>
        <w:tc>
          <w:tcPr>
            <w:tcW w:w="1527" w:type="dxa"/>
            <w:tcBorders>
              <w:top w:val="single" w:sz="4" w:space="0" w:color="auto"/>
              <w:left w:val="nil"/>
              <w:bottom w:val="nil"/>
              <w:right w:val="nil"/>
            </w:tcBorders>
          </w:tcPr>
          <w:p w14:paraId="05AFD6A9" w14:textId="00CCF48D" w:rsidR="003C26DE" w:rsidRPr="00EE0F40" w:rsidRDefault="0063313F" w:rsidP="003C26DE">
            <w:pPr>
              <w:rPr>
                <w:sz w:val="16"/>
                <w:szCs w:val="18"/>
              </w:rPr>
            </w:pPr>
            <w:r>
              <w:rPr>
                <w:sz w:val="16"/>
                <w:szCs w:val="18"/>
              </w:rPr>
              <w:t>8</w:t>
            </w:r>
          </w:p>
        </w:tc>
        <w:tc>
          <w:tcPr>
            <w:tcW w:w="1254" w:type="dxa"/>
            <w:tcBorders>
              <w:top w:val="single" w:sz="4" w:space="0" w:color="auto"/>
              <w:left w:val="nil"/>
              <w:bottom w:val="nil"/>
              <w:right w:val="nil"/>
            </w:tcBorders>
          </w:tcPr>
          <w:p w14:paraId="45CAC3E5" w14:textId="2EFB5CA4" w:rsidR="003C26DE" w:rsidRPr="006813B8" w:rsidRDefault="00134B70" w:rsidP="003C26DE">
            <w:pPr>
              <w:rPr>
                <w:sz w:val="16"/>
                <w:szCs w:val="18"/>
              </w:rPr>
            </w:pPr>
            <w:r>
              <w:rPr>
                <w:sz w:val="16"/>
                <w:szCs w:val="18"/>
              </w:rPr>
              <w:t>8</w:t>
            </w:r>
          </w:p>
        </w:tc>
        <w:tc>
          <w:tcPr>
            <w:tcW w:w="1297" w:type="dxa"/>
            <w:tcBorders>
              <w:top w:val="single" w:sz="4" w:space="0" w:color="auto"/>
              <w:left w:val="nil"/>
              <w:bottom w:val="nil"/>
              <w:right w:val="nil"/>
            </w:tcBorders>
          </w:tcPr>
          <w:p w14:paraId="0ECA125E" w14:textId="65E5CCBD" w:rsidR="003C26DE" w:rsidRPr="00EE0F40" w:rsidRDefault="003C26DE" w:rsidP="003C26DE">
            <w:pPr>
              <w:rPr>
                <w:sz w:val="16"/>
                <w:szCs w:val="18"/>
              </w:rPr>
            </w:pPr>
            <w:r>
              <w:rPr>
                <w:sz w:val="16"/>
                <w:szCs w:val="18"/>
              </w:rPr>
              <w:t>amount</w:t>
            </w:r>
          </w:p>
        </w:tc>
      </w:tr>
      <w:tr w:rsidR="003C26DE" w:rsidRPr="00A808EE" w14:paraId="6116BE4A" w14:textId="77777777" w:rsidTr="00306E5D">
        <w:tc>
          <w:tcPr>
            <w:tcW w:w="1394" w:type="dxa"/>
            <w:vMerge/>
            <w:tcBorders>
              <w:left w:val="nil"/>
              <w:bottom w:val="single" w:sz="4" w:space="0" w:color="auto"/>
              <w:right w:val="single" w:sz="4" w:space="0" w:color="auto"/>
            </w:tcBorders>
            <w:shd w:val="clear" w:color="auto" w:fill="B4C6E7" w:themeFill="accent5" w:themeFillTint="66"/>
          </w:tcPr>
          <w:p w14:paraId="29DE3952" w14:textId="77777777" w:rsidR="003C26DE" w:rsidRPr="00EE0F40" w:rsidRDefault="003C26DE" w:rsidP="003C26DE">
            <w:pPr>
              <w:rPr>
                <w:sz w:val="16"/>
                <w:szCs w:val="18"/>
              </w:rPr>
            </w:pPr>
          </w:p>
        </w:tc>
        <w:tc>
          <w:tcPr>
            <w:tcW w:w="3003" w:type="dxa"/>
            <w:tcBorders>
              <w:top w:val="nil"/>
              <w:left w:val="single" w:sz="4" w:space="0" w:color="auto"/>
              <w:bottom w:val="single" w:sz="4" w:space="0" w:color="auto"/>
              <w:right w:val="nil"/>
            </w:tcBorders>
          </w:tcPr>
          <w:p w14:paraId="4D49D209" w14:textId="77777777" w:rsidR="003C26DE" w:rsidRPr="00EE0F40" w:rsidRDefault="003C26DE" w:rsidP="003C26DE">
            <w:pPr>
              <w:rPr>
                <w:sz w:val="16"/>
                <w:szCs w:val="18"/>
              </w:rPr>
            </w:pPr>
            <w:r>
              <w:rPr>
                <w:sz w:val="16"/>
                <w:szCs w:val="18"/>
              </w:rPr>
              <w:t>Axial collocation points</w:t>
            </w:r>
          </w:p>
        </w:tc>
        <w:tc>
          <w:tcPr>
            <w:tcW w:w="597" w:type="dxa"/>
            <w:tcBorders>
              <w:top w:val="nil"/>
              <w:left w:val="nil"/>
              <w:bottom w:val="single" w:sz="4" w:space="0" w:color="auto"/>
              <w:right w:val="nil"/>
            </w:tcBorders>
          </w:tcPr>
          <w:p w14:paraId="240B758B" w14:textId="77777777" w:rsidR="003C26DE" w:rsidRPr="00EE0F40" w:rsidRDefault="003C26DE" w:rsidP="003C26DE">
            <w:pPr>
              <w:rPr>
                <w:sz w:val="16"/>
                <w:szCs w:val="18"/>
              </w:rPr>
            </w:pPr>
          </w:p>
        </w:tc>
        <w:tc>
          <w:tcPr>
            <w:tcW w:w="1527" w:type="dxa"/>
            <w:tcBorders>
              <w:top w:val="nil"/>
              <w:left w:val="nil"/>
              <w:bottom w:val="single" w:sz="4" w:space="0" w:color="auto"/>
              <w:right w:val="nil"/>
            </w:tcBorders>
          </w:tcPr>
          <w:p w14:paraId="66A919E7" w14:textId="17053371" w:rsidR="003C26DE" w:rsidRPr="00EE0F40" w:rsidRDefault="0063313F" w:rsidP="003C26DE">
            <w:pPr>
              <w:rPr>
                <w:sz w:val="16"/>
                <w:szCs w:val="18"/>
              </w:rPr>
            </w:pPr>
            <w:r>
              <w:rPr>
                <w:sz w:val="16"/>
                <w:szCs w:val="18"/>
              </w:rPr>
              <w:t>1</w:t>
            </w:r>
            <w:r w:rsidR="005C43E2">
              <w:rPr>
                <w:sz w:val="16"/>
                <w:szCs w:val="18"/>
              </w:rPr>
              <w:t>1</w:t>
            </w:r>
          </w:p>
        </w:tc>
        <w:tc>
          <w:tcPr>
            <w:tcW w:w="1254" w:type="dxa"/>
            <w:tcBorders>
              <w:top w:val="nil"/>
              <w:left w:val="nil"/>
              <w:bottom w:val="single" w:sz="4" w:space="0" w:color="auto"/>
              <w:right w:val="nil"/>
            </w:tcBorders>
          </w:tcPr>
          <w:p w14:paraId="0053ACE8" w14:textId="38A84941" w:rsidR="003C26DE" w:rsidRPr="006813B8" w:rsidRDefault="00134B70" w:rsidP="003C26DE">
            <w:pPr>
              <w:rPr>
                <w:sz w:val="16"/>
                <w:szCs w:val="18"/>
              </w:rPr>
            </w:pPr>
            <w:r>
              <w:rPr>
                <w:sz w:val="16"/>
                <w:szCs w:val="18"/>
              </w:rPr>
              <w:t>12</w:t>
            </w:r>
          </w:p>
        </w:tc>
        <w:tc>
          <w:tcPr>
            <w:tcW w:w="1297" w:type="dxa"/>
            <w:tcBorders>
              <w:top w:val="nil"/>
              <w:left w:val="nil"/>
              <w:bottom w:val="single" w:sz="4" w:space="0" w:color="auto"/>
              <w:right w:val="nil"/>
            </w:tcBorders>
          </w:tcPr>
          <w:p w14:paraId="251CE8AB" w14:textId="3BEC6AD1" w:rsidR="003C26DE" w:rsidRPr="00EE0F40" w:rsidRDefault="003C26DE" w:rsidP="003C26DE">
            <w:pPr>
              <w:rPr>
                <w:sz w:val="16"/>
                <w:szCs w:val="18"/>
              </w:rPr>
            </w:pPr>
            <w:r>
              <w:rPr>
                <w:sz w:val="16"/>
                <w:szCs w:val="18"/>
              </w:rPr>
              <w:t>amount</w:t>
            </w:r>
          </w:p>
        </w:tc>
      </w:tr>
    </w:tbl>
    <w:p w14:paraId="48C12B9C" w14:textId="0F52B768" w:rsidR="001E0231" w:rsidRDefault="001E0231" w:rsidP="00F500EC">
      <w:pPr>
        <w:jc w:val="both"/>
      </w:pPr>
    </w:p>
    <w:p w14:paraId="7352B8F1" w14:textId="77777777" w:rsidR="001E0231" w:rsidRDefault="001E0231">
      <w:pPr>
        <w:spacing w:after="160" w:line="2" w:lineRule="auto"/>
      </w:pPr>
      <w:r>
        <w:br w:type="page"/>
      </w:r>
    </w:p>
    <w:p w14:paraId="54187346" w14:textId="34E3E217" w:rsidR="009F76A0" w:rsidRDefault="007928DC" w:rsidP="00746D24">
      <w:pPr>
        <w:jc w:val="both"/>
      </w:pPr>
      <w:r>
        <w:lastRenderedPageBreak/>
        <w:t xml:space="preserve">One of the PFAS compounds </w:t>
      </w:r>
      <w:r w:rsidR="007F1A7F">
        <w:t>under the loop</w:t>
      </w:r>
      <w:r>
        <w:t xml:space="preserve"> for research was PFHpA.</w:t>
      </w:r>
      <w:r w:rsidR="0032173F">
        <w:t xml:space="preserve"> </w:t>
      </w:r>
      <w:r w:rsidR="00F93F47">
        <w:t>Its</w:t>
      </w:r>
      <w:r w:rsidR="00532CE4">
        <w:t xml:space="preserve"> adsorption </w:t>
      </w:r>
      <w:r w:rsidR="00F10AC6">
        <w:t>onto F400 GAC was studied in a pilot column with raw water influent</w:t>
      </w:r>
      <w:r w:rsidR="00A21306">
        <w:t xml:space="preserve"> coming</w:t>
      </w:r>
      <w:r w:rsidR="00F10AC6">
        <w:t xml:space="preserve"> from the Cape Fear River.</w:t>
      </w:r>
      <w:r w:rsidR="00F93F47">
        <w:t xml:space="preserve"> </w:t>
      </w:r>
      <w:r w:rsidR="008017B8">
        <w:t>Compound properties, bed properties and concentration values were derived form the article and listed in</w:t>
      </w:r>
      <w:r w:rsidR="00A54785">
        <w:t xml:space="preserve"> </w:t>
      </w:r>
      <w:r w:rsidR="00A54785" w:rsidRPr="00FE7C90">
        <w:fldChar w:fldCharType="begin"/>
      </w:r>
      <w:r w:rsidR="00A54785" w:rsidRPr="00FE7C90">
        <w:instrText xml:space="preserve"> REF _Ref164679057 \h </w:instrText>
      </w:r>
      <w:r w:rsidR="00FE7C90" w:rsidRPr="00FE7C90">
        <w:instrText xml:space="preserve"> \* MERGEFORMAT </w:instrText>
      </w:r>
      <w:r w:rsidR="00A54785" w:rsidRPr="00FE7C90">
        <w:fldChar w:fldCharType="separate"/>
      </w:r>
      <w:r w:rsidR="00843CB6" w:rsidRPr="00C5366A">
        <w:rPr>
          <w:b/>
          <w:bCs/>
        </w:rPr>
        <w:t xml:space="preserve">Table </w:t>
      </w:r>
      <w:r w:rsidR="00843CB6" w:rsidRPr="00843CB6">
        <w:rPr>
          <w:b/>
          <w:bCs/>
          <w:noProof/>
        </w:rPr>
        <w:t>8</w:t>
      </w:r>
      <w:r w:rsidR="00A54785" w:rsidRPr="00FE7C90">
        <w:fldChar w:fldCharType="end"/>
      </w:r>
      <w:r w:rsidR="00A54785">
        <w:t xml:space="preserve">. </w:t>
      </w:r>
      <w:r w:rsidR="00EC490E">
        <w:t>Parameters that c</w:t>
      </w:r>
      <w:r w:rsidR="00152829">
        <w:t>an</w:t>
      </w:r>
      <w:r w:rsidR="00EC490E">
        <w:t xml:space="preserve"> not be derived from the article are </w:t>
      </w:r>
      <w:r w:rsidR="00663405">
        <w:t>taken</w:t>
      </w:r>
      <w:r w:rsidR="00381CDA">
        <w:t xml:space="preserve"> from the ‘TCE’ example</w:t>
      </w:r>
      <w:r w:rsidR="00A45910">
        <w:t>.</w:t>
      </w:r>
      <w:r w:rsidR="00152829">
        <w:t xml:space="preserve"> </w:t>
      </w:r>
      <w:r w:rsidR="00A45910">
        <w:t>T</w:t>
      </w:r>
      <w:r w:rsidR="00152829">
        <w:t xml:space="preserve">his </w:t>
      </w:r>
      <w:r w:rsidR="00097386">
        <w:t xml:space="preserve">dataset </w:t>
      </w:r>
      <w:r w:rsidR="00381CDA">
        <w:t xml:space="preserve">was </w:t>
      </w:r>
      <w:r w:rsidR="00152829">
        <w:t>attached</w:t>
      </w:r>
      <w:r w:rsidR="004424CD">
        <w:t>,</w:t>
      </w:r>
      <w:r w:rsidR="00097386">
        <w:t xml:space="preserve"> as</w:t>
      </w:r>
      <w:r w:rsidR="00C40CF3">
        <w:t xml:space="preserve"> </w:t>
      </w:r>
      <w:r w:rsidR="00097386">
        <w:t>Excel sheet</w:t>
      </w:r>
      <w:r w:rsidR="004424CD">
        <w:t>,</w:t>
      </w:r>
      <w:r w:rsidR="00642C90">
        <w:t xml:space="preserve"> </w:t>
      </w:r>
      <w:r w:rsidR="00381CDA">
        <w:t xml:space="preserve">to the </w:t>
      </w:r>
      <w:r w:rsidR="00642C90">
        <w:t>GitHub repository of USEPA</w:t>
      </w:r>
      <w:r w:rsidR="00241959">
        <w:t>.</w:t>
      </w:r>
      <w:r w:rsidR="00097386">
        <w:t xml:space="preserve"> </w:t>
      </w:r>
      <w:r w:rsidR="00D52DB5">
        <w:t>Specifically</w:t>
      </w:r>
      <w:r w:rsidR="005C43E2">
        <w:t xml:space="preserve">, </w:t>
      </w:r>
      <w:r w:rsidR="00D52DB5">
        <w:t xml:space="preserve">properties related to the GAC granules were not mentioned and thus assumed to be </w:t>
      </w:r>
      <w:r w:rsidR="004424CD">
        <w:t>similar as the adsorption system TCE-F400.</w:t>
      </w:r>
    </w:p>
    <w:p w14:paraId="7A566724" w14:textId="77777777" w:rsidR="004424CD" w:rsidRDefault="004424CD" w:rsidP="00746D24">
      <w:pPr>
        <w:jc w:val="both"/>
      </w:pPr>
    </w:p>
    <w:p w14:paraId="043F7FF1" w14:textId="32E53911" w:rsidR="00BF1D5C" w:rsidRDefault="004424CD" w:rsidP="00746D24">
      <w:pPr>
        <w:jc w:val="both"/>
      </w:pPr>
      <w:r>
        <w:t xml:space="preserve">The </w:t>
      </w:r>
      <w:r w:rsidR="00BC1AC4">
        <w:t xml:space="preserve">available </w:t>
      </w:r>
      <w:r>
        <w:t xml:space="preserve">dataset </w:t>
      </w:r>
      <w:r w:rsidR="00C40CF3">
        <w:t>for</w:t>
      </w:r>
      <w:r w:rsidR="008657FF">
        <w:t xml:space="preserve"> the single solute</w:t>
      </w:r>
      <w:r>
        <w:t xml:space="preserve"> PFHpA is </w:t>
      </w:r>
      <w:r w:rsidR="00621B87">
        <w:t xml:space="preserve">interesting </w:t>
      </w:r>
      <w:r w:rsidR="00C40CF3">
        <w:t>information</w:t>
      </w:r>
      <w:r w:rsidR="00621B87">
        <w:t xml:space="preserve"> since </w:t>
      </w:r>
      <w:r w:rsidR="00CB377F">
        <w:t>it can be used to</w:t>
      </w:r>
      <w:r w:rsidR="007B6A16">
        <w:t xml:space="preserve"> test</w:t>
      </w:r>
      <w:r w:rsidR="00CB377F">
        <w:t xml:space="preserve"> the</w:t>
      </w:r>
      <w:r w:rsidR="00BC1AC4">
        <w:t xml:space="preserve"> open-source</w:t>
      </w:r>
      <w:r w:rsidR="00CB377F">
        <w:t xml:space="preserve"> model</w:t>
      </w:r>
      <w:r w:rsidR="00621B87">
        <w:t>.</w:t>
      </w:r>
      <w:r w:rsidR="007B6A16">
        <w:t xml:space="preserve"> Moreover,</w:t>
      </w:r>
      <w:r w:rsidR="00621B87">
        <w:t xml:space="preserve"> </w:t>
      </w:r>
      <w:r w:rsidR="007B6A16">
        <w:t>t</w:t>
      </w:r>
      <w:r w:rsidR="00241959">
        <w:t>he author of</w:t>
      </w:r>
      <w:r w:rsidR="00210C3E">
        <w:t xml:space="preserve"> </w:t>
      </w:r>
      <w:r w:rsidR="007B6A16">
        <w:t xml:space="preserve">the Python code is the same as from the </w:t>
      </w:r>
      <w:r w:rsidR="00210C3E">
        <w:t>article</w:t>
      </w:r>
      <w:r w:rsidR="00621B87">
        <w:t xml:space="preserve">; J. Burkhardt. </w:t>
      </w:r>
      <w:r w:rsidR="00D074E3">
        <w:t>All</w:t>
      </w:r>
      <w:r w:rsidR="00F06E71">
        <w:t xml:space="preserve"> input parameters </w:t>
      </w:r>
      <w:r w:rsidR="00C40CF3">
        <w:t>were</w:t>
      </w:r>
      <w:r w:rsidR="00F06E71">
        <w:t xml:space="preserve"> fed to the </w:t>
      </w:r>
      <w:r w:rsidR="00734D83">
        <w:t xml:space="preserve">PSDM model, which </w:t>
      </w:r>
      <w:r w:rsidR="00C40CF3">
        <w:t>was</w:t>
      </w:r>
      <w:r w:rsidR="00734D83">
        <w:t xml:space="preserve"> done by filling in the </w:t>
      </w:r>
      <w:r w:rsidR="002A2EAC">
        <w:t xml:space="preserve">input </w:t>
      </w:r>
      <w:r w:rsidR="00734D83">
        <w:t>Excel sheet</w:t>
      </w:r>
      <w:r w:rsidR="002A2EAC">
        <w:t xml:space="preserve">. It </w:t>
      </w:r>
      <w:r w:rsidR="00C40CF3">
        <w:t>was</w:t>
      </w:r>
      <w:r w:rsidR="002A2EAC">
        <w:t xml:space="preserve"> an opportunity to test the model and </w:t>
      </w:r>
      <w:r w:rsidR="00E03F65">
        <w:t>check</w:t>
      </w:r>
      <w:r w:rsidR="002A2EAC">
        <w:t xml:space="preserve"> if</w:t>
      </w:r>
      <w:r w:rsidR="00B1440C">
        <w:t xml:space="preserve"> </w:t>
      </w:r>
      <w:r w:rsidR="00E03F65">
        <w:t>the same</w:t>
      </w:r>
      <w:r w:rsidR="00B1440C">
        <w:t xml:space="preserve"> breakthrough curve </w:t>
      </w:r>
      <w:r w:rsidR="00E03F65">
        <w:t>is obtained as</w:t>
      </w:r>
      <w:r w:rsidR="00B1440C">
        <w:t xml:space="preserve"> </w:t>
      </w:r>
      <w:r w:rsidR="00E03F65">
        <w:t>in the</w:t>
      </w:r>
      <w:r w:rsidR="00B31340">
        <w:t xml:space="preserve"> PFAS</w:t>
      </w:r>
      <w:r w:rsidR="00E03F65">
        <w:t xml:space="preserve"> article, see </w:t>
      </w:r>
      <w:r w:rsidR="00E03F65" w:rsidRPr="00794BDC">
        <w:rPr>
          <w:b/>
          <w:bCs/>
        </w:rPr>
        <w:fldChar w:fldCharType="begin"/>
      </w:r>
      <w:r w:rsidR="00E03F65" w:rsidRPr="00794BDC">
        <w:rPr>
          <w:b/>
          <w:bCs/>
        </w:rPr>
        <w:instrText xml:space="preserve"> REF _Ref164849066 \h  \* MERGEFORMAT </w:instrText>
      </w:r>
      <w:r w:rsidR="00E03F65" w:rsidRPr="00794BDC">
        <w:rPr>
          <w:b/>
          <w:bCs/>
        </w:rPr>
      </w:r>
      <w:r w:rsidR="00E03F65" w:rsidRPr="00794BDC">
        <w:rPr>
          <w:b/>
          <w:bCs/>
        </w:rPr>
        <w:fldChar w:fldCharType="separate"/>
      </w:r>
      <w:r w:rsidR="00843CB6" w:rsidRPr="00B14AB6">
        <w:rPr>
          <w:b/>
          <w:bCs/>
        </w:rPr>
        <w:t xml:space="preserve">Figure </w:t>
      </w:r>
      <w:r w:rsidR="00843CB6" w:rsidRPr="00843CB6">
        <w:rPr>
          <w:b/>
          <w:bCs/>
          <w:noProof/>
        </w:rPr>
        <w:t>22</w:t>
      </w:r>
      <w:r w:rsidR="00E03F65" w:rsidRPr="00794BDC">
        <w:rPr>
          <w:b/>
          <w:bCs/>
        </w:rPr>
        <w:fldChar w:fldCharType="end"/>
      </w:r>
      <w:r w:rsidR="00E03F65">
        <w:t>.</w:t>
      </w:r>
      <w:r w:rsidR="00C40CF3">
        <w:t xml:space="preserve"> T</w:t>
      </w:r>
      <w:r w:rsidR="007E5062">
        <w:t xml:space="preserve">he simulation results </w:t>
      </w:r>
      <w:r w:rsidR="00C40CF3">
        <w:t>served</w:t>
      </w:r>
      <w:r w:rsidR="007E5062">
        <w:t xml:space="preserve"> as a starting point for further research. </w:t>
      </w:r>
      <w:r w:rsidR="006F5EEB">
        <w:t>Model mechanisms were better understood after investigation of the Python script. As the working</w:t>
      </w:r>
      <w:r w:rsidR="00BF1D5C">
        <w:t xml:space="preserve"> became more clear, small extensions were made and some sensitivity was analysed of certain model parameters.</w:t>
      </w:r>
    </w:p>
    <w:p w14:paraId="262FC122" w14:textId="77777777" w:rsidR="001E0231" w:rsidRPr="00E03F65" w:rsidRDefault="001E0231" w:rsidP="00746D24">
      <w:pPr>
        <w:jc w:val="both"/>
      </w:pPr>
    </w:p>
    <w:p w14:paraId="2870CB77" w14:textId="623911FC" w:rsidR="001E51EF" w:rsidRDefault="006407A1" w:rsidP="001E51EF">
      <w:pPr>
        <w:keepNext/>
        <w:jc w:val="center"/>
      </w:pPr>
      <w:r w:rsidRPr="006407A1">
        <w:rPr>
          <w:noProof/>
        </w:rPr>
        <w:drawing>
          <wp:inline distT="0" distB="0" distL="0" distR="0" wp14:anchorId="4273DCE5" wp14:editId="5C307790">
            <wp:extent cx="4227616" cy="3532075"/>
            <wp:effectExtent l="0" t="0" r="1905" b="0"/>
            <wp:docPr id="1439660492" name="Picture 6" descr="A graph of a number of patients&#10;&#10;Description automatically generated with medium confidence">
              <a:extLst xmlns:a="http://schemas.openxmlformats.org/drawingml/2006/main">
                <a:ext uri="{FF2B5EF4-FFF2-40B4-BE49-F238E27FC236}">
                  <a16:creationId xmlns:a16="http://schemas.microsoft.com/office/drawing/2014/main" id="{934CA4EC-47A5-42D2-BEE2-96CA2AD175A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9660492" name="Picture 6" descr="A graph of a number of patients&#10;&#10;Description automatically generated with medium confidence">
                      <a:extLst>
                        <a:ext uri="{FF2B5EF4-FFF2-40B4-BE49-F238E27FC236}">
                          <a16:creationId xmlns:a16="http://schemas.microsoft.com/office/drawing/2014/main" id="{934CA4EC-47A5-42D2-BEE2-96CA2AD175A9}"/>
                        </a:ext>
                      </a:extLst>
                    </pic:cNvPr>
                    <pic:cNvPicPr>
                      <a:picLocks noChangeAspect="1"/>
                    </pic:cNvPicPr>
                  </pic:nvPicPr>
                  <pic:blipFill>
                    <a:blip r:embed="rId44"/>
                    <a:stretch>
                      <a:fillRect/>
                    </a:stretch>
                  </pic:blipFill>
                  <pic:spPr>
                    <a:xfrm>
                      <a:off x="0" y="0"/>
                      <a:ext cx="4254432" cy="3554479"/>
                    </a:xfrm>
                    <a:prstGeom prst="rect">
                      <a:avLst/>
                    </a:prstGeom>
                  </pic:spPr>
                </pic:pic>
              </a:graphicData>
            </a:graphic>
          </wp:inline>
        </w:drawing>
      </w:r>
    </w:p>
    <w:p w14:paraId="4C8C9993" w14:textId="44AA19EA" w:rsidR="00504AE9" w:rsidRDefault="001E51EF" w:rsidP="001E51EF">
      <w:pPr>
        <w:pStyle w:val="Caption"/>
        <w:jc w:val="center"/>
        <w:rPr>
          <w:b/>
          <w:bCs/>
          <w:i w:val="0"/>
          <w:iCs w:val="0"/>
        </w:rPr>
      </w:pPr>
      <w:bookmarkStart w:id="109" w:name="_Ref164849066"/>
      <w:r w:rsidRPr="00B14AB6">
        <w:rPr>
          <w:b/>
          <w:bCs/>
          <w:i w:val="0"/>
          <w:iCs w:val="0"/>
        </w:rPr>
        <w:t xml:space="preserve">Figure </w:t>
      </w:r>
      <w:r w:rsidRPr="00B14AB6">
        <w:rPr>
          <w:b/>
          <w:bCs/>
          <w:i w:val="0"/>
          <w:iCs w:val="0"/>
        </w:rPr>
        <w:fldChar w:fldCharType="begin"/>
      </w:r>
      <w:r w:rsidRPr="00B14AB6">
        <w:rPr>
          <w:b/>
          <w:bCs/>
          <w:i w:val="0"/>
          <w:iCs w:val="0"/>
        </w:rPr>
        <w:instrText xml:space="preserve"> SEQ Figure \* ARABIC </w:instrText>
      </w:r>
      <w:r w:rsidRPr="00B14AB6">
        <w:rPr>
          <w:b/>
          <w:bCs/>
          <w:i w:val="0"/>
          <w:iCs w:val="0"/>
        </w:rPr>
        <w:fldChar w:fldCharType="separate"/>
      </w:r>
      <w:r w:rsidR="00843CB6">
        <w:rPr>
          <w:b/>
          <w:bCs/>
          <w:i w:val="0"/>
          <w:iCs w:val="0"/>
          <w:noProof/>
        </w:rPr>
        <w:t>22</w:t>
      </w:r>
      <w:r w:rsidRPr="00B14AB6">
        <w:rPr>
          <w:b/>
          <w:bCs/>
          <w:i w:val="0"/>
          <w:iCs w:val="0"/>
        </w:rPr>
        <w:fldChar w:fldCharType="end"/>
      </w:r>
      <w:bookmarkEnd w:id="109"/>
      <w:r w:rsidRPr="00B14AB6">
        <w:rPr>
          <w:b/>
          <w:bCs/>
          <w:i w:val="0"/>
          <w:iCs w:val="0"/>
        </w:rPr>
        <w:t xml:space="preserve"> </w:t>
      </w:r>
      <w:r w:rsidR="002405F5" w:rsidRPr="00B14AB6">
        <w:rPr>
          <w:b/>
          <w:bCs/>
          <w:i w:val="0"/>
          <w:iCs w:val="0"/>
        </w:rPr>
        <w:t xml:space="preserve">Influent and effluent data </w:t>
      </w:r>
      <w:r w:rsidR="00E6788F">
        <w:rPr>
          <w:b/>
          <w:bCs/>
          <w:i w:val="0"/>
          <w:iCs w:val="0"/>
        </w:rPr>
        <w:t xml:space="preserve">of </w:t>
      </w:r>
      <w:r w:rsidR="002405F5" w:rsidRPr="00B14AB6">
        <w:rPr>
          <w:b/>
          <w:bCs/>
          <w:i w:val="0"/>
          <w:iCs w:val="0"/>
        </w:rPr>
        <w:t>micropollutant PFHpA</w:t>
      </w:r>
      <w:r w:rsidR="008E6E15">
        <w:rPr>
          <w:b/>
          <w:bCs/>
          <w:i w:val="0"/>
          <w:iCs w:val="0"/>
        </w:rPr>
        <w:t xml:space="preserve"> in </w:t>
      </w:r>
      <w:r w:rsidR="00E6788F">
        <w:rPr>
          <w:b/>
          <w:bCs/>
          <w:i w:val="0"/>
          <w:iCs w:val="0"/>
        </w:rPr>
        <w:t>pilot</w:t>
      </w:r>
      <w:r w:rsidR="008E6E15">
        <w:rPr>
          <w:b/>
          <w:bCs/>
          <w:i w:val="0"/>
          <w:iCs w:val="0"/>
        </w:rPr>
        <w:t xml:space="preserve"> adsorption column</w:t>
      </w:r>
      <w:r w:rsidR="00AF3B1A" w:rsidRPr="00B14AB6">
        <w:rPr>
          <w:b/>
          <w:bCs/>
          <w:i w:val="0"/>
          <w:iCs w:val="0"/>
        </w:rPr>
        <w:t>.</w:t>
      </w:r>
      <w:r w:rsidR="00AF3B1A" w:rsidRPr="00B14AB6">
        <w:rPr>
          <w:b/>
          <w:bCs/>
          <w:i w:val="0"/>
          <w:iCs w:val="0"/>
        </w:rPr>
        <w:br/>
        <w:t>Solid line represents the PSDM model fit</w:t>
      </w:r>
      <w:r w:rsidR="001126A0" w:rsidRPr="00B14AB6">
        <w:rPr>
          <w:b/>
          <w:bCs/>
          <w:i w:val="0"/>
          <w:iCs w:val="0"/>
        </w:rPr>
        <w:t xml:space="preserve"> </w:t>
      </w:r>
      <w:r w:rsidR="00D6120D">
        <w:rPr>
          <w:b/>
          <w:bCs/>
          <w:i w:val="0"/>
          <w:iCs w:val="0"/>
        </w:rPr>
        <w:t>for</w:t>
      </w:r>
      <w:r w:rsidR="004C57CA" w:rsidRPr="00B14AB6">
        <w:rPr>
          <w:b/>
          <w:bCs/>
          <w:i w:val="0"/>
          <w:iCs w:val="0"/>
        </w:rPr>
        <w:t xml:space="preserve"> the BTC</w:t>
      </w:r>
      <w:r w:rsidR="004C57CA" w:rsidRPr="00191CD2">
        <w:rPr>
          <w:b/>
          <w:bCs/>
          <w:i w:val="0"/>
          <w:iCs w:val="0"/>
        </w:rPr>
        <w:t xml:space="preserve"> </w:t>
      </w:r>
      <w:r w:rsidR="00B14AB6" w:rsidRPr="00191CD2">
        <w:rPr>
          <w:b/>
          <w:bCs/>
          <w:i w:val="0"/>
          <w:iCs w:val="0"/>
        </w:rPr>
        <w:fldChar w:fldCharType="begin"/>
      </w:r>
      <w:r w:rsidR="00494768" w:rsidRPr="00191CD2">
        <w:rPr>
          <w:b/>
          <w:bCs/>
          <w:i w:val="0"/>
          <w:iCs w:val="0"/>
        </w:rPr>
        <w:instrText xml:space="preserve"> ADDIN ZOTERO_ITEM CSL_CITATION {"citationID":"fx4t0KGk","properties":{"formattedCitation":"(J. Burkhardt et al., 2022)","plainCitation":"(J. Burkhardt et al., 2022)","noteIndex":0},"citationItems":[{"id":59,"uris":["http://zotero.org/users/local/h6YJVYLe/items/4L9CSE9E"],"itemData":{"id":59,"type":"article-journal","abstract":"AbstractPer- and polyfluoroalkyl substances (PFAS) are increasingly of interest to drinking\nwater utilities due to state regulations, the release of federal and state health\nadvisories, and public concern. Pilot-scale data were fitted for 16 PFAS species ...","container-title":"Journal of Environmental Engineering","DOI":"10.1061/(ASCE)EE.1943-7870.0001964","ISSN":"1943-7870","issue":"3","language":"EN","license":"© 2021 American Society of Civil Engineers","note":"publisher: American Society of Civil Engineers","page":"04021086","source":"ASCE","title":"Modeling PFAS Removal Using Granular Activated Carbon for Full-Scale System Design","volume":"148","author":[{"family":"Burkhardt","given":"Jonathan"},{"family":"Burns","given":"Nick"},{"family":"Mobley","given":"Dustin"},{"family":"Pressman","given":"Jonathan G."},{"family":"Magnuson","given":"Matthew L."},{"family":"Speth","given":"Thomas F."}],"issued":{"date-parts":[["2022",3,1]]}}}],"schema":"https://github.com/citation-style-language/schema/raw/master/csl-citation.json"} </w:instrText>
      </w:r>
      <w:r w:rsidR="00B14AB6" w:rsidRPr="00191CD2">
        <w:rPr>
          <w:b/>
          <w:bCs/>
          <w:i w:val="0"/>
          <w:iCs w:val="0"/>
        </w:rPr>
        <w:fldChar w:fldCharType="separate"/>
      </w:r>
      <w:r w:rsidR="00494768" w:rsidRPr="00191CD2">
        <w:rPr>
          <w:rFonts w:cs="Arial"/>
          <w:b/>
          <w:bCs/>
          <w:i w:val="0"/>
          <w:iCs w:val="0"/>
        </w:rPr>
        <w:t>(J. Burkhardt et al., 2022)</w:t>
      </w:r>
      <w:r w:rsidR="00B14AB6" w:rsidRPr="00191CD2">
        <w:rPr>
          <w:b/>
          <w:bCs/>
          <w:i w:val="0"/>
          <w:iCs w:val="0"/>
        </w:rPr>
        <w:fldChar w:fldCharType="end"/>
      </w:r>
    </w:p>
    <w:p w14:paraId="0F71E857" w14:textId="77777777" w:rsidR="001E0231" w:rsidRDefault="001E0231" w:rsidP="001E0231"/>
    <w:p w14:paraId="18CF6A0B" w14:textId="786A3D8D" w:rsidR="001E0231" w:rsidRDefault="001E0231">
      <w:pPr>
        <w:spacing w:after="160" w:line="2" w:lineRule="auto"/>
      </w:pPr>
      <w:r>
        <w:br w:type="page"/>
      </w:r>
    </w:p>
    <w:p w14:paraId="0C11F357" w14:textId="3DEA8E07" w:rsidR="003C0E41" w:rsidRPr="003C0E41" w:rsidRDefault="003C19F7" w:rsidP="003C0E41">
      <w:pPr>
        <w:pStyle w:val="Heading1"/>
      </w:pPr>
      <w:bookmarkStart w:id="110" w:name="_Toc165464878"/>
      <w:r>
        <w:lastRenderedPageBreak/>
        <w:t>Europe Interreg project and Aquafin</w:t>
      </w:r>
      <w:bookmarkEnd w:id="110"/>
    </w:p>
    <w:p w14:paraId="5FC44893" w14:textId="77777777" w:rsidR="00F813A9" w:rsidRPr="00F813A9" w:rsidRDefault="00F813A9" w:rsidP="00F813A9">
      <w:pPr>
        <w:rPr>
          <w:i/>
          <w:iCs/>
          <w:color w:val="FF0000"/>
        </w:rPr>
      </w:pPr>
      <w:r w:rsidRPr="00F813A9">
        <w:rPr>
          <w:i/>
          <w:iCs/>
          <w:color w:val="FF0000"/>
        </w:rPr>
        <w:t>Here tell my objectives in the context of the Aquafin project, these are extra simulations I can still do.</w:t>
      </w:r>
    </w:p>
    <w:p w14:paraId="08210B45" w14:textId="77777777" w:rsidR="00F813A9" w:rsidRPr="00F813A9" w:rsidRDefault="00F813A9" w:rsidP="00F813A9">
      <w:pPr>
        <w:rPr>
          <w:i/>
          <w:iCs/>
          <w:color w:val="FF0000"/>
        </w:rPr>
      </w:pPr>
    </w:p>
    <w:p w14:paraId="76B9FDB3" w14:textId="77777777" w:rsidR="00F813A9" w:rsidRPr="00F813A9" w:rsidRDefault="00F813A9" w:rsidP="00F813A9">
      <w:pPr>
        <w:rPr>
          <w:i/>
          <w:iCs/>
          <w:color w:val="FF0000"/>
        </w:rPr>
      </w:pPr>
      <w:r w:rsidRPr="00F813A9">
        <w:rPr>
          <w:i/>
          <w:iCs/>
          <w:color w:val="FF0000"/>
        </w:rPr>
        <w:t>Proposal Mathieu:</w:t>
      </w:r>
    </w:p>
    <w:p w14:paraId="5846BF9A" w14:textId="13B9F487" w:rsidR="00F813A9" w:rsidRPr="00F813A9" w:rsidRDefault="00F813A9" w:rsidP="00F813A9">
      <w:pPr>
        <w:pStyle w:val="ListParagraph"/>
        <w:numPr>
          <w:ilvl w:val="0"/>
          <w:numId w:val="42"/>
        </w:numPr>
        <w:rPr>
          <w:i/>
          <w:iCs/>
          <w:color w:val="FF0000"/>
        </w:rPr>
      </w:pPr>
      <w:r w:rsidRPr="00F813A9">
        <w:rPr>
          <w:i/>
          <w:iCs/>
          <w:color w:val="FF0000"/>
        </w:rPr>
        <w:t>use political-relevant compounds</w:t>
      </w:r>
    </w:p>
    <w:p w14:paraId="011614F6" w14:textId="3B408410" w:rsidR="003C0E41" w:rsidRPr="00F813A9" w:rsidRDefault="00F813A9" w:rsidP="00F813A9">
      <w:pPr>
        <w:pStyle w:val="ListParagraph"/>
        <w:numPr>
          <w:ilvl w:val="0"/>
          <w:numId w:val="42"/>
        </w:numPr>
        <w:rPr>
          <w:i/>
          <w:iCs/>
          <w:color w:val="FF0000"/>
        </w:rPr>
      </w:pPr>
      <w:r w:rsidRPr="00F813A9">
        <w:rPr>
          <w:i/>
          <w:iCs/>
          <w:color w:val="FF0000"/>
        </w:rPr>
        <w:t>address their BTC and fouling (</w:t>
      </w:r>
      <w:r w:rsidR="0029215C">
        <w:rPr>
          <w:i/>
          <w:iCs/>
          <w:color w:val="FF0000"/>
        </w:rPr>
        <w:t xml:space="preserve">via </w:t>
      </w:r>
      <w:r w:rsidRPr="00F813A9">
        <w:rPr>
          <w:i/>
          <w:iCs/>
          <w:color w:val="FF0000"/>
        </w:rPr>
        <w:t>alternative method</w:t>
      </w:r>
      <w:r w:rsidR="0029215C">
        <w:rPr>
          <w:i/>
          <w:iCs/>
          <w:color w:val="FF0000"/>
        </w:rPr>
        <w:t xml:space="preserve"> so</w:t>
      </w:r>
      <w:r w:rsidRPr="00F813A9">
        <w:rPr>
          <w:i/>
          <w:iCs/>
          <w:color w:val="FF0000"/>
        </w:rPr>
        <w:t xml:space="preserve"> how much weight reduction</w:t>
      </w:r>
      <w:r w:rsidR="0029215C">
        <w:rPr>
          <w:i/>
          <w:iCs/>
          <w:color w:val="FF0000"/>
        </w:rPr>
        <w:t xml:space="preserve"> + small sensitivity of isotherm parameters</w:t>
      </w:r>
      <w:r w:rsidRPr="00F813A9">
        <w:rPr>
          <w:i/>
          <w:iCs/>
          <w:color w:val="FF0000"/>
        </w:rPr>
        <w:t>) for a column with dimenions of Aartselaar pilot plant</w:t>
      </w:r>
    </w:p>
    <w:p w14:paraId="4E75BA98" w14:textId="77777777" w:rsidR="003C0E41" w:rsidRPr="007C69CE" w:rsidRDefault="003C0E41" w:rsidP="003C0E41"/>
    <w:p w14:paraId="643F3793" w14:textId="77777777" w:rsidR="005B595B" w:rsidRPr="007C69CE" w:rsidRDefault="005B595B" w:rsidP="003C0E41"/>
    <w:p w14:paraId="10E437A3" w14:textId="77777777" w:rsidR="003C0E41" w:rsidRPr="007C69CE" w:rsidRDefault="003C0E41" w:rsidP="003C0E41">
      <w:pPr>
        <w:spacing w:after="160" w:line="2" w:lineRule="auto"/>
      </w:pPr>
      <w:r w:rsidRPr="007C69CE">
        <w:br w:type="page"/>
      </w:r>
    </w:p>
    <w:p w14:paraId="477F6057" w14:textId="5D969734" w:rsidR="007B0F8F" w:rsidRDefault="007B0F8F" w:rsidP="007B0F8F">
      <w:pPr>
        <w:pStyle w:val="Chapterunnumbered"/>
      </w:pPr>
      <w:bookmarkStart w:id="111" w:name="_Toc165464879"/>
      <w:r w:rsidRPr="007C69CE">
        <w:lastRenderedPageBreak/>
        <w:t>RESULTS</w:t>
      </w:r>
      <w:r w:rsidR="00190782">
        <w:t xml:space="preserve"> </w:t>
      </w:r>
      <w:r w:rsidR="00F4649E">
        <w:t>AND DISCUSSION</w:t>
      </w:r>
      <w:bookmarkEnd w:id="111"/>
    </w:p>
    <w:p w14:paraId="25650D71" w14:textId="6C8042DD" w:rsidR="001D3800" w:rsidRDefault="002F0BBF" w:rsidP="002F0BBF">
      <w:pPr>
        <w:pStyle w:val="Heading1"/>
      </w:pPr>
      <w:bookmarkStart w:id="112" w:name="_Toc165464880"/>
      <w:r>
        <w:t>Testing the PSDM by USEPA model</w:t>
      </w:r>
      <w:bookmarkEnd w:id="112"/>
    </w:p>
    <w:p w14:paraId="16A718F5" w14:textId="6CCADF60" w:rsidR="00524D38" w:rsidRDefault="00524D38" w:rsidP="00524D38">
      <w:pPr>
        <w:jc w:val="both"/>
      </w:pPr>
      <w:r>
        <w:t>In this chapter, mechanisms of the PSDM model by USEPA</w:t>
      </w:r>
      <w:r w:rsidR="00CC2563">
        <w:t xml:space="preserve">, see </w:t>
      </w:r>
      <w:r w:rsidR="00CC2563" w:rsidRPr="00CC2563">
        <w:rPr>
          <w:b/>
          <w:bCs/>
        </w:rPr>
        <w:t xml:space="preserve">Chapter </w:t>
      </w:r>
      <w:r w:rsidR="00CC2563" w:rsidRPr="00CC2563">
        <w:rPr>
          <w:b/>
          <w:bCs/>
        </w:rPr>
        <w:fldChar w:fldCharType="begin"/>
      </w:r>
      <w:r w:rsidR="00CC2563" w:rsidRPr="00CC2563">
        <w:rPr>
          <w:b/>
          <w:bCs/>
        </w:rPr>
        <w:instrText xml:space="preserve"> REF _Ref164845219 \r \h </w:instrText>
      </w:r>
      <w:r w:rsidR="00CC2563">
        <w:rPr>
          <w:b/>
          <w:bCs/>
        </w:rPr>
        <w:instrText xml:space="preserve"> \* MERGEFORMAT </w:instrText>
      </w:r>
      <w:r w:rsidR="00CC2563" w:rsidRPr="00CC2563">
        <w:rPr>
          <w:b/>
          <w:bCs/>
        </w:rPr>
      </w:r>
      <w:r w:rsidR="00CC2563" w:rsidRPr="00CC2563">
        <w:rPr>
          <w:b/>
          <w:bCs/>
        </w:rPr>
        <w:fldChar w:fldCharType="separate"/>
      </w:r>
      <w:r w:rsidR="00843CB6">
        <w:rPr>
          <w:b/>
          <w:bCs/>
        </w:rPr>
        <w:t>3</w:t>
      </w:r>
      <w:r w:rsidR="00CC2563" w:rsidRPr="00CC2563">
        <w:rPr>
          <w:b/>
          <w:bCs/>
        </w:rPr>
        <w:fldChar w:fldCharType="end"/>
      </w:r>
      <w:r w:rsidR="00CC2563">
        <w:t xml:space="preserve">, </w:t>
      </w:r>
      <w:r w:rsidR="00356959">
        <w:t>were</w:t>
      </w:r>
      <w:r>
        <w:t xml:space="preserve"> tested and investigate</w:t>
      </w:r>
      <w:r w:rsidR="00524CC3">
        <w:t>d</w:t>
      </w:r>
      <w:r w:rsidR="00E35DFF">
        <w:t xml:space="preserve"> in Python</w:t>
      </w:r>
      <w:r w:rsidR="00524CC3">
        <w:t xml:space="preserve">. </w:t>
      </w:r>
      <w:r w:rsidR="00BA4CFA">
        <w:t xml:space="preserve">For this purpose, </w:t>
      </w:r>
      <w:r w:rsidR="00966ED5">
        <w:t xml:space="preserve">example </w:t>
      </w:r>
      <w:r w:rsidR="00244496">
        <w:t xml:space="preserve">data </w:t>
      </w:r>
      <w:r w:rsidR="00C02B8A">
        <w:t>from the GitHub folders itself</w:t>
      </w:r>
      <w:r w:rsidR="00BA4CFA">
        <w:t xml:space="preserve"> </w:t>
      </w:r>
      <w:r w:rsidR="00831EB0">
        <w:t>or</w:t>
      </w:r>
      <w:r w:rsidR="00966ED5">
        <w:t xml:space="preserve"> experimental data</w:t>
      </w:r>
      <w:r w:rsidR="00831EB0">
        <w:t xml:space="preserve"> </w:t>
      </w:r>
      <w:r w:rsidR="00C02B8A">
        <w:t>from the PFAS article</w:t>
      </w:r>
      <w:r w:rsidR="00810E6E">
        <w:t xml:space="preserve"> </w:t>
      </w:r>
      <w:r w:rsidR="009C5FA2">
        <w:fldChar w:fldCharType="begin"/>
      </w:r>
      <w:r w:rsidR="00494768">
        <w:instrText xml:space="preserve"> ADDIN ZOTERO_ITEM CSL_CITATION {"citationID":"Y74HUmp3","properties":{"formattedCitation":"(J. Burkhardt et al., 2022)","plainCitation":"(J. Burkhardt et al., 2022)","noteIndex":0},"citationItems":[{"id":59,"uris":["http://zotero.org/users/local/h6YJVYLe/items/4L9CSE9E"],"itemData":{"id":59,"type":"article-journal","abstract":"AbstractPer- and polyfluoroalkyl substances (PFAS) are increasingly of interest to drinking\nwater utilities due to state regulations, the release of federal and state health\nadvisories, and public concern. Pilot-scale data were fitted for 16 PFAS species ...","container-title":"Journal of Environmental Engineering","DOI":"10.1061/(ASCE)EE.1943-7870.0001964","ISSN":"1943-7870","issue":"3","language":"EN","license":"© 2021 American Society of Civil Engineers","note":"publisher: American Society of Civil Engineers","page":"04021086","source":"ASCE","title":"Modeling PFAS Removal Using Granular Activated Carbon for Full-Scale System Design","volume":"148","author":[{"family":"Burkhardt","given":"Jonathan"},{"family":"Burns","given":"Nick"},{"family":"Mobley","given":"Dustin"},{"family":"Pressman","given":"Jonathan G."},{"family":"Magnuson","given":"Matthew L."},{"family":"Speth","given":"Thomas F."}],"issued":{"date-parts":[["2022",3,1]]}}}],"schema":"https://github.com/citation-style-language/schema/raw/master/csl-citation.json"} </w:instrText>
      </w:r>
      <w:r w:rsidR="009C5FA2">
        <w:fldChar w:fldCharType="separate"/>
      </w:r>
      <w:r w:rsidR="00494768" w:rsidRPr="00494768">
        <w:rPr>
          <w:rFonts w:cs="Arial"/>
        </w:rPr>
        <w:t>(J. Burkhardt et al., 2022)</w:t>
      </w:r>
      <w:r w:rsidR="009C5FA2">
        <w:fldChar w:fldCharType="end"/>
      </w:r>
      <w:r w:rsidR="00831EB0">
        <w:t xml:space="preserve">, see </w:t>
      </w:r>
      <w:r w:rsidR="00831EB0" w:rsidRPr="00831EB0">
        <w:rPr>
          <w:b/>
          <w:bCs/>
        </w:rPr>
        <w:t xml:space="preserve">Chapter </w:t>
      </w:r>
      <w:r w:rsidR="00831EB0" w:rsidRPr="00831EB0">
        <w:rPr>
          <w:b/>
          <w:bCs/>
        </w:rPr>
        <w:fldChar w:fldCharType="begin"/>
      </w:r>
      <w:r w:rsidR="00831EB0" w:rsidRPr="00831EB0">
        <w:rPr>
          <w:b/>
          <w:bCs/>
        </w:rPr>
        <w:instrText xml:space="preserve"> REF _Ref164937444 \r \h </w:instrText>
      </w:r>
      <w:r w:rsidR="00831EB0">
        <w:rPr>
          <w:b/>
          <w:bCs/>
        </w:rPr>
        <w:instrText xml:space="preserve"> \* MERGEFORMAT </w:instrText>
      </w:r>
      <w:r w:rsidR="00831EB0" w:rsidRPr="00831EB0">
        <w:rPr>
          <w:b/>
          <w:bCs/>
        </w:rPr>
      </w:r>
      <w:r w:rsidR="00831EB0" w:rsidRPr="00831EB0">
        <w:rPr>
          <w:b/>
          <w:bCs/>
        </w:rPr>
        <w:fldChar w:fldCharType="separate"/>
      </w:r>
      <w:r w:rsidR="00843CB6">
        <w:rPr>
          <w:b/>
          <w:bCs/>
        </w:rPr>
        <w:t>4</w:t>
      </w:r>
      <w:r w:rsidR="00831EB0" w:rsidRPr="00831EB0">
        <w:rPr>
          <w:b/>
          <w:bCs/>
        </w:rPr>
        <w:fldChar w:fldCharType="end"/>
      </w:r>
      <w:r w:rsidR="00831EB0">
        <w:t>,</w:t>
      </w:r>
      <w:r w:rsidR="00C02B8A">
        <w:t xml:space="preserve"> </w:t>
      </w:r>
      <w:r w:rsidR="00356959">
        <w:t>were</w:t>
      </w:r>
      <w:r w:rsidR="00C02B8A">
        <w:t xml:space="preserve"> </w:t>
      </w:r>
      <w:r w:rsidR="00CB624F">
        <w:t xml:space="preserve">utilized as input </w:t>
      </w:r>
      <w:r w:rsidR="00831EB0">
        <w:t>to feed the</w:t>
      </w:r>
      <w:r w:rsidR="00CB624F">
        <w:t xml:space="preserve"> model</w:t>
      </w:r>
      <w:r w:rsidR="00165572">
        <w:t>.</w:t>
      </w:r>
      <w:r w:rsidR="008C6228" w:rsidRPr="008C6228">
        <w:t xml:space="preserve"> </w:t>
      </w:r>
      <w:r w:rsidR="008C6228">
        <w:t xml:space="preserve">The implementation of the PSDM model into Python, that </w:t>
      </w:r>
      <w:r w:rsidR="00356959">
        <w:t>was</w:t>
      </w:r>
      <w:r w:rsidR="008C6228">
        <w:t xml:space="preserve"> used here, is open-source: </w:t>
      </w:r>
      <w:hyperlink r:id="rId45" w:history="1">
        <w:r w:rsidR="008C6228" w:rsidRPr="00A34955">
          <w:rPr>
            <w:rStyle w:val="Hyperlink"/>
          </w:rPr>
          <w:t>https://github.com/USEPA/Water_Treatment_Models/tree/master/PSDM</w:t>
        </w:r>
      </w:hyperlink>
      <w:r w:rsidR="008C6228">
        <w:t xml:space="preserve"> </w:t>
      </w:r>
      <w:r w:rsidR="008C6228">
        <w:fldChar w:fldCharType="begin"/>
      </w:r>
      <w:r w:rsidR="00494768">
        <w:instrText xml:space="preserve"> ADDIN ZOTERO_ITEM CSL_CITATION {"citationID":"R8uT0eIC","properties":{"formattedCitation":"(J. Burkhardt, 2020)","plainCitation":"(J. Burkhardt, 2020)","noteIndex":0},"citationItems":[{"id":164,"uris":["http://zotero.org/users/local/h6YJVYLe/items/IB63P6FW"],"itemData":{"id":164,"type":"webpage","title":"Water_Treatment_Models/PSDM at master · USEPA/Water_Treatment_Models · GitHub","URL":"https://github.com/USEPA/Water_Treatment_Models/tree/master/PSDM","author":[{"family":"Burkhardt","given":"Jonathan"}],"accessed":{"date-parts":[["2024",4,18]]},"issued":{"date-parts":[["2020"]]}}}],"schema":"https://github.com/citation-style-language/schema/raw/master/csl-citation.json"} </w:instrText>
      </w:r>
      <w:r w:rsidR="008C6228">
        <w:fldChar w:fldCharType="separate"/>
      </w:r>
      <w:r w:rsidR="00494768" w:rsidRPr="00494768">
        <w:rPr>
          <w:rFonts w:cs="Arial"/>
        </w:rPr>
        <w:t>(J. Burkhardt, 2020)</w:t>
      </w:r>
      <w:r w:rsidR="008C6228">
        <w:fldChar w:fldCharType="end"/>
      </w:r>
      <w:r w:rsidR="008C6228">
        <w:t>.</w:t>
      </w:r>
    </w:p>
    <w:p w14:paraId="67D67B73" w14:textId="77777777" w:rsidR="00524D38" w:rsidRPr="00524D38" w:rsidRDefault="00524D38" w:rsidP="00524D38"/>
    <w:p w14:paraId="785E9932" w14:textId="0FCB9038" w:rsidR="002F0BBF" w:rsidRDefault="00FF7A2A" w:rsidP="00A958F1">
      <w:pPr>
        <w:pStyle w:val="Heading2"/>
      </w:pPr>
      <w:bookmarkStart w:id="113" w:name="_Toc165464881"/>
      <w:r>
        <w:t>Isotherm fitting tool</w:t>
      </w:r>
      <w:bookmarkEnd w:id="113"/>
    </w:p>
    <w:p w14:paraId="26A84F46" w14:textId="598FD888" w:rsidR="00B82D2E" w:rsidRDefault="0090702E" w:rsidP="00AE1649">
      <w:pPr>
        <w:jc w:val="both"/>
      </w:pPr>
      <w:r>
        <w:t xml:space="preserve">The PSDM model by USEPA </w:t>
      </w:r>
      <w:r>
        <w:fldChar w:fldCharType="begin"/>
      </w:r>
      <w:r w:rsidR="00494768">
        <w:instrText xml:space="preserve"> ADDIN ZOTERO_ITEM CSL_CITATION {"citationID":"WIN4uuRO","properties":{"formattedCitation":"(J. Burkhardt, 2020)","plainCitation":"(J. Burkhardt, 2020)","noteIndex":0},"citationItems":[{"id":164,"uris":["http://zotero.org/users/local/h6YJVYLe/items/IB63P6FW"],"itemData":{"id":164,"type":"webpage","title":"Water_Treatment_Models/PSDM at master · USEPA/Water_Treatment_Models · GitHub","URL":"https://github.com/USEPA/Water_Treatment_Models/tree/master/PSDM","author":[{"family":"Burkhardt","given":"Jonathan"}],"accessed":{"date-parts":[["2024",4,18]]},"issued":{"date-parts":[["2020"]]}}}],"schema":"https://github.com/citation-style-language/schema/raw/master/csl-citation.json"} </w:instrText>
      </w:r>
      <w:r>
        <w:fldChar w:fldCharType="separate"/>
      </w:r>
      <w:r w:rsidR="00494768" w:rsidRPr="00494768">
        <w:rPr>
          <w:rFonts w:cs="Arial"/>
        </w:rPr>
        <w:t>(J. Burkhardt, 2020)</w:t>
      </w:r>
      <w:r>
        <w:fldChar w:fldCharType="end"/>
      </w:r>
      <w:r w:rsidR="002A66C1">
        <w:t xml:space="preserve"> </w:t>
      </w:r>
      <w:r w:rsidR="00EA48D9">
        <w:t>includes a fitting tool for isotherm parameters in the ‘</w:t>
      </w:r>
      <w:r w:rsidR="00EA48D9" w:rsidRPr="00612A14">
        <w:rPr>
          <w:i/>
          <w:iCs/>
        </w:rPr>
        <w:t>Example_isotherm.py</w:t>
      </w:r>
      <w:r w:rsidR="00EA48D9">
        <w:t>’ file. An example dataset consists of</w:t>
      </w:r>
      <w:r w:rsidR="00AE1649">
        <w:t xml:space="preserve"> a list of</w:t>
      </w:r>
      <w:r w:rsidR="00EA48D9">
        <w:t xml:space="preserve"> </w:t>
      </w:r>
      <w:r w:rsidR="00AE1649">
        <w:t>datapoints</w:t>
      </w:r>
      <w:r w:rsidR="0027020C">
        <w:t xml:space="preserve"> </w:t>
      </w:r>
      <w:r w:rsidR="00AE1649">
        <w:t>(C</w:t>
      </w:r>
      <w:r w:rsidR="00AE1649" w:rsidRPr="009872E0">
        <w:rPr>
          <w:vertAlign w:val="subscript"/>
        </w:rPr>
        <w:t>0</w:t>
      </w:r>
      <w:r w:rsidR="00AE1649">
        <w:t>,</w:t>
      </w:r>
      <w:r w:rsidR="009872E0">
        <w:t xml:space="preserve"> </w:t>
      </w:r>
      <w:r w:rsidR="00AE1649">
        <w:t>C</w:t>
      </w:r>
      <w:r w:rsidR="00AE1649" w:rsidRPr="009872E0">
        <w:rPr>
          <w:vertAlign w:val="subscript"/>
        </w:rPr>
        <w:t>e</w:t>
      </w:r>
      <w:r w:rsidR="00AE1649">
        <w:t>,</w:t>
      </w:r>
      <w:r w:rsidR="009872E0">
        <w:t xml:space="preserve"> </w:t>
      </w:r>
      <w:r w:rsidR="00AE1649">
        <w:t>mass)</w:t>
      </w:r>
      <w:r w:rsidR="009F078E">
        <w:t>.</w:t>
      </w:r>
      <w:r w:rsidR="009D0E61">
        <w:t xml:space="preserve"> </w:t>
      </w:r>
      <w:r w:rsidR="002124CA">
        <w:t xml:space="preserve">This dataset </w:t>
      </w:r>
      <w:r w:rsidR="00356959">
        <w:t>is normally</w:t>
      </w:r>
      <w:r w:rsidR="002124CA">
        <w:t xml:space="preserve"> derived from a lab experiment with a beaker, single</w:t>
      </w:r>
      <w:r w:rsidR="003D3873">
        <w:t>-solute polluted water and activated carbon. A</w:t>
      </w:r>
      <w:r w:rsidR="009D0E61">
        <w:t>n initial concentration (C</w:t>
      </w:r>
      <w:r w:rsidR="009D0E61" w:rsidRPr="009D0E61">
        <w:rPr>
          <w:vertAlign w:val="subscript"/>
        </w:rPr>
        <w:t>0</w:t>
      </w:r>
      <w:r w:rsidR="009D0E61">
        <w:t>) is added to a certain mass of carbon and after some time, equilibrium concentration (C</w:t>
      </w:r>
      <w:r w:rsidR="009D0E61" w:rsidRPr="009D0E61">
        <w:rPr>
          <w:vertAlign w:val="subscript"/>
        </w:rPr>
        <w:t>e</w:t>
      </w:r>
      <w:r w:rsidR="009D0E61">
        <w:t>) is measured.</w:t>
      </w:r>
      <w:r w:rsidR="0027020C">
        <w:t xml:space="preserve"> If the mass of carbon </w:t>
      </w:r>
      <w:r w:rsidR="0029215C">
        <w:t>was</w:t>
      </w:r>
      <w:r w:rsidR="0027020C">
        <w:t xml:space="preserve"> zero, then </w:t>
      </w:r>
      <w:r w:rsidR="002124CA">
        <w:t>C</w:t>
      </w:r>
      <w:r w:rsidR="002124CA" w:rsidRPr="002124CA">
        <w:rPr>
          <w:vertAlign w:val="subscript"/>
        </w:rPr>
        <w:t>e</w:t>
      </w:r>
      <w:r w:rsidR="002124CA">
        <w:t xml:space="preserve"> = C</w:t>
      </w:r>
      <w:r w:rsidR="002124CA" w:rsidRPr="002124CA">
        <w:rPr>
          <w:vertAlign w:val="subscript"/>
        </w:rPr>
        <w:t>0</w:t>
      </w:r>
      <w:r w:rsidR="002124CA">
        <w:t xml:space="preserve"> because no adsorption t</w:t>
      </w:r>
      <w:r w:rsidR="0029215C">
        <w:t xml:space="preserve">ook </w:t>
      </w:r>
      <w:r w:rsidR="002124CA">
        <w:t xml:space="preserve">place. </w:t>
      </w:r>
      <w:r w:rsidR="0032516D">
        <w:t xml:space="preserve">If a high mass of carbon was added to the batch experiment, the equilibrium concentration is typically </w:t>
      </w:r>
      <w:r w:rsidR="004F61D8">
        <w:t>low to zero</w:t>
      </w:r>
      <w:r w:rsidR="00E079F4">
        <w:t xml:space="preserve"> because there was high adsorption capacity</w:t>
      </w:r>
      <w:r w:rsidR="004F61D8">
        <w:t>.</w:t>
      </w:r>
    </w:p>
    <w:p w14:paraId="08AB184F" w14:textId="77777777" w:rsidR="00E079F4" w:rsidRDefault="00E079F4" w:rsidP="00AE1649">
      <w:pPr>
        <w:jc w:val="both"/>
      </w:pPr>
    </w:p>
    <w:p w14:paraId="5AE4CC31" w14:textId="13E98F53" w:rsidR="004859EF" w:rsidRDefault="00E079F4" w:rsidP="00AE1649">
      <w:pPr>
        <w:jc w:val="both"/>
      </w:pPr>
      <w:r>
        <w:t xml:space="preserve">Based on the experimental dataset, the PSDM model </w:t>
      </w:r>
      <w:r w:rsidR="00F659E5">
        <w:t xml:space="preserve">automatically fits the desired isotherm. </w:t>
      </w:r>
      <w:r w:rsidR="00A04833">
        <w:t xml:space="preserve">This is done by the </w:t>
      </w:r>
      <w:r w:rsidR="00A04833" w:rsidRPr="004E6D5B">
        <w:rPr>
          <w:i/>
          <w:iCs/>
        </w:rPr>
        <w:t>isotherm_fit</w:t>
      </w:r>
      <w:r w:rsidR="00A04833">
        <w:t xml:space="preserve"> function in </w:t>
      </w:r>
      <w:r w:rsidR="000D7D9D" w:rsidRPr="004E6D5B">
        <w:rPr>
          <w:i/>
          <w:iCs/>
        </w:rPr>
        <w:t>PSDM_tools</w:t>
      </w:r>
      <w:r w:rsidR="00EE5105" w:rsidRPr="004E6D5B">
        <w:rPr>
          <w:i/>
          <w:iCs/>
        </w:rPr>
        <w:t>.py</w:t>
      </w:r>
      <w:r w:rsidR="000D7D9D">
        <w:t xml:space="preserve">. The function contains the isotherm equation of Freundlich, which is the default one, and </w:t>
      </w:r>
      <w:r w:rsidR="00421C20">
        <w:t xml:space="preserve">makes use of the </w:t>
      </w:r>
      <w:r w:rsidR="00421C20" w:rsidRPr="004E6D5B">
        <w:rPr>
          <w:i/>
          <w:iCs/>
        </w:rPr>
        <w:t>curve_fit</w:t>
      </w:r>
      <w:r w:rsidR="00421C20">
        <w:t xml:space="preserve"> from </w:t>
      </w:r>
      <w:r w:rsidR="00421C20" w:rsidRPr="004E6D5B">
        <w:rPr>
          <w:i/>
          <w:iCs/>
        </w:rPr>
        <w:t>scipy.optimize</w:t>
      </w:r>
      <w:r w:rsidR="00A0004F">
        <w:t xml:space="preserve"> for </w:t>
      </w:r>
      <w:r w:rsidR="00CB624F">
        <w:t>finding</w:t>
      </w:r>
      <w:r w:rsidR="00A0004F">
        <w:t xml:space="preserve"> the right fit onto the data</w:t>
      </w:r>
      <w:r w:rsidR="00763DA6">
        <w:t xml:space="preserve">set. </w:t>
      </w:r>
      <w:r w:rsidR="009E7A4B">
        <w:t>This is</w:t>
      </w:r>
      <w:r w:rsidR="00763DA6">
        <w:t xml:space="preserve"> an isotherm equation with two </w:t>
      </w:r>
      <w:r w:rsidR="006F4033">
        <w:t>equilibrium</w:t>
      </w:r>
      <w:r w:rsidR="00763DA6">
        <w:t xml:space="preserve"> parameters </w:t>
      </w:r>
      <w:r w:rsidR="006F4033">
        <w:t>and is important for the model to later calculate</w:t>
      </w:r>
      <w:r w:rsidR="003B6923">
        <w:t xml:space="preserve"> adsorbed concentrations at the surface of the GAC, which is assumed to be in equilibrium.</w:t>
      </w:r>
      <w:r w:rsidR="005970B4">
        <w:t xml:space="preserve"> </w:t>
      </w:r>
      <w:r w:rsidR="003B6923">
        <w:t>D</w:t>
      </w:r>
      <w:r w:rsidR="005970B4">
        <w:t xml:space="preserve">atapoints, best fit by the isotherm model and </w:t>
      </w:r>
      <w:r w:rsidR="00872E5F">
        <w:t xml:space="preserve">estimated isotherm parameters are shown in </w:t>
      </w:r>
      <w:r w:rsidR="002979BC" w:rsidRPr="002979BC">
        <w:rPr>
          <w:b/>
          <w:bCs/>
        </w:rPr>
        <w:fldChar w:fldCharType="begin"/>
      </w:r>
      <w:r w:rsidR="002979BC" w:rsidRPr="002979BC">
        <w:rPr>
          <w:b/>
          <w:bCs/>
        </w:rPr>
        <w:instrText xml:space="preserve"> REF _Ref164933886 \h  \* MERGEFORMAT </w:instrText>
      </w:r>
      <w:r w:rsidR="002979BC" w:rsidRPr="002979BC">
        <w:rPr>
          <w:b/>
          <w:bCs/>
        </w:rPr>
      </w:r>
      <w:r w:rsidR="002979BC" w:rsidRPr="002979BC">
        <w:rPr>
          <w:b/>
          <w:bCs/>
        </w:rPr>
        <w:fldChar w:fldCharType="separate"/>
      </w:r>
      <w:r w:rsidR="00843CB6" w:rsidRPr="001D6088">
        <w:rPr>
          <w:b/>
          <w:bCs/>
        </w:rPr>
        <w:t xml:space="preserve">Figure </w:t>
      </w:r>
      <w:r w:rsidR="00843CB6" w:rsidRPr="00843CB6">
        <w:rPr>
          <w:b/>
          <w:bCs/>
          <w:noProof/>
        </w:rPr>
        <w:t>23</w:t>
      </w:r>
      <w:r w:rsidR="002979BC" w:rsidRPr="002979BC">
        <w:rPr>
          <w:b/>
          <w:bCs/>
        </w:rPr>
        <w:fldChar w:fldCharType="end"/>
      </w:r>
      <w:r w:rsidR="002979BC">
        <w:t>.</w:t>
      </w:r>
    </w:p>
    <w:p w14:paraId="1223A039" w14:textId="77777777" w:rsidR="00F752D9" w:rsidRDefault="00F752D9" w:rsidP="00AE1649">
      <w:pPr>
        <w:jc w:val="both"/>
      </w:pPr>
    </w:p>
    <w:p w14:paraId="3ACCDD0D" w14:textId="266B6E62" w:rsidR="00524D38" w:rsidRDefault="00F752D9" w:rsidP="00F752D9">
      <w:pPr>
        <w:keepNext/>
        <w:jc w:val="center"/>
      </w:pPr>
      <w:r w:rsidRPr="00F752D9">
        <w:rPr>
          <w:noProof/>
        </w:rPr>
        <w:drawing>
          <wp:inline distT="0" distB="0" distL="0" distR="0" wp14:anchorId="02765E8D" wp14:editId="7982962A">
            <wp:extent cx="4305774" cy="2977286"/>
            <wp:effectExtent l="0" t="0" r="0" b="0"/>
            <wp:docPr id="853792182" name="Picture 4" descr="A graph of a diagram&#10;&#10;Description automatically generated with medium confidence">
              <a:extLst xmlns:a="http://schemas.openxmlformats.org/drawingml/2006/main">
                <a:ext uri="{FF2B5EF4-FFF2-40B4-BE49-F238E27FC236}">
                  <a16:creationId xmlns:a16="http://schemas.microsoft.com/office/drawing/2014/main" id="{8055EDDB-0BA7-DF6F-E56A-E040D7B79DC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3792182" name="Picture 4" descr="A graph of a diagram&#10;&#10;Description automatically generated with medium confidence">
                      <a:extLst>
                        <a:ext uri="{FF2B5EF4-FFF2-40B4-BE49-F238E27FC236}">
                          <a16:creationId xmlns:a16="http://schemas.microsoft.com/office/drawing/2014/main" id="{8055EDDB-0BA7-DF6F-E56A-E040D7B79DCD}"/>
                        </a:ext>
                      </a:extLst>
                    </pic:cNvPr>
                    <pic:cNvPicPr>
                      <a:picLocks noChangeAspect="1"/>
                    </pic:cNvPicPr>
                  </pic:nvPicPr>
                  <pic:blipFill>
                    <a:blip r:embed="rId46"/>
                    <a:stretch>
                      <a:fillRect/>
                    </a:stretch>
                  </pic:blipFill>
                  <pic:spPr>
                    <a:xfrm>
                      <a:off x="0" y="0"/>
                      <a:ext cx="4361167" cy="3015588"/>
                    </a:xfrm>
                    <a:prstGeom prst="rect">
                      <a:avLst/>
                    </a:prstGeom>
                  </pic:spPr>
                </pic:pic>
              </a:graphicData>
            </a:graphic>
          </wp:inline>
        </w:drawing>
      </w:r>
    </w:p>
    <w:p w14:paraId="05ED20A1" w14:textId="148B6C54" w:rsidR="00A973B9" w:rsidRDefault="00524D38" w:rsidP="00A973B9">
      <w:pPr>
        <w:pStyle w:val="Caption"/>
        <w:jc w:val="center"/>
        <w:rPr>
          <w:b/>
          <w:bCs/>
        </w:rPr>
      </w:pPr>
      <w:bookmarkStart w:id="114" w:name="_Ref164933886"/>
      <w:r w:rsidRPr="001D6088">
        <w:rPr>
          <w:b/>
          <w:bCs/>
          <w:i w:val="0"/>
          <w:iCs w:val="0"/>
        </w:rPr>
        <w:t xml:space="preserve">Figure </w:t>
      </w:r>
      <w:r w:rsidRPr="001D6088">
        <w:rPr>
          <w:b/>
          <w:bCs/>
          <w:i w:val="0"/>
          <w:iCs w:val="0"/>
        </w:rPr>
        <w:fldChar w:fldCharType="begin"/>
      </w:r>
      <w:r w:rsidRPr="001D6088">
        <w:rPr>
          <w:b/>
          <w:bCs/>
          <w:i w:val="0"/>
          <w:iCs w:val="0"/>
        </w:rPr>
        <w:instrText xml:space="preserve"> SEQ Figure \* ARABIC </w:instrText>
      </w:r>
      <w:r w:rsidRPr="001D6088">
        <w:rPr>
          <w:b/>
          <w:bCs/>
          <w:i w:val="0"/>
          <w:iCs w:val="0"/>
        </w:rPr>
        <w:fldChar w:fldCharType="separate"/>
      </w:r>
      <w:r w:rsidR="00843CB6">
        <w:rPr>
          <w:b/>
          <w:bCs/>
          <w:i w:val="0"/>
          <w:iCs w:val="0"/>
          <w:noProof/>
        </w:rPr>
        <w:t>23</w:t>
      </w:r>
      <w:r w:rsidRPr="001D6088">
        <w:rPr>
          <w:b/>
          <w:bCs/>
          <w:i w:val="0"/>
          <w:iCs w:val="0"/>
        </w:rPr>
        <w:fldChar w:fldCharType="end"/>
      </w:r>
      <w:bookmarkEnd w:id="114"/>
      <w:r w:rsidRPr="001D6088">
        <w:rPr>
          <w:b/>
          <w:bCs/>
          <w:i w:val="0"/>
          <w:iCs w:val="0"/>
        </w:rPr>
        <w:t xml:space="preserve"> Isotherm fitting tool from USE</w:t>
      </w:r>
      <w:r w:rsidR="00BA4CFA" w:rsidRPr="001D6088">
        <w:rPr>
          <w:b/>
          <w:bCs/>
          <w:i w:val="0"/>
          <w:iCs w:val="0"/>
        </w:rPr>
        <w:t>PA</w:t>
      </w:r>
      <w:r w:rsidR="001D6088">
        <w:rPr>
          <w:b/>
          <w:bCs/>
          <w:i w:val="0"/>
          <w:iCs w:val="0"/>
        </w:rPr>
        <w:t xml:space="preserve"> (a) example dataset</w:t>
      </w:r>
      <w:r w:rsidR="00D31F58">
        <w:rPr>
          <w:b/>
          <w:bCs/>
          <w:i w:val="0"/>
          <w:iCs w:val="0"/>
        </w:rPr>
        <w:t xml:space="preserve"> from batch equilibrium experiment </w:t>
      </w:r>
      <w:r w:rsidR="009D64FE">
        <w:rPr>
          <w:b/>
          <w:bCs/>
          <w:i w:val="0"/>
          <w:iCs w:val="0"/>
        </w:rPr>
        <w:br/>
      </w:r>
      <w:r w:rsidR="00D31F58">
        <w:rPr>
          <w:b/>
          <w:bCs/>
          <w:i w:val="0"/>
          <w:iCs w:val="0"/>
        </w:rPr>
        <w:t xml:space="preserve">(b) best </w:t>
      </w:r>
      <w:r w:rsidR="006126D1">
        <w:rPr>
          <w:b/>
          <w:bCs/>
          <w:i w:val="0"/>
          <w:iCs w:val="0"/>
        </w:rPr>
        <w:t>fit</w:t>
      </w:r>
      <w:r w:rsidR="009D64FE">
        <w:rPr>
          <w:b/>
          <w:bCs/>
          <w:i w:val="0"/>
          <w:iCs w:val="0"/>
        </w:rPr>
        <w:t xml:space="preserve"> </w:t>
      </w:r>
      <w:r w:rsidR="00776A2C">
        <w:rPr>
          <w:b/>
          <w:bCs/>
          <w:i w:val="0"/>
          <w:iCs w:val="0"/>
        </w:rPr>
        <w:t>Freundlich isotherm with equilibrium parameters K and 1/n</w:t>
      </w:r>
      <w:r w:rsidR="00A973B9">
        <w:rPr>
          <w:b/>
          <w:bCs/>
          <w:i w:val="0"/>
          <w:iCs w:val="0"/>
        </w:rPr>
        <w:br w:type="page"/>
      </w:r>
    </w:p>
    <w:p w14:paraId="41CACCD6" w14:textId="6D68FB36" w:rsidR="00B82D2E" w:rsidRPr="001F1620" w:rsidRDefault="00A973B9" w:rsidP="005F2F59">
      <w:pPr>
        <w:jc w:val="both"/>
      </w:pPr>
      <w:r>
        <w:lastRenderedPageBreak/>
        <w:t xml:space="preserve">The </w:t>
      </w:r>
      <w:r w:rsidR="007E63C0" w:rsidRPr="004E6D5B">
        <w:rPr>
          <w:i/>
          <w:iCs/>
        </w:rPr>
        <w:t>curve_fit</w:t>
      </w:r>
      <w:r w:rsidR="007E63C0">
        <w:t xml:space="preserve"> function</w:t>
      </w:r>
      <w:r w:rsidR="00B80E39">
        <w:t xml:space="preserve"> from</w:t>
      </w:r>
      <w:r w:rsidR="004E6D5B">
        <w:t xml:space="preserve"> </w:t>
      </w:r>
      <w:r w:rsidR="00B80E39" w:rsidRPr="004E6D5B">
        <w:rPr>
          <w:i/>
          <w:iCs/>
        </w:rPr>
        <w:t>scipy.optimize</w:t>
      </w:r>
      <w:r w:rsidR="00B80E39">
        <w:t xml:space="preserve"> </w:t>
      </w:r>
      <w:r w:rsidR="00356959">
        <w:t>was</w:t>
      </w:r>
      <w:r w:rsidR="004E6D5B">
        <w:t xml:space="preserve"> tested </w:t>
      </w:r>
      <w:r w:rsidR="00B80E39">
        <w:t xml:space="preserve">apart from the PSDM tools also. Its functioning </w:t>
      </w:r>
      <w:r w:rsidR="00356959">
        <w:t>was</w:t>
      </w:r>
      <w:r w:rsidR="00B80E39">
        <w:t xml:space="preserve"> tested </w:t>
      </w:r>
      <w:r w:rsidR="001B5E3C">
        <w:t>with</w:t>
      </w:r>
      <w:r w:rsidR="00B80E39">
        <w:t xml:space="preserve"> a randomly generated</w:t>
      </w:r>
      <w:r w:rsidR="005F2F59">
        <w:t xml:space="preserve"> but still realistic</w:t>
      </w:r>
      <w:r w:rsidR="00B80E39">
        <w:t xml:space="preserve"> dataset</w:t>
      </w:r>
      <w:r w:rsidR="005F2F59">
        <w:t xml:space="preserve">. </w:t>
      </w:r>
      <w:r w:rsidR="00D42B39">
        <w:t>This dataset</w:t>
      </w:r>
      <w:r w:rsidR="005F2F59">
        <w:t xml:space="preserve"> </w:t>
      </w:r>
      <w:r w:rsidR="001F1620">
        <w:t>was</w:t>
      </w:r>
      <w:r w:rsidR="005F2F59">
        <w:t xml:space="preserve"> formed based on the Freundlich isotherm</w:t>
      </w:r>
      <w:r w:rsidR="00381D76">
        <w:t xml:space="preserve"> (KF=</w:t>
      </w:r>
      <w:r w:rsidR="004B4779">
        <w:t>2.7, n=3)</w:t>
      </w:r>
      <w:r w:rsidR="005F2F59">
        <w:t xml:space="preserve"> with some additional noise</w:t>
      </w:r>
      <w:r w:rsidR="00E02E9B">
        <w:t>.</w:t>
      </w:r>
      <w:r w:rsidR="00D42B39">
        <w:t xml:space="preserve"> </w:t>
      </w:r>
      <w:r w:rsidR="00A74E6C">
        <w:t xml:space="preserve">The Python script </w:t>
      </w:r>
      <w:r w:rsidR="001F1620">
        <w:t>was</w:t>
      </w:r>
      <w:r w:rsidR="00D42B39">
        <w:t xml:space="preserve"> created with the help of ChatGPT</w:t>
      </w:r>
      <w:r w:rsidR="007972D1">
        <w:t xml:space="preserve"> and can be seen</w:t>
      </w:r>
      <w:r w:rsidR="00856401">
        <w:t xml:space="preserve"> in </w:t>
      </w:r>
      <w:r w:rsidR="00B31335" w:rsidRPr="00B31335">
        <w:rPr>
          <w:b/>
          <w:bCs/>
        </w:rPr>
        <w:fldChar w:fldCharType="begin"/>
      </w:r>
      <w:r w:rsidR="00B31335" w:rsidRPr="00B31335">
        <w:rPr>
          <w:b/>
          <w:bCs/>
        </w:rPr>
        <w:instrText xml:space="preserve"> REF _Ref164936260 \h  \* MERGEFORMAT </w:instrText>
      </w:r>
      <w:r w:rsidR="00B31335" w:rsidRPr="00B31335">
        <w:rPr>
          <w:b/>
          <w:bCs/>
        </w:rPr>
      </w:r>
      <w:r w:rsidR="00B31335" w:rsidRPr="00B31335">
        <w:rPr>
          <w:b/>
          <w:bCs/>
        </w:rPr>
        <w:fldChar w:fldCharType="separate"/>
      </w:r>
      <w:r w:rsidR="00843CB6" w:rsidRPr="00CC06AF">
        <w:rPr>
          <w:b/>
          <w:bCs/>
        </w:rPr>
        <w:t xml:space="preserve">Figure </w:t>
      </w:r>
      <w:r w:rsidR="00843CB6" w:rsidRPr="00843CB6">
        <w:rPr>
          <w:b/>
          <w:bCs/>
          <w:noProof/>
        </w:rPr>
        <w:t>24</w:t>
      </w:r>
      <w:r w:rsidR="00B31335" w:rsidRPr="00B31335">
        <w:rPr>
          <w:b/>
          <w:bCs/>
        </w:rPr>
        <w:fldChar w:fldCharType="end"/>
      </w:r>
      <w:r w:rsidR="00B31335">
        <w:t>.</w:t>
      </w:r>
      <w:r w:rsidR="00E74E46">
        <w:t xml:space="preserve"> </w:t>
      </w:r>
      <w:r w:rsidR="009150FC">
        <w:t>The estimated isotherm curve fit</w:t>
      </w:r>
      <w:r w:rsidR="00EB1150">
        <w:t>ted</w:t>
      </w:r>
      <w:r w:rsidR="009150FC">
        <w:t xml:space="preserve"> very well and </w:t>
      </w:r>
      <w:r w:rsidR="00B31335">
        <w:t xml:space="preserve">Freundlich </w:t>
      </w:r>
      <w:r w:rsidR="009150FC">
        <w:t xml:space="preserve">isotherm parameters </w:t>
      </w:r>
      <w:r w:rsidR="00EB1150">
        <w:t>were</w:t>
      </w:r>
      <w:r w:rsidR="009150FC">
        <w:t xml:space="preserve"> estimated</w:t>
      </w:r>
      <w:r w:rsidR="00EB1150">
        <w:t>,</w:t>
      </w:r>
      <w:r w:rsidR="004D4DA7">
        <w:t xml:space="preserve"> in a similar way as in the </w:t>
      </w:r>
      <w:r w:rsidR="004D4DA7" w:rsidRPr="00EA6380">
        <w:rPr>
          <w:i/>
          <w:iCs/>
        </w:rPr>
        <w:t>PSDM_tools.py</w:t>
      </w:r>
      <w:r w:rsidR="001F1620">
        <w:t xml:space="preserve"> script</w:t>
      </w:r>
      <w:r w:rsidR="00EA6380">
        <w:rPr>
          <w:i/>
          <w:iCs/>
        </w:rPr>
        <w:t>.</w:t>
      </w:r>
    </w:p>
    <w:p w14:paraId="19E2B65E" w14:textId="77777777" w:rsidR="00856401" w:rsidRDefault="00856401" w:rsidP="005F2F59">
      <w:pPr>
        <w:jc w:val="both"/>
      </w:pPr>
    </w:p>
    <w:p w14:paraId="631B31B9" w14:textId="067BF00B" w:rsidR="00A74EB7" w:rsidRDefault="00D26306" w:rsidP="001F1620">
      <w:pPr>
        <w:keepNext/>
        <w:jc w:val="center"/>
      </w:pPr>
      <w:r w:rsidRPr="00D26306">
        <w:rPr>
          <w:noProof/>
        </w:rPr>
        <w:drawing>
          <wp:inline distT="0" distB="0" distL="0" distR="0" wp14:anchorId="5BB49B61" wp14:editId="0C0CF52A">
            <wp:extent cx="3162029" cy="2479853"/>
            <wp:effectExtent l="0" t="0" r="635" b="0"/>
            <wp:docPr id="1961321340" name="Picture 1"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1321340" name="Picture 1" descr="A graph of a graph&#10;&#10;Description automatically generated with medium confidence"/>
                    <pic:cNvPicPr/>
                  </pic:nvPicPr>
                  <pic:blipFill>
                    <a:blip r:embed="rId47"/>
                    <a:stretch>
                      <a:fillRect/>
                    </a:stretch>
                  </pic:blipFill>
                  <pic:spPr>
                    <a:xfrm>
                      <a:off x="0" y="0"/>
                      <a:ext cx="3193193" cy="2504293"/>
                    </a:xfrm>
                    <a:prstGeom prst="rect">
                      <a:avLst/>
                    </a:prstGeom>
                  </pic:spPr>
                </pic:pic>
              </a:graphicData>
            </a:graphic>
          </wp:inline>
        </w:drawing>
      </w:r>
    </w:p>
    <w:p w14:paraId="6CE0A21A" w14:textId="65003C51" w:rsidR="00856401" w:rsidRPr="00CC06AF" w:rsidRDefault="00A74EB7" w:rsidP="00CC06AF">
      <w:pPr>
        <w:pStyle w:val="Caption"/>
        <w:jc w:val="center"/>
        <w:rPr>
          <w:b/>
          <w:bCs/>
          <w:i w:val="0"/>
          <w:iCs w:val="0"/>
        </w:rPr>
      </w:pPr>
      <w:bookmarkStart w:id="115" w:name="_Ref164936260"/>
      <w:r w:rsidRPr="00CC06AF">
        <w:rPr>
          <w:b/>
          <w:bCs/>
          <w:i w:val="0"/>
          <w:iCs w:val="0"/>
        </w:rPr>
        <w:t xml:space="preserve">Figure </w:t>
      </w:r>
      <w:r w:rsidRPr="00CC06AF">
        <w:rPr>
          <w:b/>
          <w:bCs/>
          <w:i w:val="0"/>
          <w:iCs w:val="0"/>
        </w:rPr>
        <w:fldChar w:fldCharType="begin"/>
      </w:r>
      <w:r w:rsidRPr="00CC06AF">
        <w:rPr>
          <w:b/>
          <w:bCs/>
          <w:i w:val="0"/>
          <w:iCs w:val="0"/>
        </w:rPr>
        <w:instrText xml:space="preserve"> SEQ Figure \* ARABIC </w:instrText>
      </w:r>
      <w:r w:rsidRPr="00CC06AF">
        <w:rPr>
          <w:b/>
          <w:bCs/>
          <w:i w:val="0"/>
          <w:iCs w:val="0"/>
        </w:rPr>
        <w:fldChar w:fldCharType="separate"/>
      </w:r>
      <w:r w:rsidR="00843CB6">
        <w:rPr>
          <w:b/>
          <w:bCs/>
          <w:i w:val="0"/>
          <w:iCs w:val="0"/>
          <w:noProof/>
        </w:rPr>
        <w:t>24</w:t>
      </w:r>
      <w:r w:rsidRPr="00CC06AF">
        <w:rPr>
          <w:b/>
          <w:bCs/>
          <w:i w:val="0"/>
          <w:iCs w:val="0"/>
        </w:rPr>
        <w:fldChar w:fldCharType="end"/>
      </w:r>
      <w:bookmarkEnd w:id="115"/>
      <w:r w:rsidRPr="00CC06AF">
        <w:rPr>
          <w:b/>
          <w:bCs/>
          <w:i w:val="0"/>
          <w:iCs w:val="0"/>
        </w:rPr>
        <w:t xml:space="preserve"> Isotherm fitting </w:t>
      </w:r>
      <w:r w:rsidR="00EA6380" w:rsidRPr="00CC06AF">
        <w:rPr>
          <w:b/>
          <w:bCs/>
          <w:i w:val="0"/>
          <w:iCs w:val="0"/>
        </w:rPr>
        <w:t>test</w:t>
      </w:r>
      <w:r w:rsidRPr="00CC06AF">
        <w:rPr>
          <w:b/>
          <w:bCs/>
          <w:i w:val="0"/>
          <w:iCs w:val="0"/>
        </w:rPr>
        <w:t xml:space="preserve"> </w:t>
      </w:r>
      <w:r w:rsidR="002F143E" w:rsidRPr="00CC06AF">
        <w:rPr>
          <w:b/>
          <w:bCs/>
          <w:i w:val="0"/>
          <w:iCs w:val="0"/>
        </w:rPr>
        <w:t xml:space="preserve">with </w:t>
      </w:r>
      <w:r w:rsidR="00CC06AF" w:rsidRPr="00CC06AF">
        <w:rPr>
          <w:b/>
          <w:bCs/>
          <w:i w:val="0"/>
          <w:iCs w:val="0"/>
        </w:rPr>
        <w:t xml:space="preserve">‘curve_fit’ from </w:t>
      </w:r>
      <w:r w:rsidR="00382CB7" w:rsidRPr="00CC06AF">
        <w:rPr>
          <w:b/>
          <w:bCs/>
          <w:i w:val="0"/>
          <w:iCs w:val="0"/>
        </w:rPr>
        <w:t>‘scipy.optimize’</w:t>
      </w:r>
      <w:r w:rsidR="00E74E46" w:rsidRPr="00CC06AF">
        <w:rPr>
          <w:b/>
          <w:bCs/>
          <w:i w:val="0"/>
          <w:iCs w:val="0"/>
        </w:rPr>
        <w:t xml:space="preserve"> </w:t>
      </w:r>
      <w:r w:rsidR="00382CB7" w:rsidRPr="00CC06AF">
        <w:rPr>
          <w:b/>
          <w:bCs/>
          <w:i w:val="0"/>
          <w:iCs w:val="0"/>
        </w:rPr>
        <w:t>(a</w:t>
      </w:r>
      <w:r w:rsidR="00E613BA" w:rsidRPr="00CC06AF">
        <w:rPr>
          <w:b/>
          <w:bCs/>
          <w:i w:val="0"/>
          <w:iCs w:val="0"/>
        </w:rPr>
        <w:t xml:space="preserve">) </w:t>
      </w:r>
      <w:r w:rsidR="002209F7" w:rsidRPr="00CC06AF">
        <w:rPr>
          <w:b/>
          <w:bCs/>
          <w:i w:val="0"/>
          <w:iCs w:val="0"/>
        </w:rPr>
        <w:t xml:space="preserve">Python script </w:t>
      </w:r>
      <w:r w:rsidR="00B31335">
        <w:rPr>
          <w:b/>
          <w:bCs/>
          <w:i w:val="0"/>
          <w:iCs w:val="0"/>
        </w:rPr>
        <w:br/>
      </w:r>
      <w:r w:rsidR="002209F7" w:rsidRPr="00CC06AF">
        <w:rPr>
          <w:b/>
          <w:bCs/>
          <w:i w:val="0"/>
          <w:iCs w:val="0"/>
        </w:rPr>
        <w:t xml:space="preserve">(b) Freundlich isotherm </w:t>
      </w:r>
      <w:r w:rsidR="002F143E" w:rsidRPr="00CC06AF">
        <w:rPr>
          <w:b/>
          <w:bCs/>
          <w:i w:val="0"/>
          <w:iCs w:val="0"/>
        </w:rPr>
        <w:t>curve fit with estimated parameters</w:t>
      </w:r>
    </w:p>
    <w:p w14:paraId="29B9EBCA" w14:textId="1552229E" w:rsidR="00FF7A2A" w:rsidRDefault="00FF7A2A" w:rsidP="00A958F1">
      <w:pPr>
        <w:pStyle w:val="Heading2"/>
      </w:pPr>
      <w:bookmarkStart w:id="116" w:name="_Toc165464882"/>
      <w:r>
        <w:t>Example modelling of compound TCE</w:t>
      </w:r>
      <w:bookmarkEnd w:id="116"/>
    </w:p>
    <w:p w14:paraId="4D24A9B1" w14:textId="7E704310" w:rsidR="00831EB0" w:rsidRDefault="00520578" w:rsidP="00F74B9E">
      <w:pPr>
        <w:jc w:val="both"/>
      </w:pPr>
      <w:r>
        <w:t xml:space="preserve">Executing the BTC model can be done </w:t>
      </w:r>
      <w:r w:rsidR="00E301E0">
        <w:t>from</w:t>
      </w:r>
      <w:r w:rsidR="00B30D5B">
        <w:t xml:space="preserve"> the notebook</w:t>
      </w:r>
      <w:r>
        <w:t xml:space="preserve"> </w:t>
      </w:r>
      <w:r w:rsidR="00597EB2">
        <w:t>‘</w:t>
      </w:r>
      <w:r w:rsidR="00B30D5B" w:rsidRPr="005E671B">
        <w:rPr>
          <w:i/>
          <w:iCs/>
        </w:rPr>
        <w:t>.ipynb</w:t>
      </w:r>
      <w:r w:rsidR="00597EB2">
        <w:rPr>
          <w:i/>
          <w:iCs/>
        </w:rPr>
        <w:t>’</w:t>
      </w:r>
      <w:r w:rsidR="00B30D5B">
        <w:t xml:space="preserve">. Example input data </w:t>
      </w:r>
      <w:r w:rsidR="00DE5707">
        <w:t>is</w:t>
      </w:r>
      <w:r w:rsidR="007412CA">
        <w:t xml:space="preserve"> found in </w:t>
      </w:r>
      <w:r w:rsidR="007412CA" w:rsidRPr="007412CA">
        <w:rPr>
          <w:i/>
          <w:iCs/>
        </w:rPr>
        <w:t>Example_TCE.xlsx</w:t>
      </w:r>
      <w:r w:rsidR="007412CA">
        <w:t xml:space="preserve">, </w:t>
      </w:r>
      <w:r w:rsidR="00F74B9E">
        <w:t xml:space="preserve">where the </w:t>
      </w:r>
      <w:r w:rsidR="007412CA">
        <w:t xml:space="preserve">input parameters from </w:t>
      </w:r>
      <w:r w:rsidR="007412CA">
        <w:fldChar w:fldCharType="begin"/>
      </w:r>
      <w:r w:rsidR="007412CA">
        <w:instrText xml:space="preserve"> REF _Ref164679057 \h </w:instrText>
      </w:r>
      <w:r w:rsidR="00F74B9E">
        <w:instrText xml:space="preserve"> \* MERGEFORMAT </w:instrText>
      </w:r>
      <w:r w:rsidR="007412CA">
        <w:fldChar w:fldCharType="separate"/>
      </w:r>
      <w:r w:rsidR="00843CB6" w:rsidRPr="00C5366A">
        <w:rPr>
          <w:b/>
          <w:bCs/>
        </w:rPr>
        <w:t xml:space="preserve">Table </w:t>
      </w:r>
      <w:r w:rsidR="00843CB6" w:rsidRPr="00843CB6">
        <w:rPr>
          <w:b/>
          <w:bCs/>
          <w:noProof/>
        </w:rPr>
        <w:t>8</w:t>
      </w:r>
      <w:r w:rsidR="007412CA">
        <w:fldChar w:fldCharType="end"/>
      </w:r>
      <w:r w:rsidR="00F74B9E">
        <w:t xml:space="preserve"> </w:t>
      </w:r>
      <w:r w:rsidR="00F74B9E" w:rsidRPr="00F74B9E">
        <w:rPr>
          <w:b/>
          <w:bCs/>
        </w:rPr>
        <w:t>(TCE)</w:t>
      </w:r>
      <w:r w:rsidR="007412CA">
        <w:t xml:space="preserve"> </w:t>
      </w:r>
      <w:r w:rsidR="00D26306">
        <w:t>are</w:t>
      </w:r>
      <w:r w:rsidR="007412CA">
        <w:t xml:space="preserve"> classified under different sheets</w:t>
      </w:r>
      <w:r w:rsidR="00F74B9E">
        <w:t xml:space="preserve">. </w:t>
      </w:r>
      <w:r w:rsidR="00955D29">
        <w:t>The model estimate</w:t>
      </w:r>
      <w:r w:rsidR="00D26306">
        <w:t>s</w:t>
      </w:r>
      <w:r w:rsidR="00955D29">
        <w:t xml:space="preserve"> a breakthrough</w:t>
      </w:r>
      <w:r w:rsidR="00DE5707">
        <w:t xml:space="preserve"> 27 days afte</w:t>
      </w:r>
      <w:r w:rsidR="00135637">
        <w:t>r fresh or regenerated GAC was added</w:t>
      </w:r>
      <w:r w:rsidR="00955D29">
        <w:t xml:space="preserve">. </w:t>
      </w:r>
      <w:r w:rsidR="00C614CB">
        <w:t xml:space="preserve">The </w:t>
      </w:r>
      <w:r w:rsidR="00135637">
        <w:t>BTC</w:t>
      </w:r>
      <w:r w:rsidR="00C614CB">
        <w:t xml:space="preserve">, estimated by the USEPA PSDM model, is shown in </w:t>
      </w:r>
      <w:r w:rsidR="00B227BE" w:rsidRPr="00B227BE">
        <w:rPr>
          <w:b/>
          <w:bCs/>
        </w:rPr>
        <w:fldChar w:fldCharType="begin"/>
      </w:r>
      <w:r w:rsidR="00B227BE" w:rsidRPr="00B227BE">
        <w:rPr>
          <w:b/>
          <w:bCs/>
        </w:rPr>
        <w:instrText xml:space="preserve"> REF _Ref164937662 \h  \* MERGEFORMAT </w:instrText>
      </w:r>
      <w:r w:rsidR="00B227BE" w:rsidRPr="00B227BE">
        <w:rPr>
          <w:b/>
          <w:bCs/>
        </w:rPr>
      </w:r>
      <w:r w:rsidR="00B227BE" w:rsidRPr="00B227BE">
        <w:rPr>
          <w:b/>
          <w:bCs/>
        </w:rPr>
        <w:fldChar w:fldCharType="separate"/>
      </w:r>
      <w:r w:rsidR="00843CB6" w:rsidRPr="00B227BE">
        <w:rPr>
          <w:b/>
          <w:bCs/>
        </w:rPr>
        <w:t xml:space="preserve">Figure </w:t>
      </w:r>
      <w:r w:rsidR="00843CB6" w:rsidRPr="00843CB6">
        <w:rPr>
          <w:b/>
          <w:bCs/>
          <w:noProof/>
        </w:rPr>
        <w:t>25</w:t>
      </w:r>
      <w:r w:rsidR="00B227BE" w:rsidRPr="00B227BE">
        <w:rPr>
          <w:b/>
          <w:bCs/>
        </w:rPr>
        <w:fldChar w:fldCharType="end"/>
      </w:r>
      <w:r w:rsidR="00C614CB">
        <w:t xml:space="preserve">. The </w:t>
      </w:r>
      <w:r w:rsidR="00CC2563">
        <w:t xml:space="preserve">prediction is not linked to any experiment but is rather an example to show </w:t>
      </w:r>
      <w:r w:rsidR="00CC2563" w:rsidRPr="00CC2563">
        <w:t>w</w:t>
      </w:r>
      <w:r w:rsidR="00CC2563">
        <w:t>hat the model output looks like.</w:t>
      </w:r>
    </w:p>
    <w:p w14:paraId="1C5D7D35" w14:textId="77777777" w:rsidR="00135637" w:rsidRDefault="00135637" w:rsidP="00F74B9E">
      <w:pPr>
        <w:jc w:val="both"/>
      </w:pPr>
    </w:p>
    <w:p w14:paraId="6309BA8B" w14:textId="40CB4781" w:rsidR="00341D63" w:rsidRDefault="00BD4860" w:rsidP="00341D63">
      <w:pPr>
        <w:keepNext/>
        <w:jc w:val="center"/>
      </w:pPr>
      <w:r w:rsidRPr="00BD4860">
        <w:rPr>
          <w:noProof/>
        </w:rPr>
        <w:drawing>
          <wp:inline distT="0" distB="0" distL="0" distR="0" wp14:anchorId="5182EE9D" wp14:editId="67E28280">
            <wp:extent cx="3590939" cy="2970530"/>
            <wp:effectExtent l="0" t="0" r="9525" b="1270"/>
            <wp:docPr id="873363067" name="Picture 18" descr="A screenshot of a computer screen&#10;&#10;Description automatically generated">
              <a:extLst xmlns:a="http://schemas.openxmlformats.org/drawingml/2006/main">
                <a:ext uri="{FF2B5EF4-FFF2-40B4-BE49-F238E27FC236}">
                  <a16:creationId xmlns:a16="http://schemas.microsoft.com/office/drawing/2014/main" id="{2B5D7649-81A0-A955-EA45-8A37D161A2A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3363067" name="Picture 18" descr="A screenshot of a computer screen&#10;&#10;Description automatically generated">
                      <a:extLst>
                        <a:ext uri="{FF2B5EF4-FFF2-40B4-BE49-F238E27FC236}">
                          <a16:creationId xmlns:a16="http://schemas.microsoft.com/office/drawing/2014/main" id="{2B5D7649-81A0-A955-EA45-8A37D161A2A7}"/>
                        </a:ext>
                      </a:extLst>
                    </pic:cNvPr>
                    <pic:cNvPicPr>
                      <a:picLocks noChangeAspect="1"/>
                    </pic:cNvPicPr>
                  </pic:nvPicPr>
                  <pic:blipFill rotWithShape="1">
                    <a:blip r:embed="rId48"/>
                    <a:srcRect l="34451"/>
                    <a:stretch/>
                  </pic:blipFill>
                  <pic:spPr bwMode="auto">
                    <a:xfrm>
                      <a:off x="0" y="0"/>
                      <a:ext cx="3604410" cy="2981674"/>
                    </a:xfrm>
                    <a:prstGeom prst="rect">
                      <a:avLst/>
                    </a:prstGeom>
                    <a:ln>
                      <a:noFill/>
                    </a:ln>
                    <a:extLst>
                      <a:ext uri="{53640926-AAD7-44D8-BBD7-CCE9431645EC}">
                        <a14:shadowObscured xmlns:a14="http://schemas.microsoft.com/office/drawing/2010/main"/>
                      </a:ext>
                    </a:extLst>
                  </pic:spPr>
                </pic:pic>
              </a:graphicData>
            </a:graphic>
          </wp:inline>
        </w:drawing>
      </w:r>
    </w:p>
    <w:p w14:paraId="1989BE3A" w14:textId="43405333" w:rsidR="00D7155D" w:rsidRDefault="00341D63" w:rsidP="00D7155D">
      <w:pPr>
        <w:pStyle w:val="Caption"/>
        <w:jc w:val="center"/>
        <w:rPr>
          <w:b/>
          <w:bCs/>
        </w:rPr>
      </w:pPr>
      <w:bookmarkStart w:id="117" w:name="_Ref164937662"/>
      <w:r w:rsidRPr="00B227BE">
        <w:rPr>
          <w:b/>
          <w:bCs/>
          <w:i w:val="0"/>
          <w:iCs w:val="0"/>
        </w:rPr>
        <w:t xml:space="preserve">Figure </w:t>
      </w:r>
      <w:r w:rsidRPr="00B227BE">
        <w:rPr>
          <w:b/>
          <w:bCs/>
          <w:i w:val="0"/>
          <w:iCs w:val="0"/>
        </w:rPr>
        <w:fldChar w:fldCharType="begin"/>
      </w:r>
      <w:r w:rsidRPr="00B227BE">
        <w:rPr>
          <w:b/>
          <w:bCs/>
          <w:i w:val="0"/>
          <w:iCs w:val="0"/>
        </w:rPr>
        <w:instrText xml:space="preserve"> SEQ Figure \* ARABIC </w:instrText>
      </w:r>
      <w:r w:rsidRPr="00B227BE">
        <w:rPr>
          <w:b/>
          <w:bCs/>
          <w:i w:val="0"/>
          <w:iCs w:val="0"/>
        </w:rPr>
        <w:fldChar w:fldCharType="separate"/>
      </w:r>
      <w:r w:rsidR="00843CB6">
        <w:rPr>
          <w:b/>
          <w:bCs/>
          <w:i w:val="0"/>
          <w:iCs w:val="0"/>
          <w:noProof/>
        </w:rPr>
        <w:t>25</w:t>
      </w:r>
      <w:r w:rsidRPr="00B227BE">
        <w:rPr>
          <w:b/>
          <w:bCs/>
          <w:i w:val="0"/>
          <w:iCs w:val="0"/>
        </w:rPr>
        <w:fldChar w:fldCharType="end"/>
      </w:r>
      <w:bookmarkEnd w:id="117"/>
      <w:r w:rsidRPr="00B227BE">
        <w:rPr>
          <w:b/>
          <w:bCs/>
          <w:i w:val="0"/>
          <w:iCs w:val="0"/>
        </w:rPr>
        <w:t xml:space="preserve"> </w:t>
      </w:r>
      <w:r w:rsidR="007B19AB" w:rsidRPr="00B227BE">
        <w:rPr>
          <w:b/>
          <w:bCs/>
          <w:i w:val="0"/>
          <w:iCs w:val="0"/>
        </w:rPr>
        <w:t>Example breakthrough prediction for the compound TCE</w:t>
      </w:r>
      <w:r w:rsidR="007B19AB" w:rsidRPr="00B227BE">
        <w:rPr>
          <w:b/>
          <w:bCs/>
          <w:i w:val="0"/>
          <w:iCs w:val="0"/>
        </w:rPr>
        <w:br/>
        <w:t>executed by the USEPA PSDM model</w:t>
      </w:r>
      <w:r w:rsidR="007B19AB" w:rsidRPr="00191CD2">
        <w:rPr>
          <w:b/>
          <w:bCs/>
          <w:i w:val="0"/>
          <w:iCs w:val="0"/>
        </w:rPr>
        <w:t xml:space="preserve"> </w:t>
      </w:r>
      <w:r w:rsidR="007B19AB" w:rsidRPr="00191CD2">
        <w:rPr>
          <w:b/>
          <w:bCs/>
          <w:i w:val="0"/>
          <w:iCs w:val="0"/>
        </w:rPr>
        <w:fldChar w:fldCharType="begin"/>
      </w:r>
      <w:r w:rsidR="00494768" w:rsidRPr="00191CD2">
        <w:rPr>
          <w:b/>
          <w:bCs/>
          <w:i w:val="0"/>
          <w:iCs w:val="0"/>
        </w:rPr>
        <w:instrText xml:space="preserve"> ADDIN ZOTERO_ITEM CSL_CITATION {"citationID":"WixCie08","properties":{"formattedCitation":"(J. Burkhardt, 2020)","plainCitation":"(J. Burkhardt, 2020)","noteIndex":0},"citationItems":[{"id":164,"uris":["http://zotero.org/users/local/h6YJVYLe/items/IB63P6FW"],"itemData":{"id":164,"type":"webpage","title":"Water_Treatment_Models/PSDM at master · USEPA/Water_Treatment_Models · GitHub","URL":"https://github.com/USEPA/Water_Treatment_Models/tree/master/PSDM","author":[{"family":"Burkhardt","given":"Jonathan"}],"accessed":{"date-parts":[["2024",4,18]]},"issued":{"date-parts":[["2020"]]}}}],"schema":"https://github.com/citation-style-language/schema/raw/master/csl-citation.json"} </w:instrText>
      </w:r>
      <w:r w:rsidR="007B19AB" w:rsidRPr="00191CD2">
        <w:rPr>
          <w:b/>
          <w:bCs/>
          <w:i w:val="0"/>
          <w:iCs w:val="0"/>
        </w:rPr>
        <w:fldChar w:fldCharType="separate"/>
      </w:r>
      <w:r w:rsidR="00494768" w:rsidRPr="00191CD2">
        <w:rPr>
          <w:rFonts w:cs="Arial"/>
          <w:b/>
          <w:bCs/>
          <w:i w:val="0"/>
          <w:iCs w:val="0"/>
        </w:rPr>
        <w:t>(J. Burkhardt, 2020)</w:t>
      </w:r>
      <w:r w:rsidR="007B19AB" w:rsidRPr="00191CD2">
        <w:rPr>
          <w:b/>
          <w:bCs/>
          <w:i w:val="0"/>
          <w:iCs w:val="0"/>
        </w:rPr>
        <w:fldChar w:fldCharType="end"/>
      </w:r>
      <w:r w:rsidR="00D7155D">
        <w:rPr>
          <w:b/>
          <w:bCs/>
          <w:i w:val="0"/>
          <w:iCs w:val="0"/>
        </w:rPr>
        <w:br w:type="page"/>
      </w:r>
    </w:p>
    <w:p w14:paraId="76226692" w14:textId="660D5D1C" w:rsidR="00366E2E" w:rsidRPr="002F0BBF" w:rsidRDefault="00A958F1" w:rsidP="00A958F1">
      <w:pPr>
        <w:pStyle w:val="Heading2"/>
      </w:pPr>
      <w:bookmarkStart w:id="118" w:name="_Ref165025908"/>
      <w:bookmarkStart w:id="119" w:name="_Toc165464883"/>
      <w:r>
        <w:lastRenderedPageBreak/>
        <w:t>Pilot model</w:t>
      </w:r>
      <w:r w:rsidR="00E86070">
        <w:t>ling</w:t>
      </w:r>
      <w:r>
        <w:t xml:space="preserve"> of compound PFHpA</w:t>
      </w:r>
      <w:bookmarkEnd w:id="118"/>
      <w:bookmarkEnd w:id="119"/>
    </w:p>
    <w:p w14:paraId="243E9F80" w14:textId="7F64C08A" w:rsidR="002E7AB8" w:rsidRDefault="005608B3" w:rsidP="003E14A2">
      <w:pPr>
        <w:jc w:val="both"/>
      </w:pPr>
      <w:r>
        <w:t>To</w:t>
      </w:r>
      <w:r w:rsidR="00B8690A">
        <w:t xml:space="preserve"> </w:t>
      </w:r>
      <w:r w:rsidR="0073009E">
        <w:t>test the PSDM model with a realistic study case</w:t>
      </w:r>
      <w:r w:rsidR="00C11896">
        <w:t xml:space="preserve">, that is where the PFAS </w:t>
      </w:r>
      <w:r w:rsidR="00461D7C">
        <w:t>pilot study</w:t>
      </w:r>
      <w:r w:rsidR="00C11896">
        <w:t xml:space="preserve"> (</w:t>
      </w:r>
      <w:r w:rsidR="003E14A2" w:rsidRPr="003E14A2">
        <w:rPr>
          <w:b/>
          <w:bCs/>
        </w:rPr>
        <w:t xml:space="preserve">Chapter </w:t>
      </w:r>
      <w:r w:rsidR="003E14A2" w:rsidRPr="003E14A2">
        <w:rPr>
          <w:b/>
          <w:bCs/>
        </w:rPr>
        <w:fldChar w:fldCharType="begin"/>
      </w:r>
      <w:r w:rsidR="003E14A2" w:rsidRPr="003E14A2">
        <w:rPr>
          <w:b/>
          <w:bCs/>
        </w:rPr>
        <w:instrText xml:space="preserve"> REF _Ref164949598 \r \h </w:instrText>
      </w:r>
      <w:r w:rsidR="003E14A2">
        <w:rPr>
          <w:b/>
          <w:bCs/>
        </w:rPr>
        <w:instrText xml:space="preserve"> \* MERGEFORMAT </w:instrText>
      </w:r>
      <w:r w:rsidR="003E14A2" w:rsidRPr="003E14A2">
        <w:rPr>
          <w:b/>
          <w:bCs/>
        </w:rPr>
      </w:r>
      <w:r w:rsidR="003E14A2" w:rsidRPr="003E14A2">
        <w:rPr>
          <w:b/>
          <w:bCs/>
        </w:rPr>
        <w:fldChar w:fldCharType="separate"/>
      </w:r>
      <w:r w:rsidR="00843CB6">
        <w:rPr>
          <w:b/>
          <w:bCs/>
        </w:rPr>
        <w:t>4</w:t>
      </w:r>
      <w:r w:rsidR="003E14A2" w:rsidRPr="003E14A2">
        <w:rPr>
          <w:b/>
          <w:bCs/>
        </w:rPr>
        <w:fldChar w:fldCharType="end"/>
      </w:r>
      <w:r w:rsidR="00C11896">
        <w:t>) becomes interesting.</w:t>
      </w:r>
      <w:r w:rsidR="00461D7C">
        <w:t xml:space="preserve"> </w:t>
      </w:r>
      <w:r w:rsidR="00030094">
        <w:t xml:space="preserve">Input parameters from </w:t>
      </w:r>
      <w:r w:rsidR="00030094" w:rsidRPr="00255E9A">
        <w:rPr>
          <w:b/>
          <w:bCs/>
        </w:rPr>
        <w:fldChar w:fldCharType="begin"/>
      </w:r>
      <w:r w:rsidR="00030094" w:rsidRPr="00255E9A">
        <w:rPr>
          <w:b/>
          <w:bCs/>
        </w:rPr>
        <w:instrText xml:space="preserve"> REF _Ref164679057 \h </w:instrText>
      </w:r>
      <w:r w:rsidR="00255E9A" w:rsidRPr="00255E9A">
        <w:rPr>
          <w:b/>
          <w:bCs/>
        </w:rPr>
        <w:instrText xml:space="preserve"> \* MERGEFORMAT </w:instrText>
      </w:r>
      <w:r w:rsidR="00030094" w:rsidRPr="00255E9A">
        <w:rPr>
          <w:b/>
          <w:bCs/>
        </w:rPr>
      </w:r>
      <w:r w:rsidR="00030094" w:rsidRPr="00255E9A">
        <w:rPr>
          <w:b/>
          <w:bCs/>
        </w:rPr>
        <w:fldChar w:fldCharType="separate"/>
      </w:r>
      <w:r w:rsidR="00843CB6" w:rsidRPr="00C5366A">
        <w:rPr>
          <w:b/>
          <w:bCs/>
        </w:rPr>
        <w:t xml:space="preserve">Table </w:t>
      </w:r>
      <w:r w:rsidR="00843CB6" w:rsidRPr="00843CB6">
        <w:rPr>
          <w:b/>
          <w:bCs/>
          <w:noProof/>
        </w:rPr>
        <w:t>8</w:t>
      </w:r>
      <w:r w:rsidR="00030094" w:rsidRPr="00255E9A">
        <w:rPr>
          <w:b/>
          <w:bCs/>
        </w:rPr>
        <w:fldChar w:fldCharType="end"/>
      </w:r>
      <w:r w:rsidR="00030094" w:rsidRPr="00255E9A">
        <w:rPr>
          <w:b/>
          <w:bCs/>
        </w:rPr>
        <w:t xml:space="preserve"> (PFHpA)</w:t>
      </w:r>
      <w:r w:rsidR="00030094">
        <w:t xml:space="preserve"> </w:t>
      </w:r>
      <w:r w:rsidR="000850B7">
        <w:t>were</w:t>
      </w:r>
      <w:r w:rsidR="00030094">
        <w:t xml:space="preserve"> </w:t>
      </w:r>
      <w:r w:rsidR="003D1CCB">
        <w:t>inserted</w:t>
      </w:r>
      <w:r w:rsidR="00030094">
        <w:t xml:space="preserve"> under the different sheets in </w:t>
      </w:r>
      <w:r w:rsidR="00D357E9">
        <w:rPr>
          <w:i/>
          <w:iCs/>
        </w:rPr>
        <w:t>Input</w:t>
      </w:r>
      <w:r w:rsidR="00030094" w:rsidRPr="00425DE7">
        <w:rPr>
          <w:i/>
          <w:iCs/>
        </w:rPr>
        <w:t>_PFHpA.</w:t>
      </w:r>
      <w:r w:rsidR="00AA00BB" w:rsidRPr="00425DE7">
        <w:rPr>
          <w:i/>
          <w:iCs/>
        </w:rPr>
        <w:t>xlsx</w:t>
      </w:r>
      <w:r w:rsidR="003D1CCB">
        <w:t>. Fouling</w:t>
      </w:r>
      <w:r w:rsidR="00EB6240">
        <w:t xml:space="preserve"> </w:t>
      </w:r>
      <w:r w:rsidR="000850B7">
        <w:t>was</w:t>
      </w:r>
      <w:r w:rsidR="00EB6240">
        <w:t xml:space="preserve"> also taken into account </w:t>
      </w:r>
      <w:r w:rsidR="006E2546">
        <w:t xml:space="preserve">in </w:t>
      </w:r>
      <w:r w:rsidR="00A23D82">
        <w:t xml:space="preserve">the same way as </w:t>
      </w:r>
      <w:r w:rsidR="00FC5163">
        <w:t>in the research</w:t>
      </w:r>
      <w:r w:rsidR="00E352FA">
        <w:t xml:space="preserve"> </w:t>
      </w:r>
      <w:r w:rsidR="00E352FA">
        <w:fldChar w:fldCharType="begin"/>
      </w:r>
      <w:r w:rsidR="00494768">
        <w:instrText xml:space="preserve"> ADDIN ZOTERO_ITEM CSL_CITATION {"citationID":"LSKabhP1","properties":{"formattedCitation":"(J. Burkhardt et al., 2022)","plainCitation":"(J. Burkhardt et al., 2022)","noteIndex":0},"citationItems":[{"id":59,"uris":["http://zotero.org/users/local/h6YJVYLe/items/4L9CSE9E"],"itemData":{"id":59,"type":"article-journal","abstract":"AbstractPer- and polyfluoroalkyl substances (PFAS) are increasingly of interest to drinking\nwater utilities due to state regulations, the release of federal and state health\nadvisories, and public concern. Pilot-scale data were fitted for 16 PFAS species ...","container-title":"Journal of Environmental Engineering","DOI":"10.1061/(ASCE)EE.1943-7870.0001964","ISSN":"1943-7870","issue":"3","language":"EN","license":"© 2021 American Society of Civil Engineers","note":"publisher: American Society of Civil Engineers","page":"04021086","source":"ASCE","title":"Modeling PFAS Removal Using Granular Activated Carbon for Full-Scale System Design","volume":"148","author":[{"family":"Burkhardt","given":"Jonathan"},{"family":"Burns","given":"Nick"},{"family":"Mobley","given":"Dustin"},{"family":"Pressman","given":"Jonathan G."},{"family":"Magnuson","given":"Matthew L."},{"family":"Speth","given":"Thomas F."}],"issued":{"date-parts":[["2022",3,1]]}}}],"schema":"https://github.com/citation-style-language/schema/raw/master/csl-citation.json"} </w:instrText>
      </w:r>
      <w:r w:rsidR="00E352FA">
        <w:fldChar w:fldCharType="separate"/>
      </w:r>
      <w:r w:rsidR="00494768" w:rsidRPr="00494768">
        <w:rPr>
          <w:rFonts w:cs="Arial"/>
        </w:rPr>
        <w:t>(J. Burkhardt et al., 2022)</w:t>
      </w:r>
      <w:r w:rsidR="00E352FA">
        <w:fldChar w:fldCharType="end"/>
      </w:r>
      <w:r w:rsidR="006E2546">
        <w:t xml:space="preserve">. </w:t>
      </w:r>
      <w:r w:rsidR="00E352FA">
        <w:t xml:space="preserve">Specifically, </w:t>
      </w:r>
      <w:r w:rsidR="00356959" w:rsidRPr="000850B7">
        <w:rPr>
          <w:i/>
          <w:iCs/>
        </w:rPr>
        <w:t>chem_type</w:t>
      </w:r>
      <w:r w:rsidR="00356959">
        <w:t xml:space="preserve"> </w:t>
      </w:r>
      <w:r w:rsidR="000850B7">
        <w:t>was</w:t>
      </w:r>
      <w:r w:rsidR="00356959">
        <w:t xml:space="preserve"> set to </w:t>
      </w:r>
      <w:r w:rsidR="00356959" w:rsidRPr="00357D61">
        <w:rPr>
          <w:i/>
          <w:iCs/>
        </w:rPr>
        <w:t>‘PFAS’</w:t>
      </w:r>
      <w:r w:rsidR="00356959">
        <w:t xml:space="preserve"> and </w:t>
      </w:r>
      <w:r w:rsidR="00356959" w:rsidRPr="00357D61">
        <w:rPr>
          <w:i/>
          <w:iCs/>
        </w:rPr>
        <w:t>water_type</w:t>
      </w:r>
      <w:r w:rsidR="00356959">
        <w:t xml:space="preserve"> to </w:t>
      </w:r>
      <w:r w:rsidR="00356959" w:rsidRPr="00357D61">
        <w:rPr>
          <w:i/>
          <w:iCs/>
        </w:rPr>
        <w:t>‘Rhine’</w:t>
      </w:r>
      <w:r w:rsidR="00356959">
        <w:t xml:space="preserve">. The USEPA fouling approach will be </w:t>
      </w:r>
      <w:r w:rsidR="00E31374">
        <w:t xml:space="preserve">later </w:t>
      </w:r>
      <w:r w:rsidR="00356959">
        <w:t>discussed.</w:t>
      </w:r>
      <w:r w:rsidR="00B2400B">
        <w:t xml:space="preserve"> </w:t>
      </w:r>
    </w:p>
    <w:p w14:paraId="0735C8E5" w14:textId="77777777" w:rsidR="002E7AB8" w:rsidRDefault="002E7AB8" w:rsidP="003E14A2">
      <w:pPr>
        <w:jc w:val="both"/>
      </w:pPr>
    </w:p>
    <w:p w14:paraId="0C6FC564" w14:textId="532CAF99" w:rsidR="002E7AB8" w:rsidRDefault="00E31374" w:rsidP="00E31374">
      <w:pPr>
        <w:pStyle w:val="Heading3"/>
      </w:pPr>
      <w:r>
        <w:t>Estimation of breakthrough curve</w:t>
      </w:r>
    </w:p>
    <w:p w14:paraId="11D3693F" w14:textId="5882C2D9" w:rsidR="001D3800" w:rsidRDefault="009A5E52" w:rsidP="003E14A2">
      <w:pPr>
        <w:jc w:val="both"/>
      </w:pPr>
      <w:r w:rsidRPr="009A5E52">
        <w:rPr>
          <w:b/>
          <w:bCs/>
        </w:rPr>
        <w:fldChar w:fldCharType="begin"/>
      </w:r>
      <w:r w:rsidRPr="009A5E52">
        <w:rPr>
          <w:b/>
          <w:bCs/>
        </w:rPr>
        <w:instrText xml:space="preserve"> REF _Ref164952649 \h  \* MERGEFORMAT </w:instrText>
      </w:r>
      <w:r w:rsidRPr="009A5E52">
        <w:rPr>
          <w:b/>
          <w:bCs/>
        </w:rPr>
      </w:r>
      <w:r w:rsidRPr="009A5E52">
        <w:rPr>
          <w:b/>
          <w:bCs/>
        </w:rPr>
        <w:fldChar w:fldCharType="separate"/>
      </w:r>
      <w:r w:rsidR="00843CB6" w:rsidRPr="00404B56">
        <w:rPr>
          <w:b/>
          <w:bCs/>
        </w:rPr>
        <w:t xml:space="preserve">Figure </w:t>
      </w:r>
      <w:r w:rsidR="00843CB6" w:rsidRPr="00843CB6">
        <w:rPr>
          <w:b/>
          <w:bCs/>
          <w:noProof/>
        </w:rPr>
        <w:t>26</w:t>
      </w:r>
      <w:r w:rsidRPr="009A5E52">
        <w:rPr>
          <w:b/>
          <w:bCs/>
        </w:rPr>
        <w:fldChar w:fldCharType="end"/>
      </w:r>
      <w:r w:rsidR="00B2400B">
        <w:t xml:space="preserve"> shows </w:t>
      </w:r>
      <w:r w:rsidR="0066574B">
        <w:t xml:space="preserve">both the original model estimate and the </w:t>
      </w:r>
      <w:r w:rsidR="005D7912">
        <w:t xml:space="preserve">replicated model </w:t>
      </w:r>
      <w:r>
        <w:t xml:space="preserve">estimate </w:t>
      </w:r>
      <w:r w:rsidR="00F2726B">
        <w:t>resulting</w:t>
      </w:r>
      <w:r>
        <w:t xml:space="preserve"> from the USEPA Python code.</w:t>
      </w:r>
      <w:r w:rsidR="007F5A0C">
        <w:t xml:space="preserve"> To make the replication,</w:t>
      </w:r>
      <w:r w:rsidR="007D356E">
        <w:t xml:space="preserve"> the isotherm parameters K and 1/n, derived from the </w:t>
      </w:r>
      <w:r w:rsidR="00B70267">
        <w:t>research</w:t>
      </w:r>
      <w:r w:rsidR="00660AC4">
        <w:t xml:space="preserve">, </w:t>
      </w:r>
      <w:r w:rsidR="00B70267">
        <w:t xml:space="preserve">were </w:t>
      </w:r>
      <w:r w:rsidR="00D74E56">
        <w:t>given</w:t>
      </w:r>
      <w:r w:rsidR="00B70267">
        <w:t xml:space="preserve"> </w:t>
      </w:r>
      <w:r w:rsidR="00D74E56">
        <w:t>with the model input</w:t>
      </w:r>
      <w:r w:rsidR="00B70267">
        <w:t xml:space="preserve">. </w:t>
      </w:r>
      <w:r w:rsidR="0072106A">
        <w:t>On the contrary</w:t>
      </w:r>
      <w:r w:rsidR="00205B21">
        <w:t>, the experimental effluent dataset was</w:t>
      </w:r>
      <w:r w:rsidR="00097F94">
        <w:t xml:space="preserve"> </w:t>
      </w:r>
      <w:r w:rsidR="0054512D">
        <w:t xml:space="preserve">not </w:t>
      </w:r>
      <w:r w:rsidR="00C47FEA">
        <w:t>given as input</w:t>
      </w:r>
      <w:r w:rsidR="0054512D">
        <w:t>.</w:t>
      </w:r>
      <w:r w:rsidR="003B221D">
        <w:t xml:space="preserve"> The objective here was to get a free estimate of the effluent curve.</w:t>
      </w:r>
      <w:r w:rsidR="00EA1F94">
        <w:t xml:space="preserve"> Parameters that were not directly available in the paper were taken from the previous ‘TCE’ example</w:t>
      </w:r>
      <w:r w:rsidR="00993575">
        <w:t xml:space="preserve">, since also there </w:t>
      </w:r>
      <w:r w:rsidR="00F65BD1">
        <w:t>the bed consists of F400 GAC</w:t>
      </w:r>
      <w:r w:rsidR="00EA1F94">
        <w:t>.</w:t>
      </w:r>
      <w:r w:rsidR="00C73F1A">
        <w:t xml:space="preserve"> </w:t>
      </w:r>
      <w:r w:rsidR="007D2780">
        <w:t>These were properties related to the GAC granules</w:t>
      </w:r>
      <w:r w:rsidR="007020C3">
        <w:t xml:space="preserve">, which </w:t>
      </w:r>
      <w:r w:rsidR="007D2780">
        <w:t>were not mentioned</w:t>
      </w:r>
      <w:r w:rsidR="007020C3">
        <w:t xml:space="preserve">. </w:t>
      </w:r>
      <w:r w:rsidR="00F70766">
        <w:t>It is not true</w:t>
      </w:r>
      <w:r w:rsidR="00C32B63">
        <w:t xml:space="preserve"> </w:t>
      </w:r>
      <w:r w:rsidR="00F70766">
        <w:t>that the model parameters were calibrated</w:t>
      </w:r>
      <w:r w:rsidR="00C93851">
        <w:t>. T</w:t>
      </w:r>
      <w:r w:rsidR="007C0F6D">
        <w:t>hey were derived from another study</w:t>
      </w:r>
      <w:r w:rsidR="0023551F">
        <w:t xml:space="preserve">. However, this test </w:t>
      </w:r>
      <w:r w:rsidR="004C7435">
        <w:t>demonstrated</w:t>
      </w:r>
      <w:r w:rsidR="0023551F">
        <w:t xml:space="preserve"> that the open-source</w:t>
      </w:r>
      <w:r w:rsidR="001D3766">
        <w:t xml:space="preserve"> </w:t>
      </w:r>
      <w:r w:rsidR="00713B10">
        <w:t>model functione</w:t>
      </w:r>
      <w:r w:rsidR="00921E6B">
        <w:t xml:space="preserve">d very </w:t>
      </w:r>
      <w:r w:rsidR="00C11126">
        <w:t>accurate</w:t>
      </w:r>
      <w:r w:rsidR="003416C4">
        <w:t xml:space="preserve"> and realistic</w:t>
      </w:r>
      <w:r w:rsidR="007A0268">
        <w:t>, inspiring</w:t>
      </w:r>
      <w:r w:rsidR="00B46BC0">
        <w:t xml:space="preserve"> </w:t>
      </w:r>
      <w:r w:rsidR="003A36F3">
        <w:t>further investigation starting from this point of research</w:t>
      </w:r>
      <w:r w:rsidR="00B46BC0">
        <w:t>.</w:t>
      </w:r>
    </w:p>
    <w:p w14:paraId="765ABDAA" w14:textId="77777777" w:rsidR="00030094" w:rsidRDefault="00030094" w:rsidP="003E14A2">
      <w:pPr>
        <w:jc w:val="both"/>
      </w:pPr>
    </w:p>
    <w:p w14:paraId="048B0E2A" w14:textId="77777777" w:rsidR="002A5F17" w:rsidRDefault="000850B7" w:rsidP="002A5F17">
      <w:pPr>
        <w:keepNext/>
        <w:jc w:val="center"/>
      </w:pPr>
      <w:r w:rsidRPr="000850B7">
        <w:rPr>
          <w:noProof/>
        </w:rPr>
        <w:drawing>
          <wp:inline distT="0" distB="0" distL="0" distR="0" wp14:anchorId="05DDC3FE" wp14:editId="59343B5D">
            <wp:extent cx="5727700" cy="2640330"/>
            <wp:effectExtent l="0" t="0" r="6350" b="0"/>
            <wp:docPr id="12" name="Picture 11" descr="A comparison of graphs and charts&#10;&#10;Description automatically generated with medium confidence">
              <a:extLst xmlns:a="http://schemas.openxmlformats.org/drawingml/2006/main">
                <a:ext uri="{FF2B5EF4-FFF2-40B4-BE49-F238E27FC236}">
                  <a16:creationId xmlns:a16="http://schemas.microsoft.com/office/drawing/2014/main" id="{7A97301E-0BD7-FE1B-93ED-C7D04CFFF11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descr="A comparison of graphs and charts&#10;&#10;Description automatically generated with medium confidence">
                      <a:extLst>
                        <a:ext uri="{FF2B5EF4-FFF2-40B4-BE49-F238E27FC236}">
                          <a16:creationId xmlns:a16="http://schemas.microsoft.com/office/drawing/2014/main" id="{7A97301E-0BD7-FE1B-93ED-C7D04CFFF116}"/>
                        </a:ext>
                      </a:extLst>
                    </pic:cNvPr>
                    <pic:cNvPicPr>
                      <a:picLocks noChangeAspect="1"/>
                    </pic:cNvPicPr>
                  </pic:nvPicPr>
                  <pic:blipFill>
                    <a:blip r:embed="rId49"/>
                    <a:stretch>
                      <a:fillRect/>
                    </a:stretch>
                  </pic:blipFill>
                  <pic:spPr>
                    <a:xfrm>
                      <a:off x="0" y="0"/>
                      <a:ext cx="5727700" cy="2640330"/>
                    </a:xfrm>
                    <a:prstGeom prst="rect">
                      <a:avLst/>
                    </a:prstGeom>
                  </pic:spPr>
                </pic:pic>
              </a:graphicData>
            </a:graphic>
          </wp:inline>
        </w:drawing>
      </w:r>
    </w:p>
    <w:p w14:paraId="1BBB0B30" w14:textId="778F3470" w:rsidR="00030094" w:rsidRDefault="002A5F17" w:rsidP="002A5F17">
      <w:pPr>
        <w:pStyle w:val="Caption"/>
        <w:jc w:val="center"/>
        <w:rPr>
          <w:b/>
          <w:bCs/>
          <w:i w:val="0"/>
          <w:iCs w:val="0"/>
        </w:rPr>
      </w:pPr>
      <w:bookmarkStart w:id="120" w:name="_Ref164952649"/>
      <w:r w:rsidRPr="00404B56">
        <w:rPr>
          <w:b/>
          <w:bCs/>
          <w:i w:val="0"/>
          <w:iCs w:val="0"/>
        </w:rPr>
        <w:t xml:space="preserve">Figure </w:t>
      </w:r>
      <w:r w:rsidRPr="00404B56">
        <w:rPr>
          <w:b/>
          <w:bCs/>
          <w:i w:val="0"/>
          <w:iCs w:val="0"/>
        </w:rPr>
        <w:fldChar w:fldCharType="begin"/>
      </w:r>
      <w:r w:rsidRPr="00404B56">
        <w:rPr>
          <w:b/>
          <w:bCs/>
          <w:i w:val="0"/>
          <w:iCs w:val="0"/>
        </w:rPr>
        <w:instrText xml:space="preserve"> SEQ Figure \* ARABIC </w:instrText>
      </w:r>
      <w:r w:rsidRPr="00404B56">
        <w:rPr>
          <w:b/>
          <w:bCs/>
          <w:i w:val="0"/>
          <w:iCs w:val="0"/>
        </w:rPr>
        <w:fldChar w:fldCharType="separate"/>
      </w:r>
      <w:r w:rsidR="00843CB6">
        <w:rPr>
          <w:b/>
          <w:bCs/>
          <w:i w:val="0"/>
          <w:iCs w:val="0"/>
          <w:noProof/>
        </w:rPr>
        <w:t>26</w:t>
      </w:r>
      <w:r w:rsidRPr="00404B56">
        <w:rPr>
          <w:b/>
          <w:bCs/>
          <w:i w:val="0"/>
          <w:iCs w:val="0"/>
        </w:rPr>
        <w:fldChar w:fldCharType="end"/>
      </w:r>
      <w:bookmarkEnd w:id="120"/>
      <w:r w:rsidRPr="00404B56">
        <w:rPr>
          <w:b/>
          <w:bCs/>
          <w:i w:val="0"/>
          <w:iCs w:val="0"/>
        </w:rPr>
        <w:t xml:space="preserve"> </w:t>
      </w:r>
      <w:r w:rsidR="00282EA2" w:rsidRPr="00404B56">
        <w:rPr>
          <w:b/>
          <w:bCs/>
          <w:i w:val="0"/>
          <w:iCs w:val="0"/>
        </w:rPr>
        <w:t>Breakthrough curve model prediction</w:t>
      </w:r>
      <w:r w:rsidR="0054347E" w:rsidRPr="00404B56">
        <w:rPr>
          <w:b/>
          <w:bCs/>
          <w:i w:val="0"/>
          <w:iCs w:val="0"/>
        </w:rPr>
        <w:t xml:space="preserve"> for fixed-bed adsorption of PFHpA</w:t>
      </w:r>
      <w:r w:rsidR="00191CD2">
        <w:rPr>
          <w:b/>
          <w:bCs/>
          <w:i w:val="0"/>
          <w:iCs w:val="0"/>
        </w:rPr>
        <w:t>:</w:t>
      </w:r>
      <w:r w:rsidR="00282EA2" w:rsidRPr="00404B56">
        <w:rPr>
          <w:b/>
          <w:bCs/>
          <w:i w:val="0"/>
          <w:iCs w:val="0"/>
        </w:rPr>
        <w:t xml:space="preserve"> </w:t>
      </w:r>
      <w:r w:rsidR="00F60723" w:rsidRPr="00404B56">
        <w:rPr>
          <w:b/>
          <w:bCs/>
          <w:i w:val="0"/>
          <w:iCs w:val="0"/>
        </w:rPr>
        <w:br/>
      </w:r>
      <w:r w:rsidR="00282EA2" w:rsidRPr="00404B56">
        <w:rPr>
          <w:b/>
          <w:bCs/>
          <w:i w:val="0"/>
          <w:iCs w:val="0"/>
        </w:rPr>
        <w:t>(a)</w:t>
      </w:r>
      <w:r w:rsidR="0099219F" w:rsidRPr="00404B56">
        <w:rPr>
          <w:b/>
          <w:bCs/>
          <w:i w:val="0"/>
          <w:iCs w:val="0"/>
        </w:rPr>
        <w:t xml:space="preserve"> </w:t>
      </w:r>
      <w:r w:rsidR="00F60723" w:rsidRPr="00404B56">
        <w:rPr>
          <w:b/>
          <w:bCs/>
          <w:i w:val="0"/>
          <w:iCs w:val="0"/>
        </w:rPr>
        <w:t>prediction from scientific</w:t>
      </w:r>
      <w:r w:rsidR="00282EA2" w:rsidRPr="00404B56">
        <w:rPr>
          <w:b/>
          <w:bCs/>
          <w:i w:val="0"/>
          <w:iCs w:val="0"/>
        </w:rPr>
        <w:t xml:space="preserve"> </w:t>
      </w:r>
      <w:r w:rsidR="009D3975" w:rsidRPr="00404B56">
        <w:rPr>
          <w:b/>
          <w:bCs/>
          <w:i w:val="0"/>
          <w:iCs w:val="0"/>
        </w:rPr>
        <w:t xml:space="preserve">paper </w:t>
      </w:r>
      <w:r w:rsidR="00404B56" w:rsidRPr="00090098">
        <w:rPr>
          <w:b/>
          <w:bCs/>
          <w:i w:val="0"/>
          <w:iCs w:val="0"/>
        </w:rPr>
        <w:t xml:space="preserve">of </w:t>
      </w:r>
      <w:r w:rsidR="00404B56" w:rsidRPr="00090098">
        <w:rPr>
          <w:b/>
          <w:bCs/>
          <w:i w:val="0"/>
          <w:iCs w:val="0"/>
        </w:rPr>
        <w:fldChar w:fldCharType="begin"/>
      </w:r>
      <w:r w:rsidR="00630C4F">
        <w:rPr>
          <w:b/>
          <w:bCs/>
          <w:i w:val="0"/>
          <w:iCs w:val="0"/>
        </w:rPr>
        <w:instrText xml:space="preserve"> ADDIN ZOTERO_ITEM CSL_CITATION {"citationID":"Ush1MkAA","properties":{"formattedCitation":"(Burkhardt et al., 2022)","plainCitation":"(Burkhardt et al., 2022)","dontUpdate":true,"noteIndex":0},"citationItems":[{"id":59,"uris":["http://zotero.org/users/local/h6YJVYLe/items/4L9CSE9E"],"itemData":{"id":59,"type":"article-journal","abstract":"AbstractPer- and polyfluoroalkyl substances (PFAS) are increasingly of interest to drinking\nwater utilities due to state regulations, the release of federal and state health\nadvisories, and public concern. Pilot-scale data were fitted for 16 PFAS species ...","container-title":"Journal of Environmental Engineering","DOI":"10.1061/(ASCE)EE.1943-7870.0001964","ISSN":"1943-7870","issue":"3","language":"EN","license":"© 2021 American Society of Civil Engineers","note":"publisher: American Society of Civil Engineers","page":"04021086","source":"ASCE","title":"Modeling PFAS Removal Using Granular Activated Carbon for Full-Scale System Design","volume":"148","author":[{"family":"Burkhardt","given":"Jonathan"},{"family":"Burns","given":"Nick"},{"family":"Mobley","given":"Dustin"},{"family":"Pressman","given":"Jonathan G."},{"family":"Magnuson","given":"Matthew L."},{"family":"Speth","given":"Thomas F."}],"issued":{"date-parts":[["2022",3,1]]}}}],"schema":"https://github.com/citation-style-language/schema/raw/master/csl-citation.json"} </w:instrText>
      </w:r>
      <w:r w:rsidR="00404B56" w:rsidRPr="00090098">
        <w:rPr>
          <w:b/>
          <w:bCs/>
          <w:i w:val="0"/>
          <w:iCs w:val="0"/>
        </w:rPr>
        <w:fldChar w:fldCharType="separate"/>
      </w:r>
      <w:r w:rsidR="00404B56" w:rsidRPr="00090098">
        <w:rPr>
          <w:rFonts w:cs="Arial"/>
          <w:b/>
          <w:bCs/>
          <w:i w:val="0"/>
          <w:iCs w:val="0"/>
        </w:rPr>
        <w:t>Burkhardt et al., 2022</w:t>
      </w:r>
      <w:r w:rsidR="00404B56" w:rsidRPr="00090098">
        <w:rPr>
          <w:b/>
          <w:bCs/>
          <w:i w:val="0"/>
          <w:iCs w:val="0"/>
        </w:rPr>
        <w:fldChar w:fldCharType="end"/>
      </w:r>
      <w:r w:rsidR="00191CD2">
        <w:rPr>
          <w:b/>
          <w:bCs/>
          <w:i w:val="0"/>
          <w:iCs w:val="0"/>
        </w:rPr>
        <w:t>,</w:t>
      </w:r>
      <w:r w:rsidR="009D3975" w:rsidRPr="00404B56">
        <w:rPr>
          <w:b/>
          <w:bCs/>
          <w:i w:val="0"/>
          <w:iCs w:val="0"/>
        </w:rPr>
        <w:t xml:space="preserve"> (b) </w:t>
      </w:r>
      <w:r w:rsidR="0054347E" w:rsidRPr="00404B56">
        <w:rPr>
          <w:b/>
          <w:bCs/>
          <w:i w:val="0"/>
          <w:iCs w:val="0"/>
        </w:rPr>
        <w:t>replication</w:t>
      </w:r>
      <w:r w:rsidR="00F60723" w:rsidRPr="00404B56">
        <w:rPr>
          <w:b/>
          <w:bCs/>
          <w:i w:val="0"/>
          <w:iCs w:val="0"/>
        </w:rPr>
        <w:t xml:space="preserve"> in </w:t>
      </w:r>
      <w:r w:rsidR="00B2400B">
        <w:rPr>
          <w:b/>
          <w:bCs/>
          <w:i w:val="0"/>
          <w:iCs w:val="0"/>
        </w:rPr>
        <w:t>P</w:t>
      </w:r>
      <w:r w:rsidR="00F60723" w:rsidRPr="00404B56">
        <w:rPr>
          <w:b/>
          <w:bCs/>
          <w:i w:val="0"/>
          <w:iCs w:val="0"/>
        </w:rPr>
        <w:t>ython</w:t>
      </w:r>
    </w:p>
    <w:p w14:paraId="71FC2393" w14:textId="0F01A53D" w:rsidR="00A72B17" w:rsidRDefault="00A72B17" w:rsidP="00A72B17">
      <w:pPr>
        <w:pStyle w:val="Heading3"/>
      </w:pPr>
      <w:r>
        <w:t>Estimation of isotherm parameters</w:t>
      </w:r>
    </w:p>
    <w:p w14:paraId="5A1D35E5" w14:textId="61C49794" w:rsidR="00D03922" w:rsidRDefault="00A72B17" w:rsidP="00B45FFE">
      <w:pPr>
        <w:jc w:val="both"/>
      </w:pPr>
      <w:r>
        <w:t xml:space="preserve">Originally, the purpose using the PSDM model in the case of </w:t>
      </w:r>
      <w:r w:rsidR="00D65140" w:rsidRPr="00D65140">
        <w:rPr>
          <w:b/>
          <w:bCs/>
        </w:rPr>
        <w:fldChar w:fldCharType="begin"/>
      </w:r>
      <w:r w:rsidR="00D65140" w:rsidRPr="00D65140">
        <w:rPr>
          <w:b/>
          <w:bCs/>
        </w:rPr>
        <w:instrText xml:space="preserve"> REF _Ref164952649 \h  \* MERGEFORMAT </w:instrText>
      </w:r>
      <w:r w:rsidR="00D65140" w:rsidRPr="00D65140">
        <w:rPr>
          <w:b/>
          <w:bCs/>
        </w:rPr>
      </w:r>
      <w:r w:rsidR="00D65140" w:rsidRPr="00D65140">
        <w:rPr>
          <w:b/>
          <w:bCs/>
        </w:rPr>
        <w:fldChar w:fldCharType="separate"/>
      </w:r>
      <w:r w:rsidR="00843CB6" w:rsidRPr="00404B56">
        <w:rPr>
          <w:b/>
          <w:bCs/>
        </w:rPr>
        <w:t xml:space="preserve">Figure </w:t>
      </w:r>
      <w:r w:rsidR="00843CB6" w:rsidRPr="00843CB6">
        <w:rPr>
          <w:b/>
          <w:bCs/>
          <w:noProof/>
        </w:rPr>
        <w:t>26</w:t>
      </w:r>
      <w:r w:rsidR="00D65140" w:rsidRPr="00D65140">
        <w:rPr>
          <w:b/>
          <w:bCs/>
        </w:rPr>
        <w:fldChar w:fldCharType="end"/>
      </w:r>
      <w:r w:rsidR="00D65140" w:rsidRPr="00D65140">
        <w:rPr>
          <w:b/>
          <w:bCs/>
        </w:rPr>
        <w:t>(a)</w:t>
      </w:r>
      <w:r w:rsidR="00D65140">
        <w:t xml:space="preserve"> was to estimate the</w:t>
      </w:r>
      <w:r w:rsidR="007D356E">
        <w:t xml:space="preserve"> Freundlich</w:t>
      </w:r>
      <w:r w:rsidR="00D65140">
        <w:t xml:space="preserve"> isotherm parameters</w:t>
      </w:r>
      <w:r w:rsidR="007D356E">
        <w:t xml:space="preserve"> K and 1/n</w:t>
      </w:r>
      <w:r w:rsidR="00D65140">
        <w:t xml:space="preserve"> through the automated fitting tool.</w:t>
      </w:r>
      <w:r w:rsidR="003E14B1">
        <w:t xml:space="preserve"> To do so, experimental influent and effluent data was fed to the model by the researchers.</w:t>
      </w:r>
      <w:r w:rsidR="006341B5">
        <w:t xml:space="preserve"> For the thesis, the same tool </w:t>
      </w:r>
      <w:r w:rsidR="00976248">
        <w:t>was</w:t>
      </w:r>
      <w:r w:rsidR="006341B5">
        <w:t xml:space="preserve"> also applied</w:t>
      </w:r>
      <w:r w:rsidR="00EE7B0D">
        <w:t xml:space="preserve"> by hiding</w:t>
      </w:r>
      <w:r w:rsidR="000C403B">
        <w:t xml:space="preserve"> isotherm parameters K and 1/n and </w:t>
      </w:r>
      <w:r w:rsidR="00AD70B4">
        <w:t>introducing the effluent experimental dataset.</w:t>
      </w:r>
      <w:r w:rsidR="00CE1337">
        <w:t xml:space="preserve"> Estimation of </w:t>
      </w:r>
      <w:r w:rsidR="00D03922">
        <w:t xml:space="preserve">the isotherm parameters by the automated fitting tool can be seen in </w:t>
      </w:r>
      <w:r w:rsidR="00105D84" w:rsidRPr="00105D84">
        <w:rPr>
          <w:b/>
          <w:bCs/>
        </w:rPr>
        <w:fldChar w:fldCharType="begin"/>
      </w:r>
      <w:r w:rsidR="00105D84" w:rsidRPr="00105D84">
        <w:rPr>
          <w:b/>
          <w:bCs/>
        </w:rPr>
        <w:instrText xml:space="preserve"> REF _Ref164956673 \h  \* MERGEFORMAT </w:instrText>
      </w:r>
      <w:r w:rsidR="00105D84" w:rsidRPr="00105D84">
        <w:rPr>
          <w:b/>
          <w:bCs/>
        </w:rPr>
      </w:r>
      <w:r w:rsidR="00105D84" w:rsidRPr="00105D84">
        <w:rPr>
          <w:b/>
          <w:bCs/>
        </w:rPr>
        <w:fldChar w:fldCharType="separate"/>
      </w:r>
      <w:r w:rsidR="00843CB6" w:rsidRPr="00AE0239">
        <w:rPr>
          <w:b/>
          <w:bCs/>
        </w:rPr>
        <w:t xml:space="preserve">Figure </w:t>
      </w:r>
      <w:r w:rsidR="00843CB6" w:rsidRPr="00843CB6">
        <w:rPr>
          <w:b/>
          <w:bCs/>
          <w:noProof/>
        </w:rPr>
        <w:t>27</w:t>
      </w:r>
      <w:r w:rsidR="00105D84" w:rsidRPr="00105D84">
        <w:rPr>
          <w:b/>
          <w:bCs/>
        </w:rPr>
        <w:fldChar w:fldCharType="end"/>
      </w:r>
      <w:r w:rsidR="00D03922">
        <w:t xml:space="preserve">. </w:t>
      </w:r>
      <w:r w:rsidR="00F67CFF">
        <w:t xml:space="preserve">It can be concluded that, next to the BTC estimation, estimation of equilibrium parameters </w:t>
      </w:r>
      <w:r w:rsidR="00105D84">
        <w:t>was</w:t>
      </w:r>
      <w:r w:rsidR="00F67CFF">
        <w:t xml:space="preserve"> also functioning </w:t>
      </w:r>
      <w:r w:rsidR="00446C1E">
        <w:t>very well. The</w:t>
      </w:r>
      <w:r w:rsidR="00A15F0C">
        <w:t xml:space="preserve"> predicted</w:t>
      </w:r>
      <w:r w:rsidR="00446C1E">
        <w:t xml:space="preserve"> isotherm parameters </w:t>
      </w:r>
      <w:r w:rsidR="00105D84">
        <w:t>were</w:t>
      </w:r>
      <w:r w:rsidR="00446C1E">
        <w:t xml:space="preserve"> close to the ones estimated by the research paper</w:t>
      </w:r>
      <w:r w:rsidR="00105D84">
        <w:t xml:space="preserve">. The red line is the </w:t>
      </w:r>
      <w:r w:rsidR="00A13DF5">
        <w:t xml:space="preserve">best fit, which was found by 23x executing the </w:t>
      </w:r>
      <w:r w:rsidR="00BB4707" w:rsidRPr="00BB4707">
        <w:rPr>
          <w:i/>
          <w:iCs/>
        </w:rPr>
        <w:t>run_psdm_kfit</w:t>
      </w:r>
      <w:r w:rsidR="00BB4707">
        <w:t xml:space="preserve"> function. The amount </w:t>
      </w:r>
      <w:r w:rsidR="00AE26A1">
        <w:t xml:space="preserve">was counted by </w:t>
      </w:r>
      <w:r w:rsidR="0074072A">
        <w:t>defining</w:t>
      </w:r>
      <w:r w:rsidR="00AE26A1">
        <w:t xml:space="preserve"> a new parameter </w:t>
      </w:r>
      <w:r w:rsidR="0074072A" w:rsidRPr="00E9439F">
        <w:rPr>
          <w:i/>
          <w:iCs/>
        </w:rPr>
        <w:t>psdm_teller</w:t>
      </w:r>
      <w:r w:rsidR="0074072A">
        <w:t xml:space="preserve"> </w:t>
      </w:r>
      <w:r w:rsidR="00E9439F">
        <w:t>that counted the number of runs.</w:t>
      </w:r>
      <w:r w:rsidR="00D03922">
        <w:br w:type="page"/>
      </w:r>
    </w:p>
    <w:p w14:paraId="3B0214DC" w14:textId="77777777" w:rsidR="00440332" w:rsidRDefault="00440332" w:rsidP="00440332">
      <w:pPr>
        <w:keepNext/>
        <w:jc w:val="center"/>
      </w:pPr>
      <w:r w:rsidRPr="00440332">
        <w:rPr>
          <w:noProof/>
        </w:rPr>
        <w:lastRenderedPageBreak/>
        <w:drawing>
          <wp:inline distT="0" distB="0" distL="0" distR="0" wp14:anchorId="148B83DB" wp14:editId="67359265">
            <wp:extent cx="3547872" cy="3069184"/>
            <wp:effectExtent l="0" t="0" r="0" b="0"/>
            <wp:docPr id="57497774" name="Picture 8" descr="A graph with green and red lines&#10;&#10;Description automatically generated">
              <a:extLst xmlns:a="http://schemas.openxmlformats.org/drawingml/2006/main">
                <a:ext uri="{FF2B5EF4-FFF2-40B4-BE49-F238E27FC236}">
                  <a16:creationId xmlns:a16="http://schemas.microsoft.com/office/drawing/2014/main" id="{DB3E0A10-244E-0E07-335F-9D09832B69E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497774" name="Picture 8" descr="A graph with green and red lines&#10;&#10;Description automatically generated">
                      <a:extLst>
                        <a:ext uri="{FF2B5EF4-FFF2-40B4-BE49-F238E27FC236}">
                          <a16:creationId xmlns:a16="http://schemas.microsoft.com/office/drawing/2014/main" id="{DB3E0A10-244E-0E07-335F-9D09832B69ED}"/>
                        </a:ext>
                      </a:extLst>
                    </pic:cNvPr>
                    <pic:cNvPicPr>
                      <a:picLocks noChangeAspect="1"/>
                    </pic:cNvPicPr>
                  </pic:nvPicPr>
                  <pic:blipFill>
                    <a:blip r:embed="rId50"/>
                    <a:stretch>
                      <a:fillRect/>
                    </a:stretch>
                  </pic:blipFill>
                  <pic:spPr>
                    <a:xfrm>
                      <a:off x="0" y="0"/>
                      <a:ext cx="3557164" cy="3077223"/>
                    </a:xfrm>
                    <a:prstGeom prst="rect">
                      <a:avLst/>
                    </a:prstGeom>
                  </pic:spPr>
                </pic:pic>
              </a:graphicData>
            </a:graphic>
          </wp:inline>
        </w:drawing>
      </w:r>
    </w:p>
    <w:p w14:paraId="58C1B3A5" w14:textId="53882F2C" w:rsidR="00D03922" w:rsidRPr="00AE0239" w:rsidRDefault="00440332" w:rsidP="00440332">
      <w:pPr>
        <w:pStyle w:val="Caption"/>
        <w:jc w:val="center"/>
        <w:rPr>
          <w:b/>
          <w:bCs/>
          <w:i w:val="0"/>
          <w:iCs w:val="0"/>
        </w:rPr>
      </w:pPr>
      <w:bookmarkStart w:id="121" w:name="_Ref164956673"/>
      <w:r w:rsidRPr="00AE0239">
        <w:rPr>
          <w:b/>
          <w:bCs/>
          <w:i w:val="0"/>
          <w:iCs w:val="0"/>
        </w:rPr>
        <w:t xml:space="preserve">Figure </w:t>
      </w:r>
      <w:r w:rsidRPr="00AE0239">
        <w:rPr>
          <w:b/>
          <w:bCs/>
          <w:i w:val="0"/>
          <w:iCs w:val="0"/>
        </w:rPr>
        <w:fldChar w:fldCharType="begin"/>
      </w:r>
      <w:r w:rsidRPr="00AE0239">
        <w:rPr>
          <w:b/>
          <w:bCs/>
          <w:i w:val="0"/>
          <w:iCs w:val="0"/>
        </w:rPr>
        <w:instrText xml:space="preserve"> SEQ Figure \* ARABIC </w:instrText>
      </w:r>
      <w:r w:rsidRPr="00AE0239">
        <w:rPr>
          <w:b/>
          <w:bCs/>
          <w:i w:val="0"/>
          <w:iCs w:val="0"/>
        </w:rPr>
        <w:fldChar w:fldCharType="separate"/>
      </w:r>
      <w:r w:rsidR="00843CB6">
        <w:rPr>
          <w:b/>
          <w:bCs/>
          <w:i w:val="0"/>
          <w:iCs w:val="0"/>
          <w:noProof/>
        </w:rPr>
        <w:t>27</w:t>
      </w:r>
      <w:r w:rsidRPr="00AE0239">
        <w:rPr>
          <w:b/>
          <w:bCs/>
          <w:i w:val="0"/>
          <w:iCs w:val="0"/>
        </w:rPr>
        <w:fldChar w:fldCharType="end"/>
      </w:r>
      <w:bookmarkEnd w:id="121"/>
      <w:r w:rsidRPr="00AE0239">
        <w:rPr>
          <w:b/>
          <w:bCs/>
          <w:i w:val="0"/>
          <w:iCs w:val="0"/>
        </w:rPr>
        <w:t xml:space="preserve"> Equilibrium parameters prediction by automated fitting tool of the PSDM model by USEPA</w:t>
      </w:r>
      <w:r w:rsidR="00105D84">
        <w:rPr>
          <w:b/>
          <w:bCs/>
          <w:i w:val="0"/>
          <w:iCs w:val="0"/>
        </w:rPr>
        <w:t>.</w:t>
      </w:r>
      <w:r w:rsidR="00AE0239" w:rsidRPr="00AE0239">
        <w:rPr>
          <w:b/>
          <w:bCs/>
          <w:i w:val="0"/>
          <w:iCs w:val="0"/>
        </w:rPr>
        <w:br/>
      </w:r>
      <w:r w:rsidR="00AE0239" w:rsidRPr="00312CE0">
        <w:rPr>
          <w:b/>
          <w:bCs/>
          <w:i w:val="0"/>
          <w:iCs w:val="0"/>
        </w:rPr>
        <w:fldChar w:fldCharType="begin"/>
      </w:r>
      <w:r w:rsidR="00494768" w:rsidRPr="00312CE0">
        <w:rPr>
          <w:b/>
          <w:bCs/>
          <w:i w:val="0"/>
          <w:iCs w:val="0"/>
        </w:rPr>
        <w:instrText xml:space="preserve"> ADDIN ZOTERO_ITEM CSL_CITATION {"citationID":"1Ge15yf3","properties":{"formattedCitation":"(J. Burkhardt, 2020)","plainCitation":"(J. Burkhardt, 2020)","noteIndex":0},"citationItems":[{"id":164,"uris":["http://zotero.org/users/local/h6YJVYLe/items/IB63P6FW"],"itemData":{"id":164,"type":"webpage","title":"Water_Treatment_Models/PSDM at master · USEPA/Water_Treatment_Models · GitHub","URL":"https://github.com/USEPA/Water_Treatment_Models/tree/master/PSDM","author":[{"family":"Burkhardt","given":"Jonathan"}],"accessed":{"date-parts":[["2024",4,18]]},"issued":{"date-parts":[["2020"]]}}}],"schema":"https://github.com/citation-style-language/schema/raw/master/csl-citation.json"} </w:instrText>
      </w:r>
      <w:r w:rsidR="00AE0239" w:rsidRPr="00312CE0">
        <w:rPr>
          <w:b/>
          <w:bCs/>
          <w:i w:val="0"/>
          <w:iCs w:val="0"/>
        </w:rPr>
        <w:fldChar w:fldCharType="separate"/>
      </w:r>
      <w:r w:rsidR="00494768" w:rsidRPr="00312CE0">
        <w:rPr>
          <w:rFonts w:cs="Arial"/>
          <w:b/>
          <w:bCs/>
          <w:i w:val="0"/>
          <w:iCs w:val="0"/>
        </w:rPr>
        <w:t>(J. Burkhardt, 2020)</w:t>
      </w:r>
      <w:r w:rsidR="00AE0239" w:rsidRPr="00312CE0">
        <w:rPr>
          <w:b/>
          <w:bCs/>
          <w:i w:val="0"/>
          <w:iCs w:val="0"/>
        </w:rPr>
        <w:fldChar w:fldCharType="end"/>
      </w:r>
    </w:p>
    <w:p w14:paraId="67FBBCFD" w14:textId="57CAF139" w:rsidR="00A72B17" w:rsidRDefault="006A7906" w:rsidP="0076448C">
      <w:pPr>
        <w:pStyle w:val="Heading2"/>
      </w:pPr>
      <w:bookmarkStart w:id="122" w:name="_Toc165464884"/>
      <w:r>
        <w:t>USEPA fouling approach</w:t>
      </w:r>
      <w:bookmarkEnd w:id="122"/>
    </w:p>
    <w:p w14:paraId="0A9D004A" w14:textId="4B8207A9" w:rsidR="006A7906" w:rsidRDefault="00B445DD" w:rsidP="00D65140">
      <w:pPr>
        <w:jc w:val="both"/>
      </w:pPr>
      <w:r>
        <w:t xml:space="preserve">There are many </w:t>
      </w:r>
      <w:r w:rsidR="00F2713D">
        <w:t>problems that</w:t>
      </w:r>
      <w:r w:rsidR="009277E8">
        <w:t xml:space="preserve"> can cause</w:t>
      </w:r>
      <w:r w:rsidR="00F2713D">
        <w:t xml:space="preserve"> a lower capacity of the carbon</w:t>
      </w:r>
      <w:r w:rsidR="006E7239">
        <w:t>, from which the effect</w:t>
      </w:r>
      <w:r w:rsidR="00BB357E">
        <w:t>s</w:t>
      </w:r>
      <w:r w:rsidR="006E7239">
        <w:t xml:space="preserve"> of NOM ha</w:t>
      </w:r>
      <w:r w:rsidR="00BB357E">
        <w:t>ve</w:t>
      </w:r>
      <w:r w:rsidR="006E7239">
        <w:t xml:space="preserve"> been </w:t>
      </w:r>
      <w:r w:rsidR="001118A1">
        <w:t>found to be the most important</w:t>
      </w:r>
      <w:r w:rsidR="00F2713D">
        <w:t xml:space="preserve"> </w:t>
      </w:r>
      <w:r w:rsidR="00630C4F">
        <w:fldChar w:fldCharType="begin"/>
      </w:r>
      <w:r w:rsidR="00630C4F">
        <w:instrText xml:space="preserve"> ADDIN ZOTERO_ITEM CSL_CITATION {"citationID":"8hxdMVYu","properties":{"formattedCitation":"(Magnuson &amp; Speth, 2005)","plainCitation":"(Magnuson &amp; Speth, 2005)","noteIndex":0},"citationItems":[{"id":173,"uris":["http://zotero.org/users/local/h6YJVYLe/items/SRINA3JL"],"itemData":{"id":173,"type":"article-journal","container-title":"Environmental Science &amp; Technology","DOI":"10.1021/es0508018","ISSN":"0013-936X, 1520-5851","issue":"19","journalAbbreviation":"Environ. Sci. Technol.","language":"en","page":"7706-7711","source":"DOI.org (Crossref)","title":"Quantitative Structure−Property Relationships for Enhancing Predictions of Synthetic Organic Chemical Removal from Drinking Water by Granular Activated Carbon","volume":"39","author":[{"family":"Magnuson","given":"Matthew L."},{"family":"Speth","given":"Thomas F."}],"issued":{"date-parts":[["2005",10,1]]}}}],"schema":"https://github.com/citation-style-language/schema/raw/master/csl-citation.json"} </w:instrText>
      </w:r>
      <w:r w:rsidR="00630C4F">
        <w:fldChar w:fldCharType="separate"/>
      </w:r>
      <w:r w:rsidR="00630C4F" w:rsidRPr="00630C4F">
        <w:rPr>
          <w:rFonts w:cs="Arial"/>
        </w:rPr>
        <w:t>(Magnuson &amp; Speth, 2005)</w:t>
      </w:r>
      <w:r w:rsidR="00630C4F">
        <w:fldChar w:fldCharType="end"/>
      </w:r>
      <w:r w:rsidR="00630C4F">
        <w:t>:</w:t>
      </w:r>
    </w:p>
    <w:p w14:paraId="19C52BC2" w14:textId="77777777" w:rsidR="006A5132" w:rsidRDefault="006A5132" w:rsidP="00D65140">
      <w:pPr>
        <w:jc w:val="both"/>
      </w:pPr>
    </w:p>
    <w:p w14:paraId="0C18D922" w14:textId="68851AEE" w:rsidR="00630C4F" w:rsidRDefault="00F33F3C" w:rsidP="00630C4F">
      <w:pPr>
        <w:pStyle w:val="ListParagraph"/>
        <w:numPr>
          <w:ilvl w:val="0"/>
          <w:numId w:val="41"/>
        </w:numPr>
        <w:jc w:val="both"/>
      </w:pPr>
      <w:r>
        <w:t>Competition for adsorption sites from other contaminants</w:t>
      </w:r>
    </w:p>
    <w:p w14:paraId="6A6E14DB" w14:textId="246F0B41" w:rsidR="00F33F3C" w:rsidRDefault="00F33F3C" w:rsidP="00630C4F">
      <w:pPr>
        <w:pStyle w:val="ListParagraph"/>
        <w:numPr>
          <w:ilvl w:val="0"/>
          <w:numId w:val="41"/>
        </w:numPr>
        <w:jc w:val="both"/>
      </w:pPr>
      <w:r>
        <w:t>Competition from background natural organic matter (NOM)</w:t>
      </w:r>
    </w:p>
    <w:p w14:paraId="148ADA2A" w14:textId="4524B30D" w:rsidR="00F33F3C" w:rsidRDefault="00F33F3C" w:rsidP="00630C4F">
      <w:pPr>
        <w:pStyle w:val="ListParagraph"/>
        <w:numPr>
          <w:ilvl w:val="0"/>
          <w:numId w:val="41"/>
        </w:numPr>
        <w:jc w:val="both"/>
      </w:pPr>
      <w:r w:rsidRPr="0034671F">
        <w:rPr>
          <w:u w:val="single"/>
        </w:rPr>
        <w:t>Preloading</w:t>
      </w:r>
      <w:r>
        <w:t xml:space="preserve"> of NOM</w:t>
      </w:r>
      <w:r w:rsidR="00795176">
        <w:t xml:space="preserve"> onto AC</w:t>
      </w:r>
    </w:p>
    <w:p w14:paraId="12E9F428" w14:textId="0B36DA23" w:rsidR="00795176" w:rsidRDefault="00795176" w:rsidP="00630C4F">
      <w:pPr>
        <w:pStyle w:val="ListParagraph"/>
        <w:numPr>
          <w:ilvl w:val="0"/>
          <w:numId w:val="41"/>
        </w:numPr>
        <w:jc w:val="both"/>
      </w:pPr>
      <w:r>
        <w:t>Other: T, pH, low MP concentration leading to desorption</w:t>
      </w:r>
      <w:r w:rsidR="00E973A0">
        <w:t>…</w:t>
      </w:r>
    </w:p>
    <w:p w14:paraId="1001211B" w14:textId="77777777" w:rsidR="006A5132" w:rsidRDefault="006A5132" w:rsidP="006A5132">
      <w:pPr>
        <w:jc w:val="both"/>
      </w:pPr>
    </w:p>
    <w:p w14:paraId="1B3C063D" w14:textId="4C7A965C" w:rsidR="00630C4F" w:rsidRDefault="006A5132" w:rsidP="00D65140">
      <w:pPr>
        <w:jc w:val="both"/>
        <w:rPr>
          <w:rFonts w:eastAsiaTheme="minorEastAsia"/>
        </w:rPr>
      </w:pPr>
      <w:r>
        <w:t xml:space="preserve">The USEPA fouling approach </w:t>
      </w:r>
      <w:r w:rsidR="00A03035">
        <w:t xml:space="preserve">is based on the study of </w:t>
      </w:r>
      <w:r w:rsidR="00A03035">
        <w:fldChar w:fldCharType="begin"/>
      </w:r>
      <w:r w:rsidR="0056481C">
        <w:instrText xml:space="preserve"> ADDIN ZOTERO_ITEM CSL_CITATION {"citationID":"vUHCxORm","properties":{"formattedCitation":"(Magnuson &amp; Speth, 2005)","plainCitation":"(Magnuson &amp; Speth, 2005)","dontUpdate":true,"noteIndex":0},"citationItems":[{"id":173,"uris":["http://zotero.org/users/local/h6YJVYLe/items/SRINA3JL"],"itemData":{"id":173,"type":"article-journal","container-title":"Environmental Science &amp; Technology","DOI":"10.1021/es0508018","ISSN":"0013-936X, 1520-5851","issue":"19","journalAbbreviation":"Environ. Sci. Technol.","language":"en","page":"7706-7711","source":"DOI.org (Crossref)","title":"Quantitative Structure−Property Relationships for Enhancing Predictions of Synthetic Organic Chemical Removal from Drinking Water by Granular Activated Carbon","volume":"39","author":[{"family":"Magnuson","given":"Matthew L."},{"family":"Speth","given":"Thomas F."}],"issued":{"date-parts":[["2005",10,1]]}}}],"schema":"https://github.com/citation-style-language/schema/raw/master/csl-citation.json"} </w:instrText>
      </w:r>
      <w:r w:rsidR="00A03035">
        <w:fldChar w:fldCharType="separate"/>
      </w:r>
      <w:r w:rsidR="00A03035" w:rsidRPr="00A03035">
        <w:rPr>
          <w:rFonts w:cs="Arial"/>
        </w:rPr>
        <w:t>Magnuson &amp; Speth, 2005</w:t>
      </w:r>
      <w:r w:rsidR="00A03035">
        <w:fldChar w:fldCharType="end"/>
      </w:r>
      <w:r w:rsidR="00A03035">
        <w:t xml:space="preserve">, </w:t>
      </w:r>
      <w:r w:rsidR="005B4006">
        <w:t xml:space="preserve">where </w:t>
      </w:r>
      <w:r w:rsidR="005B4006" w:rsidRPr="0034671F">
        <w:rPr>
          <w:u w:val="single"/>
        </w:rPr>
        <w:t>preloading</w:t>
      </w:r>
      <w:r w:rsidR="005B4006">
        <w:t xml:space="preserve"> by NOM is mathematically </w:t>
      </w:r>
      <w:r w:rsidR="00135D06">
        <w:t>described</w:t>
      </w:r>
      <w:r w:rsidR="00B1041C">
        <w:t xml:space="preserve">. </w:t>
      </w:r>
      <w:r w:rsidR="005B3AC4">
        <w:t xml:space="preserve">GAC capacity is reducing over time </w:t>
      </w:r>
      <w:r w:rsidR="00476AB0">
        <w:t>due to an increase of preloading by NOM.</w:t>
      </w:r>
      <w:r w:rsidR="00507F9A">
        <w:t xml:space="preserve"> Fresh carbon is initially not preloaded, but its capacity reduces as more NOM accumulates.</w:t>
      </w:r>
      <w:r w:rsidR="000F091C">
        <w:t xml:space="preserve"> As mentioned earlier in </w:t>
      </w:r>
      <w:r w:rsidR="000F091C" w:rsidRPr="00744CE6">
        <w:rPr>
          <w:b/>
          <w:bCs/>
        </w:rPr>
        <w:t xml:space="preserve">section </w:t>
      </w:r>
      <w:r w:rsidR="000F091C" w:rsidRPr="00744CE6">
        <w:rPr>
          <w:b/>
          <w:bCs/>
        </w:rPr>
        <w:fldChar w:fldCharType="begin"/>
      </w:r>
      <w:r w:rsidR="000F091C" w:rsidRPr="00744CE6">
        <w:rPr>
          <w:b/>
          <w:bCs/>
        </w:rPr>
        <w:instrText xml:space="preserve"> REF _Ref165014829 \r \h </w:instrText>
      </w:r>
      <w:r w:rsidR="00744CE6">
        <w:rPr>
          <w:b/>
          <w:bCs/>
        </w:rPr>
        <w:instrText xml:space="preserve"> \* MERGEFORMAT </w:instrText>
      </w:r>
      <w:r w:rsidR="000F091C" w:rsidRPr="00744CE6">
        <w:rPr>
          <w:b/>
          <w:bCs/>
        </w:rPr>
      </w:r>
      <w:r w:rsidR="000F091C" w:rsidRPr="00744CE6">
        <w:rPr>
          <w:b/>
          <w:bCs/>
        </w:rPr>
        <w:fldChar w:fldCharType="separate"/>
      </w:r>
      <w:r w:rsidR="00843CB6">
        <w:rPr>
          <w:b/>
          <w:bCs/>
        </w:rPr>
        <w:t>2.3.1</w:t>
      </w:r>
      <w:r w:rsidR="000F091C" w:rsidRPr="00744CE6">
        <w:rPr>
          <w:b/>
          <w:bCs/>
        </w:rPr>
        <w:fldChar w:fldCharType="end"/>
      </w:r>
      <w:r w:rsidR="00744CE6">
        <w:t xml:space="preserve">, the Freundlich </w:t>
      </w:r>
      <w:r w:rsidR="00B93F73">
        <w:t>K</w:t>
      </w:r>
      <w:r w:rsidR="00B93F73" w:rsidRPr="00B93F73">
        <w:rPr>
          <w:vertAlign w:val="subscript"/>
        </w:rPr>
        <w:t>F</w:t>
      </w:r>
      <w:r w:rsidR="00744CE6" w:rsidRPr="007C69CE">
        <w:rPr>
          <w:rFonts w:eastAsiaTheme="minorEastAsia"/>
        </w:rPr>
        <w:t xml:space="preserve"> is a constant for a given sorbate related to the sorption capacity</w:t>
      </w:r>
      <w:r w:rsidR="00744CE6">
        <w:rPr>
          <w:rFonts w:eastAsiaTheme="minorEastAsia"/>
        </w:rPr>
        <w:t>.</w:t>
      </w:r>
      <w:r w:rsidR="00EF19FF">
        <w:rPr>
          <w:rFonts w:eastAsiaTheme="minorEastAsia"/>
        </w:rPr>
        <w:t xml:space="preserve"> The idea </w:t>
      </w:r>
      <w:r w:rsidR="00A72DBD">
        <w:rPr>
          <w:rFonts w:eastAsiaTheme="minorEastAsia"/>
        </w:rPr>
        <w:t>of this fouling approach is</w:t>
      </w:r>
      <w:r w:rsidR="00605939">
        <w:rPr>
          <w:rFonts w:eastAsiaTheme="minorEastAsia"/>
        </w:rPr>
        <w:t xml:space="preserve"> thus</w:t>
      </w:r>
      <w:r w:rsidR="00A72DBD">
        <w:rPr>
          <w:rFonts w:eastAsiaTheme="minorEastAsia"/>
        </w:rPr>
        <w:t xml:space="preserve"> to present a time dependent Freundlich</w:t>
      </w:r>
      <w:r w:rsidR="00865A2E">
        <w:rPr>
          <w:rFonts w:eastAsiaTheme="minorEastAsia"/>
        </w:rPr>
        <w:t xml:space="preserve"> K (K</w:t>
      </w:r>
      <w:r w:rsidR="00865A2E" w:rsidRPr="00B93F73">
        <w:rPr>
          <w:rFonts w:eastAsiaTheme="minorEastAsia"/>
          <w:vertAlign w:val="subscript"/>
        </w:rPr>
        <w:t>t</w:t>
      </w:r>
      <w:r w:rsidR="00865A2E">
        <w:rPr>
          <w:rFonts w:eastAsiaTheme="minorEastAsia"/>
        </w:rPr>
        <w:t>)</w:t>
      </w:r>
      <w:r w:rsidR="00605939">
        <w:rPr>
          <w:rFonts w:eastAsiaTheme="minorEastAsia"/>
        </w:rPr>
        <w:t>, as this parameter relates adsorption capacity for a certain sorbate</w:t>
      </w:r>
      <w:r w:rsidR="00865A2E">
        <w:rPr>
          <w:rFonts w:eastAsiaTheme="minorEastAsia"/>
        </w:rPr>
        <w:t xml:space="preserve">. The </w:t>
      </w:r>
      <w:r w:rsidR="00EB41E5">
        <w:rPr>
          <w:rFonts w:eastAsiaTheme="minorEastAsia"/>
        </w:rPr>
        <w:t>reduction</w:t>
      </w:r>
      <w:r w:rsidR="00FF48E0">
        <w:rPr>
          <w:rFonts w:eastAsiaTheme="minorEastAsia"/>
        </w:rPr>
        <w:t xml:space="preserve"> </w:t>
      </w:r>
      <w:r w:rsidR="0081248D">
        <w:rPr>
          <w:rFonts w:eastAsiaTheme="minorEastAsia"/>
        </w:rPr>
        <w:t xml:space="preserve">is empirically described in equation </w:t>
      </w:r>
      <w:r w:rsidR="004E142E" w:rsidRPr="004E142E">
        <w:rPr>
          <w:rFonts w:eastAsiaTheme="minorEastAsia"/>
          <w:b/>
          <w:bCs/>
        </w:rPr>
        <w:fldChar w:fldCharType="begin"/>
      </w:r>
      <w:r w:rsidR="004E142E" w:rsidRPr="004E142E">
        <w:rPr>
          <w:rFonts w:eastAsiaTheme="minorEastAsia"/>
          <w:b/>
          <w:bCs/>
        </w:rPr>
        <w:instrText xml:space="preserve"> REF _Ref165015779 \h  \* MERGEFORMAT </w:instrText>
      </w:r>
      <w:r w:rsidR="004E142E" w:rsidRPr="004E142E">
        <w:rPr>
          <w:rFonts w:eastAsiaTheme="minorEastAsia"/>
          <w:b/>
          <w:bCs/>
        </w:rPr>
      </w:r>
      <w:r w:rsidR="004E142E" w:rsidRPr="004E142E">
        <w:rPr>
          <w:rFonts w:eastAsiaTheme="minorEastAsia"/>
          <w:b/>
          <w:bCs/>
        </w:rPr>
        <w:fldChar w:fldCharType="separate"/>
      </w:r>
      <w:r w:rsidR="00843CB6" w:rsidRPr="004E142E">
        <w:rPr>
          <w:b/>
          <w:bCs/>
        </w:rPr>
        <w:t>(</w:t>
      </w:r>
      <w:r w:rsidR="00843CB6" w:rsidRPr="00843CB6">
        <w:rPr>
          <w:b/>
          <w:bCs/>
          <w:noProof/>
        </w:rPr>
        <w:t>25</w:t>
      </w:r>
      <w:r w:rsidR="00843CB6" w:rsidRPr="004E142E">
        <w:rPr>
          <w:b/>
          <w:bCs/>
        </w:rPr>
        <w:t>)</w:t>
      </w:r>
      <w:r w:rsidR="004E142E" w:rsidRPr="004E142E">
        <w:rPr>
          <w:rFonts w:eastAsiaTheme="minorEastAsia"/>
          <w:b/>
          <w:bCs/>
        </w:rPr>
        <w:fldChar w:fldCharType="end"/>
      </w:r>
      <w:r w:rsidR="0081248D">
        <w:rPr>
          <w:rFonts w:eastAsiaTheme="minorEastAsia"/>
        </w:rPr>
        <w:t xml:space="preserve">, where </w:t>
      </w:r>
      <w:r w:rsidR="00605939">
        <w:rPr>
          <w:rFonts w:eastAsiaTheme="minorEastAsia"/>
        </w:rPr>
        <w:t>K</w:t>
      </w:r>
      <w:r w:rsidR="00605939" w:rsidRPr="00605939">
        <w:rPr>
          <w:rFonts w:eastAsiaTheme="minorEastAsia"/>
          <w:vertAlign w:val="subscript"/>
        </w:rPr>
        <w:t>t</w:t>
      </w:r>
      <w:r w:rsidR="0081248D">
        <w:rPr>
          <w:rFonts w:eastAsiaTheme="minorEastAsia"/>
        </w:rPr>
        <w:t xml:space="preserve"> is divided by </w:t>
      </w:r>
      <w:r w:rsidR="00605939">
        <w:rPr>
          <w:rFonts w:eastAsiaTheme="minorEastAsia"/>
        </w:rPr>
        <w:t>K</w:t>
      </w:r>
      <w:r w:rsidR="00605939" w:rsidRPr="00605939">
        <w:rPr>
          <w:rFonts w:eastAsiaTheme="minorEastAsia"/>
          <w:vertAlign w:val="subscript"/>
        </w:rPr>
        <w:t>0</w:t>
      </w:r>
      <w:r w:rsidR="00B93F73">
        <w:rPr>
          <w:rFonts w:eastAsiaTheme="minorEastAsia"/>
        </w:rPr>
        <w:t xml:space="preserve"> for organic-free water</w:t>
      </w:r>
      <w:r w:rsidR="00605939">
        <w:rPr>
          <w:rFonts w:eastAsiaTheme="minorEastAsia"/>
        </w:rPr>
        <w:t xml:space="preserve"> </w:t>
      </w:r>
      <w:r w:rsidR="00605939">
        <w:rPr>
          <w:rFonts w:eastAsiaTheme="minorEastAsia"/>
        </w:rPr>
        <w:fldChar w:fldCharType="begin"/>
      </w:r>
      <w:r w:rsidR="00605939">
        <w:rPr>
          <w:rFonts w:eastAsiaTheme="minorEastAsia"/>
        </w:rPr>
        <w:instrText xml:space="preserve"> ADDIN ZOTERO_ITEM CSL_CITATION {"citationID":"4NqDuvYJ","properties":{"formattedCitation":"(Magnuson &amp; Speth, 2005)","plainCitation":"(Magnuson &amp; Speth, 2005)","noteIndex":0},"citationItems":[{"id":173,"uris":["http://zotero.org/users/local/h6YJVYLe/items/SRINA3JL"],"itemData":{"id":173,"type":"article-journal","container-title":"Environmental Science &amp; Technology","DOI":"10.1021/es0508018","ISSN":"0013-936X, 1520-5851","issue":"19","journalAbbreviation":"Environ. Sci. Technol.","language":"en","page":"7706-7711","source":"DOI.org (Crossref)","title":"Quantitative Structure−Property Relationships for Enhancing Predictions of Synthetic Organic Chemical Removal from Drinking Water by Granular Activated Carbon","volume":"39","author":[{"family":"Magnuson","given":"Matthew L."},{"family":"Speth","given":"Thomas F."}],"issued":{"date-parts":[["2005",10,1]]}}}],"schema":"https://github.com/citation-style-language/schema/raw/master/csl-citation.json"} </w:instrText>
      </w:r>
      <w:r w:rsidR="00605939">
        <w:rPr>
          <w:rFonts w:eastAsiaTheme="minorEastAsia"/>
        </w:rPr>
        <w:fldChar w:fldCharType="separate"/>
      </w:r>
      <w:r w:rsidR="00605939" w:rsidRPr="00605939">
        <w:rPr>
          <w:rFonts w:cs="Arial"/>
        </w:rPr>
        <w:t>(Magnuson &amp; Speth, 2005)</w:t>
      </w:r>
      <w:r w:rsidR="00605939">
        <w:rPr>
          <w:rFonts w:eastAsiaTheme="minorEastAsia"/>
        </w:rPr>
        <w:fldChar w:fldCharType="end"/>
      </w:r>
      <w:r w:rsidR="00605939">
        <w:rPr>
          <w:rFonts w:eastAsiaTheme="minorEastAsia"/>
        </w:rPr>
        <w:t>.</w:t>
      </w:r>
    </w:p>
    <w:p w14:paraId="7A393EFC" w14:textId="77777777" w:rsidR="0034671F" w:rsidRDefault="0034671F" w:rsidP="00D65140">
      <w:pPr>
        <w:jc w:val="both"/>
        <w:rPr>
          <w:rFonts w:eastAsiaTheme="minorEastAsia"/>
        </w:rPr>
      </w:pPr>
    </w:p>
    <w:p w14:paraId="0024A96F" w14:textId="48CF9A19" w:rsidR="0034671F" w:rsidRDefault="00000000" w:rsidP="00D65140">
      <w:pPr>
        <w:jc w:val="both"/>
      </w:pPr>
      <m:oMathPara>
        <m:oMath>
          <m:sSub>
            <m:sSubPr>
              <m:ctrlPr>
                <w:rPr>
                  <w:rFonts w:ascii="Cambria Math" w:hAnsi="Cambria Math"/>
                  <w:i/>
                </w:rPr>
              </m:ctrlPr>
            </m:sSubPr>
            <m:e>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t</m:t>
                      </m:r>
                    </m:sub>
                  </m:sSub>
                </m:num>
                <m:den>
                  <m:sSub>
                    <m:sSubPr>
                      <m:ctrlPr>
                        <w:rPr>
                          <w:rFonts w:ascii="Cambria Math" w:hAnsi="Cambria Math"/>
                          <w:i/>
                        </w:rPr>
                      </m:ctrlPr>
                    </m:sSubPr>
                    <m:e>
                      <m:r>
                        <w:rPr>
                          <w:rFonts w:ascii="Cambria Math" w:hAnsi="Cambria Math"/>
                        </w:rPr>
                        <m:t>K</m:t>
                      </m:r>
                    </m:e>
                    <m:sub>
                      <m:r>
                        <w:rPr>
                          <w:rFonts w:ascii="Cambria Math" w:hAnsi="Cambria Math"/>
                        </w:rPr>
                        <m:t>0</m:t>
                      </m:r>
                    </m:sub>
                  </m:sSub>
                </m:den>
              </m:f>
              <m:r>
                <w:rPr>
                  <w:rFonts w:ascii="Cambria Math" w:hAnsi="Cambria Math"/>
                </w:rPr>
                <m:t>)</m:t>
              </m:r>
            </m:e>
            <m:sub>
              <m:r>
                <w:rPr>
                  <w:rFonts w:ascii="Cambria Math" w:hAnsi="Cambria Math"/>
                </w:rPr>
                <m:t>TCE</m:t>
              </m:r>
            </m:sub>
          </m:sSub>
          <m:r>
            <w:rPr>
              <w:rFonts w:ascii="Cambria Math" w:hAnsi="Cambria Math"/>
            </w:rPr>
            <m:t>=0.01*</m:t>
          </m:r>
          <m:d>
            <m:dPr>
              <m:begChr m:val="["/>
              <m:endChr m:val="]"/>
              <m:ctrlPr>
                <w:rPr>
                  <w:rFonts w:ascii="Cambria Math" w:hAnsi="Cambria Math"/>
                  <w:i/>
                </w:rPr>
              </m:ctrlPr>
            </m:dPr>
            <m:e>
              <m:r>
                <w:rPr>
                  <w:rFonts w:ascii="Cambria Math" w:hAnsi="Cambria Math"/>
                </w:rPr>
                <m:t>A1-A2*t+A3*</m:t>
              </m:r>
              <m:r>
                <m:rPr>
                  <m:sty m:val="p"/>
                </m:rPr>
                <w:rPr>
                  <w:rFonts w:ascii="Cambria Math" w:hAnsi="Cambria Math"/>
                </w:rPr>
                <m:t>exp⁡</m:t>
              </m:r>
              <m:r>
                <w:rPr>
                  <w:rFonts w:ascii="Cambria Math" w:hAnsi="Cambria Math"/>
                </w:rPr>
                <m:t>(-A4*t)</m:t>
              </m:r>
            </m:e>
          </m:d>
        </m:oMath>
      </m:oMathPara>
    </w:p>
    <w:p w14:paraId="371A32F3" w14:textId="47E56E26" w:rsidR="006A7906" w:rsidRDefault="004E142E" w:rsidP="004E142E">
      <w:pPr>
        <w:pStyle w:val="Caption"/>
        <w:jc w:val="right"/>
        <w:rPr>
          <w:b/>
          <w:bCs/>
          <w:i w:val="0"/>
          <w:iCs w:val="0"/>
        </w:rPr>
      </w:pPr>
      <w:bookmarkStart w:id="123" w:name="_Ref165015779"/>
      <w:r w:rsidRPr="004E142E">
        <w:rPr>
          <w:b/>
          <w:bCs/>
          <w:i w:val="0"/>
          <w:iCs w:val="0"/>
        </w:rPr>
        <w:t>(</w:t>
      </w:r>
      <w:r w:rsidRPr="004E142E">
        <w:rPr>
          <w:b/>
          <w:bCs/>
          <w:i w:val="0"/>
          <w:iCs w:val="0"/>
        </w:rPr>
        <w:fldChar w:fldCharType="begin"/>
      </w:r>
      <w:r w:rsidRPr="004E142E">
        <w:rPr>
          <w:b/>
          <w:bCs/>
          <w:i w:val="0"/>
          <w:iCs w:val="0"/>
        </w:rPr>
        <w:instrText xml:space="preserve"> SEQ ( \* ARABIC </w:instrText>
      </w:r>
      <w:r w:rsidRPr="004E142E">
        <w:rPr>
          <w:b/>
          <w:bCs/>
          <w:i w:val="0"/>
          <w:iCs w:val="0"/>
        </w:rPr>
        <w:fldChar w:fldCharType="separate"/>
      </w:r>
      <w:r w:rsidR="00843CB6">
        <w:rPr>
          <w:b/>
          <w:bCs/>
          <w:i w:val="0"/>
          <w:iCs w:val="0"/>
          <w:noProof/>
        </w:rPr>
        <w:t>25</w:t>
      </w:r>
      <w:r w:rsidRPr="004E142E">
        <w:rPr>
          <w:b/>
          <w:bCs/>
          <w:i w:val="0"/>
          <w:iCs w:val="0"/>
        </w:rPr>
        <w:fldChar w:fldCharType="end"/>
      </w:r>
      <w:r w:rsidRPr="004E142E">
        <w:rPr>
          <w:b/>
          <w:bCs/>
          <w:i w:val="0"/>
          <w:iCs w:val="0"/>
        </w:rPr>
        <w:t>)</w:t>
      </w:r>
      <w:bookmarkEnd w:id="123"/>
    </w:p>
    <w:p w14:paraId="1D39E1CA" w14:textId="5E089AAE" w:rsidR="00C916B7" w:rsidRDefault="006B25BF" w:rsidP="00AD31BB">
      <w:pPr>
        <w:jc w:val="both"/>
      </w:pPr>
      <w:r>
        <w:t xml:space="preserve">This was </w:t>
      </w:r>
      <w:r w:rsidR="008924FA">
        <w:t xml:space="preserve">empirically determined in a </w:t>
      </w:r>
      <w:r w:rsidR="00AD31BB">
        <w:t xml:space="preserve">preloaded </w:t>
      </w:r>
      <w:r w:rsidR="008924FA">
        <w:t>batch experiment for trichloroethylene</w:t>
      </w:r>
      <w:r w:rsidR="008E5665">
        <w:t xml:space="preserve"> at equilibrium</w:t>
      </w:r>
      <w:r w:rsidR="008924FA">
        <w:t>.</w:t>
      </w:r>
      <w:r w:rsidR="00C916B7">
        <w:t xml:space="preserve"> Fouling is </w:t>
      </w:r>
      <w:r w:rsidR="00B84901">
        <w:t>s</w:t>
      </w:r>
      <w:r w:rsidR="00C916B7">
        <w:t>implified by</w:t>
      </w:r>
      <w:r w:rsidR="00B84901">
        <w:t xml:space="preserve"> assuming that the Freundlich K diminishes.</w:t>
      </w:r>
      <w:r w:rsidR="00C916B7">
        <w:t xml:space="preserve"> </w:t>
      </w:r>
      <w:r w:rsidR="008924FA">
        <w:t>To</w:t>
      </w:r>
      <w:r w:rsidR="006C3D57">
        <w:t xml:space="preserve"> find </w:t>
      </w:r>
      <m:oMath>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t</m:t>
                </m:r>
              </m:sub>
            </m:sSub>
          </m:num>
          <m:den>
            <m:sSub>
              <m:sSubPr>
                <m:ctrlPr>
                  <w:rPr>
                    <w:rFonts w:ascii="Cambria Math" w:hAnsi="Cambria Math"/>
                    <w:i/>
                  </w:rPr>
                </m:ctrlPr>
              </m:sSubPr>
              <m:e>
                <m:r>
                  <w:rPr>
                    <w:rFonts w:ascii="Cambria Math" w:hAnsi="Cambria Math"/>
                  </w:rPr>
                  <m:t>K</m:t>
                </m:r>
              </m:e>
              <m:sub>
                <m:r>
                  <w:rPr>
                    <w:rFonts w:ascii="Cambria Math" w:hAnsi="Cambria Math"/>
                  </w:rPr>
                  <m:t>0</m:t>
                </m:r>
              </m:sub>
            </m:sSub>
          </m:den>
        </m:f>
        <m:r>
          <w:rPr>
            <w:rFonts w:ascii="Cambria Math" w:hAnsi="Cambria Math"/>
          </w:rPr>
          <m:t>)</m:t>
        </m:r>
      </m:oMath>
      <w:r w:rsidR="00C916B7">
        <w:rPr>
          <w:rFonts w:eastAsiaTheme="minorEastAsia"/>
        </w:rPr>
        <w:t xml:space="preserve"> </w:t>
      </w:r>
      <w:r w:rsidR="00AD31BB">
        <w:t xml:space="preserve">for </w:t>
      </w:r>
      <w:r w:rsidR="009B70DB">
        <w:t xml:space="preserve">another </w:t>
      </w:r>
      <w:r w:rsidR="00AD31BB">
        <w:t>solute</w:t>
      </w:r>
      <w:r w:rsidR="009B70DB">
        <w:t xml:space="preserve">, compound-specific correlation factors </w:t>
      </w:r>
      <m:oMath>
        <m:r>
          <w:rPr>
            <w:rFonts w:ascii="Cambria Math" w:hAnsi="Cambria Math"/>
          </w:rPr>
          <m:t>a</m:t>
        </m:r>
      </m:oMath>
      <w:r w:rsidR="009B70DB">
        <w:t xml:space="preserve"> and </w:t>
      </w:r>
      <m:oMath>
        <m:r>
          <w:rPr>
            <w:rFonts w:ascii="Cambria Math" w:hAnsi="Cambria Math"/>
          </w:rPr>
          <m:t>b</m:t>
        </m:r>
      </m:oMath>
      <w:r w:rsidR="009B70DB">
        <w:t xml:space="preserve"> </w:t>
      </w:r>
      <w:r w:rsidR="00D96340">
        <w:t xml:space="preserve">need to be determined </w:t>
      </w:r>
      <w:r w:rsidR="00D96340">
        <w:fldChar w:fldCharType="begin"/>
      </w:r>
      <w:r w:rsidR="00D96340">
        <w:instrText xml:space="preserve"> ADDIN ZOTERO_ITEM CSL_CITATION {"citationID":"dKUOlEsv","properties":{"formattedCitation":"(Magnuson &amp; Speth, 2005)","plainCitation":"(Magnuson &amp; Speth, 2005)","noteIndex":0},"citationItems":[{"id":173,"uris":["http://zotero.org/users/local/h6YJVYLe/items/SRINA3JL"],"itemData":{"id":173,"type":"article-journal","container-title":"Environmental Science &amp; Technology","DOI":"10.1021/es0508018","ISSN":"0013-936X, 1520-5851","issue":"19","journalAbbreviation":"Environ. Sci. Technol.","language":"en","page":"7706-7711","source":"DOI.org (Crossref)","title":"Quantitative Structure−Property Relationships for Enhancing Predictions of Synthetic Organic Chemical Removal from Drinking Water by Granular Activated Carbon","volume":"39","author":[{"family":"Magnuson","given":"Matthew L."},{"family":"Speth","given":"Thomas F."}],"issued":{"date-parts":[["2005",10,1]]}}}],"schema":"https://github.com/citation-style-language/schema/raw/master/csl-citation.json"} </w:instrText>
      </w:r>
      <w:r w:rsidR="00D96340">
        <w:fldChar w:fldCharType="separate"/>
      </w:r>
      <w:r w:rsidR="00D96340" w:rsidRPr="00D96340">
        <w:rPr>
          <w:rFonts w:cs="Arial"/>
        </w:rPr>
        <w:t>(Magnuson &amp; Speth, 2005)</w:t>
      </w:r>
      <w:r w:rsidR="00D96340">
        <w:fldChar w:fldCharType="end"/>
      </w:r>
      <w:r w:rsidR="00D96340">
        <w:t>:</w:t>
      </w:r>
    </w:p>
    <w:p w14:paraId="5543B6D7" w14:textId="77777777" w:rsidR="00B84901" w:rsidRDefault="00B84901" w:rsidP="00AD31BB">
      <w:pPr>
        <w:jc w:val="both"/>
      </w:pPr>
    </w:p>
    <w:p w14:paraId="34CA1CEE" w14:textId="30665A9A" w:rsidR="00D96340" w:rsidRPr="00FF659D" w:rsidRDefault="00000000" w:rsidP="004E142E">
      <w:pPr>
        <w:rPr>
          <w:rFonts w:eastAsiaTheme="minorEastAsia"/>
        </w:rPr>
      </w:pPr>
      <m:oMathPara>
        <m:oMath>
          <m:sSub>
            <m:sSubPr>
              <m:ctrlPr>
                <w:rPr>
                  <w:rFonts w:ascii="Cambria Math" w:hAnsi="Cambria Math"/>
                  <w:i/>
                </w:rPr>
              </m:ctrlPr>
            </m:sSubPr>
            <m:e>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t</m:t>
                      </m:r>
                    </m:sub>
                  </m:sSub>
                </m:num>
                <m:den>
                  <m:sSub>
                    <m:sSubPr>
                      <m:ctrlPr>
                        <w:rPr>
                          <w:rFonts w:ascii="Cambria Math" w:hAnsi="Cambria Math"/>
                          <w:i/>
                        </w:rPr>
                      </m:ctrlPr>
                    </m:sSubPr>
                    <m:e>
                      <m:r>
                        <w:rPr>
                          <w:rFonts w:ascii="Cambria Math" w:hAnsi="Cambria Math"/>
                        </w:rPr>
                        <m:t>K</m:t>
                      </m:r>
                    </m:e>
                    <m:sub>
                      <m:r>
                        <w:rPr>
                          <w:rFonts w:ascii="Cambria Math" w:hAnsi="Cambria Math"/>
                        </w:rPr>
                        <m:t>0</m:t>
                      </m:r>
                    </m:sub>
                  </m:sSub>
                </m:den>
              </m:f>
              <m:r>
                <w:rPr>
                  <w:rFonts w:ascii="Cambria Math" w:hAnsi="Cambria Math"/>
                </w:rPr>
                <m:t>)</m:t>
              </m:r>
            </m:e>
            <m:sub>
              <m:r>
                <w:rPr>
                  <w:rFonts w:ascii="Cambria Math" w:hAnsi="Cambria Math"/>
                </w:rPr>
                <m:t>contaminant</m:t>
              </m:r>
            </m:sub>
          </m:sSub>
          <m:r>
            <w:rPr>
              <w:rFonts w:ascii="Cambria Math" w:hAnsi="Cambria Math"/>
            </w:rPr>
            <m:t>=a</m:t>
          </m:r>
          <m:sSub>
            <m:sSubPr>
              <m:ctrlPr>
                <w:rPr>
                  <w:rFonts w:ascii="Cambria Math" w:hAnsi="Cambria Math"/>
                  <w:i/>
                </w:rPr>
              </m:ctrlPr>
            </m:sSubPr>
            <m:e>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t</m:t>
                      </m:r>
                    </m:sub>
                  </m:sSub>
                </m:num>
                <m:den>
                  <m:sSub>
                    <m:sSubPr>
                      <m:ctrlPr>
                        <w:rPr>
                          <w:rFonts w:ascii="Cambria Math" w:hAnsi="Cambria Math"/>
                          <w:i/>
                        </w:rPr>
                      </m:ctrlPr>
                    </m:sSubPr>
                    <m:e>
                      <m:r>
                        <w:rPr>
                          <w:rFonts w:ascii="Cambria Math" w:hAnsi="Cambria Math"/>
                        </w:rPr>
                        <m:t>K</m:t>
                      </m:r>
                    </m:e>
                    <m:sub>
                      <m:r>
                        <w:rPr>
                          <w:rFonts w:ascii="Cambria Math" w:hAnsi="Cambria Math"/>
                        </w:rPr>
                        <m:t>0</m:t>
                      </m:r>
                    </m:sub>
                  </m:sSub>
                </m:den>
              </m:f>
              <m:r>
                <w:rPr>
                  <w:rFonts w:ascii="Cambria Math" w:hAnsi="Cambria Math"/>
                </w:rPr>
                <m:t>)</m:t>
              </m:r>
            </m:e>
            <m:sub>
              <m:r>
                <w:rPr>
                  <w:rFonts w:ascii="Cambria Math" w:hAnsi="Cambria Math"/>
                </w:rPr>
                <m:t>TCE</m:t>
              </m:r>
            </m:sub>
          </m:sSub>
          <m:r>
            <w:rPr>
              <w:rFonts w:ascii="Cambria Math" w:hAnsi="Cambria Math"/>
            </w:rPr>
            <m:t>+b</m:t>
          </m:r>
        </m:oMath>
      </m:oMathPara>
    </w:p>
    <w:p w14:paraId="65213D0C" w14:textId="4B7F9289" w:rsidR="00FF659D" w:rsidRDefault="00FF659D" w:rsidP="00FF659D">
      <w:pPr>
        <w:pStyle w:val="Caption"/>
        <w:jc w:val="right"/>
        <w:rPr>
          <w:b/>
          <w:bCs/>
          <w:i w:val="0"/>
          <w:iCs w:val="0"/>
        </w:rPr>
      </w:pPr>
      <w:bookmarkStart w:id="124" w:name="_Ref165020964"/>
      <w:r w:rsidRPr="00FF659D">
        <w:rPr>
          <w:b/>
          <w:bCs/>
          <w:i w:val="0"/>
          <w:iCs w:val="0"/>
        </w:rPr>
        <w:t>(</w:t>
      </w:r>
      <w:r w:rsidRPr="00FF659D">
        <w:rPr>
          <w:b/>
          <w:bCs/>
          <w:i w:val="0"/>
          <w:iCs w:val="0"/>
        </w:rPr>
        <w:fldChar w:fldCharType="begin"/>
      </w:r>
      <w:r w:rsidRPr="00FF659D">
        <w:rPr>
          <w:b/>
          <w:bCs/>
          <w:i w:val="0"/>
          <w:iCs w:val="0"/>
        </w:rPr>
        <w:instrText xml:space="preserve"> SEQ ( \* ARABIC </w:instrText>
      </w:r>
      <w:r w:rsidRPr="00FF659D">
        <w:rPr>
          <w:b/>
          <w:bCs/>
          <w:i w:val="0"/>
          <w:iCs w:val="0"/>
        </w:rPr>
        <w:fldChar w:fldCharType="separate"/>
      </w:r>
      <w:r w:rsidR="00843CB6">
        <w:rPr>
          <w:b/>
          <w:bCs/>
          <w:i w:val="0"/>
          <w:iCs w:val="0"/>
          <w:noProof/>
        </w:rPr>
        <w:t>26</w:t>
      </w:r>
      <w:r w:rsidRPr="00FF659D">
        <w:rPr>
          <w:b/>
          <w:bCs/>
          <w:i w:val="0"/>
          <w:iCs w:val="0"/>
        </w:rPr>
        <w:fldChar w:fldCharType="end"/>
      </w:r>
      <w:r w:rsidRPr="00FF659D">
        <w:rPr>
          <w:b/>
          <w:bCs/>
          <w:i w:val="0"/>
          <w:iCs w:val="0"/>
        </w:rPr>
        <w:t>)</w:t>
      </w:r>
      <w:bookmarkEnd w:id="124"/>
    </w:p>
    <w:p w14:paraId="29C99B1C" w14:textId="4CCFBBC3" w:rsidR="00FF659D" w:rsidRDefault="00FF659D">
      <w:pPr>
        <w:spacing w:after="160" w:line="2" w:lineRule="auto"/>
      </w:pPr>
      <w:r>
        <w:br w:type="page"/>
      </w:r>
    </w:p>
    <w:p w14:paraId="09D8B81E" w14:textId="7C64FFBC" w:rsidR="00187630" w:rsidRDefault="0006474E" w:rsidP="001C33C1">
      <w:pPr>
        <w:jc w:val="both"/>
      </w:pPr>
      <w:r>
        <w:lastRenderedPageBreak/>
        <w:t xml:space="preserve">Because it is time-consuming to determine parameters </w:t>
      </w:r>
      <m:oMath>
        <m:r>
          <w:rPr>
            <w:rFonts w:ascii="Cambria Math" w:hAnsi="Cambria Math"/>
          </w:rPr>
          <m:t>a</m:t>
        </m:r>
      </m:oMath>
      <w:r>
        <w:t xml:space="preserve"> and </w:t>
      </w:r>
      <m:oMath>
        <m:r>
          <w:rPr>
            <w:rFonts w:ascii="Cambria Math" w:hAnsi="Cambria Math"/>
          </w:rPr>
          <m:t>b</m:t>
        </m:r>
      </m:oMath>
      <w:r>
        <w:t xml:space="preserve"> for all compounds, </w:t>
      </w:r>
      <w:r w:rsidR="00E464CD">
        <w:t>it is assumed the compound belongs to one of nine groups</w:t>
      </w:r>
      <w:r w:rsidR="00B857BA">
        <w:t xml:space="preserve"> (see later)</w:t>
      </w:r>
      <w:r w:rsidR="00E464CD">
        <w:t>.</w:t>
      </w:r>
      <w:r>
        <w:t xml:space="preserve"> </w:t>
      </w:r>
      <w:r w:rsidR="00B85A3C">
        <w:t xml:space="preserve">Determination of compound-specific parameters is done by </w:t>
      </w:r>
      <w:r w:rsidR="009F1866">
        <w:t>use of quantitative structure-property relationships (QSPRs</w:t>
      </w:r>
      <w:r w:rsidR="001C33C1">
        <w:t xml:space="preserve">), equations </w:t>
      </w:r>
      <w:r w:rsidR="001B3533" w:rsidRPr="00EA36DB">
        <w:fldChar w:fldCharType="begin"/>
      </w:r>
      <w:r w:rsidR="001B3533" w:rsidRPr="00EA36DB">
        <w:instrText xml:space="preserve"> REF _Ref165019667 \h </w:instrText>
      </w:r>
      <w:r w:rsidR="00EA36DB" w:rsidRPr="00EA36DB">
        <w:instrText xml:space="preserve"> \* MERGEFORMAT </w:instrText>
      </w:r>
      <w:r w:rsidR="001B3533" w:rsidRPr="00EA36DB">
        <w:fldChar w:fldCharType="separate"/>
      </w:r>
      <w:r w:rsidR="00843CB6" w:rsidRPr="00FB43B4">
        <w:rPr>
          <w:b/>
          <w:bCs/>
        </w:rPr>
        <w:t>(</w:t>
      </w:r>
      <w:r w:rsidR="00843CB6" w:rsidRPr="00843CB6">
        <w:rPr>
          <w:b/>
          <w:bCs/>
          <w:noProof/>
        </w:rPr>
        <w:t>27</w:t>
      </w:r>
      <w:r w:rsidR="00843CB6" w:rsidRPr="00FB43B4">
        <w:rPr>
          <w:b/>
          <w:bCs/>
        </w:rPr>
        <w:t>)</w:t>
      </w:r>
      <w:r w:rsidR="001B3533" w:rsidRPr="00EA36DB">
        <w:fldChar w:fldCharType="end"/>
      </w:r>
      <w:r w:rsidR="001C33C1">
        <w:t xml:space="preserve"> and </w:t>
      </w:r>
      <w:r w:rsidR="001B3533" w:rsidRPr="00EA36DB">
        <w:fldChar w:fldCharType="begin"/>
      </w:r>
      <w:r w:rsidR="001B3533" w:rsidRPr="00EA36DB">
        <w:instrText xml:space="preserve"> REF _Ref165019675 \h </w:instrText>
      </w:r>
      <w:r w:rsidR="00EA36DB" w:rsidRPr="00EA36DB">
        <w:instrText xml:space="preserve"> \* MERGEFORMAT </w:instrText>
      </w:r>
      <w:r w:rsidR="001B3533" w:rsidRPr="00EA36DB">
        <w:fldChar w:fldCharType="separate"/>
      </w:r>
      <w:r w:rsidR="00843CB6" w:rsidRPr="00FB43B4">
        <w:rPr>
          <w:b/>
          <w:bCs/>
        </w:rPr>
        <w:t>(</w:t>
      </w:r>
      <w:r w:rsidR="00843CB6" w:rsidRPr="00843CB6">
        <w:rPr>
          <w:b/>
          <w:bCs/>
          <w:noProof/>
        </w:rPr>
        <w:t>28</w:t>
      </w:r>
      <w:r w:rsidR="00843CB6" w:rsidRPr="00FB43B4">
        <w:rPr>
          <w:b/>
          <w:bCs/>
        </w:rPr>
        <w:t>)</w:t>
      </w:r>
      <w:r w:rsidR="001B3533" w:rsidRPr="00EA36DB">
        <w:fldChar w:fldCharType="end"/>
      </w:r>
      <w:r w:rsidR="001B3533">
        <w:t>.</w:t>
      </w:r>
    </w:p>
    <w:p w14:paraId="0EF59A32" w14:textId="77777777" w:rsidR="001C33C1" w:rsidRDefault="001C33C1" w:rsidP="001C33C1">
      <w:pPr>
        <w:jc w:val="both"/>
      </w:pPr>
    </w:p>
    <w:p w14:paraId="1105B260" w14:textId="685C1CCE" w:rsidR="001C33C1" w:rsidRPr="005F758E" w:rsidRDefault="001C33C1" w:rsidP="001C33C1">
      <w:pPr>
        <w:jc w:val="both"/>
        <w:rPr>
          <w:rFonts w:eastAsiaTheme="minorEastAsia"/>
          <w:lang w:val="nl-BE"/>
        </w:rPr>
      </w:pPr>
      <m:oMathPara>
        <m:oMath>
          <m:r>
            <w:rPr>
              <w:rFonts w:ascii="Cambria Math" w:hAnsi="Cambria Math"/>
            </w:rPr>
            <m:t>a</m:t>
          </m:r>
          <m:r>
            <w:rPr>
              <w:rFonts w:ascii="Cambria Math" w:hAnsi="Cambria Math"/>
              <w:lang w:val="nl-BE"/>
            </w:rPr>
            <m:t>=-0.0624</m:t>
          </m:r>
          <m:r>
            <w:rPr>
              <w:rFonts w:ascii="Cambria Math" w:hAnsi="Cambria Math"/>
            </w:rPr>
            <m:t>log</m:t>
          </m:r>
          <m:sSub>
            <m:sSubPr>
              <m:ctrlPr>
                <w:rPr>
                  <w:rFonts w:ascii="Cambria Math" w:hAnsi="Cambria Math"/>
                  <w:i/>
                </w:rPr>
              </m:ctrlPr>
            </m:sSubPr>
            <m:e>
              <m:r>
                <w:rPr>
                  <w:rFonts w:ascii="Cambria Math" w:hAnsi="Cambria Math"/>
                </w:rPr>
                <m:t>K</m:t>
              </m:r>
            </m:e>
            <m:sub>
              <m:r>
                <w:rPr>
                  <w:rFonts w:ascii="Cambria Math" w:hAnsi="Cambria Math"/>
                </w:rPr>
                <m:t>ow</m:t>
              </m:r>
            </m:sub>
          </m:sSub>
          <m:r>
            <w:rPr>
              <w:rFonts w:ascii="Cambria Math" w:hAnsi="Cambria Math"/>
              <w:lang w:val="nl-BE"/>
            </w:rPr>
            <m:t>-1.15</m:t>
          </m:r>
          <m:r>
            <w:rPr>
              <w:rFonts w:ascii="Cambria Math" w:hAnsi="Cambria Math"/>
            </w:rPr>
            <m:t>log</m:t>
          </m:r>
          <m:sSub>
            <m:sSubPr>
              <m:ctrlPr>
                <w:rPr>
                  <w:rFonts w:ascii="Cambria Math" w:hAnsi="Cambria Math"/>
                  <w:i/>
                </w:rPr>
              </m:ctrlPr>
            </m:sSubPr>
            <m:e>
              <m:r>
                <w:rPr>
                  <w:rFonts w:ascii="Cambria Math" w:hAnsi="Cambria Math"/>
                </w:rPr>
                <m:t>ϰ</m:t>
              </m:r>
            </m:e>
            <m:sub>
              <m:r>
                <w:rPr>
                  <w:rFonts w:ascii="Cambria Math" w:hAnsi="Cambria Math"/>
                  <w:lang w:val="nl-BE"/>
                </w:rPr>
                <m:t>2</m:t>
              </m:r>
            </m:sub>
          </m:sSub>
          <m:r>
            <w:rPr>
              <w:rFonts w:ascii="Cambria Math" w:hAnsi="Cambria Math"/>
              <w:lang w:val="nl-BE"/>
            </w:rPr>
            <m:t>-0.166</m:t>
          </m:r>
          <m:sSub>
            <m:sSubPr>
              <m:ctrlPr>
                <w:rPr>
                  <w:rFonts w:ascii="Cambria Math" w:hAnsi="Cambria Math"/>
                  <w:i/>
                </w:rPr>
              </m:ctrlPr>
            </m:sSubPr>
            <m:e>
              <m:r>
                <w:rPr>
                  <w:rFonts w:ascii="Cambria Math" w:hAnsi="Cambria Math"/>
                </w:rPr>
                <m:t>N</m:t>
              </m:r>
            </m:e>
            <m:sub>
              <m:r>
                <w:rPr>
                  <w:rFonts w:ascii="Cambria Math" w:hAnsi="Cambria Math"/>
                </w:rPr>
                <m:t>am</m:t>
              </m:r>
            </m:sub>
          </m:sSub>
          <m:r>
            <w:rPr>
              <w:rFonts w:ascii="Cambria Math" w:hAnsi="Cambria Math"/>
              <w:lang w:val="nl-BE"/>
            </w:rPr>
            <m:t>+1.37</m:t>
          </m:r>
        </m:oMath>
      </m:oMathPara>
    </w:p>
    <w:p w14:paraId="17B7C980" w14:textId="2312D8C5" w:rsidR="001C33C1" w:rsidRPr="00FB43B4" w:rsidRDefault="00FB43B4" w:rsidP="00FB43B4">
      <w:pPr>
        <w:pStyle w:val="Caption"/>
        <w:jc w:val="right"/>
        <w:rPr>
          <w:rFonts w:eastAsiaTheme="minorEastAsia"/>
          <w:b/>
          <w:bCs/>
          <w:i w:val="0"/>
          <w:iCs w:val="0"/>
        </w:rPr>
      </w:pPr>
      <w:bookmarkStart w:id="125" w:name="_Ref165019667"/>
      <w:r w:rsidRPr="00FB43B4">
        <w:rPr>
          <w:b/>
          <w:bCs/>
          <w:i w:val="0"/>
          <w:iCs w:val="0"/>
        </w:rPr>
        <w:t>(</w:t>
      </w:r>
      <w:r w:rsidRPr="00FB43B4">
        <w:rPr>
          <w:b/>
          <w:bCs/>
          <w:i w:val="0"/>
          <w:iCs w:val="0"/>
        </w:rPr>
        <w:fldChar w:fldCharType="begin"/>
      </w:r>
      <w:r w:rsidRPr="00FB43B4">
        <w:rPr>
          <w:b/>
          <w:bCs/>
          <w:i w:val="0"/>
          <w:iCs w:val="0"/>
        </w:rPr>
        <w:instrText xml:space="preserve"> SEQ ( \* ARABIC </w:instrText>
      </w:r>
      <w:r w:rsidRPr="00FB43B4">
        <w:rPr>
          <w:b/>
          <w:bCs/>
          <w:i w:val="0"/>
          <w:iCs w:val="0"/>
        </w:rPr>
        <w:fldChar w:fldCharType="separate"/>
      </w:r>
      <w:r w:rsidR="00843CB6">
        <w:rPr>
          <w:b/>
          <w:bCs/>
          <w:i w:val="0"/>
          <w:iCs w:val="0"/>
          <w:noProof/>
        </w:rPr>
        <w:t>27</w:t>
      </w:r>
      <w:r w:rsidRPr="00FB43B4">
        <w:rPr>
          <w:b/>
          <w:bCs/>
          <w:i w:val="0"/>
          <w:iCs w:val="0"/>
        </w:rPr>
        <w:fldChar w:fldCharType="end"/>
      </w:r>
      <w:r w:rsidRPr="00FB43B4">
        <w:rPr>
          <w:b/>
          <w:bCs/>
          <w:i w:val="0"/>
          <w:iCs w:val="0"/>
        </w:rPr>
        <w:t>)</w:t>
      </w:r>
      <w:bookmarkEnd w:id="125"/>
    </w:p>
    <w:p w14:paraId="5E7AF41F" w14:textId="1E675730" w:rsidR="001C33C1" w:rsidRDefault="00FB43B4" w:rsidP="001C33C1">
      <w:pPr>
        <w:jc w:val="both"/>
      </w:pPr>
      <m:oMathPara>
        <m:oMath>
          <m:r>
            <w:rPr>
              <w:rFonts w:ascii="Cambria Math" w:hAnsi="Cambria Math"/>
            </w:rPr>
            <m:t>b=</m:t>
          </m:r>
          <m:r>
            <w:rPr>
              <w:rFonts w:ascii="Cambria Math" w:eastAsiaTheme="minorEastAsia" w:hAnsi="Cambria Math"/>
            </w:rPr>
            <m:t>0.0441α+0.406</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z(hybrid)</m:t>
              </m:r>
            </m:sub>
          </m:sSub>
          <m:r>
            <w:rPr>
              <w:rFonts w:ascii="Cambria Math" w:eastAsiaTheme="minorEastAsia" w:hAnsi="Cambria Math"/>
            </w:rPr>
            <m:t>-0.250</m:t>
          </m:r>
        </m:oMath>
      </m:oMathPara>
    </w:p>
    <w:p w14:paraId="5FD57ED6" w14:textId="6B62D6C1" w:rsidR="00FB43B4" w:rsidRPr="00FB43B4" w:rsidRDefault="00FB43B4" w:rsidP="00FB43B4">
      <w:pPr>
        <w:pStyle w:val="Caption"/>
        <w:jc w:val="right"/>
        <w:rPr>
          <w:b/>
          <w:bCs/>
          <w:i w:val="0"/>
          <w:iCs w:val="0"/>
        </w:rPr>
      </w:pPr>
      <w:bookmarkStart w:id="126" w:name="_Ref165019675"/>
      <w:r w:rsidRPr="00FB43B4">
        <w:rPr>
          <w:b/>
          <w:bCs/>
          <w:i w:val="0"/>
          <w:iCs w:val="0"/>
        </w:rPr>
        <w:t>(</w:t>
      </w:r>
      <w:r w:rsidRPr="00FB43B4">
        <w:rPr>
          <w:b/>
          <w:bCs/>
          <w:i w:val="0"/>
          <w:iCs w:val="0"/>
        </w:rPr>
        <w:fldChar w:fldCharType="begin"/>
      </w:r>
      <w:r w:rsidRPr="00FB43B4">
        <w:rPr>
          <w:b/>
          <w:bCs/>
          <w:i w:val="0"/>
          <w:iCs w:val="0"/>
        </w:rPr>
        <w:instrText xml:space="preserve"> SEQ ( \* ARABIC </w:instrText>
      </w:r>
      <w:r w:rsidRPr="00FB43B4">
        <w:rPr>
          <w:b/>
          <w:bCs/>
          <w:i w:val="0"/>
          <w:iCs w:val="0"/>
        </w:rPr>
        <w:fldChar w:fldCharType="separate"/>
      </w:r>
      <w:r w:rsidR="00843CB6">
        <w:rPr>
          <w:b/>
          <w:bCs/>
          <w:i w:val="0"/>
          <w:iCs w:val="0"/>
          <w:noProof/>
        </w:rPr>
        <w:t>28</w:t>
      </w:r>
      <w:r w:rsidRPr="00FB43B4">
        <w:rPr>
          <w:b/>
          <w:bCs/>
          <w:i w:val="0"/>
          <w:iCs w:val="0"/>
        </w:rPr>
        <w:fldChar w:fldCharType="end"/>
      </w:r>
      <w:r w:rsidRPr="00FB43B4">
        <w:rPr>
          <w:b/>
          <w:bCs/>
          <w:i w:val="0"/>
          <w:iCs w:val="0"/>
        </w:rPr>
        <w:t>)</w:t>
      </w:r>
      <w:bookmarkEnd w:id="126"/>
    </w:p>
    <w:p w14:paraId="1338F9FB" w14:textId="402CC3C0" w:rsidR="009529EC" w:rsidRPr="007C69CE" w:rsidRDefault="003B4C2B" w:rsidP="009529EC">
      <w:r>
        <w:t>Compound properties are</w:t>
      </w:r>
      <w:r w:rsidR="00494768">
        <w:t xml:space="preserve"> </w:t>
      </w:r>
      <w:r w:rsidR="00494768">
        <w:fldChar w:fldCharType="begin"/>
      </w:r>
      <w:r w:rsidR="00494768">
        <w:instrText xml:space="preserve"> ADDIN ZOTERO_ITEM CSL_CITATION {"citationID":"TJ4xaXt8","properties":{"formattedCitation":"(J. B. Burkhardt et al., 2022; Magnuson &amp; Speth, 2005)","plainCitation":"(J. B. Burkhardt et al., 2022; Magnuson &amp; Speth, 2005)","noteIndex":0},"citationItems":[{"id":63,"uris":["http://zotero.org/users/local/h6YJVYLe/items/4TAPAPZD"],"itemData":{"id":63,"type":"article-journal","abstract":"The majority of Ds values were determined to be reduced by 10-4, which was the limit of the search range. Of these, many of the resulting SSQ plots showed that little improvement of fit occurred past a reduction of ~10-2, but the minimum of the analysis was used. This showed that fit was somewhat insensitive to Ds, but also was impacted by the limited number of samples to which the model was fit.","container-title":"Journal of Environmental Engineering","DOI":"10.1061/(ASCE)EE.1943-7870.0001964","ISSN":"0733-9372, 1943-7870","issue":"3","journalAbbreviation":"J. Environ. Eng.","language":"en","page":"04021086","source":"DOI.org (Crossref)","title":"Modeling PFAS Removal Using Granular Activated Carbon for Full-Scale System Design - Supplemental information","volume":"148","author":[{"family":"Burkhardt","given":"Jonathan B."},{"family":"Burns","given":"Nick"},{"family":"Mobley","given":"Dustin"},{"family":"Pressman","given":"Jonathan G."},{"family":"Magnuson","given":"Matthew L."},{"family":"Speth","given":"Thomas F."}],"issued":{"date-parts":[["2022",3]]}}},{"id":173,"uris":["http://zotero.org/users/local/h6YJVYLe/items/SRINA3JL"],"itemData":{"id":173,"type":"article-journal","container-title":"Environmental Science &amp; Technology","DOI":"10.1021/es0508018","ISSN":"0013-936X, 1520-5851","issue":"19","journalAbbreviation":"Environ. Sci. Technol.","language":"en","page":"7706-7711","source":"DOI.org (Crossref)","title":"Quantitative Structure−Property Relationships for Enhancing Predictions of Synthetic Organic Chemical Removal from Drinking Water by Granular Activated Carbon","volume":"39","author":[{"family":"Magnuson","given":"Matthew L."},{"family":"Speth","given":"Thomas F."}],"issued":{"date-parts":[["2005",10,1]]}}}],"schema":"https://github.com/citation-style-language/schema/raw/master/csl-citation.json"} </w:instrText>
      </w:r>
      <w:r w:rsidR="00494768">
        <w:fldChar w:fldCharType="separate"/>
      </w:r>
      <w:r w:rsidR="00494768" w:rsidRPr="00494768">
        <w:rPr>
          <w:rFonts w:cs="Arial"/>
        </w:rPr>
        <w:t>(J. B. Burkhardt et al., 2022; Magnuson &amp; Speth, 2005)</w:t>
      </w:r>
      <w:r w:rsidR="00494768">
        <w:fldChar w:fldCharType="end"/>
      </w:r>
      <w:r w:rsidR="009529EC" w:rsidRPr="007C69CE">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88"/>
        <w:gridCol w:w="1922"/>
      </w:tblGrid>
      <w:tr w:rsidR="009529EC" w:rsidRPr="007C69CE" w14:paraId="04833921" w14:textId="77777777" w:rsidTr="00B66E8A">
        <w:tc>
          <w:tcPr>
            <w:tcW w:w="7088" w:type="dxa"/>
          </w:tcPr>
          <w:p w14:paraId="0BDABC5F" w14:textId="357E50E5" w:rsidR="009529EC" w:rsidRPr="007C69CE" w:rsidRDefault="00000000" w:rsidP="00F35CB0">
            <w:pPr>
              <w:pStyle w:val="ListParagraph"/>
              <w:numPr>
                <w:ilvl w:val="0"/>
                <w:numId w:val="10"/>
              </w:numPr>
            </w:pPr>
            <m:oMath>
              <m:sSub>
                <m:sSubPr>
                  <m:ctrlPr>
                    <w:rPr>
                      <w:rFonts w:ascii="Cambria Math" w:hAnsi="Cambria Math"/>
                      <w:i/>
                    </w:rPr>
                  </m:ctrlPr>
                </m:sSubPr>
                <m:e>
                  <m:r>
                    <w:rPr>
                      <w:rFonts w:ascii="Cambria Math" w:hAnsi="Cambria Math"/>
                    </w:rPr>
                    <m:t>K</m:t>
                  </m:r>
                </m:e>
                <m:sub>
                  <m:r>
                    <w:rPr>
                      <w:rFonts w:ascii="Cambria Math" w:hAnsi="Cambria Math"/>
                    </w:rPr>
                    <m:t>ow</m:t>
                  </m:r>
                </m:sub>
              </m:sSub>
            </m:oMath>
            <w:r w:rsidR="009529EC" w:rsidRPr="007C69CE">
              <w:rPr>
                <w:rFonts w:eastAsiaTheme="minorEastAsia"/>
              </w:rPr>
              <w:t xml:space="preserve"> = </w:t>
            </w:r>
            <w:r w:rsidR="00853F33">
              <w:rPr>
                <w:rFonts w:eastAsiaTheme="minorEastAsia"/>
              </w:rPr>
              <w:t>octanol-water partition coefficient</w:t>
            </w:r>
          </w:p>
        </w:tc>
        <w:tc>
          <w:tcPr>
            <w:tcW w:w="1922" w:type="dxa"/>
          </w:tcPr>
          <w:p w14:paraId="6179461A" w14:textId="081095DA" w:rsidR="009529EC" w:rsidRPr="007C69CE" w:rsidRDefault="009529EC" w:rsidP="00F35CB0"/>
        </w:tc>
      </w:tr>
      <w:tr w:rsidR="009529EC" w:rsidRPr="007C69CE" w14:paraId="3062A610" w14:textId="77777777" w:rsidTr="00B66E8A">
        <w:tc>
          <w:tcPr>
            <w:tcW w:w="7088" w:type="dxa"/>
          </w:tcPr>
          <w:p w14:paraId="393346C2" w14:textId="602B5FF5" w:rsidR="009529EC" w:rsidRPr="007C69CE" w:rsidRDefault="00000000" w:rsidP="00F35CB0">
            <w:pPr>
              <w:pStyle w:val="ListParagraph"/>
              <w:numPr>
                <w:ilvl w:val="0"/>
                <w:numId w:val="10"/>
              </w:numPr>
              <w:rPr>
                <w:rFonts w:eastAsia="Calibri" w:cs="Times New Roman"/>
              </w:rPr>
            </w:pPr>
            <m:oMath>
              <m:sSub>
                <m:sSubPr>
                  <m:ctrlPr>
                    <w:rPr>
                      <w:rFonts w:ascii="Cambria Math" w:hAnsi="Cambria Math"/>
                      <w:i/>
                    </w:rPr>
                  </m:ctrlPr>
                </m:sSubPr>
                <m:e>
                  <m:r>
                    <w:rPr>
                      <w:rFonts w:ascii="Cambria Math" w:hAnsi="Cambria Math"/>
                    </w:rPr>
                    <m:t>ϰ</m:t>
                  </m:r>
                </m:e>
                <m:sub>
                  <m:r>
                    <w:rPr>
                      <w:rFonts w:ascii="Cambria Math" w:hAnsi="Cambria Math"/>
                    </w:rPr>
                    <m:t>2</m:t>
                  </m:r>
                </m:sub>
              </m:sSub>
            </m:oMath>
            <w:r w:rsidR="009529EC" w:rsidRPr="007C69CE">
              <w:rPr>
                <w:rFonts w:eastAsiaTheme="minorEastAsia"/>
              </w:rPr>
              <w:t xml:space="preserve"> = </w:t>
            </w:r>
            <w:r w:rsidR="00B66E8A">
              <w:rPr>
                <w:rFonts w:eastAsiaTheme="minorEastAsia"/>
              </w:rPr>
              <w:t>second-order shape index</w:t>
            </w:r>
          </w:p>
        </w:tc>
        <w:tc>
          <w:tcPr>
            <w:tcW w:w="1922" w:type="dxa"/>
          </w:tcPr>
          <w:p w14:paraId="7F2E5AE9" w14:textId="7F518836" w:rsidR="009529EC" w:rsidRPr="007C69CE" w:rsidRDefault="009529EC" w:rsidP="00F35CB0"/>
        </w:tc>
      </w:tr>
      <w:tr w:rsidR="009529EC" w:rsidRPr="007C69CE" w14:paraId="37B63090" w14:textId="77777777" w:rsidTr="00B66E8A">
        <w:tc>
          <w:tcPr>
            <w:tcW w:w="7088" w:type="dxa"/>
          </w:tcPr>
          <w:p w14:paraId="538992BF" w14:textId="381EBAD1" w:rsidR="009529EC" w:rsidRPr="007C69CE" w:rsidRDefault="00000000" w:rsidP="00F35CB0">
            <w:pPr>
              <w:pStyle w:val="ListParagraph"/>
              <w:numPr>
                <w:ilvl w:val="0"/>
                <w:numId w:val="10"/>
              </w:numPr>
            </w:pPr>
            <m:oMath>
              <m:sSub>
                <m:sSubPr>
                  <m:ctrlPr>
                    <w:rPr>
                      <w:rFonts w:ascii="Cambria Math" w:hAnsi="Cambria Math"/>
                      <w:i/>
                    </w:rPr>
                  </m:ctrlPr>
                </m:sSubPr>
                <m:e>
                  <m:r>
                    <w:rPr>
                      <w:rFonts w:ascii="Cambria Math" w:hAnsi="Cambria Math"/>
                    </w:rPr>
                    <m:t>N</m:t>
                  </m:r>
                </m:e>
                <m:sub>
                  <m:r>
                    <w:rPr>
                      <w:rFonts w:ascii="Cambria Math" w:hAnsi="Cambria Math"/>
                    </w:rPr>
                    <m:t>am</m:t>
                  </m:r>
                </m:sub>
              </m:sSub>
            </m:oMath>
            <w:r w:rsidR="009529EC" w:rsidRPr="007C69CE">
              <w:rPr>
                <w:rFonts w:eastAsiaTheme="minorEastAsia"/>
              </w:rPr>
              <w:t xml:space="preserve"> =</w:t>
            </w:r>
            <w:r w:rsidR="00B66E8A">
              <w:rPr>
                <w:rFonts w:eastAsiaTheme="minorEastAsia"/>
              </w:rPr>
              <w:t xml:space="preserve"> sum of number of primary and secondary amine groups</w:t>
            </w:r>
          </w:p>
        </w:tc>
        <w:tc>
          <w:tcPr>
            <w:tcW w:w="1922" w:type="dxa"/>
          </w:tcPr>
          <w:p w14:paraId="5FCF888B" w14:textId="75E36C69" w:rsidR="009529EC" w:rsidRPr="007C69CE" w:rsidRDefault="009529EC" w:rsidP="00F35CB0"/>
        </w:tc>
      </w:tr>
      <w:tr w:rsidR="00933B1E" w:rsidRPr="007C69CE" w14:paraId="24BC022A" w14:textId="77777777" w:rsidTr="00B66E8A">
        <w:tc>
          <w:tcPr>
            <w:tcW w:w="7088" w:type="dxa"/>
          </w:tcPr>
          <w:p w14:paraId="75370BDB" w14:textId="4F037EA9" w:rsidR="00933B1E" w:rsidRPr="00476313" w:rsidRDefault="00933B1E" w:rsidP="00F35CB0">
            <w:pPr>
              <w:pStyle w:val="ListParagraph"/>
              <w:numPr>
                <w:ilvl w:val="0"/>
                <w:numId w:val="10"/>
              </w:numPr>
              <w:rPr>
                <w:rFonts w:eastAsia="Calibri" w:cs="Times New Roman"/>
              </w:rPr>
            </w:pPr>
            <m:oMath>
              <m:r>
                <w:rPr>
                  <w:rFonts w:ascii="Cambria Math" w:eastAsiaTheme="minorEastAsia" w:hAnsi="Cambria Math"/>
                </w:rPr>
                <m:t>α</m:t>
              </m:r>
            </m:oMath>
            <w:r w:rsidR="00853F33">
              <w:rPr>
                <w:rFonts w:eastAsia="Calibri" w:cs="Times New Roman"/>
              </w:rPr>
              <w:t xml:space="preserve"> = </w:t>
            </w:r>
            <w:r w:rsidR="00B66E8A">
              <w:rPr>
                <w:rFonts w:eastAsia="Calibri" w:cs="Times New Roman"/>
              </w:rPr>
              <w:t>molecular polarizability</w:t>
            </w:r>
          </w:p>
        </w:tc>
        <w:tc>
          <w:tcPr>
            <w:tcW w:w="1922" w:type="dxa"/>
          </w:tcPr>
          <w:p w14:paraId="5BCEB9D5" w14:textId="77777777" w:rsidR="00933B1E" w:rsidRPr="007C69CE" w:rsidRDefault="00933B1E" w:rsidP="00F35CB0"/>
        </w:tc>
      </w:tr>
      <w:tr w:rsidR="00933B1E" w:rsidRPr="007C69CE" w14:paraId="23161430" w14:textId="77777777" w:rsidTr="00B66E8A">
        <w:tc>
          <w:tcPr>
            <w:tcW w:w="7088" w:type="dxa"/>
          </w:tcPr>
          <w:p w14:paraId="5BABBA4E" w14:textId="636AFFC7" w:rsidR="00933B1E" w:rsidRPr="00476313" w:rsidRDefault="00000000" w:rsidP="00F35CB0">
            <w:pPr>
              <w:pStyle w:val="ListParagraph"/>
              <w:numPr>
                <w:ilvl w:val="0"/>
                <w:numId w:val="10"/>
              </w:numPr>
              <w:rPr>
                <w:rFonts w:eastAsia="Calibri" w:cs="Times New Roman"/>
              </w:rPr>
            </w:pP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z(hybrid)</m:t>
                  </m:r>
                </m:sub>
              </m:sSub>
            </m:oMath>
            <w:r w:rsidR="00853F33">
              <w:rPr>
                <w:rFonts w:eastAsia="Calibri" w:cs="Times New Roman"/>
              </w:rPr>
              <w:t xml:space="preserve"> = </w:t>
            </w:r>
            <w:r w:rsidR="00B66E8A">
              <w:rPr>
                <w:rFonts w:eastAsia="Calibri" w:cs="Times New Roman"/>
              </w:rPr>
              <w:t>largest hybrid component of the dipole moment</w:t>
            </w:r>
            <w:r w:rsidR="00494768">
              <w:rPr>
                <w:rFonts w:eastAsia="Calibri" w:cs="Times New Roman"/>
              </w:rPr>
              <w:t xml:space="preserve"> perpendicular to the long molecular axis</w:t>
            </w:r>
          </w:p>
        </w:tc>
        <w:tc>
          <w:tcPr>
            <w:tcW w:w="1922" w:type="dxa"/>
          </w:tcPr>
          <w:p w14:paraId="66173340" w14:textId="77777777" w:rsidR="00933B1E" w:rsidRPr="007C69CE" w:rsidRDefault="00933B1E" w:rsidP="00F35CB0"/>
        </w:tc>
      </w:tr>
    </w:tbl>
    <w:p w14:paraId="072CCE13" w14:textId="77777777" w:rsidR="00FB43B4" w:rsidRDefault="00FB43B4" w:rsidP="001C33C1">
      <w:pPr>
        <w:jc w:val="both"/>
      </w:pPr>
    </w:p>
    <w:p w14:paraId="795797F8" w14:textId="5CB40148" w:rsidR="00264523" w:rsidRDefault="005B51C6" w:rsidP="001C33C1">
      <w:pPr>
        <w:jc w:val="both"/>
      </w:pPr>
      <w:r>
        <w:t xml:space="preserve">Also in other literature it is identified that BOM present in </w:t>
      </w:r>
      <w:r w:rsidR="006570DC">
        <w:t xml:space="preserve">the water reduces the GAC capacity for SOCs. </w:t>
      </w:r>
      <w:r w:rsidR="00EA1889">
        <w:fldChar w:fldCharType="begin"/>
      </w:r>
      <w:r w:rsidR="0056481C">
        <w:instrText xml:space="preserve"> ADDIN ZOTERO_ITEM CSL_CITATION {"citationID":"f5FtwRdO","properties":{"formattedCitation":"(Jarvie et al., 2005)","plainCitation":"(Jarvie et al., 2005)","dontUpdate":true,"noteIndex":0},"citationItems":[{"id":160,"uris":["http://zotero.org/users/local/h6YJVYLe/items/PXBF55SJ"],"itemData":{"id":160,"type":"article-journal","abstract":"Granular activated carbon (GAC) adsorption is an effective treatment technology for the removal of synthetic organic chemicals (SOCs) from drinking water supplies. This treatment process can be expensive if not properly designed. Application of mathematical models is an attractive method to evaluate the impact of process variables on process design and performance. Practical guidelines were developed to select an appropriate model framework and to estimate site-speciﬁc model parameters to predict GAC adsorber performance. Pilot plant and ﬁeld-scale data from 11 different studies were utilized to investigate the effectiveness of this approach in predicting adsorber performance in the presence of background organic batter (BOM). These data represent surface and ground water sources from four different countries. The modeling approach was able to adequately describe ﬁxed-bed adsorber performance for the purpose of determining the carbon usage rate and process design variables. This approach is more accurate at predicting bed life in the presence of BOM than the current methods commonly used by practicing engineers.","container-title":"Water Research","DOI":"10.1016/j.watres.2005.04.023","ISSN":"00431354","issue":"11","journalAbbreviation":"Water Research","language":"en","license":"https://www.elsevier.com/tdm/userlicense/1.0/","page":"2407-2421","source":"DOI.org (Crossref)","title":"Simulating the performance of fixed-bed granular activated carbon adsorbers: Removal of synthetic organic chemicals in the presence of background organic matter","title-short":"Simulating the performance of fixed-bed granular activated carbon adsorbers","volume":"39","author":[{"family":"Jarvie","given":"Michelle Edith"},{"family":"Hand","given":"David W"},{"family":"Bhuvendralingam","given":"Shanmugalingam"},{"family":"Crittenden","given":"John C"},{"family":"Hokanson","given":"Dave R"}],"issued":{"date-parts":[["2005",6]]}}}],"schema":"https://github.com/citation-style-language/schema/raw/master/csl-citation.json"} </w:instrText>
      </w:r>
      <w:r w:rsidR="00EA1889">
        <w:fldChar w:fldCharType="separate"/>
      </w:r>
      <w:r w:rsidR="00EA1889" w:rsidRPr="00EA1889">
        <w:rPr>
          <w:rFonts w:cs="Arial"/>
        </w:rPr>
        <w:t>Jarvie et al., 2005</w:t>
      </w:r>
      <w:r w:rsidR="00EA1889">
        <w:fldChar w:fldCharType="end"/>
      </w:r>
      <w:r w:rsidR="00EA1889">
        <w:t xml:space="preserve">, illustrated the reduction of </w:t>
      </w:r>
      <w:r w:rsidR="00264523">
        <w:t xml:space="preserve">the Freundlich capacity parameter K both experimentally and modelled </w:t>
      </w:r>
      <w:r w:rsidR="00FD38E2">
        <w:t>by use of</w:t>
      </w:r>
      <w:r w:rsidR="00264523">
        <w:t xml:space="preserve"> equation </w:t>
      </w:r>
      <w:r w:rsidR="00264523" w:rsidRPr="00D9045C">
        <w:rPr>
          <w:b/>
          <w:bCs/>
        </w:rPr>
        <w:fldChar w:fldCharType="begin"/>
      </w:r>
      <w:r w:rsidR="00264523" w:rsidRPr="00D9045C">
        <w:rPr>
          <w:b/>
          <w:bCs/>
        </w:rPr>
        <w:instrText xml:space="preserve"> REF _Ref165015779 \h </w:instrText>
      </w:r>
      <w:r w:rsidR="00D9045C" w:rsidRPr="00D9045C">
        <w:rPr>
          <w:b/>
          <w:bCs/>
        </w:rPr>
        <w:instrText xml:space="preserve"> \* MERGEFORMAT </w:instrText>
      </w:r>
      <w:r w:rsidR="00264523" w:rsidRPr="00D9045C">
        <w:rPr>
          <w:b/>
          <w:bCs/>
        </w:rPr>
      </w:r>
      <w:r w:rsidR="00264523" w:rsidRPr="00D9045C">
        <w:rPr>
          <w:b/>
          <w:bCs/>
        </w:rPr>
        <w:fldChar w:fldCharType="separate"/>
      </w:r>
      <w:r w:rsidR="00843CB6" w:rsidRPr="004E142E">
        <w:rPr>
          <w:b/>
          <w:bCs/>
        </w:rPr>
        <w:t>(</w:t>
      </w:r>
      <w:r w:rsidR="00843CB6" w:rsidRPr="00843CB6">
        <w:rPr>
          <w:b/>
          <w:bCs/>
          <w:noProof/>
        </w:rPr>
        <w:t>25</w:t>
      </w:r>
      <w:r w:rsidR="00843CB6" w:rsidRPr="004E142E">
        <w:rPr>
          <w:b/>
          <w:bCs/>
        </w:rPr>
        <w:t>)</w:t>
      </w:r>
      <w:r w:rsidR="00264523" w:rsidRPr="00D9045C">
        <w:rPr>
          <w:b/>
          <w:bCs/>
        </w:rPr>
        <w:fldChar w:fldCharType="end"/>
      </w:r>
      <w:r w:rsidR="00264523">
        <w:t xml:space="preserve"> for TCE (</w:t>
      </w:r>
      <w:r w:rsidR="00692FE6" w:rsidRPr="00692FE6">
        <w:rPr>
          <w:b/>
          <w:bCs/>
        </w:rPr>
        <w:fldChar w:fldCharType="begin"/>
      </w:r>
      <w:r w:rsidR="00692FE6" w:rsidRPr="00692FE6">
        <w:rPr>
          <w:b/>
          <w:bCs/>
        </w:rPr>
        <w:instrText xml:space="preserve"> REF _Ref165022128 \h  \* MERGEFORMAT </w:instrText>
      </w:r>
      <w:r w:rsidR="00692FE6" w:rsidRPr="00692FE6">
        <w:rPr>
          <w:b/>
          <w:bCs/>
        </w:rPr>
      </w:r>
      <w:r w:rsidR="00692FE6" w:rsidRPr="00692FE6">
        <w:rPr>
          <w:b/>
          <w:bCs/>
        </w:rPr>
        <w:fldChar w:fldCharType="separate"/>
      </w:r>
      <w:r w:rsidR="00843CB6" w:rsidRPr="00692FE6">
        <w:rPr>
          <w:b/>
          <w:bCs/>
        </w:rPr>
        <w:t xml:space="preserve">Figure </w:t>
      </w:r>
      <w:r w:rsidR="00843CB6" w:rsidRPr="00843CB6">
        <w:rPr>
          <w:b/>
          <w:bCs/>
          <w:noProof/>
        </w:rPr>
        <w:t>28</w:t>
      </w:r>
      <w:r w:rsidR="00692FE6" w:rsidRPr="00692FE6">
        <w:rPr>
          <w:b/>
          <w:bCs/>
        </w:rPr>
        <w:fldChar w:fldCharType="end"/>
      </w:r>
      <w:r w:rsidR="00692FE6">
        <w:t>).</w:t>
      </w:r>
    </w:p>
    <w:p w14:paraId="7C143A2B" w14:textId="77777777" w:rsidR="00940156" w:rsidRDefault="00940156" w:rsidP="001C33C1">
      <w:pPr>
        <w:jc w:val="both"/>
      </w:pPr>
    </w:p>
    <w:p w14:paraId="35209EF1" w14:textId="77777777" w:rsidR="00264523" w:rsidRDefault="00264523" w:rsidP="00264523">
      <w:pPr>
        <w:keepNext/>
        <w:jc w:val="center"/>
      </w:pPr>
      <w:r w:rsidRPr="00264523">
        <w:rPr>
          <w:noProof/>
        </w:rPr>
        <w:drawing>
          <wp:inline distT="0" distB="0" distL="0" distR="0" wp14:anchorId="6C3D582B" wp14:editId="161263F2">
            <wp:extent cx="4178018" cy="2896820"/>
            <wp:effectExtent l="0" t="0" r="0" b="0"/>
            <wp:docPr id="527509098" name="Picture 1" descr="A graph of a riv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7509098" name="Picture 1" descr="A graph of a river&#10;&#10;Description automatically generated with medium confidence"/>
                    <pic:cNvPicPr/>
                  </pic:nvPicPr>
                  <pic:blipFill>
                    <a:blip r:embed="rId51"/>
                    <a:stretch>
                      <a:fillRect/>
                    </a:stretch>
                  </pic:blipFill>
                  <pic:spPr>
                    <a:xfrm>
                      <a:off x="0" y="0"/>
                      <a:ext cx="4190143" cy="2905227"/>
                    </a:xfrm>
                    <a:prstGeom prst="rect">
                      <a:avLst/>
                    </a:prstGeom>
                  </pic:spPr>
                </pic:pic>
              </a:graphicData>
            </a:graphic>
          </wp:inline>
        </w:drawing>
      </w:r>
    </w:p>
    <w:p w14:paraId="090FF7E0" w14:textId="19B89CC8" w:rsidR="00264523" w:rsidRPr="00692FE6" w:rsidRDefault="00264523" w:rsidP="00264523">
      <w:pPr>
        <w:pStyle w:val="Caption"/>
        <w:jc w:val="center"/>
        <w:rPr>
          <w:b/>
          <w:bCs/>
          <w:i w:val="0"/>
          <w:iCs w:val="0"/>
        </w:rPr>
      </w:pPr>
      <w:bookmarkStart w:id="127" w:name="_Ref165022128"/>
      <w:r w:rsidRPr="00692FE6">
        <w:rPr>
          <w:b/>
          <w:bCs/>
          <w:i w:val="0"/>
          <w:iCs w:val="0"/>
        </w:rPr>
        <w:t xml:space="preserve">Figure </w:t>
      </w:r>
      <w:r w:rsidRPr="00692FE6">
        <w:rPr>
          <w:b/>
          <w:bCs/>
          <w:i w:val="0"/>
          <w:iCs w:val="0"/>
        </w:rPr>
        <w:fldChar w:fldCharType="begin"/>
      </w:r>
      <w:r w:rsidRPr="00692FE6">
        <w:rPr>
          <w:b/>
          <w:bCs/>
          <w:i w:val="0"/>
          <w:iCs w:val="0"/>
        </w:rPr>
        <w:instrText xml:space="preserve"> SEQ Figure \* ARABIC </w:instrText>
      </w:r>
      <w:r w:rsidRPr="00692FE6">
        <w:rPr>
          <w:b/>
          <w:bCs/>
          <w:i w:val="0"/>
          <w:iCs w:val="0"/>
        </w:rPr>
        <w:fldChar w:fldCharType="separate"/>
      </w:r>
      <w:r w:rsidR="00843CB6">
        <w:rPr>
          <w:b/>
          <w:bCs/>
          <w:i w:val="0"/>
          <w:iCs w:val="0"/>
          <w:noProof/>
        </w:rPr>
        <w:t>28</w:t>
      </w:r>
      <w:r w:rsidRPr="00692FE6">
        <w:rPr>
          <w:b/>
          <w:bCs/>
          <w:i w:val="0"/>
          <w:iCs w:val="0"/>
        </w:rPr>
        <w:fldChar w:fldCharType="end"/>
      </w:r>
      <w:bookmarkEnd w:id="127"/>
      <w:r w:rsidRPr="00692FE6">
        <w:rPr>
          <w:b/>
          <w:bCs/>
          <w:i w:val="0"/>
          <w:iCs w:val="0"/>
        </w:rPr>
        <w:t xml:space="preserve"> Reduction of Freundlich </w:t>
      </w:r>
      <w:r w:rsidR="00E12C69" w:rsidRPr="00692FE6">
        <w:rPr>
          <w:b/>
          <w:bCs/>
          <w:i w:val="0"/>
          <w:iCs w:val="0"/>
        </w:rPr>
        <w:t xml:space="preserve">K for TCE and for </w:t>
      </w:r>
      <w:r w:rsidR="003B4C2B">
        <w:rPr>
          <w:b/>
          <w:bCs/>
          <w:i w:val="0"/>
          <w:iCs w:val="0"/>
        </w:rPr>
        <w:t>various</w:t>
      </w:r>
      <w:r w:rsidR="00E12C69" w:rsidRPr="00692FE6">
        <w:rPr>
          <w:b/>
          <w:bCs/>
          <w:i w:val="0"/>
          <w:iCs w:val="0"/>
        </w:rPr>
        <w:t xml:space="preserve"> background waters </w:t>
      </w:r>
      <w:r w:rsidR="00E12C69" w:rsidRPr="00692FE6">
        <w:rPr>
          <w:b/>
          <w:bCs/>
          <w:i w:val="0"/>
          <w:iCs w:val="0"/>
        </w:rPr>
        <w:fldChar w:fldCharType="begin"/>
      </w:r>
      <w:r w:rsidR="00E12C69" w:rsidRPr="00692FE6">
        <w:rPr>
          <w:b/>
          <w:bCs/>
          <w:i w:val="0"/>
          <w:iCs w:val="0"/>
        </w:rPr>
        <w:instrText xml:space="preserve"> ADDIN ZOTERO_ITEM CSL_CITATION {"citationID":"YJgSXDe3","properties":{"formattedCitation":"(Jarvie et al., 2005)","plainCitation":"(Jarvie et al., 2005)","noteIndex":0},"citationItems":[{"id":160,"uris":["http://zotero.org/users/local/h6YJVYLe/items/PXBF55SJ"],"itemData":{"id":160,"type":"article-journal","abstract":"Granular activated carbon (GAC) adsorption is an effective treatment technology for the removal of synthetic organic chemicals (SOCs) from drinking water supplies. This treatment process can be expensive if not properly designed. Application of mathematical models is an attractive method to evaluate the impact of process variables on process design and performance. Practical guidelines were developed to select an appropriate model framework and to estimate site-speciﬁc model parameters to predict GAC adsorber performance. Pilot plant and ﬁeld-scale data from 11 different studies were utilized to investigate the effectiveness of this approach in predicting adsorber performance in the presence of background organic batter (BOM). These data represent surface and ground water sources from four different countries. The modeling approach was able to adequately describe ﬁxed-bed adsorber performance for the purpose of determining the carbon usage rate and process design variables. This approach is more accurate at predicting bed life in the presence of BOM than the current methods commonly used by practicing engineers.","container-title":"Water Research","DOI":"10.1016/j.watres.2005.04.023","ISSN":"00431354","issue":"11","journalAbbreviation":"Water Research","language":"en","license":"https://www.elsevier.com/tdm/userlicense/1.0/","page":"2407-2421","source":"DOI.org (Crossref)","title":"Simulating the performance of fixed-bed granular activated carbon adsorbers: Removal of synthetic organic chemicals in the presence of background organic matter","title-short":"Simulating the performance of fixed-bed granular activated carbon adsorbers","volume":"39","author":[{"family":"Jarvie","given":"Michelle Edith"},{"family":"Hand","given":"David W"},{"family":"Bhuvendralingam","given":"Shanmugalingam"},{"family":"Crittenden","given":"John C"},{"family":"Hokanson","given":"Dave R"}],"issued":{"date-parts":[["2005",6]]}}}],"schema":"https://github.com/citation-style-language/schema/raw/master/csl-citation.json"} </w:instrText>
      </w:r>
      <w:r w:rsidR="00E12C69" w:rsidRPr="00692FE6">
        <w:rPr>
          <w:b/>
          <w:bCs/>
          <w:i w:val="0"/>
          <w:iCs w:val="0"/>
        </w:rPr>
        <w:fldChar w:fldCharType="separate"/>
      </w:r>
      <w:r w:rsidR="00E12C69" w:rsidRPr="00692FE6">
        <w:rPr>
          <w:rFonts w:cs="Arial"/>
          <w:b/>
          <w:bCs/>
          <w:i w:val="0"/>
          <w:iCs w:val="0"/>
        </w:rPr>
        <w:t>(Jarvie et al., 2005)</w:t>
      </w:r>
      <w:r w:rsidR="00E12C69" w:rsidRPr="00692FE6">
        <w:rPr>
          <w:b/>
          <w:bCs/>
          <w:i w:val="0"/>
          <w:iCs w:val="0"/>
        </w:rPr>
        <w:fldChar w:fldCharType="end"/>
      </w:r>
    </w:p>
    <w:p w14:paraId="740FD154" w14:textId="1DCBFA0C" w:rsidR="008205AB" w:rsidRDefault="003419C0" w:rsidP="001C33C1">
      <w:pPr>
        <w:jc w:val="both"/>
      </w:pPr>
      <w:r>
        <w:t>In the PSDM by USEPA code</w:t>
      </w:r>
      <w:r w:rsidR="00D706EC">
        <w:t xml:space="preserve"> (</w:t>
      </w:r>
      <w:r w:rsidR="00D706EC" w:rsidRPr="007A76C6">
        <w:rPr>
          <w:b/>
          <w:bCs/>
        </w:rPr>
        <w:fldChar w:fldCharType="begin"/>
      </w:r>
      <w:r w:rsidR="00D706EC" w:rsidRPr="007A76C6">
        <w:rPr>
          <w:b/>
          <w:bCs/>
        </w:rPr>
        <w:instrText xml:space="preserve"> REF _Ref165024274 \h  \* MERGEFORMAT </w:instrText>
      </w:r>
      <w:r w:rsidR="00D706EC" w:rsidRPr="007A76C6">
        <w:rPr>
          <w:b/>
          <w:bCs/>
        </w:rPr>
      </w:r>
      <w:r w:rsidR="00D706EC" w:rsidRPr="007A76C6">
        <w:rPr>
          <w:b/>
          <w:bCs/>
        </w:rPr>
        <w:fldChar w:fldCharType="separate"/>
      </w:r>
      <w:r w:rsidR="00843CB6" w:rsidRPr="007A76C6">
        <w:rPr>
          <w:b/>
          <w:bCs/>
        </w:rPr>
        <w:t xml:space="preserve">Figure </w:t>
      </w:r>
      <w:r w:rsidR="00843CB6" w:rsidRPr="00843CB6">
        <w:rPr>
          <w:b/>
          <w:bCs/>
          <w:noProof/>
        </w:rPr>
        <w:t>29</w:t>
      </w:r>
      <w:r w:rsidR="00D706EC" w:rsidRPr="007A76C6">
        <w:rPr>
          <w:b/>
          <w:bCs/>
        </w:rPr>
        <w:fldChar w:fldCharType="end"/>
      </w:r>
      <w:r w:rsidR="00D706EC">
        <w:t>)</w:t>
      </w:r>
      <w:r>
        <w:t xml:space="preserve">, parameters </w:t>
      </w:r>
      <m:oMath>
        <m:r>
          <w:rPr>
            <w:rFonts w:ascii="Cambria Math" w:hAnsi="Cambria Math"/>
          </w:rPr>
          <m:t>A1</m:t>
        </m:r>
      </m:oMath>
      <w:r>
        <w:rPr>
          <w:rFonts w:eastAsiaTheme="minorEastAsia"/>
        </w:rPr>
        <w:t xml:space="preserve">, </w:t>
      </w:r>
      <m:oMath>
        <m:r>
          <w:rPr>
            <w:rFonts w:ascii="Cambria Math" w:hAnsi="Cambria Math"/>
          </w:rPr>
          <m:t>A2</m:t>
        </m:r>
      </m:oMath>
      <w:r>
        <w:rPr>
          <w:rFonts w:eastAsiaTheme="minorEastAsia"/>
        </w:rPr>
        <w:t xml:space="preserve">, </w:t>
      </w:r>
      <m:oMath>
        <m:r>
          <w:rPr>
            <w:rFonts w:ascii="Cambria Math" w:hAnsi="Cambria Math"/>
          </w:rPr>
          <m:t>A3</m:t>
        </m:r>
      </m:oMath>
      <w:r>
        <w:rPr>
          <w:rFonts w:eastAsiaTheme="minorEastAsia"/>
        </w:rPr>
        <w:t xml:space="preserve"> and </w:t>
      </w:r>
      <m:oMath>
        <m:r>
          <w:rPr>
            <w:rFonts w:ascii="Cambria Math" w:hAnsi="Cambria Math"/>
          </w:rPr>
          <m:t>A4</m:t>
        </m:r>
      </m:oMath>
      <w:r>
        <w:rPr>
          <w:rFonts w:eastAsiaTheme="minorEastAsia"/>
        </w:rPr>
        <w:t xml:space="preserve"> </w:t>
      </w:r>
      <w:r w:rsidR="00507DF0">
        <w:rPr>
          <w:rFonts w:eastAsiaTheme="minorEastAsia"/>
        </w:rPr>
        <w:t xml:space="preserve"> from equation </w:t>
      </w:r>
      <w:r w:rsidR="00507DF0" w:rsidRPr="00FD2A0F">
        <w:rPr>
          <w:rFonts w:eastAsiaTheme="minorEastAsia"/>
        </w:rPr>
        <w:fldChar w:fldCharType="begin"/>
      </w:r>
      <w:r w:rsidR="00507DF0" w:rsidRPr="00FD2A0F">
        <w:rPr>
          <w:rFonts w:eastAsiaTheme="minorEastAsia"/>
        </w:rPr>
        <w:instrText xml:space="preserve"> REF _Ref165015779 \h </w:instrText>
      </w:r>
      <w:r w:rsidR="00FD2A0F" w:rsidRPr="00FD2A0F">
        <w:rPr>
          <w:rFonts w:eastAsiaTheme="minorEastAsia"/>
        </w:rPr>
        <w:instrText xml:space="preserve"> \* MERGEFORMAT </w:instrText>
      </w:r>
      <w:r w:rsidR="00507DF0" w:rsidRPr="00FD2A0F">
        <w:rPr>
          <w:rFonts w:eastAsiaTheme="minorEastAsia"/>
        </w:rPr>
      </w:r>
      <w:r w:rsidR="00507DF0" w:rsidRPr="00FD2A0F">
        <w:rPr>
          <w:rFonts w:eastAsiaTheme="minorEastAsia"/>
        </w:rPr>
        <w:fldChar w:fldCharType="separate"/>
      </w:r>
      <w:r w:rsidR="00843CB6" w:rsidRPr="004E142E">
        <w:rPr>
          <w:b/>
          <w:bCs/>
        </w:rPr>
        <w:t>(</w:t>
      </w:r>
      <w:r w:rsidR="00843CB6" w:rsidRPr="00843CB6">
        <w:rPr>
          <w:b/>
          <w:bCs/>
          <w:noProof/>
        </w:rPr>
        <w:t>25</w:t>
      </w:r>
      <w:r w:rsidR="00843CB6" w:rsidRPr="004E142E">
        <w:rPr>
          <w:b/>
          <w:bCs/>
        </w:rPr>
        <w:t>)</w:t>
      </w:r>
      <w:r w:rsidR="00507DF0" w:rsidRPr="00FD2A0F">
        <w:rPr>
          <w:rFonts w:eastAsiaTheme="minorEastAsia"/>
        </w:rPr>
        <w:fldChar w:fldCharType="end"/>
      </w:r>
      <w:r w:rsidR="00507DF0" w:rsidRPr="00FD2A0F">
        <w:rPr>
          <w:rFonts w:eastAsiaTheme="minorEastAsia"/>
        </w:rPr>
        <w:t xml:space="preserve"> </w:t>
      </w:r>
      <w:r>
        <w:rPr>
          <w:rFonts w:eastAsiaTheme="minorEastAsia"/>
        </w:rPr>
        <w:t>were presented as rk1, rk2, rk3 and rk4</w:t>
      </w:r>
      <w:r w:rsidR="00D21CA6">
        <w:rPr>
          <w:rFonts w:eastAsiaTheme="minorEastAsia"/>
        </w:rPr>
        <w:t>.</w:t>
      </w:r>
      <w:r>
        <w:rPr>
          <w:rFonts w:eastAsiaTheme="minorEastAsia"/>
        </w:rPr>
        <w:t xml:space="preserve"> </w:t>
      </w:r>
      <w:r w:rsidR="00A22850">
        <w:rPr>
          <w:rFonts w:eastAsiaTheme="minorEastAsia"/>
        </w:rPr>
        <w:t xml:space="preserve">These were calculated dependent on </w:t>
      </w:r>
      <w:r w:rsidR="009C0F2A">
        <w:rPr>
          <w:rFonts w:eastAsiaTheme="minorEastAsia"/>
        </w:rPr>
        <w:t xml:space="preserve">water-specific parameters </w:t>
      </w:r>
      <w:r w:rsidR="00D706EC">
        <w:rPr>
          <w:rFonts w:eastAsiaTheme="minorEastAsia"/>
        </w:rPr>
        <w:br/>
      </w:r>
      <w:r w:rsidR="009C0F2A">
        <w:rPr>
          <w:rFonts w:eastAsiaTheme="minorEastAsia"/>
        </w:rPr>
        <w:t xml:space="preserve">a1 – a4 and compound-specific parameters </w:t>
      </w:r>
      <w:r w:rsidR="00507DF0">
        <w:rPr>
          <w:rFonts w:eastAsiaTheme="minorEastAsia"/>
        </w:rPr>
        <w:t>b1 and b2</w:t>
      </w:r>
      <w:r w:rsidR="00E840FB">
        <w:rPr>
          <w:rFonts w:eastAsiaTheme="minorEastAsia"/>
        </w:rPr>
        <w:t xml:space="preserve">, </w:t>
      </w:r>
      <w:r w:rsidR="00507DF0">
        <w:rPr>
          <w:rFonts w:eastAsiaTheme="minorEastAsia"/>
        </w:rPr>
        <w:t xml:space="preserve">that represent </w:t>
      </w:r>
      <m:oMath>
        <m:r>
          <w:rPr>
            <w:rFonts w:ascii="Cambria Math" w:hAnsi="Cambria Math"/>
          </w:rPr>
          <m:t>a</m:t>
        </m:r>
      </m:oMath>
      <w:r w:rsidR="00507DF0">
        <w:rPr>
          <w:rFonts w:eastAsiaTheme="minorEastAsia"/>
        </w:rPr>
        <w:t xml:space="preserve"> and </w:t>
      </w:r>
      <m:oMath>
        <m:r>
          <w:rPr>
            <w:rFonts w:ascii="Cambria Math" w:hAnsi="Cambria Math"/>
          </w:rPr>
          <m:t>b</m:t>
        </m:r>
      </m:oMath>
      <w:r w:rsidR="00507DF0">
        <w:rPr>
          <w:rFonts w:eastAsiaTheme="minorEastAsia"/>
        </w:rPr>
        <w:t xml:space="preserve"> in equation </w:t>
      </w:r>
      <w:r w:rsidR="00507DF0" w:rsidRPr="00FD2A0F">
        <w:rPr>
          <w:rFonts w:eastAsiaTheme="minorEastAsia"/>
        </w:rPr>
        <w:fldChar w:fldCharType="begin"/>
      </w:r>
      <w:r w:rsidR="00507DF0" w:rsidRPr="00FD2A0F">
        <w:rPr>
          <w:rFonts w:eastAsiaTheme="minorEastAsia"/>
        </w:rPr>
        <w:instrText xml:space="preserve"> REF _Ref165020964 \h </w:instrText>
      </w:r>
      <w:r w:rsidR="00FD2A0F" w:rsidRPr="00FD2A0F">
        <w:rPr>
          <w:rFonts w:eastAsiaTheme="minorEastAsia"/>
        </w:rPr>
        <w:instrText xml:space="preserve"> \* MERGEFORMAT </w:instrText>
      </w:r>
      <w:r w:rsidR="00507DF0" w:rsidRPr="00FD2A0F">
        <w:rPr>
          <w:rFonts w:eastAsiaTheme="minorEastAsia"/>
        </w:rPr>
      </w:r>
      <w:r w:rsidR="00507DF0" w:rsidRPr="00FD2A0F">
        <w:rPr>
          <w:rFonts w:eastAsiaTheme="minorEastAsia"/>
        </w:rPr>
        <w:fldChar w:fldCharType="separate"/>
      </w:r>
      <w:r w:rsidR="00843CB6" w:rsidRPr="00FF659D">
        <w:rPr>
          <w:b/>
          <w:bCs/>
        </w:rPr>
        <w:t>(</w:t>
      </w:r>
      <w:r w:rsidR="00843CB6" w:rsidRPr="00843CB6">
        <w:rPr>
          <w:b/>
          <w:bCs/>
          <w:noProof/>
        </w:rPr>
        <w:t>26</w:t>
      </w:r>
      <w:r w:rsidR="00843CB6" w:rsidRPr="00FF659D">
        <w:rPr>
          <w:b/>
          <w:bCs/>
        </w:rPr>
        <w:t>)</w:t>
      </w:r>
      <w:r w:rsidR="00507DF0" w:rsidRPr="00FD2A0F">
        <w:rPr>
          <w:rFonts w:eastAsiaTheme="minorEastAsia"/>
        </w:rPr>
        <w:fldChar w:fldCharType="end"/>
      </w:r>
      <w:r w:rsidR="00507DF0">
        <w:rPr>
          <w:rFonts w:eastAsiaTheme="minorEastAsia"/>
        </w:rPr>
        <w:t>.</w:t>
      </w:r>
      <w:r w:rsidR="00B14B41">
        <w:rPr>
          <w:rFonts w:eastAsiaTheme="minorEastAsia"/>
        </w:rPr>
        <w:t xml:space="preserve"> </w:t>
      </w:r>
      <w:r w:rsidR="00D706EC">
        <w:rPr>
          <w:rFonts w:eastAsiaTheme="minorEastAsia"/>
        </w:rPr>
        <w:br/>
      </w:r>
      <w:r w:rsidR="00507DF0">
        <w:rPr>
          <w:rFonts w:eastAsiaTheme="minorEastAsia"/>
        </w:rPr>
        <w:t xml:space="preserve">The fraction </w:t>
      </w:r>
      <m:oMath>
        <m:sSub>
          <m:sSubPr>
            <m:ctrlPr>
              <w:rPr>
                <w:rFonts w:ascii="Cambria Math" w:hAnsi="Cambria Math"/>
                <w:i/>
              </w:rPr>
            </m:ctrlPr>
          </m:sSubPr>
          <m:e>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t</m:t>
                    </m:r>
                  </m:sub>
                </m:sSub>
              </m:num>
              <m:den>
                <m:sSub>
                  <m:sSubPr>
                    <m:ctrlPr>
                      <w:rPr>
                        <w:rFonts w:ascii="Cambria Math" w:hAnsi="Cambria Math"/>
                        <w:i/>
                      </w:rPr>
                    </m:ctrlPr>
                  </m:sSubPr>
                  <m:e>
                    <m:r>
                      <w:rPr>
                        <w:rFonts w:ascii="Cambria Math" w:hAnsi="Cambria Math"/>
                      </w:rPr>
                      <m:t>K</m:t>
                    </m:r>
                  </m:e>
                  <m:sub>
                    <m:r>
                      <w:rPr>
                        <w:rFonts w:ascii="Cambria Math" w:hAnsi="Cambria Math"/>
                      </w:rPr>
                      <m:t>0</m:t>
                    </m:r>
                  </m:sub>
                </m:sSub>
              </m:den>
            </m:f>
            <m:r>
              <w:rPr>
                <w:rFonts w:ascii="Cambria Math" w:hAnsi="Cambria Math"/>
              </w:rPr>
              <m:t>)</m:t>
            </m:r>
          </m:e>
          <m:sub>
            <m:r>
              <w:rPr>
                <w:rFonts w:ascii="Cambria Math" w:hAnsi="Cambria Math"/>
              </w:rPr>
              <m:t>contaminant</m:t>
            </m:r>
          </m:sub>
        </m:sSub>
      </m:oMath>
      <w:r w:rsidR="00DE2D9D">
        <w:rPr>
          <w:rFonts w:eastAsiaTheme="minorEastAsia"/>
        </w:rPr>
        <w:t xml:space="preserve"> is defined as </w:t>
      </w:r>
      <w:r w:rsidR="00164A06">
        <w:rPr>
          <w:rFonts w:eastAsiaTheme="minorEastAsia"/>
        </w:rPr>
        <w:t>‘</w:t>
      </w:r>
      <w:r w:rsidR="00DE2D9D" w:rsidRPr="00164A06">
        <w:rPr>
          <w:rFonts w:eastAsiaTheme="minorEastAsia"/>
          <w:i/>
          <w:iCs/>
        </w:rPr>
        <w:t>k_mult_pd</w:t>
      </w:r>
      <w:r w:rsidR="00164A06">
        <w:rPr>
          <w:rFonts w:eastAsiaTheme="minorEastAsia"/>
          <w:i/>
          <w:iCs/>
        </w:rPr>
        <w:t>’</w:t>
      </w:r>
      <w:r w:rsidR="00164A06">
        <w:t>.</w:t>
      </w:r>
      <w:r w:rsidR="008205AB">
        <w:t xml:space="preserve"> </w:t>
      </w:r>
    </w:p>
    <w:p w14:paraId="7C8F9A3D" w14:textId="77777777" w:rsidR="008205AB" w:rsidRDefault="008205AB" w:rsidP="001C33C1">
      <w:pPr>
        <w:jc w:val="both"/>
      </w:pPr>
    </w:p>
    <w:p w14:paraId="1BB2E8EF" w14:textId="7D68104E" w:rsidR="00B857BA" w:rsidRDefault="008205AB" w:rsidP="001C33C1">
      <w:pPr>
        <w:jc w:val="both"/>
      </w:pPr>
      <w:r>
        <w:t xml:space="preserve">The fouling approach by USEPA was investigated by returning the </w:t>
      </w:r>
      <w:r w:rsidR="00154AAE">
        <w:t xml:space="preserve">fouling </w:t>
      </w:r>
      <w:r>
        <w:t>parameters</w:t>
      </w:r>
      <w:r w:rsidR="00154AAE">
        <w:t xml:space="preserve"> during the pilot simulation of compound PFHpA (</w:t>
      </w:r>
      <w:r w:rsidR="00154AAE" w:rsidRPr="00E05A08">
        <w:rPr>
          <w:b/>
          <w:bCs/>
        </w:rPr>
        <w:t xml:space="preserve">paragraph </w:t>
      </w:r>
      <w:r w:rsidR="00E05A08" w:rsidRPr="00E05A08">
        <w:rPr>
          <w:b/>
          <w:bCs/>
        </w:rPr>
        <w:fldChar w:fldCharType="begin"/>
      </w:r>
      <w:r w:rsidR="00E05A08" w:rsidRPr="00E05A08">
        <w:rPr>
          <w:b/>
          <w:bCs/>
        </w:rPr>
        <w:instrText xml:space="preserve"> REF _Ref165025908 \r \h </w:instrText>
      </w:r>
      <w:r w:rsidR="00E05A08">
        <w:rPr>
          <w:b/>
          <w:bCs/>
        </w:rPr>
        <w:instrText xml:space="preserve"> \* MERGEFORMAT </w:instrText>
      </w:r>
      <w:r w:rsidR="00E05A08" w:rsidRPr="00E05A08">
        <w:rPr>
          <w:b/>
          <w:bCs/>
        </w:rPr>
      </w:r>
      <w:r w:rsidR="00E05A08" w:rsidRPr="00E05A08">
        <w:rPr>
          <w:b/>
          <w:bCs/>
        </w:rPr>
        <w:fldChar w:fldCharType="separate"/>
      </w:r>
      <w:r w:rsidR="00843CB6">
        <w:rPr>
          <w:b/>
          <w:bCs/>
        </w:rPr>
        <w:t>6.3</w:t>
      </w:r>
      <w:r w:rsidR="00E05A08" w:rsidRPr="00E05A08">
        <w:rPr>
          <w:b/>
          <w:bCs/>
        </w:rPr>
        <w:fldChar w:fldCharType="end"/>
      </w:r>
      <w:r w:rsidR="00E05A08">
        <w:t>).</w:t>
      </w:r>
      <w:r w:rsidR="0079323D">
        <w:t xml:space="preserve"> </w:t>
      </w:r>
      <w:r w:rsidR="00D706EC">
        <w:t>P</w:t>
      </w:r>
      <w:r w:rsidR="00E05A08">
        <w:t xml:space="preserve">rinted </w:t>
      </w:r>
      <w:r w:rsidR="0079323D">
        <w:t xml:space="preserve">fouling parameters are shown </w:t>
      </w:r>
      <w:r w:rsidR="006111DD">
        <w:t xml:space="preserve">for organic-free water and NOM preloaded river water </w:t>
      </w:r>
      <w:r w:rsidR="00E05A08">
        <w:t>in</w:t>
      </w:r>
      <w:r w:rsidR="00053AA0">
        <w:rPr>
          <w:b/>
          <w:bCs/>
        </w:rPr>
        <w:t xml:space="preserve"> </w:t>
      </w:r>
      <w:r w:rsidR="00053AA0" w:rsidRPr="00FD2A0F">
        <w:rPr>
          <w:b/>
          <w:bCs/>
        </w:rPr>
        <w:fldChar w:fldCharType="begin"/>
      </w:r>
      <w:r w:rsidR="00053AA0" w:rsidRPr="00FD2A0F">
        <w:rPr>
          <w:b/>
          <w:bCs/>
        </w:rPr>
        <w:instrText xml:space="preserve"> REF _Ref165040801 \h </w:instrText>
      </w:r>
      <w:r w:rsidR="00FD2A0F" w:rsidRPr="00FD2A0F">
        <w:rPr>
          <w:b/>
          <w:bCs/>
        </w:rPr>
        <w:instrText xml:space="preserve"> \* MERGEFORMAT </w:instrText>
      </w:r>
      <w:r w:rsidR="00053AA0" w:rsidRPr="00FD2A0F">
        <w:rPr>
          <w:b/>
          <w:bCs/>
        </w:rPr>
      </w:r>
      <w:r w:rsidR="00053AA0" w:rsidRPr="00FD2A0F">
        <w:rPr>
          <w:b/>
          <w:bCs/>
        </w:rPr>
        <w:fldChar w:fldCharType="separate"/>
      </w:r>
      <w:r w:rsidR="00843CB6" w:rsidRPr="005355C1">
        <w:rPr>
          <w:b/>
          <w:bCs/>
        </w:rPr>
        <w:t xml:space="preserve">Figure </w:t>
      </w:r>
      <w:r w:rsidR="00843CB6" w:rsidRPr="00843CB6">
        <w:rPr>
          <w:b/>
          <w:bCs/>
          <w:noProof/>
        </w:rPr>
        <w:t>30</w:t>
      </w:r>
      <w:r w:rsidR="00053AA0" w:rsidRPr="00FD2A0F">
        <w:rPr>
          <w:b/>
          <w:bCs/>
        </w:rPr>
        <w:fldChar w:fldCharType="end"/>
      </w:r>
      <w:r w:rsidR="00FD2A0F">
        <w:t>.</w:t>
      </w:r>
    </w:p>
    <w:p w14:paraId="47C4A3B7" w14:textId="5DC9717B" w:rsidR="00ED3386" w:rsidRDefault="00ED3386">
      <w:pPr>
        <w:spacing w:after="160" w:line="2" w:lineRule="auto"/>
      </w:pPr>
      <w:r>
        <w:br w:type="page"/>
      </w:r>
    </w:p>
    <w:p w14:paraId="08669E23" w14:textId="6107FF39" w:rsidR="00BE1E7E" w:rsidRDefault="00821117" w:rsidP="00BE1E7E">
      <w:pPr>
        <w:keepNext/>
        <w:jc w:val="center"/>
      </w:pPr>
      <w:r w:rsidRPr="00821117">
        <w:rPr>
          <w:noProof/>
        </w:rPr>
        <w:lastRenderedPageBreak/>
        <w:drawing>
          <wp:inline distT="0" distB="0" distL="0" distR="0" wp14:anchorId="0AD7115D" wp14:editId="1C0CDC43">
            <wp:extent cx="5010912" cy="886631"/>
            <wp:effectExtent l="0" t="0" r="0" b="8890"/>
            <wp:docPr id="32" name="Picture 31" descr="A screen shot of a computer code&#10;&#10;Description automatically generated">
              <a:extLst xmlns:a="http://schemas.openxmlformats.org/drawingml/2006/main">
                <a:ext uri="{FF2B5EF4-FFF2-40B4-BE49-F238E27FC236}">
                  <a16:creationId xmlns:a16="http://schemas.microsoft.com/office/drawing/2014/main" id="{268DD082-3276-CC9B-E78A-C373CC5177A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1" descr="A screen shot of a computer code&#10;&#10;Description automatically generated">
                      <a:extLst>
                        <a:ext uri="{FF2B5EF4-FFF2-40B4-BE49-F238E27FC236}">
                          <a16:creationId xmlns:a16="http://schemas.microsoft.com/office/drawing/2014/main" id="{268DD082-3276-CC9B-E78A-C373CC5177A7}"/>
                        </a:ext>
                      </a:extLst>
                    </pic:cNvPr>
                    <pic:cNvPicPr>
                      <a:picLocks noChangeAspect="1"/>
                    </pic:cNvPicPr>
                  </pic:nvPicPr>
                  <pic:blipFill>
                    <a:blip r:embed="rId52"/>
                    <a:stretch>
                      <a:fillRect/>
                    </a:stretch>
                  </pic:blipFill>
                  <pic:spPr>
                    <a:xfrm>
                      <a:off x="0" y="0"/>
                      <a:ext cx="5030742" cy="890140"/>
                    </a:xfrm>
                    <a:prstGeom prst="rect">
                      <a:avLst/>
                    </a:prstGeom>
                  </pic:spPr>
                </pic:pic>
              </a:graphicData>
            </a:graphic>
          </wp:inline>
        </w:drawing>
      </w:r>
    </w:p>
    <w:p w14:paraId="51E6D3E7" w14:textId="41E2ECEB" w:rsidR="00D06555" w:rsidRDefault="00BE1E7E" w:rsidP="00D06555">
      <w:pPr>
        <w:pStyle w:val="Caption"/>
        <w:jc w:val="center"/>
        <w:rPr>
          <w:b/>
          <w:bCs/>
        </w:rPr>
      </w:pPr>
      <w:bookmarkStart w:id="128" w:name="_Ref165024274"/>
      <w:r w:rsidRPr="007A76C6">
        <w:rPr>
          <w:b/>
          <w:bCs/>
          <w:i w:val="0"/>
          <w:iCs w:val="0"/>
        </w:rPr>
        <w:t xml:space="preserve">Figure </w:t>
      </w:r>
      <w:r w:rsidRPr="007A76C6">
        <w:rPr>
          <w:b/>
          <w:bCs/>
          <w:i w:val="0"/>
          <w:iCs w:val="0"/>
        </w:rPr>
        <w:fldChar w:fldCharType="begin"/>
      </w:r>
      <w:r w:rsidRPr="007A76C6">
        <w:rPr>
          <w:b/>
          <w:bCs/>
          <w:i w:val="0"/>
          <w:iCs w:val="0"/>
        </w:rPr>
        <w:instrText xml:space="preserve"> SEQ Figure \* ARABIC </w:instrText>
      </w:r>
      <w:r w:rsidRPr="007A76C6">
        <w:rPr>
          <w:b/>
          <w:bCs/>
          <w:i w:val="0"/>
          <w:iCs w:val="0"/>
        </w:rPr>
        <w:fldChar w:fldCharType="separate"/>
      </w:r>
      <w:r w:rsidR="00843CB6">
        <w:rPr>
          <w:b/>
          <w:bCs/>
          <w:i w:val="0"/>
          <w:iCs w:val="0"/>
          <w:noProof/>
        </w:rPr>
        <w:t>29</w:t>
      </w:r>
      <w:r w:rsidRPr="007A76C6">
        <w:rPr>
          <w:b/>
          <w:bCs/>
          <w:i w:val="0"/>
          <w:iCs w:val="0"/>
        </w:rPr>
        <w:fldChar w:fldCharType="end"/>
      </w:r>
      <w:bookmarkEnd w:id="128"/>
      <w:r w:rsidRPr="007A76C6">
        <w:rPr>
          <w:b/>
          <w:bCs/>
          <w:i w:val="0"/>
          <w:iCs w:val="0"/>
        </w:rPr>
        <w:t xml:space="preserve"> USEPA fouling approach:</w:t>
      </w:r>
      <w:r w:rsidR="00123EB2" w:rsidRPr="007A76C6">
        <w:rPr>
          <w:b/>
          <w:bCs/>
          <w:i w:val="0"/>
          <w:iCs w:val="0"/>
        </w:rPr>
        <w:t xml:space="preserve"> equations for Freundlich K reduction</w:t>
      </w:r>
      <w:r w:rsidR="007A76C6" w:rsidRPr="007A76C6">
        <w:rPr>
          <w:b/>
          <w:bCs/>
          <w:i w:val="0"/>
          <w:iCs w:val="0"/>
        </w:rPr>
        <w:t xml:space="preserve"> in Python </w:t>
      </w:r>
      <w:r w:rsidR="007A76C6" w:rsidRPr="007A76C6">
        <w:rPr>
          <w:b/>
          <w:bCs/>
          <w:i w:val="0"/>
          <w:iCs w:val="0"/>
        </w:rPr>
        <w:fldChar w:fldCharType="begin"/>
      </w:r>
      <w:r w:rsidR="007A76C6" w:rsidRPr="007A76C6">
        <w:rPr>
          <w:b/>
          <w:bCs/>
          <w:i w:val="0"/>
          <w:iCs w:val="0"/>
        </w:rPr>
        <w:instrText xml:space="preserve"> ADDIN ZOTERO_ITEM CSL_CITATION {"citationID":"3HrK9Fit","properties":{"formattedCitation":"(J. Burkhardt, 2020)","plainCitation":"(J. Burkhardt, 2020)","noteIndex":0},"citationItems":[{"id":164,"uris":["http://zotero.org/users/local/h6YJVYLe/items/IB63P6FW"],"itemData":{"id":164,"type":"webpage","title":"Water_Treatment_Models/PSDM at master · USEPA/Water_Treatment_Models · GitHub","URL":"https://github.com/USEPA/Water_Treatment_Models/tree/master/PSDM","author":[{"family":"Burkhardt","given":"Jonathan"}],"accessed":{"date-parts":[["2024",4,18]]},"issued":{"date-parts":[["2020"]]}}}],"schema":"https://github.com/citation-style-language/schema/raw/master/csl-citation.json"} </w:instrText>
      </w:r>
      <w:r w:rsidR="007A76C6" w:rsidRPr="007A76C6">
        <w:rPr>
          <w:b/>
          <w:bCs/>
          <w:i w:val="0"/>
          <w:iCs w:val="0"/>
        </w:rPr>
        <w:fldChar w:fldCharType="separate"/>
      </w:r>
      <w:r w:rsidR="007A76C6" w:rsidRPr="007A76C6">
        <w:rPr>
          <w:rFonts w:cs="Arial"/>
          <w:b/>
          <w:bCs/>
          <w:i w:val="0"/>
          <w:iCs w:val="0"/>
        </w:rPr>
        <w:t>(J. Burkhardt, 2020)</w:t>
      </w:r>
      <w:r w:rsidR="007A76C6" w:rsidRPr="007A76C6">
        <w:rPr>
          <w:b/>
          <w:bCs/>
          <w:i w:val="0"/>
          <w:iCs w:val="0"/>
        </w:rPr>
        <w:fldChar w:fldCharType="end"/>
      </w:r>
    </w:p>
    <w:p w14:paraId="2DED9936" w14:textId="04B41C12" w:rsidR="00446421" w:rsidRDefault="00F37CC5" w:rsidP="00446421">
      <w:pPr>
        <w:keepNext/>
        <w:jc w:val="center"/>
      </w:pPr>
      <w:r w:rsidRPr="00F37CC5">
        <w:rPr>
          <w:noProof/>
        </w:rPr>
        <w:drawing>
          <wp:inline distT="0" distB="0" distL="0" distR="0" wp14:anchorId="0CA58668" wp14:editId="074F055B">
            <wp:extent cx="5727700" cy="2593975"/>
            <wp:effectExtent l="0" t="0" r="6350" b="0"/>
            <wp:docPr id="330512721" name="Picture 28" descr="A screenshot of a computer&#10;&#10;Description automatically generated">
              <a:extLst xmlns:a="http://schemas.openxmlformats.org/drawingml/2006/main">
                <a:ext uri="{FF2B5EF4-FFF2-40B4-BE49-F238E27FC236}">
                  <a16:creationId xmlns:a16="http://schemas.microsoft.com/office/drawing/2014/main" id="{6D6BEB72-C707-55A5-8380-D3F25877D2B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0512721" name="Picture 28" descr="A screenshot of a computer&#10;&#10;Description automatically generated">
                      <a:extLst>
                        <a:ext uri="{FF2B5EF4-FFF2-40B4-BE49-F238E27FC236}">
                          <a16:creationId xmlns:a16="http://schemas.microsoft.com/office/drawing/2014/main" id="{6D6BEB72-C707-55A5-8380-D3F25877D2BF}"/>
                        </a:ext>
                      </a:extLst>
                    </pic:cNvPr>
                    <pic:cNvPicPr>
                      <a:picLocks noChangeAspect="1"/>
                    </pic:cNvPicPr>
                  </pic:nvPicPr>
                  <pic:blipFill>
                    <a:blip r:embed="rId53"/>
                    <a:stretch>
                      <a:fillRect/>
                    </a:stretch>
                  </pic:blipFill>
                  <pic:spPr>
                    <a:xfrm>
                      <a:off x="0" y="0"/>
                      <a:ext cx="5727700" cy="2593975"/>
                    </a:xfrm>
                    <a:prstGeom prst="rect">
                      <a:avLst/>
                    </a:prstGeom>
                  </pic:spPr>
                </pic:pic>
              </a:graphicData>
            </a:graphic>
          </wp:inline>
        </w:drawing>
      </w:r>
    </w:p>
    <w:p w14:paraId="6D5A6C80" w14:textId="35493568" w:rsidR="00355956" w:rsidRPr="005355C1" w:rsidRDefault="00446421" w:rsidP="00446421">
      <w:pPr>
        <w:pStyle w:val="Caption"/>
        <w:jc w:val="center"/>
        <w:rPr>
          <w:b/>
          <w:bCs/>
          <w:i w:val="0"/>
          <w:iCs w:val="0"/>
        </w:rPr>
      </w:pPr>
      <w:bookmarkStart w:id="129" w:name="_Ref165040801"/>
      <w:r w:rsidRPr="005355C1">
        <w:rPr>
          <w:b/>
          <w:bCs/>
          <w:i w:val="0"/>
          <w:iCs w:val="0"/>
        </w:rPr>
        <w:t xml:space="preserve">Figure </w:t>
      </w:r>
      <w:r w:rsidRPr="005355C1">
        <w:rPr>
          <w:b/>
          <w:bCs/>
          <w:i w:val="0"/>
          <w:iCs w:val="0"/>
        </w:rPr>
        <w:fldChar w:fldCharType="begin"/>
      </w:r>
      <w:r w:rsidRPr="005355C1">
        <w:rPr>
          <w:b/>
          <w:bCs/>
          <w:i w:val="0"/>
          <w:iCs w:val="0"/>
        </w:rPr>
        <w:instrText xml:space="preserve"> SEQ Figure \* ARABIC </w:instrText>
      </w:r>
      <w:r w:rsidRPr="005355C1">
        <w:rPr>
          <w:b/>
          <w:bCs/>
          <w:i w:val="0"/>
          <w:iCs w:val="0"/>
        </w:rPr>
        <w:fldChar w:fldCharType="separate"/>
      </w:r>
      <w:r w:rsidR="00843CB6">
        <w:rPr>
          <w:b/>
          <w:bCs/>
          <w:i w:val="0"/>
          <w:iCs w:val="0"/>
          <w:noProof/>
        </w:rPr>
        <w:t>30</w:t>
      </w:r>
      <w:r w:rsidRPr="005355C1">
        <w:rPr>
          <w:b/>
          <w:bCs/>
          <w:i w:val="0"/>
          <w:iCs w:val="0"/>
        </w:rPr>
        <w:fldChar w:fldCharType="end"/>
      </w:r>
      <w:bookmarkEnd w:id="129"/>
      <w:r w:rsidRPr="005355C1">
        <w:rPr>
          <w:b/>
          <w:bCs/>
          <w:i w:val="0"/>
          <w:iCs w:val="0"/>
        </w:rPr>
        <w:t xml:space="preserve"> USEPA fouling parameters </w:t>
      </w:r>
      <w:r w:rsidR="005355C1">
        <w:rPr>
          <w:b/>
          <w:bCs/>
          <w:i w:val="0"/>
          <w:iCs w:val="0"/>
        </w:rPr>
        <w:t>for</w:t>
      </w:r>
      <w:r w:rsidR="0020252E" w:rsidRPr="005355C1">
        <w:rPr>
          <w:b/>
          <w:bCs/>
          <w:i w:val="0"/>
          <w:iCs w:val="0"/>
        </w:rPr>
        <w:t xml:space="preserve"> </w:t>
      </w:r>
      <w:r w:rsidR="005355C1" w:rsidRPr="005355C1">
        <w:rPr>
          <w:b/>
          <w:bCs/>
          <w:i w:val="0"/>
          <w:iCs w:val="0"/>
        </w:rPr>
        <w:t xml:space="preserve">adsorption from ‘organic-free’ </w:t>
      </w:r>
      <w:r w:rsidR="005355C1">
        <w:rPr>
          <w:b/>
          <w:bCs/>
          <w:i w:val="0"/>
          <w:iCs w:val="0"/>
        </w:rPr>
        <w:t>&amp;</w:t>
      </w:r>
      <w:r w:rsidR="005355C1" w:rsidRPr="005355C1">
        <w:rPr>
          <w:b/>
          <w:bCs/>
          <w:i w:val="0"/>
          <w:iCs w:val="0"/>
        </w:rPr>
        <w:t xml:space="preserve"> ‘Rhine’ water</w:t>
      </w:r>
      <w:r w:rsidR="00D6646A">
        <w:rPr>
          <w:b/>
          <w:bCs/>
          <w:i w:val="0"/>
          <w:iCs w:val="0"/>
        </w:rPr>
        <w:t>.</w:t>
      </w:r>
      <w:r w:rsidR="00D6646A">
        <w:rPr>
          <w:b/>
          <w:bCs/>
          <w:i w:val="0"/>
          <w:iCs w:val="0"/>
        </w:rPr>
        <w:br/>
        <w:t>Yellow</w:t>
      </w:r>
      <w:r w:rsidR="00BB70AD">
        <w:rPr>
          <w:b/>
          <w:bCs/>
          <w:i w:val="0"/>
          <w:iCs w:val="0"/>
        </w:rPr>
        <w:t xml:space="preserve"> = compound</w:t>
      </w:r>
      <w:r w:rsidR="00F165D5">
        <w:rPr>
          <w:b/>
          <w:bCs/>
          <w:i w:val="0"/>
          <w:iCs w:val="0"/>
        </w:rPr>
        <w:t>-</w:t>
      </w:r>
      <w:r w:rsidR="00BB70AD">
        <w:rPr>
          <w:b/>
          <w:bCs/>
          <w:i w:val="0"/>
          <w:iCs w:val="0"/>
        </w:rPr>
        <w:t>specific fouling parameters</w:t>
      </w:r>
      <w:r w:rsidR="00F74299">
        <w:rPr>
          <w:b/>
          <w:bCs/>
          <w:i w:val="0"/>
          <w:iCs w:val="0"/>
        </w:rPr>
        <w:t xml:space="preserve"> for </w:t>
      </w:r>
      <w:r w:rsidR="00F74299" w:rsidRPr="005355C1">
        <w:rPr>
          <w:b/>
          <w:bCs/>
          <w:i w:val="0"/>
          <w:iCs w:val="0"/>
        </w:rPr>
        <w:t>PFHpA</w:t>
      </w:r>
    </w:p>
    <w:p w14:paraId="5F703251" w14:textId="3F9B01BA" w:rsidR="00F113A5" w:rsidRDefault="009F381C" w:rsidP="009F381C">
      <w:pPr>
        <w:keepNext/>
        <w:jc w:val="center"/>
      </w:pPr>
      <w:r w:rsidRPr="009F381C">
        <w:rPr>
          <w:noProof/>
        </w:rPr>
        <w:drawing>
          <wp:inline distT="0" distB="0" distL="0" distR="0" wp14:anchorId="389E0088" wp14:editId="20242C1C">
            <wp:extent cx="5970895" cy="2732379"/>
            <wp:effectExtent l="0" t="0" r="0" b="0"/>
            <wp:docPr id="1260758579" name="Picture 11" descr="A comparison of graphs with numbers&#10;&#10;Description automatically generated with medium confidence">
              <a:extLst xmlns:a="http://schemas.openxmlformats.org/drawingml/2006/main">
                <a:ext uri="{FF2B5EF4-FFF2-40B4-BE49-F238E27FC236}">
                  <a16:creationId xmlns:a16="http://schemas.microsoft.com/office/drawing/2014/main" id="{50F02CDB-8C46-171F-DA00-3B8CD2CC873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0758579" name="Picture 11" descr="A comparison of graphs with numbers&#10;&#10;Description automatically generated with medium confidence">
                      <a:extLst>
                        <a:ext uri="{FF2B5EF4-FFF2-40B4-BE49-F238E27FC236}">
                          <a16:creationId xmlns:a16="http://schemas.microsoft.com/office/drawing/2014/main" id="{50F02CDB-8C46-171F-DA00-3B8CD2CC873E}"/>
                        </a:ext>
                      </a:extLst>
                    </pic:cNvPr>
                    <pic:cNvPicPr>
                      <a:picLocks noChangeAspect="1"/>
                    </pic:cNvPicPr>
                  </pic:nvPicPr>
                  <pic:blipFill rotWithShape="1">
                    <a:blip r:embed="rId54"/>
                    <a:srcRect l="685" r="785"/>
                    <a:stretch/>
                  </pic:blipFill>
                  <pic:spPr bwMode="auto">
                    <a:xfrm>
                      <a:off x="0" y="0"/>
                      <a:ext cx="6000706" cy="2746021"/>
                    </a:xfrm>
                    <a:prstGeom prst="rect">
                      <a:avLst/>
                    </a:prstGeom>
                    <a:ln>
                      <a:noFill/>
                    </a:ln>
                    <a:extLst>
                      <a:ext uri="{53640926-AAD7-44D8-BBD7-CCE9431645EC}">
                        <a14:shadowObscured xmlns:a14="http://schemas.microsoft.com/office/drawing/2010/main"/>
                      </a:ext>
                    </a:extLst>
                  </pic:spPr>
                </pic:pic>
              </a:graphicData>
            </a:graphic>
          </wp:inline>
        </w:drawing>
      </w:r>
    </w:p>
    <w:p w14:paraId="394C4A5C" w14:textId="74FCE47C" w:rsidR="00DB22C1" w:rsidRPr="009F381C" w:rsidRDefault="00F113A5" w:rsidP="009F381C">
      <w:pPr>
        <w:pStyle w:val="Caption"/>
        <w:jc w:val="center"/>
        <w:rPr>
          <w:b/>
          <w:bCs/>
          <w:i w:val="0"/>
          <w:iCs w:val="0"/>
        </w:rPr>
      </w:pPr>
      <w:bookmarkStart w:id="130" w:name="_Ref165044379"/>
      <w:r w:rsidRPr="009F381C">
        <w:rPr>
          <w:b/>
          <w:bCs/>
          <w:i w:val="0"/>
          <w:iCs w:val="0"/>
        </w:rPr>
        <w:t xml:space="preserve">Figure </w:t>
      </w:r>
      <w:r w:rsidRPr="009F381C">
        <w:rPr>
          <w:b/>
          <w:bCs/>
          <w:i w:val="0"/>
          <w:iCs w:val="0"/>
        </w:rPr>
        <w:fldChar w:fldCharType="begin"/>
      </w:r>
      <w:r w:rsidRPr="009F381C">
        <w:rPr>
          <w:b/>
          <w:bCs/>
          <w:i w:val="0"/>
          <w:iCs w:val="0"/>
        </w:rPr>
        <w:instrText xml:space="preserve"> SEQ Figure \* ARABIC </w:instrText>
      </w:r>
      <w:r w:rsidRPr="009F381C">
        <w:rPr>
          <w:b/>
          <w:bCs/>
          <w:i w:val="0"/>
          <w:iCs w:val="0"/>
        </w:rPr>
        <w:fldChar w:fldCharType="separate"/>
      </w:r>
      <w:r w:rsidR="00843CB6">
        <w:rPr>
          <w:b/>
          <w:bCs/>
          <w:i w:val="0"/>
          <w:iCs w:val="0"/>
          <w:noProof/>
        </w:rPr>
        <w:t>31</w:t>
      </w:r>
      <w:r w:rsidRPr="009F381C">
        <w:rPr>
          <w:b/>
          <w:bCs/>
          <w:i w:val="0"/>
          <w:iCs w:val="0"/>
        </w:rPr>
        <w:fldChar w:fldCharType="end"/>
      </w:r>
      <w:bookmarkEnd w:id="130"/>
      <w:r w:rsidRPr="009F381C">
        <w:rPr>
          <w:b/>
          <w:bCs/>
          <w:i w:val="0"/>
          <w:iCs w:val="0"/>
        </w:rPr>
        <w:t xml:space="preserve"> </w:t>
      </w:r>
      <w:r w:rsidR="009F381C">
        <w:rPr>
          <w:b/>
          <w:bCs/>
          <w:i w:val="0"/>
          <w:iCs w:val="0"/>
        </w:rPr>
        <w:t>Comparison</w:t>
      </w:r>
      <w:r w:rsidR="00312CE0">
        <w:rPr>
          <w:b/>
          <w:bCs/>
          <w:i w:val="0"/>
          <w:iCs w:val="0"/>
        </w:rPr>
        <w:t xml:space="preserve"> of fouling vs no fouling for </w:t>
      </w:r>
      <w:r w:rsidR="00312CE0" w:rsidRPr="009F381C">
        <w:rPr>
          <w:b/>
          <w:bCs/>
          <w:i w:val="0"/>
          <w:iCs w:val="0"/>
        </w:rPr>
        <w:t>fixed-bed adsorption of PFHpA</w:t>
      </w:r>
      <w:r w:rsidR="006F6A0A">
        <w:rPr>
          <w:b/>
          <w:bCs/>
          <w:i w:val="0"/>
          <w:iCs w:val="0"/>
        </w:rPr>
        <w:t>:</w:t>
      </w:r>
      <w:r w:rsidR="00312CE0" w:rsidRPr="009F381C">
        <w:rPr>
          <w:b/>
          <w:bCs/>
          <w:i w:val="0"/>
          <w:iCs w:val="0"/>
        </w:rPr>
        <w:br/>
      </w:r>
      <w:r w:rsidR="00191CD2">
        <w:rPr>
          <w:b/>
          <w:bCs/>
          <w:i w:val="0"/>
          <w:iCs w:val="0"/>
        </w:rPr>
        <w:t>(a) b</w:t>
      </w:r>
      <w:r w:rsidR="009F381C" w:rsidRPr="009F381C">
        <w:rPr>
          <w:b/>
          <w:bCs/>
          <w:i w:val="0"/>
          <w:iCs w:val="0"/>
        </w:rPr>
        <w:t>reakthrough curve model prediction</w:t>
      </w:r>
      <w:r w:rsidR="006F6A0A">
        <w:rPr>
          <w:b/>
          <w:bCs/>
          <w:i w:val="0"/>
          <w:iCs w:val="0"/>
        </w:rPr>
        <w:t>, (b) Freundlich K reduction</w:t>
      </w:r>
    </w:p>
    <w:p w14:paraId="6DE2DF7C" w14:textId="18E60DB8" w:rsidR="00940156" w:rsidRDefault="00D174E5" w:rsidP="001C33C1">
      <w:pPr>
        <w:jc w:val="both"/>
      </w:pPr>
      <w:r>
        <w:t>I</w:t>
      </w:r>
      <w:r w:rsidR="004414F2">
        <w:t xml:space="preserve">t was </w:t>
      </w:r>
      <w:r w:rsidR="002B6A50">
        <w:t>obvious</w:t>
      </w:r>
      <w:r w:rsidR="004414F2">
        <w:t xml:space="preserve"> from </w:t>
      </w:r>
      <w:r w:rsidR="004414F2" w:rsidRPr="004414F2">
        <w:rPr>
          <w:b/>
          <w:bCs/>
        </w:rPr>
        <w:fldChar w:fldCharType="begin"/>
      </w:r>
      <w:r w:rsidR="004414F2" w:rsidRPr="004414F2">
        <w:rPr>
          <w:b/>
          <w:bCs/>
        </w:rPr>
        <w:instrText xml:space="preserve"> REF _Ref165044379 \h  \* MERGEFORMAT </w:instrText>
      </w:r>
      <w:r w:rsidR="004414F2" w:rsidRPr="004414F2">
        <w:rPr>
          <w:b/>
          <w:bCs/>
        </w:rPr>
      </w:r>
      <w:r w:rsidR="004414F2" w:rsidRPr="004414F2">
        <w:rPr>
          <w:b/>
          <w:bCs/>
        </w:rPr>
        <w:fldChar w:fldCharType="separate"/>
      </w:r>
      <w:r w:rsidR="00843CB6" w:rsidRPr="009F381C">
        <w:rPr>
          <w:b/>
          <w:bCs/>
        </w:rPr>
        <w:t xml:space="preserve">Figure </w:t>
      </w:r>
      <w:r w:rsidR="00843CB6" w:rsidRPr="00843CB6">
        <w:rPr>
          <w:b/>
          <w:bCs/>
          <w:noProof/>
        </w:rPr>
        <w:t>31</w:t>
      </w:r>
      <w:r w:rsidR="004414F2" w:rsidRPr="004414F2">
        <w:rPr>
          <w:b/>
          <w:bCs/>
        </w:rPr>
        <w:fldChar w:fldCharType="end"/>
      </w:r>
      <w:r w:rsidR="004414F2" w:rsidRPr="004414F2">
        <w:rPr>
          <w:b/>
          <w:bCs/>
        </w:rPr>
        <w:t>(a)</w:t>
      </w:r>
      <w:r w:rsidR="004414F2">
        <w:t xml:space="preserve"> that influence </w:t>
      </w:r>
      <w:r w:rsidR="00EE7983">
        <w:t>of</w:t>
      </w:r>
      <w:r w:rsidR="004414F2">
        <w:t xml:space="preserve"> fouling is indeed significant and so it is important to consider it during </w:t>
      </w:r>
      <w:r w:rsidR="00AB60E4">
        <w:t>adsorption</w:t>
      </w:r>
      <w:r w:rsidR="004414F2">
        <w:t xml:space="preserve"> simulations. </w:t>
      </w:r>
      <w:r w:rsidR="008065A3">
        <w:t>First</w:t>
      </w:r>
      <w:r w:rsidR="00EE7983">
        <w:t xml:space="preserve"> breakthrough </w:t>
      </w:r>
      <w:r w:rsidR="00755656">
        <w:t>occurred</w:t>
      </w:r>
      <w:r w:rsidR="00EE7983">
        <w:t xml:space="preserve"> </w:t>
      </w:r>
      <w:r w:rsidR="008065A3">
        <w:t xml:space="preserve">almost 60 days earlier </w:t>
      </w:r>
      <w:r w:rsidR="00C93174">
        <w:t>when considering fouling.</w:t>
      </w:r>
      <w:r w:rsidR="000E3989">
        <w:t xml:space="preserve"> </w:t>
      </w:r>
      <w:r w:rsidR="001669B8" w:rsidRPr="001669B8">
        <w:rPr>
          <w:b/>
          <w:bCs/>
        </w:rPr>
        <w:fldChar w:fldCharType="begin"/>
      </w:r>
      <w:r w:rsidR="001669B8" w:rsidRPr="001669B8">
        <w:rPr>
          <w:b/>
          <w:bCs/>
        </w:rPr>
        <w:instrText xml:space="preserve"> REF _Ref165044379 \h  \* MERGEFORMAT </w:instrText>
      </w:r>
      <w:r w:rsidR="001669B8" w:rsidRPr="001669B8">
        <w:rPr>
          <w:b/>
          <w:bCs/>
        </w:rPr>
      </w:r>
      <w:r w:rsidR="001669B8" w:rsidRPr="001669B8">
        <w:rPr>
          <w:b/>
          <w:bCs/>
        </w:rPr>
        <w:fldChar w:fldCharType="separate"/>
      </w:r>
      <w:r w:rsidR="00843CB6" w:rsidRPr="009F381C">
        <w:rPr>
          <w:b/>
          <w:bCs/>
        </w:rPr>
        <w:t xml:space="preserve">Figure </w:t>
      </w:r>
      <w:r w:rsidR="00843CB6" w:rsidRPr="00843CB6">
        <w:rPr>
          <w:b/>
          <w:bCs/>
          <w:noProof/>
        </w:rPr>
        <w:t>31</w:t>
      </w:r>
      <w:r w:rsidR="001669B8" w:rsidRPr="001669B8">
        <w:rPr>
          <w:b/>
          <w:bCs/>
        </w:rPr>
        <w:fldChar w:fldCharType="end"/>
      </w:r>
      <w:r w:rsidR="001669B8" w:rsidRPr="001669B8">
        <w:rPr>
          <w:b/>
          <w:bCs/>
        </w:rPr>
        <w:t>(b)</w:t>
      </w:r>
      <w:r w:rsidR="001669B8">
        <w:t xml:space="preserve"> confirms there is no </w:t>
      </w:r>
      <w:r w:rsidR="001473DD">
        <w:t>Freundlich K reduction for organic-free water</w:t>
      </w:r>
      <w:r w:rsidR="002B6A50">
        <w:t xml:space="preserve"> and clearly </w:t>
      </w:r>
      <w:r w:rsidR="00567166">
        <w:t>displays</w:t>
      </w:r>
      <w:r w:rsidR="0098725E">
        <w:t xml:space="preserve"> the</w:t>
      </w:r>
      <w:r w:rsidR="00237773">
        <w:t xml:space="preserve"> orange</w:t>
      </w:r>
      <w:r w:rsidR="0098725E">
        <w:t xml:space="preserve"> declining curve</w:t>
      </w:r>
      <w:r w:rsidR="00B4463D">
        <w:t xml:space="preserve">. </w:t>
      </w:r>
      <w:r w:rsidR="00396EC5">
        <w:t>The reduced K ended up being</w:t>
      </w:r>
      <w:r w:rsidR="0098725E">
        <w:t xml:space="preserve"> </w:t>
      </w:r>
      <w:r w:rsidR="008138C4">
        <w:t xml:space="preserve">more than </w:t>
      </w:r>
      <w:r w:rsidR="0098725E">
        <w:t>half of the organic-free K</w:t>
      </w:r>
      <w:r w:rsidR="00567166">
        <w:t>.</w:t>
      </w:r>
      <w:r w:rsidR="0098725E">
        <w:t xml:space="preserve"> The </w:t>
      </w:r>
      <w:r w:rsidR="00237773">
        <w:t>f</w:t>
      </w:r>
      <w:r w:rsidR="006326C4">
        <w:t>unction</w:t>
      </w:r>
      <w:r w:rsidR="00567166">
        <w:t xml:space="preserve"> </w:t>
      </w:r>
      <w:r w:rsidR="006326C4">
        <w:t xml:space="preserve">has a very similar shape as the ‘Rhine River’ </w:t>
      </w:r>
      <w:r w:rsidR="00E214C9">
        <w:t>function</w:t>
      </w:r>
      <w:r w:rsidR="006326C4">
        <w:t xml:space="preserve"> in </w:t>
      </w:r>
      <w:r w:rsidR="006326C4" w:rsidRPr="006326C4">
        <w:rPr>
          <w:b/>
          <w:bCs/>
        </w:rPr>
        <w:fldChar w:fldCharType="begin"/>
      </w:r>
      <w:r w:rsidR="006326C4" w:rsidRPr="006326C4">
        <w:rPr>
          <w:b/>
          <w:bCs/>
        </w:rPr>
        <w:instrText xml:space="preserve"> REF _Ref165022128 \h  \* MERGEFORMAT </w:instrText>
      </w:r>
      <w:r w:rsidR="006326C4" w:rsidRPr="006326C4">
        <w:rPr>
          <w:b/>
          <w:bCs/>
        </w:rPr>
      </w:r>
      <w:r w:rsidR="006326C4" w:rsidRPr="006326C4">
        <w:rPr>
          <w:b/>
          <w:bCs/>
        </w:rPr>
        <w:fldChar w:fldCharType="separate"/>
      </w:r>
      <w:r w:rsidR="00843CB6" w:rsidRPr="00692FE6">
        <w:rPr>
          <w:b/>
          <w:bCs/>
        </w:rPr>
        <w:t xml:space="preserve">Figure </w:t>
      </w:r>
      <w:r w:rsidR="00843CB6" w:rsidRPr="00843CB6">
        <w:rPr>
          <w:b/>
          <w:bCs/>
          <w:noProof/>
        </w:rPr>
        <w:t>28</w:t>
      </w:r>
      <w:r w:rsidR="006326C4" w:rsidRPr="006326C4">
        <w:rPr>
          <w:b/>
          <w:bCs/>
        </w:rPr>
        <w:fldChar w:fldCharType="end"/>
      </w:r>
      <w:r w:rsidR="00E01159">
        <w:t>, where capacity reduction is fastest</w:t>
      </w:r>
      <w:r w:rsidR="0071236F">
        <w:t xml:space="preserve"> </w:t>
      </w:r>
      <w:r w:rsidR="00396EC5">
        <w:t>in the first weeks of simulation</w:t>
      </w:r>
      <w:r w:rsidR="0071236F">
        <w:t>.</w:t>
      </w:r>
    </w:p>
    <w:p w14:paraId="615415BC" w14:textId="77777777" w:rsidR="00940156" w:rsidRDefault="00940156">
      <w:pPr>
        <w:spacing w:after="160" w:line="2" w:lineRule="auto"/>
      </w:pPr>
      <w:r>
        <w:br w:type="page"/>
      </w:r>
    </w:p>
    <w:p w14:paraId="13BF4DAD" w14:textId="05030C0A" w:rsidR="00DB22C1" w:rsidRDefault="00FB41F5" w:rsidP="00FB41F5">
      <w:pPr>
        <w:pStyle w:val="Heading1"/>
      </w:pPr>
      <w:bookmarkStart w:id="131" w:name="_Toc165464885"/>
      <w:r>
        <w:lastRenderedPageBreak/>
        <w:t>Extending the PSDM by USEPA</w:t>
      </w:r>
      <w:r w:rsidR="000875F7">
        <w:t xml:space="preserve"> model</w:t>
      </w:r>
      <w:bookmarkEnd w:id="131"/>
    </w:p>
    <w:p w14:paraId="2F7C1D49" w14:textId="4E07B2DB" w:rsidR="00DB22C1" w:rsidRDefault="00BC4A0A" w:rsidP="001C33C1">
      <w:pPr>
        <w:jc w:val="both"/>
      </w:pPr>
      <w:r>
        <w:t xml:space="preserve">In this chapter, </w:t>
      </w:r>
      <w:r w:rsidR="00CA45EB">
        <w:t xml:space="preserve">small extensions and </w:t>
      </w:r>
      <w:r w:rsidR="00937131">
        <w:t xml:space="preserve">alternatives </w:t>
      </w:r>
      <w:r w:rsidR="00207514">
        <w:t>were</w:t>
      </w:r>
      <w:r w:rsidR="00937131">
        <w:t xml:space="preserve"> added to the PSMD model by USEPA</w:t>
      </w:r>
      <w:r w:rsidR="00D30BB5">
        <w:t xml:space="preserve"> </w:t>
      </w:r>
      <w:r w:rsidR="00BE48BD">
        <w:br/>
      </w:r>
      <w:r w:rsidR="00D30BB5">
        <w:fldChar w:fldCharType="begin"/>
      </w:r>
      <w:r w:rsidR="00D30BB5">
        <w:instrText xml:space="preserve"> ADDIN ZOTERO_ITEM CSL_CITATION {"citationID":"uOKRSTOq","properties":{"formattedCitation":"(J. Burkhardt, 2020)","plainCitation":"(J. Burkhardt, 2020)","noteIndex":0},"citationItems":[{"id":164,"uris":["http://zotero.org/users/local/h6YJVYLe/items/IB63P6FW"],"itemData":{"id":164,"type":"webpage","title":"Water_Treatment_Models/PSDM at master · USEPA/Water_Treatment_Models · GitHub","URL":"https://github.com/USEPA/Water_Treatment_Models/tree/master/PSDM","author":[{"family":"Burkhardt","given":"Jonathan"}],"accessed":{"date-parts":[["2024",4,18]]},"issued":{"date-parts":[["2020"]]}}}],"schema":"https://github.com/citation-style-language/schema/raw/master/csl-citation.json"} </w:instrText>
      </w:r>
      <w:r w:rsidR="00D30BB5">
        <w:fldChar w:fldCharType="separate"/>
      </w:r>
      <w:r w:rsidR="00D30BB5" w:rsidRPr="00D30BB5">
        <w:rPr>
          <w:rFonts w:cs="Arial"/>
        </w:rPr>
        <w:t>(J. Burkhardt, 2020)</w:t>
      </w:r>
      <w:r w:rsidR="00D30BB5">
        <w:fldChar w:fldCharType="end"/>
      </w:r>
      <w:r w:rsidR="00937131">
        <w:t>.</w:t>
      </w:r>
      <w:r w:rsidR="00497A79">
        <w:t xml:space="preserve"> Model input data used here </w:t>
      </w:r>
      <w:r w:rsidR="00455137">
        <w:t>were</w:t>
      </w:r>
      <w:r w:rsidR="00497A79">
        <w:t xml:space="preserve"> again derived from the PFAS </w:t>
      </w:r>
      <w:r w:rsidR="00455137">
        <w:t>paper</w:t>
      </w:r>
      <w:r w:rsidR="00600043">
        <w:t xml:space="preserve"> for PFHpA</w:t>
      </w:r>
      <w:r w:rsidR="00455137">
        <w:t xml:space="preserve"> </w:t>
      </w:r>
      <w:r w:rsidR="00455137">
        <w:fldChar w:fldCharType="begin"/>
      </w:r>
      <w:r w:rsidR="00455137">
        <w:instrText xml:space="preserve"> ADDIN ZOTERO_ITEM CSL_CITATION {"citationID":"g86X64y0","properties":{"formattedCitation":"(J. B. Burkhardt et al., 2022)","plainCitation":"(J. B. Burkhardt et al., 2022)","noteIndex":0},"citationItems":[{"id":63,"uris":["http://zotero.org/users/local/h6YJVYLe/items/4TAPAPZD"],"itemData":{"id":63,"type":"article-journal","abstract":"The majority of Ds values were determined to be reduced by 10-4, which was the limit of the search range. Of these, many of the resulting SSQ plots showed that little improvement of fit occurred past a reduction of ~10-2, but the minimum of the analysis was used. This showed that fit was somewhat insensitive to Ds, but also was impacted by the limited number of samples to which the model was fit.","container-title":"Journal of Environmental Engineering","DOI":"10.1061/(ASCE)EE.1943-7870.0001964","ISSN":"0733-9372, 1943-7870","issue":"3","journalAbbreviation":"J. Environ. Eng.","language":"en","page":"04021086","source":"DOI.org (Crossref)","title":"Modeling PFAS Removal Using Granular Activated Carbon for Full-Scale System Design - Supplemental information","volume":"148","author":[{"family":"Burkhardt","given":"Jonathan B."},{"family":"Burns","given":"Nick"},{"family":"Mobley","given":"Dustin"},{"family":"Pressman","given":"Jonathan G."},{"family":"Magnuson","given":"Matthew L."},{"family":"Speth","given":"Thomas F."}],"issued":{"date-parts":[["2022",3]]}}}],"schema":"https://github.com/citation-style-language/schema/raw/master/csl-citation.json"} </w:instrText>
      </w:r>
      <w:r w:rsidR="00455137">
        <w:fldChar w:fldCharType="separate"/>
      </w:r>
      <w:r w:rsidR="00455137" w:rsidRPr="00455137">
        <w:rPr>
          <w:rFonts w:cs="Arial"/>
        </w:rPr>
        <w:t>(J. B. Burkhardt et al., 2022)</w:t>
      </w:r>
      <w:r w:rsidR="00455137">
        <w:fldChar w:fldCharType="end"/>
      </w:r>
      <w:r w:rsidR="00872768">
        <w:t xml:space="preserve"> and from</w:t>
      </w:r>
      <w:r w:rsidR="00600043">
        <w:t xml:space="preserve"> </w:t>
      </w:r>
      <w:r w:rsidR="00325E4D">
        <w:t xml:space="preserve">USEPA’s </w:t>
      </w:r>
      <w:r w:rsidR="00600043">
        <w:t>GitHub</w:t>
      </w:r>
      <w:r w:rsidR="00872768">
        <w:t xml:space="preserve"> </w:t>
      </w:r>
      <w:r w:rsidR="00600043">
        <w:t xml:space="preserve">for </w:t>
      </w:r>
      <w:r w:rsidR="00872768">
        <w:t>the TCE</w:t>
      </w:r>
      <w:r w:rsidR="00BE48BD">
        <w:t xml:space="preserve"> example</w:t>
      </w:r>
      <w:r w:rsidR="00325E4D">
        <w:t>:</w:t>
      </w:r>
    </w:p>
    <w:p w14:paraId="1E5C7ADA" w14:textId="13C16848" w:rsidR="00600043" w:rsidRPr="00600043" w:rsidRDefault="00000000" w:rsidP="001C33C1">
      <w:pPr>
        <w:jc w:val="both"/>
        <w:rPr>
          <w:lang w:val="nl-BE"/>
        </w:rPr>
      </w:pPr>
      <w:hyperlink r:id="rId55" w:history="1">
        <w:r w:rsidR="00600043" w:rsidRPr="00600043">
          <w:rPr>
            <w:rStyle w:val="Hyperlink"/>
            <w:lang w:val="nl-BE"/>
          </w:rPr>
          <w:t>https://github.com/USEPA/Water_Treatment_Models/tree/master/PSDM</w:t>
        </w:r>
      </w:hyperlink>
      <w:r w:rsidR="00600043" w:rsidRPr="00600043">
        <w:rPr>
          <w:lang w:val="nl-BE"/>
        </w:rPr>
        <w:t xml:space="preserve"> </w:t>
      </w:r>
      <w:r w:rsidR="00600043">
        <w:fldChar w:fldCharType="begin"/>
      </w:r>
      <w:r w:rsidR="00D30BB5">
        <w:rPr>
          <w:lang w:val="nl-BE"/>
        </w:rPr>
        <w:instrText xml:space="preserve"> ADDIN ZOTERO_ITEM CSL_CITATION {"citationID":"Gw8n1BhW","properties":{"formattedCitation":"(J. Burkhardt, 2020)","plainCitation":"(J. Burkhardt, 2020)","noteIndex":0},"citationItems":[{"id":164,"uris":["http://zotero.org/users/local/h6YJVYLe/items/IB63P6FW"],"itemData":{"id":164,"type":"webpage","title":"Water_Treatment_Models/PSDM at master · USEPA/Water_Treatment_Models · GitHub","URL":"https://github.com/USEPA/Water_Treatment_Models/tree/master/PSDM","author":[{"family":"Burkhardt","given":"Jonathan"}],"accessed":{"date-parts":[["2024",4,18]]},"issued":{"date-parts":[["2020"]]}}}],"schema":"https://github.com/citation-style-language/schema/raw/master/csl-citation.json"} </w:instrText>
      </w:r>
      <w:r w:rsidR="00600043">
        <w:fldChar w:fldCharType="separate"/>
      </w:r>
      <w:r w:rsidR="00600043" w:rsidRPr="00600043">
        <w:rPr>
          <w:rFonts w:cs="Arial"/>
          <w:lang w:val="nl-BE"/>
        </w:rPr>
        <w:t>(J. Burkhardt, 2020)</w:t>
      </w:r>
      <w:r w:rsidR="00600043">
        <w:fldChar w:fldCharType="end"/>
      </w:r>
      <w:r w:rsidR="00600043" w:rsidRPr="00600043">
        <w:rPr>
          <w:lang w:val="nl-BE"/>
        </w:rPr>
        <w:t>.</w:t>
      </w:r>
    </w:p>
    <w:p w14:paraId="60E882E1" w14:textId="77777777" w:rsidR="00F165D5" w:rsidRPr="00600043" w:rsidRDefault="00F165D5" w:rsidP="001C33C1">
      <w:pPr>
        <w:jc w:val="both"/>
        <w:rPr>
          <w:lang w:val="nl-BE"/>
        </w:rPr>
      </w:pPr>
    </w:p>
    <w:p w14:paraId="216C3AD2" w14:textId="26902EFC" w:rsidR="00F165D5" w:rsidRDefault="00D24EC5" w:rsidP="00D30BB5">
      <w:pPr>
        <w:pStyle w:val="Heading2"/>
      </w:pPr>
      <w:bookmarkStart w:id="132" w:name="_Toc165464886"/>
      <w:r w:rsidRPr="00D24EC5">
        <w:t>Extending the USEP</w:t>
      </w:r>
      <w:r w:rsidR="00D30BB5">
        <w:t>A</w:t>
      </w:r>
      <w:r w:rsidRPr="00D24EC5">
        <w:t xml:space="preserve"> fouling a</w:t>
      </w:r>
      <w:r>
        <w:t>pproach</w:t>
      </w:r>
      <w:bookmarkEnd w:id="132"/>
    </w:p>
    <w:p w14:paraId="05DDC95B" w14:textId="7235532E" w:rsidR="00D30BB5" w:rsidRPr="00243DD1" w:rsidRDefault="00A76104" w:rsidP="00F86010">
      <w:pPr>
        <w:jc w:val="both"/>
      </w:pPr>
      <w:r>
        <w:t xml:space="preserve">In the PSDM model of USEPA, </w:t>
      </w:r>
      <w:r w:rsidR="00243DD1">
        <w:t xml:space="preserve">equations </w:t>
      </w:r>
      <w:r w:rsidR="00243DD1" w:rsidRPr="00243DD1">
        <w:rPr>
          <w:b/>
          <w:bCs/>
        </w:rPr>
        <w:fldChar w:fldCharType="begin"/>
      </w:r>
      <w:r w:rsidR="00243DD1" w:rsidRPr="00243DD1">
        <w:rPr>
          <w:b/>
          <w:bCs/>
        </w:rPr>
        <w:instrText xml:space="preserve"> REF _Ref165019667 \h  \* MERGEFORMAT </w:instrText>
      </w:r>
      <w:r w:rsidR="00243DD1" w:rsidRPr="00243DD1">
        <w:rPr>
          <w:b/>
          <w:bCs/>
        </w:rPr>
      </w:r>
      <w:r w:rsidR="00243DD1" w:rsidRPr="00243DD1">
        <w:rPr>
          <w:b/>
          <w:bCs/>
        </w:rPr>
        <w:fldChar w:fldCharType="separate"/>
      </w:r>
      <w:r w:rsidR="00843CB6" w:rsidRPr="00FB43B4">
        <w:rPr>
          <w:b/>
          <w:bCs/>
        </w:rPr>
        <w:t>(</w:t>
      </w:r>
      <w:r w:rsidR="00843CB6" w:rsidRPr="00843CB6">
        <w:rPr>
          <w:b/>
          <w:bCs/>
          <w:noProof/>
        </w:rPr>
        <w:t>27</w:t>
      </w:r>
      <w:r w:rsidR="00843CB6" w:rsidRPr="00FB43B4">
        <w:rPr>
          <w:b/>
          <w:bCs/>
        </w:rPr>
        <w:t>)</w:t>
      </w:r>
      <w:r w:rsidR="00243DD1" w:rsidRPr="00243DD1">
        <w:rPr>
          <w:b/>
          <w:bCs/>
        </w:rPr>
        <w:fldChar w:fldCharType="end"/>
      </w:r>
      <w:r w:rsidR="00243DD1">
        <w:t xml:space="preserve"> and </w:t>
      </w:r>
      <w:r w:rsidR="00243DD1" w:rsidRPr="00243DD1">
        <w:rPr>
          <w:b/>
          <w:bCs/>
        </w:rPr>
        <w:fldChar w:fldCharType="begin"/>
      </w:r>
      <w:r w:rsidR="00243DD1" w:rsidRPr="00243DD1">
        <w:rPr>
          <w:b/>
          <w:bCs/>
        </w:rPr>
        <w:instrText xml:space="preserve"> REF _Ref165019675 \h  \* MERGEFORMAT </w:instrText>
      </w:r>
      <w:r w:rsidR="00243DD1" w:rsidRPr="00243DD1">
        <w:rPr>
          <w:b/>
          <w:bCs/>
        </w:rPr>
      </w:r>
      <w:r w:rsidR="00243DD1" w:rsidRPr="00243DD1">
        <w:rPr>
          <w:b/>
          <w:bCs/>
        </w:rPr>
        <w:fldChar w:fldCharType="separate"/>
      </w:r>
      <w:r w:rsidR="00843CB6" w:rsidRPr="00FB43B4">
        <w:rPr>
          <w:b/>
          <w:bCs/>
        </w:rPr>
        <w:t>(</w:t>
      </w:r>
      <w:r w:rsidR="00843CB6" w:rsidRPr="00843CB6">
        <w:rPr>
          <w:b/>
          <w:bCs/>
          <w:noProof/>
        </w:rPr>
        <w:t>28</w:t>
      </w:r>
      <w:r w:rsidR="00843CB6" w:rsidRPr="00FB43B4">
        <w:rPr>
          <w:b/>
          <w:bCs/>
        </w:rPr>
        <w:t>)</w:t>
      </w:r>
      <w:r w:rsidR="00243DD1" w:rsidRPr="00243DD1">
        <w:rPr>
          <w:b/>
          <w:bCs/>
        </w:rPr>
        <w:fldChar w:fldCharType="end"/>
      </w:r>
      <w:r w:rsidR="00243DD1">
        <w:t xml:space="preserve"> were not included. </w:t>
      </w:r>
      <w:r w:rsidR="00F86010">
        <w:t xml:space="preserve">Contrarily, they were calculated </w:t>
      </w:r>
      <w:r w:rsidR="00377585">
        <w:t>separately and the values were inserted</w:t>
      </w:r>
      <w:r w:rsidR="00335AE3">
        <w:t xml:space="preserve"> for each group in the script.</w:t>
      </w:r>
      <w:r w:rsidR="005E0526">
        <w:t xml:space="preserve"> </w:t>
      </w:r>
      <w:r w:rsidR="00B857BA">
        <w:t>Since t</w:t>
      </w:r>
      <w:r w:rsidR="005E0526">
        <w:t xml:space="preserve">he group of PFAS consists of many examples, that is a time-consuming effort. </w:t>
      </w:r>
      <w:r w:rsidR="00767F57">
        <w:t xml:space="preserve">The nine groups, together with some PFAS example compounds, are shown in the USEPA code </w:t>
      </w:r>
      <w:r w:rsidR="00422815">
        <w:t>in</w:t>
      </w:r>
      <w:r w:rsidR="00767F57">
        <w:t xml:space="preserve"> </w:t>
      </w:r>
      <w:r w:rsidR="00767F57" w:rsidRPr="00767F57">
        <w:rPr>
          <w:b/>
          <w:bCs/>
        </w:rPr>
        <w:fldChar w:fldCharType="begin"/>
      </w:r>
      <w:r w:rsidR="00767F57" w:rsidRPr="00767F57">
        <w:rPr>
          <w:b/>
          <w:bCs/>
        </w:rPr>
        <w:instrText xml:space="preserve"> REF _Ref165048161 \h  \* MERGEFORMAT </w:instrText>
      </w:r>
      <w:r w:rsidR="00767F57" w:rsidRPr="00767F57">
        <w:rPr>
          <w:b/>
          <w:bCs/>
        </w:rPr>
      </w:r>
      <w:r w:rsidR="00767F57" w:rsidRPr="00767F57">
        <w:rPr>
          <w:b/>
          <w:bCs/>
        </w:rPr>
        <w:fldChar w:fldCharType="separate"/>
      </w:r>
      <w:r w:rsidR="00843CB6" w:rsidRPr="00CC5459">
        <w:rPr>
          <w:b/>
          <w:bCs/>
        </w:rPr>
        <w:t xml:space="preserve">Figure </w:t>
      </w:r>
      <w:r w:rsidR="00843CB6" w:rsidRPr="00843CB6">
        <w:rPr>
          <w:b/>
          <w:bCs/>
          <w:noProof/>
        </w:rPr>
        <w:t>32</w:t>
      </w:r>
      <w:r w:rsidR="00767F57" w:rsidRPr="00767F57">
        <w:rPr>
          <w:b/>
          <w:bCs/>
        </w:rPr>
        <w:fldChar w:fldCharType="end"/>
      </w:r>
      <w:r w:rsidR="00767F57">
        <w:t>.</w:t>
      </w:r>
    </w:p>
    <w:p w14:paraId="6E86DB98" w14:textId="77777777" w:rsidR="00D9045C" w:rsidRDefault="00D9045C" w:rsidP="00D30BB5"/>
    <w:p w14:paraId="5AB78814" w14:textId="14367409" w:rsidR="00CC5459" w:rsidRDefault="00676FEE" w:rsidP="00CC5459">
      <w:pPr>
        <w:keepNext/>
        <w:jc w:val="center"/>
      </w:pPr>
      <w:r w:rsidRPr="00676FEE">
        <w:rPr>
          <w:noProof/>
        </w:rPr>
        <w:drawing>
          <wp:inline distT="0" distB="0" distL="0" distR="0" wp14:anchorId="080E4C06" wp14:editId="0CA60696">
            <wp:extent cx="3416199" cy="2005786"/>
            <wp:effectExtent l="0" t="0" r="0" b="0"/>
            <wp:docPr id="16" name="Picture 15" descr="A screenshot of a computer&#10;&#10;Description automatically generated">
              <a:extLst xmlns:a="http://schemas.openxmlformats.org/drawingml/2006/main">
                <a:ext uri="{FF2B5EF4-FFF2-40B4-BE49-F238E27FC236}">
                  <a16:creationId xmlns:a16="http://schemas.microsoft.com/office/drawing/2014/main" id="{C156A4C0-D449-8992-349F-598BDCA1855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5" descr="A screenshot of a computer&#10;&#10;Description automatically generated">
                      <a:extLst>
                        <a:ext uri="{FF2B5EF4-FFF2-40B4-BE49-F238E27FC236}">
                          <a16:creationId xmlns:a16="http://schemas.microsoft.com/office/drawing/2014/main" id="{C156A4C0-D449-8992-349F-598BDCA1855E}"/>
                        </a:ext>
                      </a:extLst>
                    </pic:cNvPr>
                    <pic:cNvPicPr>
                      <a:picLocks noChangeAspect="1"/>
                    </pic:cNvPicPr>
                  </pic:nvPicPr>
                  <pic:blipFill>
                    <a:blip r:embed="rId56"/>
                    <a:stretch>
                      <a:fillRect/>
                    </a:stretch>
                  </pic:blipFill>
                  <pic:spPr>
                    <a:xfrm>
                      <a:off x="0" y="0"/>
                      <a:ext cx="3432286" cy="2015231"/>
                    </a:xfrm>
                    <a:prstGeom prst="rect">
                      <a:avLst/>
                    </a:prstGeom>
                  </pic:spPr>
                </pic:pic>
              </a:graphicData>
            </a:graphic>
          </wp:inline>
        </w:drawing>
      </w:r>
    </w:p>
    <w:p w14:paraId="206877DD" w14:textId="060D61DD" w:rsidR="00CC5459" w:rsidRPr="00CC5459" w:rsidRDefault="00CC5459" w:rsidP="00CC5459">
      <w:pPr>
        <w:pStyle w:val="Caption"/>
        <w:jc w:val="center"/>
        <w:rPr>
          <w:b/>
          <w:bCs/>
          <w:i w:val="0"/>
          <w:iCs w:val="0"/>
        </w:rPr>
      </w:pPr>
      <w:bookmarkStart w:id="133" w:name="_Ref165048161"/>
      <w:r w:rsidRPr="00CC5459">
        <w:rPr>
          <w:b/>
          <w:bCs/>
          <w:i w:val="0"/>
          <w:iCs w:val="0"/>
        </w:rPr>
        <w:t xml:space="preserve">Figure </w:t>
      </w:r>
      <w:r w:rsidRPr="00CC5459">
        <w:rPr>
          <w:b/>
          <w:bCs/>
          <w:i w:val="0"/>
          <w:iCs w:val="0"/>
        </w:rPr>
        <w:fldChar w:fldCharType="begin"/>
      </w:r>
      <w:r w:rsidRPr="00CC5459">
        <w:rPr>
          <w:b/>
          <w:bCs/>
          <w:i w:val="0"/>
          <w:iCs w:val="0"/>
        </w:rPr>
        <w:instrText xml:space="preserve"> SEQ Figure \* ARABIC </w:instrText>
      </w:r>
      <w:r w:rsidRPr="00CC5459">
        <w:rPr>
          <w:b/>
          <w:bCs/>
          <w:i w:val="0"/>
          <w:iCs w:val="0"/>
        </w:rPr>
        <w:fldChar w:fldCharType="separate"/>
      </w:r>
      <w:r w:rsidR="00843CB6">
        <w:rPr>
          <w:b/>
          <w:bCs/>
          <w:i w:val="0"/>
          <w:iCs w:val="0"/>
          <w:noProof/>
        </w:rPr>
        <w:t>32</w:t>
      </w:r>
      <w:r w:rsidRPr="00CC5459">
        <w:rPr>
          <w:b/>
          <w:bCs/>
          <w:i w:val="0"/>
          <w:iCs w:val="0"/>
        </w:rPr>
        <w:fldChar w:fldCharType="end"/>
      </w:r>
      <w:bookmarkEnd w:id="133"/>
      <w:r w:rsidRPr="00CC5459">
        <w:rPr>
          <w:b/>
          <w:bCs/>
          <w:i w:val="0"/>
          <w:iCs w:val="0"/>
        </w:rPr>
        <w:t xml:space="preserve"> Groups and subgroups of CECs with compound-specific parameters a and b </w:t>
      </w:r>
      <w:r>
        <w:rPr>
          <w:b/>
          <w:bCs/>
          <w:i w:val="0"/>
          <w:iCs w:val="0"/>
        </w:rPr>
        <w:br/>
      </w:r>
      <w:r w:rsidRPr="00767F57">
        <w:rPr>
          <w:b/>
          <w:bCs/>
          <w:i w:val="0"/>
          <w:iCs w:val="0"/>
        </w:rPr>
        <w:fldChar w:fldCharType="begin"/>
      </w:r>
      <w:r w:rsidRPr="00767F57">
        <w:rPr>
          <w:b/>
          <w:bCs/>
          <w:i w:val="0"/>
          <w:iCs w:val="0"/>
        </w:rPr>
        <w:instrText xml:space="preserve"> ADDIN ZOTERO_ITEM CSL_CITATION {"citationID":"lxZ51EFa","properties":{"formattedCitation":"(J. Burkhardt, 2020)","plainCitation":"(J. Burkhardt, 2020)","noteIndex":0},"citationItems":[{"id":164,"uris":["http://zotero.org/users/local/h6YJVYLe/items/IB63P6FW"],"itemData":{"id":164,"type":"webpage","title":"Water_Treatment_Models/PSDM at master · USEPA/Water_Treatment_Models · GitHub","URL":"https://github.com/USEPA/Water_Treatment_Models/tree/master/PSDM","author":[{"family":"Burkhardt","given":"Jonathan"}],"accessed":{"date-parts":[["2024",4,18]]},"issued":{"date-parts":[["2020"]]}}}],"schema":"https://github.com/citation-style-language/schema/raw/master/csl-citation.json"} </w:instrText>
      </w:r>
      <w:r w:rsidRPr="00767F57">
        <w:rPr>
          <w:b/>
          <w:bCs/>
          <w:i w:val="0"/>
          <w:iCs w:val="0"/>
        </w:rPr>
        <w:fldChar w:fldCharType="separate"/>
      </w:r>
      <w:r w:rsidRPr="00767F57">
        <w:rPr>
          <w:rFonts w:cs="Arial"/>
          <w:b/>
          <w:bCs/>
          <w:i w:val="0"/>
          <w:iCs w:val="0"/>
        </w:rPr>
        <w:t>(J. Burkhardt, 2020)</w:t>
      </w:r>
      <w:r w:rsidRPr="00767F57">
        <w:rPr>
          <w:b/>
          <w:bCs/>
          <w:i w:val="0"/>
          <w:iCs w:val="0"/>
        </w:rPr>
        <w:fldChar w:fldCharType="end"/>
      </w:r>
      <w:r w:rsidR="00075486">
        <w:rPr>
          <w:b/>
          <w:bCs/>
          <w:i w:val="0"/>
          <w:iCs w:val="0"/>
        </w:rPr>
        <w:t>. Yellow = for the compound PFHpA</w:t>
      </w:r>
    </w:p>
    <w:p w14:paraId="2461B33E" w14:textId="6B551A2D" w:rsidR="00CC5459" w:rsidRPr="00797F49" w:rsidRDefault="00797F49" w:rsidP="00797F49">
      <w:pPr>
        <w:jc w:val="both"/>
      </w:pPr>
      <w:r>
        <w:t>The ‘</w:t>
      </w:r>
      <w:r w:rsidRPr="00797F49">
        <w:rPr>
          <w:i/>
          <w:iCs/>
        </w:rPr>
        <w:t>compound properties</w:t>
      </w:r>
      <w:r>
        <w:t xml:space="preserve">’ sheet in </w:t>
      </w:r>
      <w:r w:rsidRPr="00425DE7">
        <w:rPr>
          <w:i/>
          <w:iCs/>
        </w:rPr>
        <w:t>Example_PFHpA.xlsx</w:t>
      </w:r>
      <w:r>
        <w:t xml:space="preserve"> was extended with compound-specific fouling properties. This way, the QS</w:t>
      </w:r>
      <w:r w:rsidR="00EA36DB">
        <w:t xml:space="preserve">PR relationships, equations </w:t>
      </w:r>
      <w:r w:rsidR="00EA36DB" w:rsidRPr="00EA36DB">
        <w:fldChar w:fldCharType="begin"/>
      </w:r>
      <w:r w:rsidR="00EA36DB" w:rsidRPr="00EA36DB">
        <w:instrText xml:space="preserve"> REF _Ref165019667 \h  \* MERGEFORMAT </w:instrText>
      </w:r>
      <w:r w:rsidR="00EA36DB" w:rsidRPr="00EA36DB">
        <w:fldChar w:fldCharType="separate"/>
      </w:r>
      <w:r w:rsidR="00843CB6" w:rsidRPr="00FB43B4">
        <w:rPr>
          <w:b/>
          <w:bCs/>
        </w:rPr>
        <w:t>(</w:t>
      </w:r>
      <w:r w:rsidR="00843CB6" w:rsidRPr="00843CB6">
        <w:rPr>
          <w:b/>
          <w:bCs/>
          <w:noProof/>
        </w:rPr>
        <w:t>27</w:t>
      </w:r>
      <w:r w:rsidR="00843CB6" w:rsidRPr="00FB43B4">
        <w:rPr>
          <w:b/>
          <w:bCs/>
        </w:rPr>
        <w:t>)</w:t>
      </w:r>
      <w:r w:rsidR="00EA36DB" w:rsidRPr="00EA36DB">
        <w:fldChar w:fldCharType="end"/>
      </w:r>
      <w:r w:rsidR="00EA36DB">
        <w:t xml:space="preserve"> and </w:t>
      </w:r>
      <w:r w:rsidR="00EA36DB" w:rsidRPr="00EA36DB">
        <w:fldChar w:fldCharType="begin"/>
      </w:r>
      <w:r w:rsidR="00EA36DB" w:rsidRPr="00EA36DB">
        <w:instrText xml:space="preserve"> REF _Ref165019675 \h  \* MERGEFORMAT </w:instrText>
      </w:r>
      <w:r w:rsidR="00EA36DB" w:rsidRPr="00EA36DB">
        <w:fldChar w:fldCharType="separate"/>
      </w:r>
      <w:r w:rsidR="00843CB6" w:rsidRPr="00FB43B4">
        <w:rPr>
          <w:b/>
          <w:bCs/>
        </w:rPr>
        <w:t>(</w:t>
      </w:r>
      <w:r w:rsidR="00843CB6" w:rsidRPr="00843CB6">
        <w:rPr>
          <w:b/>
          <w:bCs/>
          <w:noProof/>
        </w:rPr>
        <w:t>28</w:t>
      </w:r>
      <w:r w:rsidR="00843CB6" w:rsidRPr="00FB43B4">
        <w:rPr>
          <w:b/>
          <w:bCs/>
        </w:rPr>
        <w:t>)</w:t>
      </w:r>
      <w:r w:rsidR="00EA36DB" w:rsidRPr="00EA36DB">
        <w:fldChar w:fldCharType="end"/>
      </w:r>
      <w:r w:rsidR="00EA36DB">
        <w:t xml:space="preserve">, </w:t>
      </w:r>
      <w:r w:rsidR="00F863B7">
        <w:t xml:space="preserve">could be calculated. The Excel data </w:t>
      </w:r>
      <w:r w:rsidR="00B945D9">
        <w:t>was</w:t>
      </w:r>
      <w:r w:rsidR="00F863B7">
        <w:t xml:space="preserve"> processed </w:t>
      </w:r>
      <w:r w:rsidR="006F1658">
        <w:t xml:space="preserve">through the </w:t>
      </w:r>
      <w:r w:rsidR="006F1658" w:rsidRPr="000C6F3E">
        <w:rPr>
          <w:i/>
          <w:iCs/>
        </w:rPr>
        <w:t>process_input_data</w:t>
      </w:r>
      <w:r w:rsidR="006F1658">
        <w:t xml:space="preserve"> function and </w:t>
      </w:r>
      <w:r w:rsidR="000C6F3E">
        <w:t xml:space="preserve">the </w:t>
      </w:r>
      <w:r w:rsidR="008E5730">
        <w:t>fouling</w:t>
      </w:r>
      <w:r w:rsidR="000C6F3E">
        <w:t xml:space="preserve"> parameters </w:t>
      </w:r>
      <w:r w:rsidR="00B945D9">
        <w:t>were</w:t>
      </w:r>
      <w:r w:rsidR="000C6F3E">
        <w:t xml:space="preserve"> introduced to the model. </w:t>
      </w:r>
      <w:r w:rsidR="00B945D9">
        <w:t>QSPR relationships for calculation of b1 and b2 were then inserted.</w:t>
      </w:r>
      <w:r w:rsidR="00C07536">
        <w:t xml:space="preserve"> All numbers </w:t>
      </w:r>
      <w:r w:rsidR="0094053E">
        <w:t>in</w:t>
      </w:r>
      <w:r w:rsidR="00C07536">
        <w:t xml:space="preserve"> </w:t>
      </w:r>
      <w:r w:rsidR="00C07536" w:rsidRPr="00C07536">
        <w:rPr>
          <w:b/>
          <w:bCs/>
        </w:rPr>
        <w:fldChar w:fldCharType="begin"/>
      </w:r>
      <w:r w:rsidR="00C07536" w:rsidRPr="00C07536">
        <w:rPr>
          <w:b/>
          <w:bCs/>
        </w:rPr>
        <w:instrText xml:space="preserve"> REF _Ref165048161 \h  \* MERGEFORMAT </w:instrText>
      </w:r>
      <w:r w:rsidR="00C07536" w:rsidRPr="00C07536">
        <w:rPr>
          <w:b/>
          <w:bCs/>
        </w:rPr>
      </w:r>
      <w:r w:rsidR="00C07536" w:rsidRPr="00C07536">
        <w:rPr>
          <w:b/>
          <w:bCs/>
        </w:rPr>
        <w:fldChar w:fldCharType="separate"/>
      </w:r>
      <w:r w:rsidR="00843CB6" w:rsidRPr="00CC5459">
        <w:rPr>
          <w:b/>
          <w:bCs/>
        </w:rPr>
        <w:t xml:space="preserve">Figure </w:t>
      </w:r>
      <w:r w:rsidR="00843CB6" w:rsidRPr="00843CB6">
        <w:rPr>
          <w:b/>
          <w:bCs/>
          <w:noProof/>
        </w:rPr>
        <w:t>32</w:t>
      </w:r>
      <w:r w:rsidR="00C07536" w:rsidRPr="00C07536">
        <w:rPr>
          <w:b/>
          <w:bCs/>
        </w:rPr>
        <w:fldChar w:fldCharType="end"/>
      </w:r>
      <w:r w:rsidR="00C07536">
        <w:t xml:space="preserve"> were replaced by </w:t>
      </w:r>
      <w:r w:rsidR="00A309A0">
        <w:t xml:space="preserve">‘b1’ and ‘b2’, except for ‘halogenated alkenes’. </w:t>
      </w:r>
      <w:r w:rsidR="001712C0">
        <w:t>The reason is that ‘halogenated alkenes’ is the default and used for organic-free waters.</w:t>
      </w:r>
      <w:r w:rsidR="002D42CA">
        <w:t xml:space="preserve"> This way, if </w:t>
      </w:r>
      <w:r w:rsidR="002D42CA" w:rsidRPr="002D42CA">
        <w:rPr>
          <w:i/>
          <w:iCs/>
        </w:rPr>
        <w:t>water_type</w:t>
      </w:r>
      <w:r w:rsidR="002D42CA">
        <w:t xml:space="preserve"> is </w:t>
      </w:r>
      <w:r w:rsidR="002D42CA" w:rsidRPr="002D42CA">
        <w:rPr>
          <w:i/>
          <w:iCs/>
        </w:rPr>
        <w:t>‘organic-free’</w:t>
      </w:r>
      <w:r w:rsidR="002D42CA">
        <w:t>, then b1 and b2 are 1.0 and 0.0 respectively</w:t>
      </w:r>
      <w:r w:rsidR="00D136A2">
        <w:t>.</w:t>
      </w:r>
      <w:r w:rsidR="002D42CA">
        <w:t xml:space="preserve"> </w:t>
      </w:r>
      <w:r w:rsidR="002D42CA" w:rsidRPr="00D136A2">
        <w:rPr>
          <w:i/>
          <w:iCs/>
        </w:rPr>
        <w:t>k_mult_pd</w:t>
      </w:r>
      <w:r w:rsidR="002D42CA">
        <w:t xml:space="preserve"> </w:t>
      </w:r>
      <w:r w:rsidR="00D136A2">
        <w:t xml:space="preserve">is </w:t>
      </w:r>
      <w:r w:rsidR="00236B04">
        <w:t xml:space="preserve">then </w:t>
      </w:r>
      <w:r w:rsidR="00D136A2">
        <w:t>equal to</w:t>
      </w:r>
      <w:r w:rsidR="002D42CA">
        <w:t xml:space="preserve"> </w:t>
      </w:r>
      <w:r w:rsidR="00D136A2">
        <w:t>1</w:t>
      </w:r>
      <w:r w:rsidR="00A25998">
        <w:t>,</w:t>
      </w:r>
      <w:r w:rsidR="00100596">
        <w:t xml:space="preserve"> </w:t>
      </w:r>
      <w:r w:rsidR="00236B04">
        <w:t xml:space="preserve">see </w:t>
      </w:r>
      <w:r w:rsidR="00100596">
        <w:br/>
      </w:r>
      <w:r w:rsidR="00236B04" w:rsidRPr="00092ABA">
        <w:rPr>
          <w:b/>
          <w:bCs/>
        </w:rPr>
        <w:fldChar w:fldCharType="begin"/>
      </w:r>
      <w:r w:rsidR="00236B04" w:rsidRPr="00092ABA">
        <w:rPr>
          <w:b/>
          <w:bCs/>
        </w:rPr>
        <w:instrText xml:space="preserve"> REF _Ref165040801 \h  \* MERGEFORMAT </w:instrText>
      </w:r>
      <w:r w:rsidR="00236B04" w:rsidRPr="00092ABA">
        <w:rPr>
          <w:b/>
          <w:bCs/>
        </w:rPr>
      </w:r>
      <w:r w:rsidR="00236B04" w:rsidRPr="00092ABA">
        <w:rPr>
          <w:b/>
          <w:bCs/>
        </w:rPr>
        <w:fldChar w:fldCharType="separate"/>
      </w:r>
      <w:r w:rsidR="00843CB6" w:rsidRPr="005355C1">
        <w:rPr>
          <w:b/>
          <w:bCs/>
        </w:rPr>
        <w:t xml:space="preserve">Figure </w:t>
      </w:r>
      <w:r w:rsidR="00843CB6" w:rsidRPr="00843CB6">
        <w:rPr>
          <w:b/>
          <w:bCs/>
          <w:noProof/>
        </w:rPr>
        <w:t>30</w:t>
      </w:r>
      <w:r w:rsidR="00236B04" w:rsidRPr="00092ABA">
        <w:rPr>
          <w:b/>
          <w:bCs/>
        </w:rPr>
        <w:fldChar w:fldCharType="end"/>
      </w:r>
      <w:r w:rsidR="00236B04">
        <w:rPr>
          <w:b/>
          <w:bCs/>
        </w:rPr>
        <w:t>(no fouling)</w:t>
      </w:r>
      <w:r w:rsidR="00A25998">
        <w:t>,</w:t>
      </w:r>
      <w:r w:rsidR="00D136A2">
        <w:t xml:space="preserve"> so there is no Freundlich K reduction</w:t>
      </w:r>
      <w:r w:rsidR="00236B04">
        <w:t xml:space="preserve"> in case of organic-free </w:t>
      </w:r>
      <w:r w:rsidR="00A25998">
        <w:t xml:space="preserve">background </w:t>
      </w:r>
      <w:r w:rsidR="00236B04">
        <w:t>water</w:t>
      </w:r>
      <w:r w:rsidR="00092ABA">
        <w:t>.</w:t>
      </w:r>
      <w:r w:rsidR="00BB1D84">
        <w:t xml:space="preserve"> The Python script for this small extension can be seen in </w:t>
      </w:r>
      <w:r w:rsidR="00BB1D84" w:rsidRPr="00BB1D84">
        <w:rPr>
          <w:b/>
          <w:bCs/>
        </w:rPr>
        <w:fldChar w:fldCharType="begin"/>
      </w:r>
      <w:r w:rsidR="00BB1D84" w:rsidRPr="00BB1D84">
        <w:rPr>
          <w:b/>
          <w:bCs/>
        </w:rPr>
        <w:instrText xml:space="preserve"> REF _Ref165052084 \h  \* MERGEFORMAT </w:instrText>
      </w:r>
      <w:r w:rsidR="00BB1D84" w:rsidRPr="00BB1D84">
        <w:rPr>
          <w:b/>
          <w:bCs/>
        </w:rPr>
      </w:r>
      <w:r w:rsidR="00BB1D84" w:rsidRPr="00BB1D84">
        <w:rPr>
          <w:b/>
          <w:bCs/>
        </w:rPr>
        <w:fldChar w:fldCharType="separate"/>
      </w:r>
      <w:r w:rsidR="00843CB6" w:rsidRPr="007523F7">
        <w:rPr>
          <w:b/>
          <w:bCs/>
        </w:rPr>
        <w:t xml:space="preserve">Figure </w:t>
      </w:r>
      <w:r w:rsidR="00843CB6" w:rsidRPr="00843CB6">
        <w:rPr>
          <w:b/>
          <w:bCs/>
          <w:noProof/>
        </w:rPr>
        <w:t>33</w:t>
      </w:r>
      <w:r w:rsidR="00BB1D84" w:rsidRPr="00BB1D84">
        <w:rPr>
          <w:b/>
          <w:bCs/>
        </w:rPr>
        <w:fldChar w:fldCharType="end"/>
      </w:r>
      <w:r w:rsidR="00BB1D84">
        <w:t>.</w:t>
      </w:r>
    </w:p>
    <w:p w14:paraId="6C90B38D" w14:textId="77777777" w:rsidR="00767F57" w:rsidRDefault="00767F57" w:rsidP="00D30BB5"/>
    <w:p w14:paraId="2D5C9624" w14:textId="6C782833" w:rsidR="00E14E21" w:rsidRDefault="00D8127F" w:rsidP="00E14E21">
      <w:pPr>
        <w:keepNext/>
        <w:jc w:val="center"/>
      </w:pPr>
      <w:r w:rsidRPr="00D8127F">
        <w:rPr>
          <w:noProof/>
        </w:rPr>
        <w:drawing>
          <wp:inline distT="0" distB="0" distL="0" distR="0" wp14:anchorId="58AB0C96" wp14:editId="40A7CA76">
            <wp:extent cx="5003597" cy="1522713"/>
            <wp:effectExtent l="0" t="0" r="6985" b="1905"/>
            <wp:docPr id="1689927091" name="Picture 1" descr="A screen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9927091" name="Picture 1" descr="A screenshot of a computer code&#10;&#10;Description automatically generated"/>
                    <pic:cNvPicPr/>
                  </pic:nvPicPr>
                  <pic:blipFill>
                    <a:blip r:embed="rId57"/>
                    <a:stretch>
                      <a:fillRect/>
                    </a:stretch>
                  </pic:blipFill>
                  <pic:spPr>
                    <a:xfrm>
                      <a:off x="0" y="0"/>
                      <a:ext cx="5065684" cy="1541608"/>
                    </a:xfrm>
                    <a:prstGeom prst="rect">
                      <a:avLst/>
                    </a:prstGeom>
                  </pic:spPr>
                </pic:pic>
              </a:graphicData>
            </a:graphic>
          </wp:inline>
        </w:drawing>
      </w:r>
    </w:p>
    <w:p w14:paraId="7EC1BB9A" w14:textId="64322206" w:rsidR="00706B9A" w:rsidRDefault="00E14E21" w:rsidP="00676FEE">
      <w:pPr>
        <w:pStyle w:val="Caption"/>
        <w:jc w:val="center"/>
      </w:pPr>
      <w:bookmarkStart w:id="134" w:name="_Ref165052084"/>
      <w:r w:rsidRPr="007523F7">
        <w:rPr>
          <w:b/>
          <w:bCs/>
          <w:i w:val="0"/>
          <w:iCs w:val="0"/>
        </w:rPr>
        <w:t xml:space="preserve">Figure </w:t>
      </w:r>
      <w:r w:rsidRPr="007523F7">
        <w:rPr>
          <w:b/>
          <w:bCs/>
          <w:i w:val="0"/>
          <w:iCs w:val="0"/>
        </w:rPr>
        <w:fldChar w:fldCharType="begin"/>
      </w:r>
      <w:r w:rsidRPr="007523F7">
        <w:rPr>
          <w:b/>
          <w:bCs/>
          <w:i w:val="0"/>
          <w:iCs w:val="0"/>
        </w:rPr>
        <w:instrText xml:space="preserve"> SEQ Figure \* ARABIC </w:instrText>
      </w:r>
      <w:r w:rsidRPr="007523F7">
        <w:rPr>
          <w:b/>
          <w:bCs/>
          <w:i w:val="0"/>
          <w:iCs w:val="0"/>
        </w:rPr>
        <w:fldChar w:fldCharType="separate"/>
      </w:r>
      <w:r w:rsidR="00843CB6">
        <w:rPr>
          <w:b/>
          <w:bCs/>
          <w:i w:val="0"/>
          <w:iCs w:val="0"/>
          <w:noProof/>
        </w:rPr>
        <w:t>33</w:t>
      </w:r>
      <w:r w:rsidRPr="007523F7">
        <w:rPr>
          <w:b/>
          <w:bCs/>
          <w:i w:val="0"/>
          <w:iCs w:val="0"/>
        </w:rPr>
        <w:fldChar w:fldCharType="end"/>
      </w:r>
      <w:bookmarkEnd w:id="134"/>
      <w:r w:rsidRPr="007523F7">
        <w:rPr>
          <w:b/>
          <w:bCs/>
          <w:i w:val="0"/>
          <w:iCs w:val="0"/>
        </w:rPr>
        <w:t xml:space="preserve"> </w:t>
      </w:r>
      <w:r w:rsidR="00586E55" w:rsidRPr="007523F7">
        <w:rPr>
          <w:b/>
          <w:bCs/>
          <w:i w:val="0"/>
          <w:iCs w:val="0"/>
        </w:rPr>
        <w:t>Python code for processing</w:t>
      </w:r>
      <w:r w:rsidR="00B110D6" w:rsidRPr="007523F7">
        <w:rPr>
          <w:b/>
          <w:bCs/>
          <w:i w:val="0"/>
          <w:iCs w:val="0"/>
        </w:rPr>
        <w:t xml:space="preserve"> compound fouling properties and calculating QSPR</w:t>
      </w:r>
      <w:r w:rsidR="007523F7" w:rsidRPr="007523F7">
        <w:rPr>
          <w:b/>
          <w:bCs/>
          <w:i w:val="0"/>
          <w:iCs w:val="0"/>
        </w:rPr>
        <w:t>s</w:t>
      </w:r>
      <w:r w:rsidR="00706B9A">
        <w:br w:type="page"/>
      </w:r>
    </w:p>
    <w:p w14:paraId="7C728A18" w14:textId="250E491F" w:rsidR="00E16975" w:rsidRDefault="00CF2DBE" w:rsidP="007B5889">
      <w:pPr>
        <w:jc w:val="both"/>
      </w:pPr>
      <w:r>
        <w:lastRenderedPageBreak/>
        <w:t xml:space="preserve">The fouling properties were found in the supplemental information of the PFAS article </w:t>
      </w:r>
      <w:r>
        <w:fldChar w:fldCharType="begin"/>
      </w:r>
      <w:r>
        <w:instrText xml:space="preserve"> ADDIN ZOTERO_ITEM CSL_CITATION {"citationID":"v7aELR5B","properties":{"formattedCitation":"(J. B. Burkhardt et al., 2022)","plainCitation":"(J. B. Burkhardt et al., 2022)","noteIndex":0},"citationItems":[{"id":63,"uris":["http://zotero.org/users/local/h6YJVYLe/items/4TAPAPZD"],"itemData":{"id":63,"type":"article-journal","abstract":"The majority of Ds values were determined to be reduced by 10-4, which was the limit of the search range. Of these, many of the resulting SSQ plots showed that little improvement of fit occurred past a reduction of ~10-2, but the minimum of the analysis was used. This showed that fit was somewhat insensitive to Ds, but also was impacted by the limited number of samples to which the model was fit.","container-title":"Journal of Environmental Engineering","DOI":"10.1061/(ASCE)EE.1943-7870.0001964","ISSN":"0733-9372, 1943-7870","issue":"3","journalAbbreviation":"J. Environ. Eng.","language":"en","page":"04021086","source":"DOI.org (Crossref)","title":"Modeling PFAS Removal Using Granular Activated Carbon for Full-Scale System Design - Supplemental information","volume":"148","author":[{"family":"Burkhardt","given":"Jonathan B."},{"family":"Burns","given":"Nick"},{"family":"Mobley","given":"Dustin"},{"family":"Pressman","given":"Jonathan G."},{"family":"Magnuson","given":"Matthew L."},{"family":"Speth","given":"Thomas F."}],"issued":{"date-parts":[["2022",3]]}}}],"schema":"https://github.com/citation-style-language/schema/raw/master/csl-citation.json"} </w:instrText>
      </w:r>
      <w:r>
        <w:fldChar w:fldCharType="separate"/>
      </w:r>
      <w:r w:rsidRPr="00CF2DBE">
        <w:rPr>
          <w:rFonts w:cs="Arial"/>
        </w:rPr>
        <w:t>(J. B. Burkhardt et al., 2022)</w:t>
      </w:r>
      <w:r>
        <w:fldChar w:fldCharType="end"/>
      </w:r>
      <w:r w:rsidR="00B64B8A">
        <w:t>.</w:t>
      </w:r>
      <w:r>
        <w:t xml:space="preserve"> </w:t>
      </w:r>
      <w:r w:rsidR="00887F95">
        <w:t xml:space="preserve">Regarding the PFAS compound PFHpA that was used as example in the thesis, </w:t>
      </w:r>
      <w:r w:rsidR="007B5889">
        <w:t xml:space="preserve">calculated parameters b1 and b2 were returned as </w:t>
      </w:r>
      <w:r w:rsidR="00D62FA1">
        <w:t xml:space="preserve">0.43565 and 0.360309 respectively, which were close to </w:t>
      </w:r>
      <w:r w:rsidR="00D7606F">
        <w:t>the previously inserted constants</w:t>
      </w:r>
      <w:r w:rsidR="00F879DB">
        <w:t xml:space="preserve"> (0.44 and 0.36)</w:t>
      </w:r>
      <w:r w:rsidR="00D7606F">
        <w:t xml:space="preserve"> f</w:t>
      </w:r>
      <w:r w:rsidR="00E04530">
        <w:t>ro</w:t>
      </w:r>
      <w:r w:rsidR="00D7606F">
        <w:t xml:space="preserve">m </w:t>
      </w:r>
      <w:r w:rsidR="00D7606F" w:rsidRPr="00D7606F">
        <w:rPr>
          <w:b/>
          <w:bCs/>
        </w:rPr>
        <w:fldChar w:fldCharType="begin"/>
      </w:r>
      <w:r w:rsidR="00D7606F" w:rsidRPr="00D7606F">
        <w:rPr>
          <w:b/>
          <w:bCs/>
        </w:rPr>
        <w:instrText xml:space="preserve"> REF _Ref165048161 \h  \* MERGEFORMAT </w:instrText>
      </w:r>
      <w:r w:rsidR="00D7606F" w:rsidRPr="00D7606F">
        <w:rPr>
          <w:b/>
          <w:bCs/>
        </w:rPr>
      </w:r>
      <w:r w:rsidR="00D7606F" w:rsidRPr="00D7606F">
        <w:rPr>
          <w:b/>
          <w:bCs/>
        </w:rPr>
        <w:fldChar w:fldCharType="separate"/>
      </w:r>
      <w:r w:rsidR="00843CB6" w:rsidRPr="00CC5459">
        <w:rPr>
          <w:b/>
          <w:bCs/>
        </w:rPr>
        <w:t xml:space="preserve">Figure </w:t>
      </w:r>
      <w:r w:rsidR="00843CB6" w:rsidRPr="00843CB6">
        <w:rPr>
          <w:b/>
          <w:bCs/>
          <w:noProof/>
        </w:rPr>
        <w:t>32</w:t>
      </w:r>
      <w:r w:rsidR="00D7606F" w:rsidRPr="00D7606F">
        <w:rPr>
          <w:b/>
          <w:bCs/>
        </w:rPr>
        <w:fldChar w:fldCharType="end"/>
      </w:r>
      <w:r w:rsidR="00D7606F" w:rsidRPr="00D7606F">
        <w:rPr>
          <w:b/>
          <w:bCs/>
        </w:rPr>
        <w:t>(yellow)</w:t>
      </w:r>
      <w:r w:rsidR="00D7606F">
        <w:t>.</w:t>
      </w:r>
      <w:r w:rsidR="00E04530">
        <w:t xml:space="preserve"> As the compound-specific fouling parameters </w:t>
      </w:r>
      <w:r w:rsidR="006E6FD1">
        <w:t>remained almost the same, the</w:t>
      </w:r>
      <w:r w:rsidR="009E7567">
        <w:t xml:space="preserve"> BTC of PFHpA was</w:t>
      </w:r>
      <w:r w:rsidR="00ED3B10">
        <w:t xml:space="preserve"> also</w:t>
      </w:r>
      <w:r w:rsidR="009E7567">
        <w:t xml:space="preserve"> identical. </w:t>
      </w:r>
    </w:p>
    <w:p w14:paraId="238EF65C" w14:textId="77777777" w:rsidR="00E16975" w:rsidRDefault="00E16975" w:rsidP="007B5889">
      <w:pPr>
        <w:jc w:val="both"/>
      </w:pPr>
    </w:p>
    <w:p w14:paraId="363AB668" w14:textId="77DD327E" w:rsidR="00EE2EE9" w:rsidRDefault="00B64B8A" w:rsidP="007B5889">
      <w:pPr>
        <w:jc w:val="both"/>
      </w:pPr>
      <w:r>
        <w:t>The compound-specific fouling parameters b1 (=</w:t>
      </w:r>
      <m:oMath>
        <m:r>
          <w:rPr>
            <w:rFonts w:ascii="Cambria Math" w:hAnsi="Cambria Math"/>
          </w:rPr>
          <m:t xml:space="preserve"> a</m:t>
        </m:r>
      </m:oMath>
      <w:r>
        <w:rPr>
          <w:rFonts w:eastAsiaTheme="minorEastAsia"/>
        </w:rPr>
        <w:t>) and b2 (</w:t>
      </w:r>
      <w:r w:rsidR="00C5280A">
        <w:rPr>
          <w:rFonts w:eastAsiaTheme="minorEastAsia"/>
        </w:rPr>
        <w:t xml:space="preserve">= </w:t>
      </w:r>
      <m:oMath>
        <m:r>
          <w:rPr>
            <w:rFonts w:ascii="Cambria Math" w:hAnsi="Cambria Math"/>
          </w:rPr>
          <m:t>b</m:t>
        </m:r>
      </m:oMath>
      <w:r w:rsidR="00C5280A">
        <w:rPr>
          <w:rFonts w:eastAsiaTheme="minorEastAsia"/>
        </w:rPr>
        <w:t xml:space="preserve">) were thus successfully and automatically calculated by </w:t>
      </w:r>
      <w:r w:rsidR="00327C26">
        <w:rPr>
          <w:rFonts w:eastAsiaTheme="minorEastAsia"/>
        </w:rPr>
        <w:t>adding</w:t>
      </w:r>
      <w:r w:rsidR="00F4622A">
        <w:rPr>
          <w:rFonts w:eastAsiaTheme="minorEastAsia"/>
        </w:rPr>
        <w:t xml:space="preserve"> QSPR equations based upon</w:t>
      </w:r>
      <w:r w:rsidR="00E16975">
        <w:rPr>
          <w:rFonts w:eastAsiaTheme="minorEastAsia"/>
        </w:rPr>
        <w:t xml:space="preserve"> the extra input,</w:t>
      </w:r>
      <w:r w:rsidR="00C5280A">
        <w:rPr>
          <w:rFonts w:eastAsiaTheme="minorEastAsia"/>
        </w:rPr>
        <w:t xml:space="preserve"> instead of manually</w:t>
      </w:r>
      <w:r w:rsidR="00327C26">
        <w:rPr>
          <w:rFonts w:eastAsiaTheme="minorEastAsia"/>
        </w:rPr>
        <w:t xml:space="preserve"> calculating</w:t>
      </w:r>
      <w:r w:rsidR="00746802">
        <w:rPr>
          <w:rFonts w:eastAsiaTheme="minorEastAsia"/>
        </w:rPr>
        <w:t xml:space="preserve"> and inserting the</w:t>
      </w:r>
      <w:r w:rsidR="00694261">
        <w:rPr>
          <w:rFonts w:eastAsiaTheme="minorEastAsia"/>
        </w:rPr>
        <w:t>m</w:t>
      </w:r>
      <w:r w:rsidR="00C5280A">
        <w:rPr>
          <w:rFonts w:eastAsiaTheme="minorEastAsia"/>
        </w:rPr>
        <w:t>.</w:t>
      </w:r>
      <w:r w:rsidR="00705E55">
        <w:rPr>
          <w:rFonts w:eastAsiaTheme="minorEastAsia"/>
        </w:rPr>
        <w:t xml:space="preserve"> </w:t>
      </w:r>
      <w:r w:rsidR="007B4F45">
        <w:rPr>
          <w:rFonts w:eastAsiaTheme="minorEastAsia"/>
        </w:rPr>
        <w:t>By the extension, fouling is represented more theoretically, but also more input parameters regarding the compound</w:t>
      </w:r>
      <w:r w:rsidR="00694261">
        <w:rPr>
          <w:rFonts w:eastAsiaTheme="minorEastAsia"/>
        </w:rPr>
        <w:t xml:space="preserve"> are required.</w:t>
      </w:r>
      <w:r w:rsidR="007B4F45">
        <w:rPr>
          <w:rFonts w:eastAsiaTheme="minorEastAsia"/>
        </w:rPr>
        <w:t xml:space="preserve"> </w:t>
      </w:r>
    </w:p>
    <w:p w14:paraId="3B053807" w14:textId="77777777" w:rsidR="00243DD1" w:rsidRPr="00706B9A" w:rsidRDefault="00243DD1" w:rsidP="00D30BB5"/>
    <w:p w14:paraId="04BEA9B1" w14:textId="5DE92C56" w:rsidR="00D24EC5" w:rsidRDefault="00D24EC5" w:rsidP="00D30BB5">
      <w:pPr>
        <w:pStyle w:val="Heading2"/>
      </w:pPr>
      <w:bookmarkStart w:id="135" w:name="_Toc165464887"/>
      <w:r>
        <w:t>Alternative fouling approach</w:t>
      </w:r>
      <w:bookmarkEnd w:id="135"/>
    </w:p>
    <w:p w14:paraId="4B728FE8" w14:textId="77777777" w:rsidR="00694261" w:rsidRDefault="00A47308" w:rsidP="00A47308">
      <w:pPr>
        <w:jc w:val="both"/>
      </w:pPr>
      <w:r>
        <w:t xml:space="preserve">The fouling approach applied in the PSDM by USEPA model was based upon the reduction of the Freundlich capacity parameter K. </w:t>
      </w:r>
      <w:r w:rsidR="00B76DF6">
        <w:t>This is a</w:t>
      </w:r>
      <w:r w:rsidR="00187AA5">
        <w:t xml:space="preserve"> good approach, as it is based on experimental equations, but also needs </w:t>
      </w:r>
      <w:r w:rsidR="005D13C4">
        <w:t>time and effort. The parameters used in the fouling</w:t>
      </w:r>
      <w:r w:rsidR="00A70C24">
        <w:t xml:space="preserve"> </w:t>
      </w:r>
      <w:r w:rsidR="005D13C4">
        <w:t>equations</w:t>
      </w:r>
      <w:r w:rsidR="00C47CCF">
        <w:t xml:space="preserve"> have some uncertainty and</w:t>
      </w:r>
      <w:r w:rsidR="008E3109">
        <w:t xml:space="preserve"> are only available for certain compound</w:t>
      </w:r>
      <w:r w:rsidR="00F41A85">
        <w:t>s</w:t>
      </w:r>
      <w:r w:rsidR="008E3109">
        <w:t xml:space="preserve"> (groups) as it is time-consuming to determine them for all</w:t>
      </w:r>
      <w:r w:rsidR="00F41A85">
        <w:t xml:space="preserve"> OMPs.</w:t>
      </w:r>
      <w:r w:rsidR="00257CA1">
        <w:t xml:space="preserve"> </w:t>
      </w:r>
    </w:p>
    <w:p w14:paraId="0D15326C" w14:textId="77777777" w:rsidR="00694261" w:rsidRDefault="00694261" w:rsidP="00A47308">
      <w:pPr>
        <w:jc w:val="both"/>
      </w:pPr>
    </w:p>
    <w:p w14:paraId="524BAAE9" w14:textId="0AF2F6A3" w:rsidR="00CA7DA3" w:rsidRDefault="00257CA1" w:rsidP="00A47308">
      <w:pPr>
        <w:jc w:val="both"/>
      </w:pPr>
      <w:r>
        <w:t>An alternative fouling approach in this thesis was adopted by reducing the carbon bed weight instead of the Freundlich</w:t>
      </w:r>
      <w:r w:rsidR="00CF0998">
        <w:t xml:space="preserve"> parameter.</w:t>
      </w:r>
      <w:r>
        <w:t xml:space="preserve"> </w:t>
      </w:r>
      <w:r w:rsidR="001F14FE">
        <w:t xml:space="preserve">In fact, </w:t>
      </w:r>
      <w:r w:rsidR="00255209">
        <w:t xml:space="preserve">NOM preloading reduces the amount of carbon available for </w:t>
      </w:r>
      <w:r w:rsidR="00E21F86">
        <w:t>OMPs to adsorb onto</w:t>
      </w:r>
      <w:r w:rsidR="00255209">
        <w:t>. It is th</w:t>
      </w:r>
      <w:r w:rsidR="00BC0290">
        <w:t>u</w:t>
      </w:r>
      <w:r w:rsidR="00255209">
        <w:t xml:space="preserve">s a </w:t>
      </w:r>
      <w:r w:rsidR="00E21F86">
        <w:t xml:space="preserve">more simple idea </w:t>
      </w:r>
      <w:r w:rsidR="00BC0290">
        <w:t>to reduce</w:t>
      </w:r>
      <w:r w:rsidR="00991F74">
        <w:t xml:space="preserve"> the carbon weight by adjusting one parameter.</w:t>
      </w:r>
      <w:r w:rsidR="00CA7DA3">
        <w:t xml:space="preserve"> </w:t>
      </w:r>
    </w:p>
    <w:p w14:paraId="5B59624E" w14:textId="244B2B0D" w:rsidR="00991F74" w:rsidRDefault="005565AF" w:rsidP="00A47308">
      <w:pPr>
        <w:jc w:val="both"/>
        <w:rPr>
          <w:rFonts w:eastAsiaTheme="minorEastAsia"/>
        </w:rPr>
      </w:pPr>
      <w:r>
        <w:t xml:space="preserve">Equation </w:t>
      </w:r>
      <w:r w:rsidRPr="0017573A">
        <w:rPr>
          <w:b/>
          <w:bCs/>
        </w:rPr>
        <w:fldChar w:fldCharType="begin"/>
      </w:r>
      <w:r w:rsidRPr="0017573A">
        <w:rPr>
          <w:b/>
          <w:bCs/>
        </w:rPr>
        <w:instrText xml:space="preserve"> REF _Ref165115318 \h </w:instrText>
      </w:r>
      <w:r w:rsidR="0017573A" w:rsidRPr="0017573A">
        <w:rPr>
          <w:b/>
          <w:bCs/>
        </w:rPr>
        <w:instrText xml:space="preserve"> \* MERGEFORMAT </w:instrText>
      </w:r>
      <w:r w:rsidRPr="0017573A">
        <w:rPr>
          <w:b/>
          <w:bCs/>
        </w:rPr>
      </w:r>
      <w:r w:rsidRPr="0017573A">
        <w:rPr>
          <w:b/>
          <w:bCs/>
        </w:rPr>
        <w:fldChar w:fldCharType="separate"/>
      </w:r>
      <w:r w:rsidR="00843CB6" w:rsidRPr="005565AF">
        <w:rPr>
          <w:b/>
          <w:bCs/>
        </w:rPr>
        <w:t>(</w:t>
      </w:r>
      <w:r w:rsidR="00843CB6" w:rsidRPr="00843CB6">
        <w:rPr>
          <w:b/>
          <w:bCs/>
          <w:noProof/>
        </w:rPr>
        <w:t>29</w:t>
      </w:r>
      <w:r w:rsidR="00843CB6" w:rsidRPr="005565AF">
        <w:rPr>
          <w:b/>
          <w:bCs/>
        </w:rPr>
        <w:t>)</w:t>
      </w:r>
      <w:r w:rsidRPr="0017573A">
        <w:rPr>
          <w:b/>
          <w:bCs/>
        </w:rPr>
        <w:fldChar w:fldCharType="end"/>
      </w:r>
      <w:r>
        <w:t xml:space="preserve"> was </w:t>
      </w:r>
      <w:r w:rsidR="001E5ADB">
        <w:t xml:space="preserve">added to </w:t>
      </w:r>
      <w:r w:rsidR="001E5ADB" w:rsidRPr="001E5ADB">
        <w:rPr>
          <w:i/>
          <w:iCs/>
        </w:rPr>
        <w:t>psdm.py</w:t>
      </w:r>
      <w:r w:rsidR="001E5ADB">
        <w:t xml:space="preserve"> in the initialization function of the </w:t>
      </w:r>
      <w:r w:rsidR="001E5ADB" w:rsidRPr="001E5ADB">
        <w:rPr>
          <w:i/>
          <w:iCs/>
        </w:rPr>
        <w:t>PSDM</w:t>
      </w:r>
      <w:r w:rsidR="001E5ADB">
        <w:t xml:space="preserve"> class, so an additional parameter </w:t>
      </w:r>
      <m:oMath>
        <m:r>
          <w:rPr>
            <w:rFonts w:ascii="Cambria Math" w:hAnsi="Cambria Math"/>
          </w:rPr>
          <m:t>Reduced bed weight</m:t>
        </m:r>
      </m:oMath>
      <w:r w:rsidR="001E5ADB">
        <w:rPr>
          <w:rFonts w:eastAsiaTheme="minorEastAsia"/>
        </w:rPr>
        <w:t xml:space="preserve"> could be calculated. </w:t>
      </w:r>
    </w:p>
    <w:p w14:paraId="04FB89C8" w14:textId="77777777" w:rsidR="001E5ADB" w:rsidRDefault="001E5ADB" w:rsidP="00A47308">
      <w:pPr>
        <w:jc w:val="both"/>
      </w:pPr>
    </w:p>
    <w:p w14:paraId="6C214298" w14:textId="6B4CBC82" w:rsidR="00991F74" w:rsidRDefault="00DE1171" w:rsidP="00A47308">
      <w:pPr>
        <w:jc w:val="both"/>
      </w:pPr>
      <m:oMathPara>
        <m:oMath>
          <m:r>
            <w:rPr>
              <w:rFonts w:ascii="Cambria Math" w:hAnsi="Cambria Math"/>
            </w:rPr>
            <m:t>Reduced bed weight=original bed weight*(1-</m:t>
          </m:r>
          <m:d>
            <m:dPr>
              <m:ctrlPr>
                <w:rPr>
                  <w:rFonts w:ascii="Cambria Math" w:hAnsi="Cambria Math"/>
                  <w:i/>
                </w:rPr>
              </m:ctrlPr>
            </m:dPr>
            <m:e>
              <m:f>
                <m:fPr>
                  <m:ctrlPr>
                    <w:rPr>
                      <w:rFonts w:ascii="Cambria Math" w:hAnsi="Cambria Math"/>
                      <w:i/>
                    </w:rPr>
                  </m:ctrlPr>
                </m:fPr>
                <m:num>
                  <m:r>
                    <w:rPr>
                      <w:rFonts w:ascii="Cambria Math" w:hAnsi="Cambria Math"/>
                    </w:rPr>
                    <m:t>α</m:t>
                  </m:r>
                </m:num>
                <m:den>
                  <m:r>
                    <w:rPr>
                      <w:rFonts w:ascii="Cambria Math" w:hAnsi="Cambria Math"/>
                    </w:rPr>
                    <m:t>100</m:t>
                  </m:r>
                </m:den>
              </m:f>
            </m:e>
          </m:d>
          <m:r>
            <w:rPr>
              <w:rFonts w:ascii="Cambria Math" w:hAnsi="Cambria Math"/>
            </w:rPr>
            <m:t>)</m:t>
          </m:r>
        </m:oMath>
      </m:oMathPara>
    </w:p>
    <w:p w14:paraId="22606F41" w14:textId="25F3B868" w:rsidR="00DE1171" w:rsidRPr="005565AF" w:rsidRDefault="005565AF" w:rsidP="005565AF">
      <w:pPr>
        <w:pStyle w:val="Caption"/>
        <w:jc w:val="right"/>
        <w:rPr>
          <w:b/>
          <w:bCs/>
          <w:i w:val="0"/>
          <w:iCs w:val="0"/>
        </w:rPr>
      </w:pPr>
      <w:bookmarkStart w:id="136" w:name="_Ref165115318"/>
      <w:r w:rsidRPr="005565AF">
        <w:rPr>
          <w:b/>
          <w:bCs/>
          <w:i w:val="0"/>
          <w:iCs w:val="0"/>
        </w:rPr>
        <w:t>(</w:t>
      </w:r>
      <w:r w:rsidRPr="005565AF">
        <w:rPr>
          <w:b/>
          <w:bCs/>
          <w:i w:val="0"/>
          <w:iCs w:val="0"/>
        </w:rPr>
        <w:fldChar w:fldCharType="begin"/>
      </w:r>
      <w:r w:rsidRPr="005565AF">
        <w:rPr>
          <w:b/>
          <w:bCs/>
          <w:i w:val="0"/>
          <w:iCs w:val="0"/>
        </w:rPr>
        <w:instrText xml:space="preserve"> SEQ ( \* ARABIC </w:instrText>
      </w:r>
      <w:r w:rsidRPr="005565AF">
        <w:rPr>
          <w:b/>
          <w:bCs/>
          <w:i w:val="0"/>
          <w:iCs w:val="0"/>
        </w:rPr>
        <w:fldChar w:fldCharType="separate"/>
      </w:r>
      <w:r w:rsidR="00843CB6">
        <w:rPr>
          <w:b/>
          <w:bCs/>
          <w:i w:val="0"/>
          <w:iCs w:val="0"/>
          <w:noProof/>
        </w:rPr>
        <w:t>29</w:t>
      </w:r>
      <w:r w:rsidRPr="005565AF">
        <w:rPr>
          <w:b/>
          <w:bCs/>
          <w:i w:val="0"/>
          <w:iCs w:val="0"/>
        </w:rPr>
        <w:fldChar w:fldCharType="end"/>
      </w:r>
      <w:r w:rsidRPr="005565AF">
        <w:rPr>
          <w:b/>
          <w:bCs/>
          <w:i w:val="0"/>
          <w:iCs w:val="0"/>
        </w:rPr>
        <w:t>)</w:t>
      </w:r>
      <w:bookmarkEnd w:id="136"/>
    </w:p>
    <w:p w14:paraId="392EE0C9" w14:textId="77777777" w:rsidR="0017573A" w:rsidRDefault="0017573A" w:rsidP="0017573A">
      <w:pPr>
        <w:keepNext/>
        <w:jc w:val="center"/>
      </w:pPr>
      <w:r w:rsidRPr="0017573A">
        <w:rPr>
          <w:noProof/>
        </w:rPr>
        <w:drawing>
          <wp:inline distT="0" distB="0" distL="0" distR="0" wp14:anchorId="7C032053" wp14:editId="5DCFE224">
            <wp:extent cx="2494483" cy="744712"/>
            <wp:effectExtent l="0" t="0" r="1270" b="0"/>
            <wp:docPr id="1200122132" name="Picture 1" descr="A white background with red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0122132" name="Picture 1" descr="A white background with red text&#10;&#10;Description automatically generated"/>
                    <pic:cNvPicPr/>
                  </pic:nvPicPr>
                  <pic:blipFill>
                    <a:blip r:embed="rId58"/>
                    <a:stretch>
                      <a:fillRect/>
                    </a:stretch>
                  </pic:blipFill>
                  <pic:spPr>
                    <a:xfrm>
                      <a:off x="0" y="0"/>
                      <a:ext cx="2525880" cy="754085"/>
                    </a:xfrm>
                    <a:prstGeom prst="rect">
                      <a:avLst/>
                    </a:prstGeom>
                  </pic:spPr>
                </pic:pic>
              </a:graphicData>
            </a:graphic>
          </wp:inline>
        </w:drawing>
      </w:r>
    </w:p>
    <w:p w14:paraId="7D4F17C3" w14:textId="05BC65C7" w:rsidR="005565AF" w:rsidRPr="004A448A" w:rsidRDefault="0017573A" w:rsidP="0017573A">
      <w:pPr>
        <w:pStyle w:val="Caption"/>
        <w:jc w:val="center"/>
        <w:rPr>
          <w:b/>
          <w:bCs/>
          <w:i w:val="0"/>
          <w:iCs w:val="0"/>
        </w:rPr>
      </w:pPr>
      <w:bookmarkStart w:id="137" w:name="_Ref165115536"/>
      <w:r w:rsidRPr="004A448A">
        <w:rPr>
          <w:b/>
          <w:bCs/>
          <w:i w:val="0"/>
          <w:iCs w:val="0"/>
        </w:rPr>
        <w:t xml:space="preserve">Figure </w:t>
      </w:r>
      <w:r w:rsidRPr="004A448A">
        <w:rPr>
          <w:b/>
          <w:bCs/>
          <w:i w:val="0"/>
          <w:iCs w:val="0"/>
        </w:rPr>
        <w:fldChar w:fldCharType="begin"/>
      </w:r>
      <w:r w:rsidRPr="004A448A">
        <w:rPr>
          <w:b/>
          <w:bCs/>
          <w:i w:val="0"/>
          <w:iCs w:val="0"/>
        </w:rPr>
        <w:instrText xml:space="preserve"> SEQ Figure \* ARABIC </w:instrText>
      </w:r>
      <w:r w:rsidRPr="004A448A">
        <w:rPr>
          <w:b/>
          <w:bCs/>
          <w:i w:val="0"/>
          <w:iCs w:val="0"/>
        </w:rPr>
        <w:fldChar w:fldCharType="separate"/>
      </w:r>
      <w:r w:rsidR="00843CB6">
        <w:rPr>
          <w:b/>
          <w:bCs/>
          <w:i w:val="0"/>
          <w:iCs w:val="0"/>
          <w:noProof/>
        </w:rPr>
        <w:t>34</w:t>
      </w:r>
      <w:r w:rsidRPr="004A448A">
        <w:rPr>
          <w:b/>
          <w:bCs/>
          <w:i w:val="0"/>
          <w:iCs w:val="0"/>
        </w:rPr>
        <w:fldChar w:fldCharType="end"/>
      </w:r>
      <w:bookmarkEnd w:id="137"/>
      <w:r w:rsidRPr="004A448A">
        <w:rPr>
          <w:b/>
          <w:bCs/>
          <w:i w:val="0"/>
          <w:iCs w:val="0"/>
        </w:rPr>
        <w:t xml:space="preserve"> </w:t>
      </w:r>
      <w:r w:rsidR="004A448A" w:rsidRPr="004A448A">
        <w:rPr>
          <w:b/>
          <w:bCs/>
          <w:i w:val="0"/>
          <w:iCs w:val="0"/>
        </w:rPr>
        <w:t xml:space="preserve">Input </w:t>
      </w:r>
      <w:r w:rsidR="00A61BAB">
        <w:rPr>
          <w:b/>
          <w:bCs/>
          <w:i w:val="0"/>
          <w:iCs w:val="0"/>
        </w:rPr>
        <w:t>required</w:t>
      </w:r>
      <w:r w:rsidR="004A448A" w:rsidRPr="004A448A">
        <w:rPr>
          <w:b/>
          <w:bCs/>
          <w:i w:val="0"/>
          <w:iCs w:val="0"/>
        </w:rPr>
        <w:t xml:space="preserve"> for original and alternative fouling calculation</w:t>
      </w:r>
    </w:p>
    <w:p w14:paraId="791D07EB" w14:textId="77777777" w:rsidR="004C44C0" w:rsidRDefault="004C44C0" w:rsidP="004C44C0"/>
    <w:p w14:paraId="3359107E" w14:textId="3490912B" w:rsidR="007B5FBB" w:rsidRDefault="004A448A" w:rsidP="00A47308">
      <w:pPr>
        <w:jc w:val="both"/>
      </w:pPr>
      <w:r w:rsidRPr="009C4A1C">
        <w:rPr>
          <w:b/>
          <w:bCs/>
        </w:rPr>
        <w:fldChar w:fldCharType="begin"/>
      </w:r>
      <w:r w:rsidRPr="009C4A1C">
        <w:rPr>
          <w:b/>
          <w:bCs/>
        </w:rPr>
        <w:instrText xml:space="preserve"> REF _Ref165115536 \h </w:instrText>
      </w:r>
      <w:r w:rsidR="009C4A1C" w:rsidRPr="009C4A1C">
        <w:rPr>
          <w:b/>
          <w:bCs/>
        </w:rPr>
        <w:instrText xml:space="preserve"> \* MERGEFORMAT </w:instrText>
      </w:r>
      <w:r w:rsidRPr="009C4A1C">
        <w:rPr>
          <w:b/>
          <w:bCs/>
        </w:rPr>
      </w:r>
      <w:r w:rsidRPr="009C4A1C">
        <w:rPr>
          <w:b/>
          <w:bCs/>
        </w:rPr>
        <w:fldChar w:fldCharType="separate"/>
      </w:r>
      <w:r w:rsidR="00843CB6" w:rsidRPr="004A448A">
        <w:rPr>
          <w:b/>
          <w:bCs/>
        </w:rPr>
        <w:t xml:space="preserve">Figure </w:t>
      </w:r>
      <w:r w:rsidR="00843CB6" w:rsidRPr="00843CB6">
        <w:rPr>
          <w:b/>
          <w:bCs/>
          <w:noProof/>
        </w:rPr>
        <w:t>34</w:t>
      </w:r>
      <w:r w:rsidRPr="009C4A1C">
        <w:rPr>
          <w:b/>
          <w:bCs/>
        </w:rPr>
        <w:fldChar w:fldCharType="end"/>
      </w:r>
      <w:r>
        <w:t xml:space="preserve"> shows </w:t>
      </w:r>
      <w:r w:rsidR="007F46E6">
        <w:t xml:space="preserve">example input </w:t>
      </w:r>
      <w:r w:rsidR="0024135F">
        <w:t xml:space="preserve">data in the </w:t>
      </w:r>
      <w:r w:rsidR="0024135F" w:rsidRPr="00DA1BC1">
        <w:rPr>
          <w:i/>
          <w:iCs/>
          <w:color w:val="FF0000"/>
        </w:rPr>
        <w:t>Notebook</w:t>
      </w:r>
      <w:r w:rsidR="0024135F">
        <w:t xml:space="preserve"> for BTC prediction with fouling calculation. </w:t>
      </w:r>
      <w:r w:rsidR="00335E54">
        <w:t xml:space="preserve">The number, e.g. 15, was </w:t>
      </w:r>
      <w:r w:rsidR="00DA1BC1">
        <w:t>extracted from the string and</w:t>
      </w:r>
      <w:r w:rsidR="007B00E3">
        <w:t xml:space="preserve"> </w:t>
      </w:r>
      <w:r w:rsidR="009C4A1C">
        <w:t xml:space="preserve">defined as </w:t>
      </w:r>
      <m:oMath>
        <m:r>
          <w:rPr>
            <w:rFonts w:ascii="Cambria Math" w:hAnsi="Cambria Math"/>
          </w:rPr>
          <m:t>α</m:t>
        </m:r>
      </m:oMath>
      <w:r w:rsidR="009C4A1C">
        <w:rPr>
          <w:rFonts w:eastAsiaTheme="minorEastAsia"/>
        </w:rPr>
        <w:t xml:space="preserve"> in the equation above.</w:t>
      </w:r>
      <w:r w:rsidR="009C4A1C">
        <w:t xml:space="preserve"> </w:t>
      </w:r>
      <w:r w:rsidR="00870CD1">
        <w:t xml:space="preserve">The </w:t>
      </w:r>
      <w:r w:rsidR="00870CD1" w:rsidRPr="00870CD1">
        <w:rPr>
          <w:i/>
          <w:iCs/>
        </w:rPr>
        <w:t>run_psdm_kfit</w:t>
      </w:r>
      <w:r w:rsidR="00870CD1">
        <w:t xml:space="preserve"> function was executed for different </w:t>
      </w:r>
      <w:r w:rsidR="00870CD1" w:rsidRPr="0028533E">
        <w:rPr>
          <w:i/>
          <w:iCs/>
        </w:rPr>
        <w:t>columns</w:t>
      </w:r>
      <w:r w:rsidR="00396EC5">
        <w:t>: a column considering</w:t>
      </w:r>
      <w:r w:rsidR="00755656">
        <w:t xml:space="preserve"> no fouling, a column</w:t>
      </w:r>
      <w:r w:rsidR="00741C86">
        <w:t xml:space="preserve"> using the original fouling approach</w:t>
      </w:r>
      <w:r w:rsidR="006B2D5A">
        <w:t xml:space="preserve"> and a column using the alternative fouling approach. For all</w:t>
      </w:r>
      <w:r w:rsidR="0028533E">
        <w:t xml:space="preserve"> of them</w:t>
      </w:r>
      <w:r w:rsidR="006B2D5A">
        <w:t xml:space="preserve">, the example of PFHpA </w:t>
      </w:r>
      <w:r w:rsidR="00EA35F3">
        <w:t>from the pilot</w:t>
      </w:r>
      <w:r w:rsidR="006B2D5A">
        <w:t xml:space="preserve"> </w:t>
      </w:r>
      <w:r w:rsidR="00EA35F3">
        <w:t xml:space="preserve">PFAS study </w:t>
      </w:r>
      <w:r w:rsidR="0056481C">
        <w:fldChar w:fldCharType="begin"/>
      </w:r>
      <w:r w:rsidR="0056481C">
        <w:instrText xml:space="preserve"> ADDIN ZOTERO_ITEM CSL_CITATION {"citationID":"ysyhGC4p","properties":{"formattedCitation":"(J. B. Burkhardt et al., 2022)","plainCitation":"(J. B. Burkhardt et al., 2022)","noteIndex":0},"citationItems":[{"id":63,"uris":["http://zotero.org/users/local/h6YJVYLe/items/4TAPAPZD"],"itemData":{"id":63,"type":"article-journal","abstract":"The majority of Ds values were determined to be reduced by 10-4, which was the limit of the search range. Of these, many of the resulting SSQ plots showed that little improvement of fit occurred past a reduction of ~10-2, but the minimum of the analysis was used. This showed that fit was somewhat insensitive to Ds, but also was impacted by the limited number of samples to which the model was fit.","container-title":"Journal of Environmental Engineering","DOI":"10.1061/(ASCE)EE.1943-7870.0001964","ISSN":"0733-9372, 1943-7870","issue":"3","journalAbbreviation":"J. Environ. Eng.","language":"en","page":"04021086","source":"DOI.org (Crossref)","title":"Modeling PFAS Removal Using Granular Activated Carbon for Full-Scale System Design - Supplemental information","volume":"148","author":[{"family":"Burkhardt","given":"Jonathan B."},{"family":"Burns","given":"Nick"},{"family":"Mobley","given":"Dustin"},{"family":"Pressman","given":"Jonathan G."},{"family":"Magnuson","given":"Matthew L."},{"family":"Speth","given":"Thomas F."}],"issued":{"date-parts":[["2022",3]]}}}],"schema":"https://github.com/citation-style-language/schema/raw/master/csl-citation.json"} </w:instrText>
      </w:r>
      <w:r w:rsidR="0056481C">
        <w:fldChar w:fldCharType="separate"/>
      </w:r>
      <w:r w:rsidR="0056481C" w:rsidRPr="0056481C">
        <w:rPr>
          <w:rFonts w:cs="Arial"/>
        </w:rPr>
        <w:t>(J. B. Burkhardt et al., 2022)</w:t>
      </w:r>
      <w:r w:rsidR="0056481C">
        <w:fldChar w:fldCharType="end"/>
      </w:r>
      <w:r w:rsidR="007B5FBB">
        <w:t xml:space="preserve"> was used.</w:t>
      </w:r>
      <w:r w:rsidR="00401818">
        <w:t xml:space="preserve"> </w:t>
      </w:r>
      <w:r w:rsidR="003A49EC">
        <w:t xml:space="preserve">Further, lines were added </w:t>
      </w:r>
      <w:r w:rsidR="0028533E">
        <w:t>to</w:t>
      </w:r>
      <w:r w:rsidR="003A49EC">
        <w:t xml:space="preserve"> the notebook to automatically display </w:t>
      </w:r>
      <w:r w:rsidR="004B5516">
        <w:t xml:space="preserve">a graph showing the </w:t>
      </w:r>
      <w:r w:rsidR="00AC58A2">
        <w:t>BTC</w:t>
      </w:r>
      <w:r w:rsidR="004B5516">
        <w:t xml:space="preserve"> and a graph showing</w:t>
      </w:r>
      <w:r w:rsidR="008C12B8">
        <w:t xml:space="preserve"> the Freundlich K parameter as function of time for each of the columns</w:t>
      </w:r>
      <w:r w:rsidR="0037639A">
        <w:t xml:space="preserve"> (</w:t>
      </w:r>
      <w:r w:rsidR="0037639A" w:rsidRPr="0037639A">
        <w:rPr>
          <w:b/>
          <w:bCs/>
        </w:rPr>
        <w:fldChar w:fldCharType="begin"/>
      </w:r>
      <w:r w:rsidR="0037639A" w:rsidRPr="0037639A">
        <w:rPr>
          <w:b/>
          <w:bCs/>
        </w:rPr>
        <w:instrText xml:space="preserve"> REF _Ref165117016 \h  \* MERGEFORMAT </w:instrText>
      </w:r>
      <w:r w:rsidR="0037639A" w:rsidRPr="0037639A">
        <w:rPr>
          <w:b/>
          <w:bCs/>
        </w:rPr>
      </w:r>
      <w:r w:rsidR="0037639A" w:rsidRPr="0037639A">
        <w:rPr>
          <w:b/>
          <w:bCs/>
        </w:rPr>
        <w:fldChar w:fldCharType="separate"/>
      </w:r>
      <w:r w:rsidR="00843CB6" w:rsidRPr="0037639A">
        <w:rPr>
          <w:b/>
          <w:bCs/>
        </w:rPr>
        <w:t xml:space="preserve">Figure </w:t>
      </w:r>
      <w:r w:rsidR="00843CB6" w:rsidRPr="00843CB6">
        <w:rPr>
          <w:b/>
          <w:bCs/>
          <w:noProof/>
        </w:rPr>
        <w:t>35</w:t>
      </w:r>
      <w:r w:rsidR="0037639A" w:rsidRPr="0037639A">
        <w:rPr>
          <w:b/>
          <w:bCs/>
        </w:rPr>
        <w:fldChar w:fldCharType="end"/>
      </w:r>
      <w:r w:rsidR="0037639A">
        <w:t>)</w:t>
      </w:r>
      <w:r w:rsidR="008C12B8">
        <w:t>.</w:t>
      </w:r>
    </w:p>
    <w:p w14:paraId="291766A7" w14:textId="77777777" w:rsidR="007B5FBB" w:rsidRDefault="007B5FBB" w:rsidP="00A47308">
      <w:pPr>
        <w:jc w:val="both"/>
      </w:pPr>
    </w:p>
    <w:p w14:paraId="328A727C" w14:textId="6C387043" w:rsidR="001E5ADB" w:rsidRDefault="00A82A2B" w:rsidP="00A47308">
      <w:pPr>
        <w:jc w:val="both"/>
      </w:pPr>
      <w:r>
        <w:t xml:space="preserve">It can be seen from </w:t>
      </w:r>
      <w:r w:rsidRPr="00A82A2B">
        <w:rPr>
          <w:b/>
          <w:bCs/>
        </w:rPr>
        <w:fldChar w:fldCharType="begin"/>
      </w:r>
      <w:r w:rsidRPr="00A82A2B">
        <w:rPr>
          <w:b/>
          <w:bCs/>
        </w:rPr>
        <w:instrText xml:space="preserve"> REF _Ref165117016 \h  \* MERGEFORMAT </w:instrText>
      </w:r>
      <w:r w:rsidRPr="00A82A2B">
        <w:rPr>
          <w:b/>
          <w:bCs/>
        </w:rPr>
      </w:r>
      <w:r w:rsidRPr="00A82A2B">
        <w:rPr>
          <w:b/>
          <w:bCs/>
        </w:rPr>
        <w:fldChar w:fldCharType="separate"/>
      </w:r>
      <w:r w:rsidR="00843CB6" w:rsidRPr="0037639A">
        <w:rPr>
          <w:b/>
          <w:bCs/>
        </w:rPr>
        <w:t xml:space="preserve">Figure </w:t>
      </w:r>
      <w:r w:rsidR="00843CB6" w:rsidRPr="00843CB6">
        <w:rPr>
          <w:b/>
          <w:bCs/>
          <w:noProof/>
        </w:rPr>
        <w:t>35</w:t>
      </w:r>
      <w:r w:rsidRPr="00A82A2B">
        <w:rPr>
          <w:b/>
          <w:bCs/>
        </w:rPr>
        <w:fldChar w:fldCharType="end"/>
      </w:r>
      <w:r w:rsidRPr="00A82A2B">
        <w:rPr>
          <w:b/>
          <w:bCs/>
        </w:rPr>
        <w:t>(a)</w:t>
      </w:r>
      <w:r>
        <w:t xml:space="preserve"> that the alternative fouling method, by </w:t>
      </w:r>
      <w:r w:rsidR="007A3B2A">
        <w:t xml:space="preserve">carbon weight reduction, indeed moved the BTC towards the left. Thus, </w:t>
      </w:r>
      <w:r w:rsidR="006A6A1D">
        <w:t>breakthrough occurred earlier as less carbon was available due to NOM preloading. However, 15%</w:t>
      </w:r>
      <w:r w:rsidR="004C44C0">
        <w:t xml:space="preserve"> weight reduction</w:t>
      </w:r>
      <w:r w:rsidR="006A6A1D">
        <w:t xml:space="preserve"> seemed </w:t>
      </w:r>
      <w:r w:rsidR="004C44C0">
        <w:t>to be insufficient</w:t>
      </w:r>
      <w:r w:rsidR="006A6A1D">
        <w:t xml:space="preserve"> to </w:t>
      </w:r>
      <w:r w:rsidR="00B1001F">
        <w:t xml:space="preserve">fit the </w:t>
      </w:r>
      <w:r w:rsidR="00025622">
        <w:t>‘</w:t>
      </w:r>
      <w:r w:rsidR="00025622" w:rsidRPr="00025622">
        <w:rPr>
          <w:i/>
          <w:iCs/>
        </w:rPr>
        <w:t>foulin</w:t>
      </w:r>
      <w:r w:rsidR="00025622">
        <w:rPr>
          <w:i/>
          <w:iCs/>
        </w:rPr>
        <w:t>g (Rhine)</w:t>
      </w:r>
      <w:r w:rsidR="00025622">
        <w:t>’</w:t>
      </w:r>
      <w:r w:rsidR="00B1001F">
        <w:t xml:space="preserve"> curve, which perfectly fitted experimental data</w:t>
      </w:r>
      <w:r w:rsidR="00025622">
        <w:t xml:space="preserve"> (</w:t>
      </w:r>
      <w:r w:rsidR="00025622" w:rsidRPr="00025622">
        <w:rPr>
          <w:b/>
          <w:bCs/>
        </w:rPr>
        <w:fldChar w:fldCharType="begin"/>
      </w:r>
      <w:r w:rsidR="00025622" w:rsidRPr="00025622">
        <w:rPr>
          <w:b/>
          <w:bCs/>
        </w:rPr>
        <w:instrText xml:space="preserve"> REF _Ref164952649 \h  \* MERGEFORMAT </w:instrText>
      </w:r>
      <w:r w:rsidR="00025622" w:rsidRPr="00025622">
        <w:rPr>
          <w:b/>
          <w:bCs/>
        </w:rPr>
      </w:r>
      <w:r w:rsidR="00025622" w:rsidRPr="00025622">
        <w:rPr>
          <w:b/>
          <w:bCs/>
        </w:rPr>
        <w:fldChar w:fldCharType="separate"/>
      </w:r>
      <w:r w:rsidR="00843CB6" w:rsidRPr="00404B56">
        <w:rPr>
          <w:b/>
          <w:bCs/>
        </w:rPr>
        <w:t xml:space="preserve">Figure </w:t>
      </w:r>
      <w:r w:rsidR="00843CB6" w:rsidRPr="00843CB6">
        <w:rPr>
          <w:b/>
          <w:bCs/>
          <w:noProof/>
        </w:rPr>
        <w:t>26</w:t>
      </w:r>
      <w:r w:rsidR="00025622" w:rsidRPr="00025622">
        <w:rPr>
          <w:b/>
          <w:bCs/>
        </w:rPr>
        <w:fldChar w:fldCharType="end"/>
      </w:r>
      <w:r w:rsidR="00025622">
        <w:t>)</w:t>
      </w:r>
      <w:r w:rsidR="00B1001F">
        <w:t>.</w:t>
      </w:r>
    </w:p>
    <w:p w14:paraId="77E0293F" w14:textId="77777777" w:rsidR="004C44C0" w:rsidRDefault="004C44C0" w:rsidP="00A47308">
      <w:pPr>
        <w:jc w:val="both"/>
      </w:pPr>
    </w:p>
    <w:p w14:paraId="2534C763" w14:textId="74D1D6C3" w:rsidR="004C44C0" w:rsidRDefault="004C44C0">
      <w:pPr>
        <w:spacing w:after="160" w:line="2" w:lineRule="auto"/>
      </w:pPr>
      <w:r>
        <w:br w:type="page"/>
      </w:r>
    </w:p>
    <w:p w14:paraId="1C7E8734" w14:textId="77777777" w:rsidR="00EA17F6" w:rsidRDefault="00EA17F6" w:rsidP="00EA17F6">
      <w:pPr>
        <w:keepNext/>
        <w:jc w:val="both"/>
      </w:pPr>
      <w:r w:rsidRPr="00EA17F6">
        <w:rPr>
          <w:noProof/>
        </w:rPr>
        <w:lastRenderedPageBreak/>
        <w:drawing>
          <wp:inline distT="0" distB="0" distL="0" distR="0" wp14:anchorId="7B754552" wp14:editId="0071EA12">
            <wp:extent cx="5727700" cy="2595880"/>
            <wp:effectExtent l="0" t="0" r="6350" b="0"/>
            <wp:docPr id="11" name="Picture 10" descr="A comparison of graphs with different colored lines&#10;&#10;Description automatically generated">
              <a:extLst xmlns:a="http://schemas.openxmlformats.org/drawingml/2006/main">
                <a:ext uri="{FF2B5EF4-FFF2-40B4-BE49-F238E27FC236}">
                  <a16:creationId xmlns:a16="http://schemas.microsoft.com/office/drawing/2014/main" id="{2DFCA8BF-37B3-78DB-2BE1-682141D015B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0" descr="A comparison of graphs with different colored lines&#10;&#10;Description automatically generated">
                      <a:extLst>
                        <a:ext uri="{FF2B5EF4-FFF2-40B4-BE49-F238E27FC236}">
                          <a16:creationId xmlns:a16="http://schemas.microsoft.com/office/drawing/2014/main" id="{2DFCA8BF-37B3-78DB-2BE1-682141D015BB}"/>
                        </a:ext>
                      </a:extLst>
                    </pic:cNvPr>
                    <pic:cNvPicPr>
                      <a:picLocks noChangeAspect="1"/>
                    </pic:cNvPicPr>
                  </pic:nvPicPr>
                  <pic:blipFill>
                    <a:blip r:embed="rId59"/>
                    <a:stretch>
                      <a:fillRect/>
                    </a:stretch>
                  </pic:blipFill>
                  <pic:spPr>
                    <a:xfrm>
                      <a:off x="0" y="0"/>
                      <a:ext cx="5727700" cy="2595880"/>
                    </a:xfrm>
                    <a:prstGeom prst="rect">
                      <a:avLst/>
                    </a:prstGeom>
                  </pic:spPr>
                </pic:pic>
              </a:graphicData>
            </a:graphic>
          </wp:inline>
        </w:drawing>
      </w:r>
    </w:p>
    <w:p w14:paraId="777703F6" w14:textId="433FD662" w:rsidR="00914A6D" w:rsidRPr="0037639A" w:rsidRDefault="00EA17F6" w:rsidP="00914A6D">
      <w:pPr>
        <w:pStyle w:val="Caption"/>
        <w:jc w:val="center"/>
        <w:rPr>
          <w:b/>
          <w:bCs/>
          <w:i w:val="0"/>
          <w:iCs w:val="0"/>
        </w:rPr>
      </w:pPr>
      <w:bookmarkStart w:id="138" w:name="_Ref165117016"/>
      <w:r w:rsidRPr="0037639A">
        <w:rPr>
          <w:b/>
          <w:bCs/>
          <w:i w:val="0"/>
          <w:iCs w:val="0"/>
        </w:rPr>
        <w:t xml:space="preserve">Figure </w:t>
      </w:r>
      <w:r w:rsidRPr="0037639A">
        <w:rPr>
          <w:b/>
          <w:bCs/>
          <w:i w:val="0"/>
          <w:iCs w:val="0"/>
        </w:rPr>
        <w:fldChar w:fldCharType="begin"/>
      </w:r>
      <w:r w:rsidRPr="0037639A">
        <w:rPr>
          <w:b/>
          <w:bCs/>
          <w:i w:val="0"/>
          <w:iCs w:val="0"/>
        </w:rPr>
        <w:instrText xml:space="preserve"> SEQ Figure \* ARABIC </w:instrText>
      </w:r>
      <w:r w:rsidRPr="0037639A">
        <w:rPr>
          <w:b/>
          <w:bCs/>
          <w:i w:val="0"/>
          <w:iCs w:val="0"/>
        </w:rPr>
        <w:fldChar w:fldCharType="separate"/>
      </w:r>
      <w:r w:rsidR="00843CB6">
        <w:rPr>
          <w:b/>
          <w:bCs/>
          <w:i w:val="0"/>
          <w:iCs w:val="0"/>
          <w:noProof/>
        </w:rPr>
        <w:t>35</w:t>
      </w:r>
      <w:r w:rsidRPr="0037639A">
        <w:rPr>
          <w:b/>
          <w:bCs/>
          <w:i w:val="0"/>
          <w:iCs w:val="0"/>
        </w:rPr>
        <w:fldChar w:fldCharType="end"/>
      </w:r>
      <w:bookmarkEnd w:id="138"/>
      <w:r w:rsidR="00914A6D" w:rsidRPr="0037639A">
        <w:rPr>
          <w:b/>
          <w:bCs/>
          <w:i w:val="0"/>
          <w:iCs w:val="0"/>
        </w:rPr>
        <w:t xml:space="preserve"> Comparison of original fouling (K reduction), alternative fouling (</w:t>
      </w:r>
      <w:r w:rsidR="003D5D81" w:rsidRPr="00E87867">
        <w:rPr>
          <w:rFonts w:ascii="Cambria Math" w:eastAsiaTheme="minorEastAsia" w:hAnsi="Cambria Math"/>
          <w:b/>
          <w:bCs/>
          <w:i w:val="0"/>
        </w:rPr>
        <w:t>15%</w:t>
      </w:r>
      <w:r w:rsidR="003D5D81">
        <w:rPr>
          <w:rFonts w:ascii="Cambria Math" w:eastAsiaTheme="minorEastAsia" w:hAnsi="Cambria Math"/>
          <w:b/>
          <w:bCs/>
          <w:i w:val="0"/>
        </w:rPr>
        <w:t xml:space="preserve"> </w:t>
      </w:r>
      <w:r w:rsidR="00914A6D" w:rsidRPr="0037639A">
        <w:rPr>
          <w:b/>
          <w:bCs/>
          <w:i w:val="0"/>
          <w:iCs w:val="0"/>
        </w:rPr>
        <w:t>carbon weight reduction</w:t>
      </w:r>
      <w:r w:rsidR="003D5D81">
        <w:rPr>
          <w:b/>
          <w:bCs/>
          <w:i w:val="0"/>
          <w:iCs w:val="0"/>
        </w:rPr>
        <w:t>)</w:t>
      </w:r>
      <w:r w:rsidR="003D5D81">
        <w:rPr>
          <w:b/>
          <w:bCs/>
          <w:i w:val="0"/>
          <w:iCs w:val="0"/>
        </w:rPr>
        <w:br/>
      </w:r>
      <w:r w:rsidR="00914A6D" w:rsidRPr="0037639A">
        <w:rPr>
          <w:b/>
          <w:bCs/>
          <w:i w:val="0"/>
          <w:iCs w:val="0"/>
        </w:rPr>
        <w:t>and no fouling for fixed-bed adsorption of PFHpA:</w:t>
      </w:r>
      <w:r w:rsidR="00E87867">
        <w:rPr>
          <w:b/>
          <w:bCs/>
          <w:i w:val="0"/>
          <w:iCs w:val="0"/>
        </w:rPr>
        <w:t xml:space="preserve"> </w:t>
      </w:r>
      <w:r w:rsidR="00914A6D" w:rsidRPr="0037639A">
        <w:rPr>
          <w:b/>
          <w:bCs/>
          <w:i w:val="0"/>
          <w:iCs w:val="0"/>
        </w:rPr>
        <w:t xml:space="preserve">(a) breakthrough curve model prediction, </w:t>
      </w:r>
      <w:r w:rsidR="00E87867">
        <w:rPr>
          <w:b/>
          <w:bCs/>
          <w:i w:val="0"/>
          <w:iCs w:val="0"/>
        </w:rPr>
        <w:br/>
      </w:r>
      <w:r w:rsidR="00914A6D" w:rsidRPr="0037639A">
        <w:rPr>
          <w:b/>
          <w:bCs/>
          <w:i w:val="0"/>
          <w:iCs w:val="0"/>
        </w:rPr>
        <w:t>(b) Freundlich K reduction</w:t>
      </w:r>
    </w:p>
    <w:p w14:paraId="6D86299B" w14:textId="0F35701C" w:rsidR="004A448A" w:rsidRDefault="00A61BAB" w:rsidP="00107C11">
      <w:pPr>
        <w:jc w:val="both"/>
      </w:pPr>
      <w:r w:rsidRPr="00107C11">
        <w:rPr>
          <w:b/>
          <w:bCs/>
        </w:rPr>
        <w:fldChar w:fldCharType="begin"/>
      </w:r>
      <w:r w:rsidRPr="00107C11">
        <w:rPr>
          <w:b/>
          <w:bCs/>
        </w:rPr>
        <w:instrText xml:space="preserve"> REF _Ref165117016 \h </w:instrText>
      </w:r>
      <w:r w:rsidR="00107C11" w:rsidRPr="00107C11">
        <w:rPr>
          <w:b/>
          <w:bCs/>
        </w:rPr>
        <w:instrText xml:space="preserve"> \* MERGEFORMAT </w:instrText>
      </w:r>
      <w:r w:rsidRPr="00107C11">
        <w:rPr>
          <w:b/>
          <w:bCs/>
        </w:rPr>
      </w:r>
      <w:r w:rsidRPr="00107C11">
        <w:rPr>
          <w:b/>
          <w:bCs/>
        </w:rPr>
        <w:fldChar w:fldCharType="separate"/>
      </w:r>
      <w:r w:rsidR="00843CB6" w:rsidRPr="0037639A">
        <w:rPr>
          <w:b/>
          <w:bCs/>
        </w:rPr>
        <w:t xml:space="preserve">Figure </w:t>
      </w:r>
      <w:r w:rsidR="00843CB6" w:rsidRPr="00843CB6">
        <w:rPr>
          <w:b/>
          <w:bCs/>
          <w:noProof/>
        </w:rPr>
        <w:t>35</w:t>
      </w:r>
      <w:r w:rsidRPr="00107C11">
        <w:rPr>
          <w:b/>
          <w:bCs/>
        </w:rPr>
        <w:fldChar w:fldCharType="end"/>
      </w:r>
      <w:r w:rsidRPr="00107C11">
        <w:rPr>
          <w:b/>
          <w:bCs/>
        </w:rPr>
        <w:t>(b)</w:t>
      </w:r>
      <w:r>
        <w:t xml:space="preserve"> clearly confirms that</w:t>
      </w:r>
      <w:r w:rsidR="00107C11">
        <w:t xml:space="preserve"> there was no Freundlich K reduction for the </w:t>
      </w:r>
      <w:r w:rsidR="00107C11" w:rsidRPr="00107C11">
        <w:rPr>
          <w:i/>
          <w:iCs/>
        </w:rPr>
        <w:t>No fouling</w:t>
      </w:r>
      <w:r w:rsidR="00107C11">
        <w:t xml:space="preserve"> or </w:t>
      </w:r>
      <w:r w:rsidR="00107C11" w:rsidRPr="00107C11">
        <w:rPr>
          <w:i/>
          <w:iCs/>
        </w:rPr>
        <w:t>Fouling alternative</w:t>
      </w:r>
      <w:r w:rsidR="00107C11">
        <w:t xml:space="preserve"> curves. </w:t>
      </w:r>
      <w:r w:rsidR="000F65B2">
        <w:t xml:space="preserve">This to be sure that the alternative fouling method was purely based on carbon mass reduction. As this reduction was not sufficient, parameter </w:t>
      </w:r>
      <m:oMath>
        <m:r>
          <w:rPr>
            <w:rFonts w:ascii="Cambria Math" w:hAnsi="Cambria Math"/>
          </w:rPr>
          <m:t>α</m:t>
        </m:r>
      </m:oMath>
      <w:r w:rsidR="000F65B2">
        <w:rPr>
          <w:rFonts w:eastAsiaTheme="minorEastAsia"/>
        </w:rPr>
        <w:t xml:space="preserve"> was calibrated </w:t>
      </w:r>
      <w:r w:rsidR="00A913E7">
        <w:rPr>
          <w:rFonts w:eastAsiaTheme="minorEastAsia"/>
        </w:rPr>
        <w:t xml:space="preserve">onto </w:t>
      </w:r>
      <w:r w:rsidR="00EB7B46">
        <w:rPr>
          <w:rFonts w:eastAsiaTheme="minorEastAsia"/>
        </w:rPr>
        <w:t>experimental effluent data</w:t>
      </w:r>
      <w:r w:rsidR="00B52752">
        <w:rPr>
          <w:rFonts w:eastAsiaTheme="minorEastAsia"/>
        </w:rPr>
        <w:t xml:space="preserve">, </w:t>
      </w:r>
      <w:r w:rsidR="00A913E7">
        <w:rPr>
          <w:rFonts w:eastAsiaTheme="minorEastAsia"/>
        </w:rPr>
        <w:t>which was earlier well-fitted by</w:t>
      </w:r>
      <w:r w:rsidR="00B52752">
        <w:rPr>
          <w:rFonts w:eastAsiaTheme="minorEastAsia"/>
        </w:rPr>
        <w:t xml:space="preserve"> the </w:t>
      </w:r>
      <w:r w:rsidR="00B52752">
        <w:t>‘</w:t>
      </w:r>
      <w:r w:rsidR="00B52752" w:rsidRPr="00025622">
        <w:rPr>
          <w:i/>
          <w:iCs/>
        </w:rPr>
        <w:t>foulin</w:t>
      </w:r>
      <w:r w:rsidR="00B52752">
        <w:rPr>
          <w:i/>
          <w:iCs/>
        </w:rPr>
        <w:t>g (Rhine)</w:t>
      </w:r>
      <w:r w:rsidR="00B52752">
        <w:t>’ curve.</w:t>
      </w:r>
      <w:r w:rsidR="00916EB8">
        <w:t xml:space="preserve"> The result is shown in </w:t>
      </w:r>
      <w:r w:rsidR="002B6553" w:rsidRPr="002B6553">
        <w:rPr>
          <w:b/>
          <w:bCs/>
        </w:rPr>
        <w:fldChar w:fldCharType="begin"/>
      </w:r>
      <w:r w:rsidR="002B6553" w:rsidRPr="002B6553">
        <w:rPr>
          <w:b/>
          <w:bCs/>
        </w:rPr>
        <w:instrText xml:space="preserve"> REF _Ref165118609 \h  \* MERGEFORMAT </w:instrText>
      </w:r>
      <w:r w:rsidR="002B6553" w:rsidRPr="002B6553">
        <w:rPr>
          <w:b/>
          <w:bCs/>
        </w:rPr>
      </w:r>
      <w:r w:rsidR="002B6553" w:rsidRPr="002B6553">
        <w:rPr>
          <w:b/>
          <w:bCs/>
        </w:rPr>
        <w:fldChar w:fldCharType="separate"/>
      </w:r>
      <w:r w:rsidR="00843CB6" w:rsidRPr="0071121D">
        <w:rPr>
          <w:b/>
          <w:bCs/>
        </w:rPr>
        <w:t xml:space="preserve">Figure </w:t>
      </w:r>
      <w:r w:rsidR="00843CB6" w:rsidRPr="00843CB6">
        <w:rPr>
          <w:b/>
          <w:bCs/>
          <w:noProof/>
        </w:rPr>
        <w:t>36</w:t>
      </w:r>
      <w:r w:rsidR="002B6553" w:rsidRPr="002B6553">
        <w:rPr>
          <w:b/>
          <w:bCs/>
        </w:rPr>
        <w:fldChar w:fldCharType="end"/>
      </w:r>
      <w:r w:rsidR="002B6553">
        <w:t>.</w:t>
      </w:r>
    </w:p>
    <w:p w14:paraId="434C19B9" w14:textId="77777777" w:rsidR="00916EB8" w:rsidRDefault="00916EB8" w:rsidP="00107C11">
      <w:pPr>
        <w:jc w:val="both"/>
      </w:pPr>
    </w:p>
    <w:p w14:paraId="11398048" w14:textId="77777777" w:rsidR="000778C9" w:rsidRDefault="000778C9" w:rsidP="000778C9">
      <w:pPr>
        <w:keepNext/>
        <w:jc w:val="center"/>
      </w:pPr>
      <w:r w:rsidRPr="000778C9">
        <w:rPr>
          <w:noProof/>
        </w:rPr>
        <w:drawing>
          <wp:inline distT="0" distB="0" distL="0" distR="0" wp14:anchorId="6113A165" wp14:editId="375DBB13">
            <wp:extent cx="3591763" cy="3114468"/>
            <wp:effectExtent l="0" t="0" r="8890" b="0"/>
            <wp:docPr id="1773704569" name="Picture 1" descr="A graph of a number of day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3704569" name="Picture 1" descr="A graph of a number of days&#10;&#10;Description automatically generated"/>
                    <pic:cNvPicPr/>
                  </pic:nvPicPr>
                  <pic:blipFill>
                    <a:blip r:embed="rId60"/>
                    <a:stretch>
                      <a:fillRect/>
                    </a:stretch>
                  </pic:blipFill>
                  <pic:spPr>
                    <a:xfrm>
                      <a:off x="0" y="0"/>
                      <a:ext cx="3594211" cy="3116590"/>
                    </a:xfrm>
                    <a:prstGeom prst="rect">
                      <a:avLst/>
                    </a:prstGeom>
                  </pic:spPr>
                </pic:pic>
              </a:graphicData>
            </a:graphic>
          </wp:inline>
        </w:drawing>
      </w:r>
    </w:p>
    <w:p w14:paraId="2B512058" w14:textId="1F26D71E" w:rsidR="00916EB8" w:rsidRPr="0071121D" w:rsidRDefault="000778C9" w:rsidP="000778C9">
      <w:pPr>
        <w:pStyle w:val="Caption"/>
        <w:jc w:val="center"/>
        <w:rPr>
          <w:b/>
          <w:bCs/>
          <w:i w:val="0"/>
          <w:iCs w:val="0"/>
        </w:rPr>
      </w:pPr>
      <w:bookmarkStart w:id="139" w:name="_Ref165118609"/>
      <w:r w:rsidRPr="0071121D">
        <w:rPr>
          <w:b/>
          <w:bCs/>
          <w:i w:val="0"/>
          <w:iCs w:val="0"/>
        </w:rPr>
        <w:t xml:space="preserve">Figure </w:t>
      </w:r>
      <w:r w:rsidRPr="0071121D">
        <w:rPr>
          <w:b/>
          <w:bCs/>
          <w:i w:val="0"/>
          <w:iCs w:val="0"/>
        </w:rPr>
        <w:fldChar w:fldCharType="begin"/>
      </w:r>
      <w:r w:rsidRPr="0071121D">
        <w:rPr>
          <w:b/>
          <w:bCs/>
          <w:i w:val="0"/>
          <w:iCs w:val="0"/>
        </w:rPr>
        <w:instrText xml:space="preserve"> SEQ Figure \* ARABIC </w:instrText>
      </w:r>
      <w:r w:rsidRPr="0071121D">
        <w:rPr>
          <w:b/>
          <w:bCs/>
          <w:i w:val="0"/>
          <w:iCs w:val="0"/>
        </w:rPr>
        <w:fldChar w:fldCharType="separate"/>
      </w:r>
      <w:r w:rsidR="00843CB6">
        <w:rPr>
          <w:b/>
          <w:bCs/>
          <w:i w:val="0"/>
          <w:iCs w:val="0"/>
          <w:noProof/>
        </w:rPr>
        <w:t>36</w:t>
      </w:r>
      <w:r w:rsidRPr="0071121D">
        <w:rPr>
          <w:b/>
          <w:bCs/>
          <w:i w:val="0"/>
          <w:iCs w:val="0"/>
        </w:rPr>
        <w:fldChar w:fldCharType="end"/>
      </w:r>
      <w:bookmarkEnd w:id="139"/>
      <w:r w:rsidRPr="0071121D">
        <w:rPr>
          <w:b/>
          <w:bCs/>
          <w:i w:val="0"/>
          <w:iCs w:val="0"/>
        </w:rPr>
        <w:t xml:space="preserve"> </w:t>
      </w:r>
      <w:r w:rsidR="00E87867" w:rsidRPr="0071121D">
        <w:rPr>
          <w:b/>
          <w:bCs/>
          <w:i w:val="0"/>
          <w:iCs w:val="0"/>
        </w:rPr>
        <w:t>BTC model predictions for various fouling approaches</w:t>
      </w:r>
      <w:r w:rsidR="0065528E" w:rsidRPr="0071121D">
        <w:rPr>
          <w:b/>
          <w:bCs/>
          <w:i w:val="0"/>
          <w:iCs w:val="0"/>
        </w:rPr>
        <w:t>;</w:t>
      </w:r>
      <w:r w:rsidR="0065528E" w:rsidRPr="0071121D">
        <w:rPr>
          <w:b/>
          <w:bCs/>
          <w:i w:val="0"/>
          <w:iCs w:val="0"/>
        </w:rPr>
        <w:br/>
        <w:t xml:space="preserve">No fouling, </w:t>
      </w:r>
      <w:r w:rsidR="0071121D" w:rsidRPr="0071121D">
        <w:rPr>
          <w:b/>
          <w:bCs/>
          <w:i w:val="0"/>
          <w:iCs w:val="0"/>
        </w:rPr>
        <w:t>K-reduction</w:t>
      </w:r>
      <w:r w:rsidR="00AC13BB">
        <w:rPr>
          <w:b/>
          <w:bCs/>
          <w:i w:val="0"/>
          <w:iCs w:val="0"/>
        </w:rPr>
        <w:t xml:space="preserve"> (t)</w:t>
      </w:r>
      <w:r w:rsidR="0071121D" w:rsidRPr="0071121D">
        <w:rPr>
          <w:b/>
          <w:bCs/>
          <w:i w:val="0"/>
          <w:iCs w:val="0"/>
        </w:rPr>
        <w:t xml:space="preserve"> and carbon weight reduction (50%)</w:t>
      </w:r>
    </w:p>
    <w:p w14:paraId="20FB4C27" w14:textId="4919CD71" w:rsidR="00D52622" w:rsidRDefault="002B6553" w:rsidP="00D52622">
      <w:pPr>
        <w:jc w:val="both"/>
      </w:pPr>
      <w:r>
        <w:t xml:space="preserve">It can be seen that </w:t>
      </w:r>
      <w:r w:rsidR="00FC385A">
        <w:t>reducing the amount of carbon with 50% resulted in a good fit</w:t>
      </w:r>
      <w:r w:rsidR="00131180">
        <w:t xml:space="preserve">. </w:t>
      </w:r>
      <w:r w:rsidR="00943BE7">
        <w:t xml:space="preserve">This </w:t>
      </w:r>
      <w:r w:rsidR="00783674">
        <w:t>leads to the conclusion</w:t>
      </w:r>
      <w:r w:rsidR="00131180">
        <w:t xml:space="preserve"> that the </w:t>
      </w:r>
      <w:r w:rsidR="00783674">
        <w:t>impact</w:t>
      </w:r>
      <w:r w:rsidR="00131180">
        <w:t xml:space="preserve"> of NOM</w:t>
      </w:r>
      <w:r w:rsidR="002048AC">
        <w:t xml:space="preserve"> </w:t>
      </w:r>
      <w:r w:rsidR="00762A01">
        <w:t>on</w:t>
      </w:r>
      <w:r w:rsidR="002048AC">
        <w:t xml:space="preserve"> PFHpA adsorption </w:t>
      </w:r>
      <w:r w:rsidR="00762A01">
        <w:t>from raw river water</w:t>
      </w:r>
      <w:r w:rsidR="00943BE7">
        <w:t xml:space="preserve"> </w:t>
      </w:r>
      <w:r w:rsidR="00943BE7">
        <w:fldChar w:fldCharType="begin"/>
      </w:r>
      <w:r w:rsidR="00943BE7">
        <w:instrText xml:space="preserve"> ADDIN ZOTERO_ITEM CSL_CITATION {"citationID":"N8djHNKB","properties":{"formattedCitation":"(J. B. Burkhardt et al., 2022)","plainCitation":"(J. B. Burkhardt et al., 2022)","noteIndex":0},"citationItems":[{"id":63,"uris":["http://zotero.org/users/local/h6YJVYLe/items/4TAPAPZD"],"itemData":{"id":63,"type":"article-journal","abstract":"The majority of Ds values were determined to be reduced by 10-4, which was the limit of the search range. Of these, many of the resulting SSQ plots showed that little improvement of fit occurred past a reduction of ~10-2, but the minimum of the analysis was used. This showed that fit was somewhat insensitive to Ds, but also was impacted by the limited number of samples to which the model was fit.","container-title":"Journal of Environmental Engineering","DOI":"10.1061/(ASCE)EE.1943-7870.0001964","ISSN":"0733-9372, 1943-7870","issue":"3","journalAbbreviation":"J. Environ. Eng.","language":"en","page":"04021086","source":"DOI.org (Crossref)","title":"Modeling PFAS Removal Using Granular Activated Carbon for Full-Scale System Design - Supplemental information","volume":"148","author":[{"family":"Burkhardt","given":"Jonathan B."},{"family":"Burns","given":"Nick"},{"family":"Mobley","given":"Dustin"},{"family":"Pressman","given":"Jonathan G."},{"family":"Magnuson","given":"Matthew L."},{"family":"Speth","given":"Thomas F."}],"issued":{"date-parts":[["2022",3]]}}}],"schema":"https://github.com/citation-style-language/schema/raw/master/csl-citation.json"} </w:instrText>
      </w:r>
      <w:r w:rsidR="00943BE7">
        <w:fldChar w:fldCharType="separate"/>
      </w:r>
      <w:r w:rsidR="00943BE7" w:rsidRPr="00943BE7">
        <w:rPr>
          <w:rFonts w:cs="Arial"/>
        </w:rPr>
        <w:t>(J. B. Burkhardt et al., 2022)</w:t>
      </w:r>
      <w:r w:rsidR="00943BE7">
        <w:fldChar w:fldCharType="end"/>
      </w:r>
      <w:r w:rsidR="002048AC">
        <w:t xml:space="preserve"> </w:t>
      </w:r>
      <w:r w:rsidR="00104751">
        <w:t>was high and approximately halved the amount of carbon available for adsorption.</w:t>
      </w:r>
      <w:r w:rsidR="00FA477D">
        <w:t xml:space="preserve"> Advantages of the alternative method are that less parameters are needed</w:t>
      </w:r>
      <w:r w:rsidR="002E5C3F">
        <w:t xml:space="preserve"> and it is a simple, straightforward method.</w:t>
      </w:r>
      <w:r w:rsidR="00C66477">
        <w:t xml:space="preserve"> </w:t>
      </w:r>
      <w:r w:rsidR="00ED4DC3">
        <w:t>Disadvantages</w:t>
      </w:r>
      <w:r w:rsidR="00C66477">
        <w:t xml:space="preserve"> </w:t>
      </w:r>
      <w:r w:rsidR="00ED4DC3">
        <w:t xml:space="preserve">are </w:t>
      </w:r>
      <w:r w:rsidR="00C66477">
        <w:t>that this approach is less theoretically grounded</w:t>
      </w:r>
      <w:r w:rsidR="00ED4DC3">
        <w:t xml:space="preserve"> and </w:t>
      </w:r>
      <w:r w:rsidR="009A536D">
        <w:t>capacity</w:t>
      </w:r>
      <w:r w:rsidR="00CB6969">
        <w:t xml:space="preserve"> reduction</w:t>
      </w:r>
      <w:r w:rsidR="00255223">
        <w:t xml:space="preserve"> by NOM is hard to estimate</w:t>
      </w:r>
      <w:r w:rsidR="001D1EA8">
        <w:t xml:space="preserve"> in terms of weight</w:t>
      </w:r>
      <w:r w:rsidR="00255223">
        <w:t>.</w:t>
      </w:r>
      <w:r w:rsidR="00CB6969">
        <w:t xml:space="preserve"> </w:t>
      </w:r>
      <w:r w:rsidR="00D52622">
        <w:br w:type="page"/>
      </w:r>
    </w:p>
    <w:p w14:paraId="073F2597" w14:textId="059BC164" w:rsidR="00D52622" w:rsidRPr="00681762" w:rsidRDefault="00D7324C" w:rsidP="00107C11">
      <w:pPr>
        <w:jc w:val="both"/>
      </w:pPr>
      <w:r>
        <w:lastRenderedPageBreak/>
        <w:t xml:space="preserve">It also must be noted that the alternative fouling approach presented here </w:t>
      </w:r>
      <w:r w:rsidR="007673F4">
        <w:t>was</w:t>
      </w:r>
      <w:r>
        <w:t xml:space="preserve"> not time-dependent. </w:t>
      </w:r>
      <w:r w:rsidR="00551FD6">
        <w:t>The carbon bed weight</w:t>
      </w:r>
      <w:r w:rsidR="00850D56">
        <w:t xml:space="preserve"> initially</w:t>
      </w:r>
      <w:r w:rsidR="00551FD6">
        <w:t xml:space="preserve"> is</w:t>
      </w:r>
      <w:r w:rsidR="00850D56">
        <w:t xml:space="preserve"> </w:t>
      </w:r>
      <w:r w:rsidR="00551FD6">
        <w:t>set</w:t>
      </w:r>
      <w:r w:rsidR="004B1207">
        <w:t xml:space="preserve"> to a lower value and keeps </w:t>
      </w:r>
      <w:r w:rsidR="00024FBD">
        <w:t>constant</w:t>
      </w:r>
      <w:r w:rsidR="004B1207">
        <w:t xml:space="preserve"> during the simulation</w:t>
      </w:r>
      <w:r w:rsidR="001D0934">
        <w:t>, no matter how</w:t>
      </w:r>
      <w:r w:rsidR="00B81730">
        <w:t xml:space="preserve"> long NOM has been building up</w:t>
      </w:r>
      <w:r w:rsidR="004B1207">
        <w:t xml:space="preserve">. </w:t>
      </w:r>
      <w:r>
        <w:t>However,</w:t>
      </w:r>
      <w:r w:rsidR="007673F4">
        <w:t xml:space="preserve"> the original approach</w:t>
      </w:r>
      <w:r w:rsidR="00024FBD">
        <w:t>,</w:t>
      </w:r>
      <w:r w:rsidR="007673F4">
        <w:t xml:space="preserve"> </w:t>
      </w:r>
      <w:r w:rsidR="00657851">
        <w:t>where</w:t>
      </w:r>
      <w:r w:rsidR="007673F4">
        <w:t xml:space="preserve"> Freundlich K was reduced</w:t>
      </w:r>
      <w:r w:rsidR="00024FBD">
        <w:t>,</w:t>
      </w:r>
      <w:r w:rsidR="007673F4">
        <w:t xml:space="preserve"> was </w:t>
      </w:r>
      <w:r w:rsidR="00657851">
        <w:t xml:space="preserve">not very time-dependent neither. </w:t>
      </w:r>
      <w:r w:rsidR="00681762">
        <w:t xml:space="preserve">This can be seen in </w:t>
      </w:r>
      <w:r w:rsidR="00681762" w:rsidRPr="00107C11">
        <w:rPr>
          <w:b/>
          <w:bCs/>
        </w:rPr>
        <w:fldChar w:fldCharType="begin"/>
      </w:r>
      <w:r w:rsidR="00681762" w:rsidRPr="00107C11">
        <w:rPr>
          <w:b/>
          <w:bCs/>
        </w:rPr>
        <w:instrText xml:space="preserve"> REF _Ref165117016 \h  \* MERGEFORMAT </w:instrText>
      </w:r>
      <w:r w:rsidR="00681762" w:rsidRPr="00107C11">
        <w:rPr>
          <w:b/>
          <w:bCs/>
        </w:rPr>
      </w:r>
      <w:r w:rsidR="00681762" w:rsidRPr="00107C11">
        <w:rPr>
          <w:b/>
          <w:bCs/>
        </w:rPr>
        <w:fldChar w:fldCharType="separate"/>
      </w:r>
      <w:r w:rsidR="00843CB6" w:rsidRPr="0037639A">
        <w:rPr>
          <w:b/>
          <w:bCs/>
        </w:rPr>
        <w:t xml:space="preserve">Figure </w:t>
      </w:r>
      <w:r w:rsidR="00843CB6" w:rsidRPr="00843CB6">
        <w:rPr>
          <w:b/>
          <w:bCs/>
          <w:noProof/>
        </w:rPr>
        <w:t>35</w:t>
      </w:r>
      <w:r w:rsidR="00681762" w:rsidRPr="00107C11">
        <w:rPr>
          <w:b/>
          <w:bCs/>
        </w:rPr>
        <w:fldChar w:fldCharType="end"/>
      </w:r>
      <w:r w:rsidR="00681762" w:rsidRPr="00107C11">
        <w:rPr>
          <w:b/>
          <w:bCs/>
        </w:rPr>
        <w:t>(b)</w:t>
      </w:r>
      <w:r w:rsidR="00681762">
        <w:t>; the curve is steep in the beginning</w:t>
      </w:r>
      <w:r w:rsidR="005959C6">
        <w:t>,</w:t>
      </w:r>
      <w:r w:rsidR="005C1DF7">
        <w:t xml:space="preserve"> but </w:t>
      </w:r>
      <w:r w:rsidR="000C5FA4">
        <w:t>quickly</w:t>
      </w:r>
      <w:r w:rsidR="005C1DF7">
        <w:t xml:space="preserve"> </w:t>
      </w:r>
      <w:r w:rsidR="005959C6">
        <w:t>becomes</w:t>
      </w:r>
      <w:r w:rsidR="00E72EAC">
        <w:t xml:space="preserve"> linear and</w:t>
      </w:r>
      <w:r w:rsidR="005C1DF7">
        <w:t xml:space="preserve"> less </w:t>
      </w:r>
      <w:r w:rsidR="00024FBD">
        <w:t>critical</w:t>
      </w:r>
      <w:r w:rsidR="005C1DF7">
        <w:t>.</w:t>
      </w:r>
    </w:p>
    <w:p w14:paraId="4923DD1B" w14:textId="77777777" w:rsidR="00C57E6F" w:rsidRPr="00287151" w:rsidRDefault="00C57E6F" w:rsidP="00A47308">
      <w:pPr>
        <w:jc w:val="both"/>
      </w:pPr>
    </w:p>
    <w:p w14:paraId="7F6DF99A" w14:textId="2448E910" w:rsidR="00D24EC5" w:rsidRPr="00D24EC5" w:rsidRDefault="00D24EC5" w:rsidP="00D30BB5">
      <w:pPr>
        <w:pStyle w:val="Heading2"/>
      </w:pPr>
      <w:bookmarkStart w:id="140" w:name="_Toc165464888"/>
      <w:r>
        <w:t>Uncertainty analysis</w:t>
      </w:r>
      <w:r w:rsidR="00D30BB5">
        <w:t xml:space="preserve"> of Freundlich parameters</w:t>
      </w:r>
      <w:bookmarkEnd w:id="140"/>
    </w:p>
    <w:p w14:paraId="65040DF8" w14:textId="17611261" w:rsidR="00F165D5" w:rsidRDefault="00B352D8" w:rsidP="001C33C1">
      <w:pPr>
        <w:jc w:val="both"/>
      </w:pPr>
      <w:r>
        <w:t xml:space="preserve">In this paragraph, it is explained how the PSDM model by USEPA was extended with an automatically returned visualization of the </w:t>
      </w:r>
      <w:r w:rsidR="001A3626">
        <w:t>uncertainty of Freundlich parameters K and 1/n.</w:t>
      </w:r>
    </w:p>
    <w:p w14:paraId="67F63CFC" w14:textId="77777777" w:rsidR="00F65229" w:rsidRDefault="00F65229" w:rsidP="001C33C1">
      <w:pPr>
        <w:jc w:val="both"/>
      </w:pPr>
    </w:p>
    <w:p w14:paraId="33B4CFDB" w14:textId="001C7276" w:rsidR="00F65229" w:rsidRDefault="004C222E" w:rsidP="001C33C1">
      <w:pPr>
        <w:jc w:val="both"/>
      </w:pPr>
      <w:r>
        <w:t xml:space="preserve">Data </w:t>
      </w:r>
      <w:r w:rsidR="007716AF">
        <w:t xml:space="preserve">of </w:t>
      </w:r>
      <w:r>
        <w:t xml:space="preserve">compound PFHpA was again used as input </w:t>
      </w:r>
      <w:r w:rsidR="007716AF">
        <w:t>for</w:t>
      </w:r>
      <w:r>
        <w:t xml:space="preserve"> the model, the influent concentration was assumed constant</w:t>
      </w:r>
      <w:r w:rsidR="00134DF0" w:rsidRPr="00134DF0">
        <w:t xml:space="preserve"> </w:t>
      </w:r>
      <w:r w:rsidR="00134DF0">
        <w:t>for simplification</w:t>
      </w:r>
      <w:r>
        <w:t xml:space="preserve">. </w:t>
      </w:r>
      <w:r w:rsidR="00EB02B9">
        <w:t>The amount (%) of uncertainty for parameters K and 1/n were in</w:t>
      </w:r>
      <w:r w:rsidR="009B4DAB">
        <w:t>cluded</w:t>
      </w:r>
      <w:r w:rsidR="007B18F4">
        <w:t xml:space="preserve"> </w:t>
      </w:r>
      <w:r w:rsidR="003137FC">
        <w:t xml:space="preserve">under </w:t>
      </w:r>
      <w:r w:rsidR="003137FC" w:rsidRPr="003137FC">
        <w:rPr>
          <w:i/>
          <w:iCs/>
        </w:rPr>
        <w:t>percent_</w:t>
      </w:r>
      <w:r w:rsidR="00AF205E">
        <w:rPr>
          <w:i/>
          <w:iCs/>
        </w:rPr>
        <w:t>K</w:t>
      </w:r>
      <w:r w:rsidR="003137FC">
        <w:t xml:space="preserve"> and </w:t>
      </w:r>
      <w:r w:rsidR="003137FC" w:rsidRPr="003137FC">
        <w:rPr>
          <w:i/>
          <w:iCs/>
        </w:rPr>
        <w:t>percent_</w:t>
      </w:r>
      <w:r w:rsidR="00AF205E">
        <w:rPr>
          <w:i/>
          <w:iCs/>
        </w:rPr>
        <w:t>xn</w:t>
      </w:r>
      <w:r w:rsidR="003137FC">
        <w:t xml:space="preserve">, respectively. </w:t>
      </w:r>
      <w:r w:rsidR="00BF599E">
        <w:t xml:space="preserve">Copies were made </w:t>
      </w:r>
      <w:r w:rsidR="00E75484">
        <w:t>of</w:t>
      </w:r>
      <w:r w:rsidR="00BF599E">
        <w:t xml:space="preserve"> </w:t>
      </w:r>
      <w:r w:rsidR="00AF205E">
        <w:t xml:space="preserve">the </w:t>
      </w:r>
      <w:r w:rsidR="00ED72AB">
        <w:t>isotherm data object ‘</w:t>
      </w:r>
      <w:r w:rsidR="00ED72AB" w:rsidRPr="00ED72AB">
        <w:rPr>
          <w:i/>
          <w:iCs/>
        </w:rPr>
        <w:t>k_data</w:t>
      </w:r>
      <w:r w:rsidR="00ED72AB">
        <w:t>’</w:t>
      </w:r>
      <w:r w:rsidR="00E75484">
        <w:t xml:space="preserve"> </w:t>
      </w:r>
      <w:r w:rsidR="00ED72AB">
        <w:t>and the deviated isotherm parameters were stored there.</w:t>
      </w:r>
      <w:r w:rsidR="002235C0">
        <w:t xml:space="preserve"> These copies were assigned to different columns.</w:t>
      </w:r>
      <w:r w:rsidR="00BF599E">
        <w:t xml:space="preserve"> </w:t>
      </w:r>
      <w:r w:rsidR="00BB2542">
        <w:t>T</w:t>
      </w:r>
      <w:r w:rsidR="005B0BDA">
        <w:t xml:space="preserve">he </w:t>
      </w:r>
      <w:r w:rsidR="005B0BDA" w:rsidRPr="005B0BDA">
        <w:rPr>
          <w:i/>
          <w:iCs/>
        </w:rPr>
        <w:t>run_psdm_kfit</w:t>
      </w:r>
      <w:r w:rsidR="005B0BDA">
        <w:t xml:space="preserve"> function was executed for</w:t>
      </w:r>
      <w:r w:rsidR="00EE307A">
        <w:t xml:space="preserve"> </w:t>
      </w:r>
      <w:r w:rsidR="002235C0">
        <w:t xml:space="preserve">these columns, each having </w:t>
      </w:r>
      <w:r w:rsidR="00ED72AB">
        <w:t xml:space="preserve">its own </w:t>
      </w:r>
      <w:r w:rsidR="00A21895">
        <w:t>isotherm data</w:t>
      </w:r>
      <w:r w:rsidR="00EE307A">
        <w:t>.</w:t>
      </w:r>
      <w:r w:rsidR="00A21895">
        <w:t xml:space="preserve"> First the original BTC was plotted, then the BTCs with deviated isotherm parameters were added to the same graph. </w:t>
      </w:r>
      <w:r w:rsidR="00BE7C31">
        <w:t>Uncertainty analysis was also done</w:t>
      </w:r>
      <w:r w:rsidR="000D616D">
        <w:t xml:space="preserve"> for the example compound TCE. </w:t>
      </w:r>
      <w:r w:rsidR="00D47E0D">
        <w:t xml:space="preserve">The </w:t>
      </w:r>
      <w:r w:rsidR="0068149B">
        <w:t xml:space="preserve">BTCs, with </w:t>
      </w:r>
      <w:r w:rsidR="00BE7C31">
        <w:t>deviation</w:t>
      </w:r>
      <w:r w:rsidR="0068149B">
        <w:t xml:space="preserve"> of isotherm parameters</w:t>
      </w:r>
      <w:r w:rsidR="00243419">
        <w:t xml:space="preserve">, are illustrated for the compounds </w:t>
      </w:r>
      <w:r w:rsidR="005B6817">
        <w:t xml:space="preserve">TCE and </w:t>
      </w:r>
      <w:r w:rsidR="00243419">
        <w:t xml:space="preserve">PFHpA </w:t>
      </w:r>
      <w:r w:rsidR="005B6817">
        <w:t xml:space="preserve">in </w:t>
      </w:r>
      <w:r w:rsidR="004D3FAB" w:rsidRPr="004D3FAB">
        <w:rPr>
          <w:b/>
          <w:bCs/>
        </w:rPr>
        <w:fldChar w:fldCharType="begin"/>
      </w:r>
      <w:r w:rsidR="004D3FAB" w:rsidRPr="004D3FAB">
        <w:rPr>
          <w:b/>
          <w:bCs/>
        </w:rPr>
        <w:instrText xml:space="preserve"> REF _Ref165133965 \h  \* MERGEFORMAT </w:instrText>
      </w:r>
      <w:r w:rsidR="004D3FAB" w:rsidRPr="004D3FAB">
        <w:rPr>
          <w:b/>
          <w:bCs/>
        </w:rPr>
      </w:r>
      <w:r w:rsidR="004D3FAB" w:rsidRPr="004D3FAB">
        <w:rPr>
          <w:b/>
          <w:bCs/>
        </w:rPr>
        <w:fldChar w:fldCharType="separate"/>
      </w:r>
      <w:r w:rsidR="00843CB6" w:rsidRPr="00AC13BB">
        <w:rPr>
          <w:b/>
          <w:bCs/>
        </w:rPr>
        <w:t xml:space="preserve">Figure </w:t>
      </w:r>
      <w:r w:rsidR="00843CB6" w:rsidRPr="00843CB6">
        <w:rPr>
          <w:b/>
          <w:bCs/>
          <w:noProof/>
        </w:rPr>
        <w:t>37</w:t>
      </w:r>
      <w:r w:rsidR="004D3FAB" w:rsidRPr="004D3FAB">
        <w:rPr>
          <w:b/>
          <w:bCs/>
        </w:rPr>
        <w:fldChar w:fldCharType="end"/>
      </w:r>
      <w:r w:rsidR="00243419">
        <w:t xml:space="preserve"> and </w:t>
      </w:r>
      <w:r w:rsidR="004D3FAB" w:rsidRPr="004D3FAB">
        <w:rPr>
          <w:b/>
          <w:bCs/>
        </w:rPr>
        <w:fldChar w:fldCharType="begin"/>
      </w:r>
      <w:r w:rsidR="004D3FAB" w:rsidRPr="004D3FAB">
        <w:rPr>
          <w:b/>
          <w:bCs/>
        </w:rPr>
        <w:instrText xml:space="preserve"> REF _Ref165133974 \h  \* MERGEFORMAT </w:instrText>
      </w:r>
      <w:r w:rsidR="004D3FAB" w:rsidRPr="004D3FAB">
        <w:rPr>
          <w:b/>
          <w:bCs/>
        </w:rPr>
      </w:r>
      <w:r w:rsidR="004D3FAB" w:rsidRPr="004D3FAB">
        <w:rPr>
          <w:b/>
          <w:bCs/>
        </w:rPr>
        <w:fldChar w:fldCharType="separate"/>
      </w:r>
      <w:r w:rsidR="00843CB6" w:rsidRPr="003E112E">
        <w:rPr>
          <w:b/>
          <w:bCs/>
        </w:rPr>
        <w:t xml:space="preserve">Figure </w:t>
      </w:r>
      <w:r w:rsidR="00843CB6" w:rsidRPr="00843CB6">
        <w:rPr>
          <w:b/>
          <w:bCs/>
          <w:noProof/>
        </w:rPr>
        <w:t>38</w:t>
      </w:r>
      <w:r w:rsidR="004D3FAB" w:rsidRPr="004D3FAB">
        <w:rPr>
          <w:b/>
          <w:bCs/>
        </w:rPr>
        <w:fldChar w:fldCharType="end"/>
      </w:r>
      <w:r w:rsidR="006E1839">
        <w:t>,</w:t>
      </w:r>
      <w:r w:rsidR="00243419">
        <w:t xml:space="preserve"> respectively.</w:t>
      </w:r>
      <w:r w:rsidR="00AF205E">
        <w:t xml:space="preserve"> </w:t>
      </w:r>
      <w:r w:rsidR="00F40024">
        <w:t xml:space="preserve">The amount (%) of uncertainty for parameters K and 1/n can be </w:t>
      </w:r>
      <w:r w:rsidR="00A9486E">
        <w:t>modified,</w:t>
      </w:r>
      <w:r w:rsidR="00F40024">
        <w:t xml:space="preserve"> </w:t>
      </w:r>
      <w:r w:rsidR="00A9486E">
        <w:t>causing the graph to adjust automatically</w:t>
      </w:r>
      <w:r w:rsidR="00F40024">
        <w:t>.</w:t>
      </w:r>
    </w:p>
    <w:p w14:paraId="71B201AB" w14:textId="77777777" w:rsidR="00A9486E" w:rsidRDefault="00A9486E" w:rsidP="001C33C1">
      <w:pPr>
        <w:jc w:val="both"/>
      </w:pPr>
    </w:p>
    <w:p w14:paraId="690B03A8" w14:textId="77777777" w:rsidR="00F479B7" w:rsidRDefault="00B42FBF" w:rsidP="00F479B7">
      <w:pPr>
        <w:keepNext/>
        <w:jc w:val="center"/>
      </w:pPr>
      <w:r w:rsidRPr="00B42FBF">
        <w:rPr>
          <w:noProof/>
        </w:rPr>
        <w:drawing>
          <wp:inline distT="0" distB="0" distL="0" distR="0" wp14:anchorId="35BBFA84" wp14:editId="2316925A">
            <wp:extent cx="3957523" cy="3372589"/>
            <wp:effectExtent l="0" t="0" r="5080" b="0"/>
            <wp:docPr id="2080221164" name="Picture 1" descr="A graph of a number of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0221164" name="Picture 1" descr="A graph of a number of different colored lines&#10;&#10;Description automatically generated"/>
                    <pic:cNvPicPr/>
                  </pic:nvPicPr>
                  <pic:blipFill>
                    <a:blip r:embed="rId61"/>
                    <a:stretch>
                      <a:fillRect/>
                    </a:stretch>
                  </pic:blipFill>
                  <pic:spPr>
                    <a:xfrm>
                      <a:off x="0" y="0"/>
                      <a:ext cx="3970235" cy="3383422"/>
                    </a:xfrm>
                    <a:prstGeom prst="rect">
                      <a:avLst/>
                    </a:prstGeom>
                  </pic:spPr>
                </pic:pic>
              </a:graphicData>
            </a:graphic>
          </wp:inline>
        </w:drawing>
      </w:r>
    </w:p>
    <w:p w14:paraId="2186B4BB" w14:textId="2A88AEFB" w:rsidR="00A9486E" w:rsidRPr="00AC13BB" w:rsidRDefault="00F479B7" w:rsidP="00F479B7">
      <w:pPr>
        <w:pStyle w:val="Caption"/>
        <w:jc w:val="center"/>
        <w:rPr>
          <w:b/>
          <w:bCs/>
          <w:i w:val="0"/>
          <w:iCs w:val="0"/>
        </w:rPr>
      </w:pPr>
      <w:bookmarkStart w:id="141" w:name="_Ref165133965"/>
      <w:r w:rsidRPr="00AC13BB">
        <w:rPr>
          <w:b/>
          <w:bCs/>
          <w:i w:val="0"/>
          <w:iCs w:val="0"/>
        </w:rPr>
        <w:t xml:space="preserve">Figure </w:t>
      </w:r>
      <w:r w:rsidRPr="00AC13BB">
        <w:rPr>
          <w:b/>
          <w:bCs/>
          <w:i w:val="0"/>
          <w:iCs w:val="0"/>
        </w:rPr>
        <w:fldChar w:fldCharType="begin"/>
      </w:r>
      <w:r w:rsidRPr="00AC13BB">
        <w:rPr>
          <w:b/>
          <w:bCs/>
          <w:i w:val="0"/>
          <w:iCs w:val="0"/>
        </w:rPr>
        <w:instrText xml:space="preserve"> SEQ Figure \* ARABIC </w:instrText>
      </w:r>
      <w:r w:rsidRPr="00AC13BB">
        <w:rPr>
          <w:b/>
          <w:bCs/>
          <w:i w:val="0"/>
          <w:iCs w:val="0"/>
        </w:rPr>
        <w:fldChar w:fldCharType="separate"/>
      </w:r>
      <w:r w:rsidR="00843CB6">
        <w:rPr>
          <w:b/>
          <w:bCs/>
          <w:i w:val="0"/>
          <w:iCs w:val="0"/>
          <w:noProof/>
        </w:rPr>
        <w:t>37</w:t>
      </w:r>
      <w:r w:rsidRPr="00AC13BB">
        <w:rPr>
          <w:b/>
          <w:bCs/>
          <w:i w:val="0"/>
          <w:iCs w:val="0"/>
        </w:rPr>
        <w:fldChar w:fldCharType="end"/>
      </w:r>
      <w:bookmarkEnd w:id="141"/>
      <w:r w:rsidRPr="00AC13BB">
        <w:rPr>
          <w:b/>
          <w:bCs/>
          <w:i w:val="0"/>
          <w:iCs w:val="0"/>
        </w:rPr>
        <w:t xml:space="preserve"> </w:t>
      </w:r>
      <w:r w:rsidR="00CF70BC" w:rsidRPr="00AC13BB">
        <w:rPr>
          <w:b/>
          <w:bCs/>
          <w:i w:val="0"/>
          <w:iCs w:val="0"/>
        </w:rPr>
        <w:t>BTC prediction and uncertainty analysis with</w:t>
      </w:r>
      <w:r w:rsidR="001C4D8E" w:rsidRPr="00AC13BB">
        <w:rPr>
          <w:b/>
          <w:bCs/>
          <w:i w:val="0"/>
          <w:iCs w:val="0"/>
        </w:rPr>
        <w:t xml:space="preserve"> isotherm </w:t>
      </w:r>
      <w:r w:rsidR="001C4D8E" w:rsidRPr="00AC13BB">
        <w:rPr>
          <w:b/>
          <w:bCs/>
          <w:i w:val="0"/>
          <w:iCs w:val="0"/>
        </w:rPr>
        <w:br/>
        <w:t>parameter uncertainty of 10%</w:t>
      </w:r>
      <w:r w:rsidR="00AC13BB">
        <w:rPr>
          <w:b/>
          <w:bCs/>
          <w:i w:val="0"/>
          <w:iCs w:val="0"/>
        </w:rPr>
        <w:t>. Compound = TCE</w:t>
      </w:r>
    </w:p>
    <w:p w14:paraId="16F3A034" w14:textId="07AF0FD5" w:rsidR="00907718" w:rsidRDefault="00DF4C14" w:rsidP="00907718">
      <w:pPr>
        <w:jc w:val="both"/>
      </w:pPr>
      <w:r>
        <w:t xml:space="preserve">Uncertainty of the isotherm parameters seems to play a significant role in prediction </w:t>
      </w:r>
      <w:r w:rsidR="004F1B6C">
        <w:t>of bed replacement intervals. Only 10% uncertainty for the</w:t>
      </w:r>
      <w:r w:rsidR="00B10C0E">
        <w:t xml:space="preserve"> Freundlich</w:t>
      </w:r>
      <w:r w:rsidR="004F1B6C">
        <w:t xml:space="preserve"> </w:t>
      </w:r>
      <w:r w:rsidR="00B10C0E">
        <w:t xml:space="preserve">1/n parameter can result in </w:t>
      </w:r>
      <w:r w:rsidR="00702BB3">
        <w:t xml:space="preserve">more than 40% difference </w:t>
      </w:r>
      <w:r w:rsidR="00661616">
        <w:t xml:space="preserve">in </w:t>
      </w:r>
      <w:r w:rsidR="00E22DAF">
        <w:t>breakthrough time</w:t>
      </w:r>
      <w:r w:rsidR="00661616">
        <w:t xml:space="preserve">. Considering the Freundlich isotherm relationship (equation </w:t>
      </w:r>
      <w:r w:rsidR="00E902F7" w:rsidRPr="00E902F7">
        <w:rPr>
          <w:b/>
          <w:bCs/>
        </w:rPr>
        <w:fldChar w:fldCharType="begin"/>
      </w:r>
      <w:r w:rsidR="00E902F7" w:rsidRPr="00E902F7">
        <w:rPr>
          <w:b/>
          <w:bCs/>
        </w:rPr>
        <w:instrText xml:space="preserve"> REF _Ref148719807 \h  \* MERGEFORMAT </w:instrText>
      </w:r>
      <w:r w:rsidR="00E902F7" w:rsidRPr="00E902F7">
        <w:rPr>
          <w:b/>
          <w:bCs/>
        </w:rPr>
      </w:r>
      <w:r w:rsidR="00E902F7" w:rsidRPr="00E902F7">
        <w:rPr>
          <w:b/>
          <w:bCs/>
        </w:rPr>
        <w:fldChar w:fldCharType="separate"/>
      </w:r>
      <w:r w:rsidR="00843CB6" w:rsidRPr="00FD5F3F">
        <w:rPr>
          <w:b/>
          <w:bCs/>
        </w:rPr>
        <w:t>(</w:t>
      </w:r>
      <w:r w:rsidR="00843CB6" w:rsidRPr="00843CB6">
        <w:rPr>
          <w:b/>
          <w:bCs/>
          <w:noProof/>
        </w:rPr>
        <w:t>1</w:t>
      </w:r>
      <w:r w:rsidR="00843CB6" w:rsidRPr="00FD5F3F">
        <w:rPr>
          <w:b/>
          <w:bCs/>
        </w:rPr>
        <w:t>)</w:t>
      </w:r>
      <w:r w:rsidR="00E902F7" w:rsidRPr="00E902F7">
        <w:rPr>
          <w:b/>
          <w:bCs/>
        </w:rPr>
        <w:fldChar w:fldCharType="end"/>
      </w:r>
      <w:r w:rsidR="00E902F7">
        <w:t xml:space="preserve">), </w:t>
      </w:r>
      <w:r w:rsidR="00E22DAF">
        <w:t>it seems logical that higher values for isotherm parameters result in</w:t>
      </w:r>
      <w:r w:rsidR="00E379C4">
        <w:t xml:space="preserve"> </w:t>
      </w:r>
      <w:r w:rsidR="00F221E6">
        <w:t>higher time before regeneration is needed</w:t>
      </w:r>
      <w:r w:rsidR="00FC7CF5">
        <w:t>. Namely,</w:t>
      </w:r>
      <w:r w:rsidR="00F221E6">
        <w:t xml:space="preserve"> </w:t>
      </w:r>
      <w:r w:rsidR="00FC7CF5">
        <w:t xml:space="preserve">equilibrium </w:t>
      </w:r>
      <w:r w:rsidR="00E22DAF">
        <w:t>adsorption capacity</w:t>
      </w:r>
      <w:r w:rsidR="00E379C4">
        <w:t xml:space="preserve"> </w:t>
      </w:r>
      <w:r w:rsidR="00F221E6">
        <w:t xml:space="preserve">increases along with the </w:t>
      </w:r>
      <w:r w:rsidR="00FC7CF5">
        <w:t>equilibrium parameters</w:t>
      </w:r>
      <w:r w:rsidR="00E379C4">
        <w:t>.</w:t>
      </w:r>
      <w:r w:rsidR="00907718">
        <w:br w:type="page"/>
      </w:r>
    </w:p>
    <w:p w14:paraId="6228F0B6" w14:textId="77777777" w:rsidR="003E112E" w:rsidRDefault="003E112E" w:rsidP="003E112E">
      <w:pPr>
        <w:keepNext/>
        <w:jc w:val="center"/>
      </w:pPr>
      <w:r w:rsidRPr="003E112E">
        <w:rPr>
          <w:noProof/>
        </w:rPr>
        <w:lastRenderedPageBreak/>
        <w:drawing>
          <wp:inline distT="0" distB="0" distL="0" distR="0" wp14:anchorId="166485BC" wp14:editId="72CA1898">
            <wp:extent cx="4016045" cy="3387813"/>
            <wp:effectExtent l="0" t="0" r="3810" b="3175"/>
            <wp:docPr id="1638047107" name="Picture 1" descr="A graph of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8047107" name="Picture 1" descr="A graph of different colored lines&#10;&#10;Description automatically generated"/>
                    <pic:cNvPicPr/>
                  </pic:nvPicPr>
                  <pic:blipFill>
                    <a:blip r:embed="rId62"/>
                    <a:stretch>
                      <a:fillRect/>
                    </a:stretch>
                  </pic:blipFill>
                  <pic:spPr>
                    <a:xfrm>
                      <a:off x="0" y="0"/>
                      <a:ext cx="4016045" cy="3387813"/>
                    </a:xfrm>
                    <a:prstGeom prst="rect">
                      <a:avLst/>
                    </a:prstGeom>
                  </pic:spPr>
                </pic:pic>
              </a:graphicData>
            </a:graphic>
          </wp:inline>
        </w:drawing>
      </w:r>
    </w:p>
    <w:p w14:paraId="54CA7939" w14:textId="576098B3" w:rsidR="003E112E" w:rsidRPr="003E112E" w:rsidRDefault="003E112E" w:rsidP="003E112E">
      <w:pPr>
        <w:pStyle w:val="Caption"/>
        <w:jc w:val="center"/>
        <w:rPr>
          <w:b/>
          <w:bCs/>
          <w:i w:val="0"/>
          <w:iCs w:val="0"/>
        </w:rPr>
      </w:pPr>
      <w:bookmarkStart w:id="142" w:name="_Ref165133974"/>
      <w:r w:rsidRPr="003E112E">
        <w:rPr>
          <w:b/>
          <w:bCs/>
          <w:i w:val="0"/>
          <w:iCs w:val="0"/>
        </w:rPr>
        <w:t xml:space="preserve">Figure </w:t>
      </w:r>
      <w:r w:rsidRPr="003E112E">
        <w:rPr>
          <w:b/>
          <w:bCs/>
          <w:i w:val="0"/>
          <w:iCs w:val="0"/>
        </w:rPr>
        <w:fldChar w:fldCharType="begin"/>
      </w:r>
      <w:r w:rsidRPr="003E112E">
        <w:rPr>
          <w:b/>
          <w:bCs/>
          <w:i w:val="0"/>
          <w:iCs w:val="0"/>
        </w:rPr>
        <w:instrText xml:space="preserve"> SEQ Figure \* ARABIC </w:instrText>
      </w:r>
      <w:r w:rsidRPr="003E112E">
        <w:rPr>
          <w:b/>
          <w:bCs/>
          <w:i w:val="0"/>
          <w:iCs w:val="0"/>
        </w:rPr>
        <w:fldChar w:fldCharType="separate"/>
      </w:r>
      <w:r w:rsidR="00843CB6">
        <w:rPr>
          <w:b/>
          <w:bCs/>
          <w:i w:val="0"/>
          <w:iCs w:val="0"/>
          <w:noProof/>
        </w:rPr>
        <w:t>38</w:t>
      </w:r>
      <w:r w:rsidRPr="003E112E">
        <w:rPr>
          <w:b/>
          <w:bCs/>
          <w:i w:val="0"/>
          <w:iCs w:val="0"/>
        </w:rPr>
        <w:fldChar w:fldCharType="end"/>
      </w:r>
      <w:bookmarkEnd w:id="142"/>
      <w:r w:rsidRPr="003E112E">
        <w:rPr>
          <w:b/>
          <w:bCs/>
          <w:i w:val="0"/>
          <w:iCs w:val="0"/>
        </w:rPr>
        <w:t xml:space="preserve"> BTC prediction and uncertainty analysis with isotherm </w:t>
      </w:r>
      <w:r w:rsidRPr="003E112E">
        <w:rPr>
          <w:b/>
          <w:bCs/>
          <w:i w:val="0"/>
          <w:iCs w:val="0"/>
        </w:rPr>
        <w:br/>
        <w:t xml:space="preserve">parameter uncertainty of 10%. Compound = </w:t>
      </w:r>
      <w:r w:rsidR="00CF76ED">
        <w:rPr>
          <w:b/>
          <w:bCs/>
          <w:i w:val="0"/>
          <w:iCs w:val="0"/>
        </w:rPr>
        <w:t>PFHpA</w:t>
      </w:r>
    </w:p>
    <w:p w14:paraId="1C0A36F1" w14:textId="11D86481" w:rsidR="00E22DAF" w:rsidRDefault="00CF76ED" w:rsidP="00D750FF">
      <w:pPr>
        <w:jc w:val="both"/>
      </w:pPr>
      <w:r>
        <w:t>For the compound</w:t>
      </w:r>
      <w:r w:rsidR="00A41F96">
        <w:t xml:space="preserve"> PFHpA however (</w:t>
      </w:r>
      <w:r w:rsidR="00A41F96" w:rsidRPr="00A41F96">
        <w:rPr>
          <w:b/>
          <w:bCs/>
        </w:rPr>
        <w:fldChar w:fldCharType="begin"/>
      </w:r>
      <w:r w:rsidR="00A41F96" w:rsidRPr="00A41F96">
        <w:rPr>
          <w:b/>
          <w:bCs/>
        </w:rPr>
        <w:instrText xml:space="preserve"> REF _Ref165133974 \h  \* MERGEFORMAT </w:instrText>
      </w:r>
      <w:r w:rsidR="00A41F96" w:rsidRPr="00A41F96">
        <w:rPr>
          <w:b/>
          <w:bCs/>
        </w:rPr>
      </w:r>
      <w:r w:rsidR="00A41F96" w:rsidRPr="00A41F96">
        <w:rPr>
          <w:b/>
          <w:bCs/>
        </w:rPr>
        <w:fldChar w:fldCharType="separate"/>
      </w:r>
      <w:r w:rsidR="00843CB6" w:rsidRPr="003E112E">
        <w:rPr>
          <w:b/>
          <w:bCs/>
        </w:rPr>
        <w:t xml:space="preserve">Figure </w:t>
      </w:r>
      <w:r w:rsidR="00843CB6" w:rsidRPr="00843CB6">
        <w:rPr>
          <w:b/>
          <w:bCs/>
          <w:noProof/>
        </w:rPr>
        <w:t>38</w:t>
      </w:r>
      <w:r w:rsidR="00A41F96" w:rsidRPr="00A41F96">
        <w:rPr>
          <w:b/>
          <w:bCs/>
        </w:rPr>
        <w:fldChar w:fldCharType="end"/>
      </w:r>
      <w:r w:rsidR="00A41F96">
        <w:t xml:space="preserve">), </w:t>
      </w:r>
      <w:r w:rsidR="00D750FF">
        <w:t>a strange behaviour for the parameter 1/n can be observed.</w:t>
      </w:r>
      <w:r w:rsidR="00A03B93">
        <w:t xml:space="preserve"> Increasing the parameter 1/n does not lead to an increased adsorption capacity and thus increased breakthrough time.</w:t>
      </w:r>
      <w:r w:rsidR="005C3918">
        <w:t xml:space="preserve"> Instead, the opposite occurs. This phenomenon was further investigated by plotting the Freundlich isotherm equations for both compounds, including uncertainties</w:t>
      </w:r>
      <w:r w:rsidR="00DE1822">
        <w:t>. The script was also written so the isotherms</w:t>
      </w:r>
      <w:r w:rsidR="00B35513">
        <w:t xml:space="preserve"> </w:t>
      </w:r>
      <w:r w:rsidR="00423663">
        <w:t>were</w:t>
      </w:r>
      <w:r w:rsidR="00B35513">
        <w:t xml:space="preserve"> displayed automatically according to</w:t>
      </w:r>
      <w:r w:rsidR="00D224D5">
        <w:t xml:space="preserve"> the</w:t>
      </w:r>
      <w:r w:rsidR="00B35513">
        <w:t xml:space="preserve"> amount of uncertainty.</w:t>
      </w:r>
    </w:p>
    <w:p w14:paraId="1F787E70" w14:textId="77777777" w:rsidR="00D224D5" w:rsidRDefault="00D224D5" w:rsidP="00D750FF">
      <w:pPr>
        <w:jc w:val="both"/>
      </w:pPr>
    </w:p>
    <w:p w14:paraId="1A3C6831" w14:textId="26A82239" w:rsidR="00554400" w:rsidRDefault="00D62819" w:rsidP="0008105B">
      <w:pPr>
        <w:keepNext/>
        <w:jc w:val="center"/>
      </w:pPr>
      <w:r w:rsidRPr="00D62819">
        <w:rPr>
          <w:noProof/>
        </w:rPr>
        <w:drawing>
          <wp:inline distT="0" distB="0" distL="0" distR="0" wp14:anchorId="1B35B6E8" wp14:editId="6A27FB24">
            <wp:extent cx="6056327" cy="2593075"/>
            <wp:effectExtent l="0" t="0" r="1905" b="0"/>
            <wp:docPr id="70541942" name="Picture 15" descr="A graph of a function&#10;&#10;Description automatically generated with medium confidence">
              <a:extLst xmlns:a="http://schemas.openxmlformats.org/drawingml/2006/main">
                <a:ext uri="{FF2B5EF4-FFF2-40B4-BE49-F238E27FC236}">
                  <a16:creationId xmlns:a16="http://schemas.microsoft.com/office/drawing/2014/main" id="{7F73C98B-1F6B-5277-F8A6-01B73668C9C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541942" name="Picture 15" descr="A graph of a function&#10;&#10;Description automatically generated with medium confidence">
                      <a:extLst>
                        <a:ext uri="{FF2B5EF4-FFF2-40B4-BE49-F238E27FC236}">
                          <a16:creationId xmlns:a16="http://schemas.microsoft.com/office/drawing/2014/main" id="{7F73C98B-1F6B-5277-F8A6-01B73668C9C3}"/>
                        </a:ext>
                      </a:extLst>
                    </pic:cNvPr>
                    <pic:cNvPicPr>
                      <a:picLocks noChangeAspect="1"/>
                    </pic:cNvPicPr>
                  </pic:nvPicPr>
                  <pic:blipFill>
                    <a:blip r:embed="rId63"/>
                    <a:stretch>
                      <a:fillRect/>
                    </a:stretch>
                  </pic:blipFill>
                  <pic:spPr>
                    <a:xfrm>
                      <a:off x="0" y="0"/>
                      <a:ext cx="6075657" cy="2601351"/>
                    </a:xfrm>
                    <a:prstGeom prst="rect">
                      <a:avLst/>
                    </a:prstGeom>
                  </pic:spPr>
                </pic:pic>
              </a:graphicData>
            </a:graphic>
          </wp:inline>
        </w:drawing>
      </w:r>
    </w:p>
    <w:p w14:paraId="05A36AF6" w14:textId="5C3D2F79" w:rsidR="00D224D5" w:rsidRPr="008E53B1" w:rsidRDefault="00554400" w:rsidP="0008105B">
      <w:pPr>
        <w:pStyle w:val="Caption"/>
        <w:jc w:val="center"/>
        <w:rPr>
          <w:b/>
          <w:bCs/>
          <w:i w:val="0"/>
          <w:iCs w:val="0"/>
        </w:rPr>
      </w:pPr>
      <w:bookmarkStart w:id="143" w:name="_Ref165135282"/>
      <w:r w:rsidRPr="008E53B1">
        <w:rPr>
          <w:b/>
          <w:bCs/>
          <w:i w:val="0"/>
          <w:iCs w:val="0"/>
        </w:rPr>
        <w:t xml:space="preserve">Figure </w:t>
      </w:r>
      <w:r w:rsidRPr="008E53B1">
        <w:rPr>
          <w:b/>
          <w:bCs/>
          <w:i w:val="0"/>
          <w:iCs w:val="0"/>
        </w:rPr>
        <w:fldChar w:fldCharType="begin"/>
      </w:r>
      <w:r w:rsidRPr="008E53B1">
        <w:rPr>
          <w:b/>
          <w:bCs/>
          <w:i w:val="0"/>
          <w:iCs w:val="0"/>
        </w:rPr>
        <w:instrText xml:space="preserve"> SEQ Figure \* ARABIC </w:instrText>
      </w:r>
      <w:r w:rsidRPr="008E53B1">
        <w:rPr>
          <w:b/>
          <w:bCs/>
          <w:i w:val="0"/>
          <w:iCs w:val="0"/>
        </w:rPr>
        <w:fldChar w:fldCharType="separate"/>
      </w:r>
      <w:r w:rsidR="00843CB6">
        <w:rPr>
          <w:b/>
          <w:bCs/>
          <w:i w:val="0"/>
          <w:iCs w:val="0"/>
          <w:noProof/>
        </w:rPr>
        <w:t>39</w:t>
      </w:r>
      <w:r w:rsidRPr="008E53B1">
        <w:rPr>
          <w:b/>
          <w:bCs/>
          <w:i w:val="0"/>
          <w:iCs w:val="0"/>
        </w:rPr>
        <w:fldChar w:fldCharType="end"/>
      </w:r>
      <w:bookmarkEnd w:id="143"/>
      <w:r w:rsidRPr="008E53B1">
        <w:rPr>
          <w:b/>
          <w:bCs/>
          <w:i w:val="0"/>
          <w:iCs w:val="0"/>
        </w:rPr>
        <w:t xml:space="preserve"> </w:t>
      </w:r>
      <w:r w:rsidR="00C03FE8" w:rsidRPr="008E53B1">
        <w:rPr>
          <w:b/>
          <w:bCs/>
          <w:i w:val="0"/>
          <w:iCs w:val="0"/>
        </w:rPr>
        <w:t>Freundlich isotherm equation</w:t>
      </w:r>
      <w:r w:rsidR="008E53B1" w:rsidRPr="008E53B1">
        <w:rPr>
          <w:b/>
          <w:bCs/>
          <w:i w:val="0"/>
          <w:iCs w:val="0"/>
        </w:rPr>
        <w:t>s with parameter uncertaint</w:t>
      </w:r>
      <w:r w:rsidR="008E53B1">
        <w:rPr>
          <w:b/>
          <w:bCs/>
          <w:i w:val="0"/>
          <w:iCs w:val="0"/>
        </w:rPr>
        <w:t>y</w:t>
      </w:r>
      <w:r w:rsidR="008E53B1" w:rsidRPr="008E53B1">
        <w:rPr>
          <w:b/>
          <w:bCs/>
          <w:i w:val="0"/>
          <w:iCs w:val="0"/>
        </w:rPr>
        <w:t xml:space="preserve"> for compounds (a) TCE </w:t>
      </w:r>
      <w:r w:rsidR="00BF198B">
        <w:rPr>
          <w:b/>
          <w:bCs/>
          <w:i w:val="0"/>
          <w:iCs w:val="0"/>
        </w:rPr>
        <w:t>&amp;</w:t>
      </w:r>
      <w:r w:rsidR="008E53B1" w:rsidRPr="008E53B1">
        <w:rPr>
          <w:b/>
          <w:bCs/>
          <w:i w:val="0"/>
          <w:iCs w:val="0"/>
        </w:rPr>
        <w:t xml:space="preserve"> (b) PFHpA</w:t>
      </w:r>
    </w:p>
    <w:p w14:paraId="0250D5D2" w14:textId="34475DE8" w:rsidR="00375B0A" w:rsidRDefault="00B94C0C" w:rsidP="006B442D">
      <w:pPr>
        <w:jc w:val="both"/>
      </w:pPr>
      <w:r w:rsidRPr="00B94C0C">
        <w:rPr>
          <w:b/>
          <w:bCs/>
        </w:rPr>
        <w:fldChar w:fldCharType="begin"/>
      </w:r>
      <w:r w:rsidRPr="00B94C0C">
        <w:rPr>
          <w:b/>
          <w:bCs/>
        </w:rPr>
        <w:instrText xml:space="preserve"> REF _Ref165135282 \h  \* MERGEFORMAT </w:instrText>
      </w:r>
      <w:r w:rsidRPr="00B94C0C">
        <w:rPr>
          <w:b/>
          <w:bCs/>
        </w:rPr>
      </w:r>
      <w:r w:rsidRPr="00B94C0C">
        <w:rPr>
          <w:b/>
          <w:bCs/>
        </w:rPr>
        <w:fldChar w:fldCharType="separate"/>
      </w:r>
      <w:r w:rsidR="00843CB6" w:rsidRPr="008E53B1">
        <w:rPr>
          <w:b/>
          <w:bCs/>
        </w:rPr>
        <w:t xml:space="preserve">Figure </w:t>
      </w:r>
      <w:r w:rsidR="00843CB6" w:rsidRPr="00843CB6">
        <w:rPr>
          <w:b/>
          <w:bCs/>
          <w:noProof/>
        </w:rPr>
        <w:t>39</w:t>
      </w:r>
      <w:r w:rsidRPr="00B94C0C">
        <w:rPr>
          <w:b/>
          <w:bCs/>
        </w:rPr>
        <w:fldChar w:fldCharType="end"/>
      </w:r>
      <w:r>
        <w:t xml:space="preserve"> again represents the equation of the Freundlich isotherm and so one could expect that equilibrium adsorption capacity</w:t>
      </w:r>
      <w:r w:rsidR="00C94F97">
        <w:t xml:space="preserve"> </w:t>
      </w:r>
      <m:oMath>
        <m:sSub>
          <m:sSubPr>
            <m:ctrlPr>
              <w:rPr>
                <w:rFonts w:ascii="Cambria Math" w:hAnsi="Cambria Math"/>
                <w:i/>
              </w:rPr>
            </m:ctrlPr>
          </m:sSubPr>
          <m:e>
            <m:r>
              <w:rPr>
                <w:rFonts w:ascii="Cambria Math" w:hAnsi="Cambria Math"/>
              </w:rPr>
              <m:t>q</m:t>
            </m:r>
          </m:e>
          <m:sub>
            <m:r>
              <w:rPr>
                <w:rFonts w:ascii="Cambria Math" w:hAnsi="Cambria Math"/>
              </w:rPr>
              <m:t>e</m:t>
            </m:r>
          </m:sub>
        </m:sSub>
      </m:oMath>
      <w:r>
        <w:t xml:space="preserve"> would increase with increasing equilibrium parameters.</w:t>
      </w:r>
      <w:r w:rsidR="005C3442">
        <w:t xml:space="preserve"> This however was not</w:t>
      </w:r>
      <w:r w:rsidR="00267877">
        <w:t xml:space="preserve"> always</w:t>
      </w:r>
      <w:r w:rsidR="005C3442">
        <w:t xml:space="preserve"> the case. The difference </w:t>
      </w:r>
      <w:r w:rsidR="00650874">
        <w:t xml:space="preserve">could be explained by the equilibrium concentration </w:t>
      </w:r>
      <m:oMath>
        <m:sSub>
          <m:sSubPr>
            <m:ctrlPr>
              <w:rPr>
                <w:rFonts w:ascii="Cambria Math" w:hAnsi="Cambria Math"/>
                <w:i/>
              </w:rPr>
            </m:ctrlPr>
          </m:sSubPr>
          <m:e>
            <m:r>
              <w:rPr>
                <w:rFonts w:ascii="Cambria Math" w:hAnsi="Cambria Math"/>
              </w:rPr>
              <m:t>C</m:t>
            </m:r>
          </m:e>
          <m:sub>
            <m:r>
              <w:rPr>
                <w:rFonts w:ascii="Cambria Math" w:hAnsi="Cambria Math"/>
              </w:rPr>
              <m:t>e</m:t>
            </m:r>
          </m:sub>
        </m:sSub>
      </m:oMath>
      <w:r w:rsidR="00650874">
        <w:rPr>
          <w:rFonts w:eastAsiaTheme="minorEastAsia"/>
        </w:rPr>
        <w:t xml:space="preserve">. Concentration is &gt; 1 in </w:t>
      </w:r>
      <w:r w:rsidR="00650874" w:rsidRPr="00650874">
        <w:rPr>
          <w:rFonts w:eastAsiaTheme="minorEastAsia"/>
          <w:b/>
          <w:bCs/>
        </w:rPr>
        <w:fldChar w:fldCharType="begin"/>
      </w:r>
      <w:r w:rsidR="00650874" w:rsidRPr="00650874">
        <w:rPr>
          <w:rFonts w:eastAsiaTheme="minorEastAsia"/>
          <w:b/>
          <w:bCs/>
        </w:rPr>
        <w:instrText xml:space="preserve"> REF _Ref165135282 \h  \* MERGEFORMAT </w:instrText>
      </w:r>
      <w:r w:rsidR="00650874" w:rsidRPr="00650874">
        <w:rPr>
          <w:rFonts w:eastAsiaTheme="minorEastAsia"/>
          <w:b/>
          <w:bCs/>
        </w:rPr>
      </w:r>
      <w:r w:rsidR="00650874" w:rsidRPr="00650874">
        <w:rPr>
          <w:rFonts w:eastAsiaTheme="minorEastAsia"/>
          <w:b/>
          <w:bCs/>
        </w:rPr>
        <w:fldChar w:fldCharType="separate"/>
      </w:r>
      <w:r w:rsidR="00843CB6" w:rsidRPr="008E53B1">
        <w:rPr>
          <w:b/>
          <w:bCs/>
        </w:rPr>
        <w:t xml:space="preserve">Figure </w:t>
      </w:r>
      <w:r w:rsidR="00843CB6" w:rsidRPr="00843CB6">
        <w:rPr>
          <w:b/>
          <w:bCs/>
          <w:noProof/>
        </w:rPr>
        <w:t>39</w:t>
      </w:r>
      <w:r w:rsidR="00650874" w:rsidRPr="00650874">
        <w:rPr>
          <w:rFonts w:eastAsiaTheme="minorEastAsia"/>
          <w:b/>
          <w:bCs/>
        </w:rPr>
        <w:fldChar w:fldCharType="end"/>
      </w:r>
      <w:r w:rsidR="00650874" w:rsidRPr="00650874">
        <w:rPr>
          <w:rFonts w:eastAsiaTheme="minorEastAsia"/>
          <w:b/>
          <w:bCs/>
        </w:rPr>
        <w:t>(a)</w:t>
      </w:r>
      <w:r w:rsidR="00650874">
        <w:rPr>
          <w:rFonts w:eastAsiaTheme="minorEastAsia"/>
        </w:rPr>
        <w:t xml:space="preserve"> and &lt; 1 in </w:t>
      </w:r>
      <w:r w:rsidR="00650874" w:rsidRPr="00650874">
        <w:rPr>
          <w:rFonts w:eastAsiaTheme="minorEastAsia"/>
          <w:b/>
          <w:bCs/>
        </w:rPr>
        <w:fldChar w:fldCharType="begin"/>
      </w:r>
      <w:r w:rsidR="00650874" w:rsidRPr="00650874">
        <w:rPr>
          <w:rFonts w:eastAsiaTheme="minorEastAsia"/>
          <w:b/>
          <w:bCs/>
        </w:rPr>
        <w:instrText xml:space="preserve"> REF _Ref165135282 \h  \* MERGEFORMAT </w:instrText>
      </w:r>
      <w:r w:rsidR="00650874" w:rsidRPr="00650874">
        <w:rPr>
          <w:rFonts w:eastAsiaTheme="minorEastAsia"/>
          <w:b/>
          <w:bCs/>
        </w:rPr>
      </w:r>
      <w:r w:rsidR="00650874" w:rsidRPr="00650874">
        <w:rPr>
          <w:rFonts w:eastAsiaTheme="minorEastAsia"/>
          <w:b/>
          <w:bCs/>
        </w:rPr>
        <w:fldChar w:fldCharType="separate"/>
      </w:r>
      <w:r w:rsidR="00843CB6" w:rsidRPr="008E53B1">
        <w:rPr>
          <w:b/>
          <w:bCs/>
        </w:rPr>
        <w:t xml:space="preserve">Figure </w:t>
      </w:r>
      <w:r w:rsidR="00843CB6" w:rsidRPr="00843CB6">
        <w:rPr>
          <w:b/>
          <w:bCs/>
          <w:noProof/>
        </w:rPr>
        <w:t>39</w:t>
      </w:r>
      <w:r w:rsidR="00650874" w:rsidRPr="00650874">
        <w:rPr>
          <w:rFonts w:eastAsiaTheme="minorEastAsia"/>
          <w:b/>
          <w:bCs/>
        </w:rPr>
        <w:fldChar w:fldCharType="end"/>
      </w:r>
      <w:r w:rsidR="00650874" w:rsidRPr="00650874">
        <w:rPr>
          <w:rFonts w:eastAsiaTheme="minorEastAsia"/>
          <w:b/>
          <w:bCs/>
        </w:rPr>
        <w:t>(b)</w:t>
      </w:r>
      <w:r w:rsidR="00650874">
        <w:rPr>
          <w:rFonts w:eastAsiaTheme="minorEastAsia"/>
        </w:rPr>
        <w:t xml:space="preserve">. </w:t>
      </w:r>
      <w:r w:rsidR="00B236AB">
        <w:rPr>
          <w:rFonts w:eastAsiaTheme="minorEastAsia"/>
        </w:rPr>
        <w:t xml:space="preserve">Because </w:t>
      </w:r>
      <m:oMath>
        <m:sSub>
          <m:sSubPr>
            <m:ctrlPr>
              <w:rPr>
                <w:rFonts w:ascii="Cambria Math" w:hAnsi="Cambria Math"/>
                <w:i/>
              </w:rPr>
            </m:ctrlPr>
          </m:sSubPr>
          <m:e>
            <m:r>
              <w:rPr>
                <w:rFonts w:ascii="Cambria Math" w:hAnsi="Cambria Math"/>
              </w:rPr>
              <m:t>C</m:t>
            </m:r>
          </m:e>
          <m:sub>
            <m:r>
              <w:rPr>
                <w:rFonts w:ascii="Cambria Math" w:hAnsi="Cambria Math"/>
              </w:rPr>
              <m:t>e</m:t>
            </m:r>
          </m:sub>
        </m:sSub>
      </m:oMath>
      <w:r w:rsidR="00F22F7F">
        <w:rPr>
          <w:rFonts w:eastAsiaTheme="minorEastAsia"/>
        </w:rPr>
        <w:t xml:space="preserve"> is smaller than 1, increasing the exponent means decreasing </w:t>
      </w:r>
      <w:r w:rsidR="00267877">
        <w:rPr>
          <w:rFonts w:eastAsiaTheme="minorEastAsia"/>
        </w:rPr>
        <w:t>the whole factor. This is why changing 1/n had an opposite effect.</w:t>
      </w:r>
      <w:r w:rsidR="00C94F97">
        <w:rPr>
          <w:rFonts w:eastAsiaTheme="minorEastAsia"/>
        </w:rPr>
        <w:t xml:space="preserve"> </w:t>
      </w:r>
      <w:r w:rsidR="00375B0A">
        <w:br w:type="page"/>
      </w:r>
    </w:p>
    <w:p w14:paraId="49D29D3C" w14:textId="0326507B" w:rsidR="00F165D5" w:rsidRPr="00D24EC5" w:rsidRDefault="004C47C3" w:rsidP="004C47C3">
      <w:pPr>
        <w:pStyle w:val="Heading1"/>
      </w:pPr>
      <w:bookmarkStart w:id="144" w:name="_Toc165464889"/>
      <w:r>
        <w:lastRenderedPageBreak/>
        <w:t xml:space="preserve">The </w:t>
      </w:r>
      <w:r w:rsidR="00F0423C">
        <w:t xml:space="preserve">PSDM </w:t>
      </w:r>
      <w:r>
        <w:t xml:space="preserve">model </w:t>
      </w:r>
      <w:r w:rsidR="00F0423C">
        <w:t xml:space="preserve">for full-scale </w:t>
      </w:r>
      <w:r>
        <w:t>application</w:t>
      </w:r>
      <w:bookmarkEnd w:id="144"/>
    </w:p>
    <w:p w14:paraId="23EED494" w14:textId="3D843D4D" w:rsidR="003A50B5" w:rsidRDefault="00FF161F" w:rsidP="00FF161F">
      <w:pPr>
        <w:pStyle w:val="Heading2"/>
      </w:pPr>
      <w:bookmarkStart w:id="145" w:name="_Toc165464890"/>
      <w:r>
        <w:t>The Interreg project</w:t>
      </w:r>
      <w:bookmarkEnd w:id="145"/>
    </w:p>
    <w:p w14:paraId="586438FD" w14:textId="6983CB9E" w:rsidR="00FF161F" w:rsidRDefault="00FF161F" w:rsidP="00FF161F">
      <w:pPr>
        <w:jc w:val="both"/>
      </w:pPr>
      <w:r w:rsidRPr="007C69CE">
        <w:t>An example of a full-scale set-up for the removal of micropollutants in municipal wastewater is shown in</w:t>
      </w:r>
      <w:r w:rsidR="002301A7">
        <w:rPr>
          <w:b/>
          <w:bCs/>
        </w:rPr>
        <w:t xml:space="preserve"> </w:t>
      </w:r>
      <w:r w:rsidR="002301A7" w:rsidRPr="002301A7">
        <w:rPr>
          <w:b/>
          <w:bCs/>
        </w:rPr>
        <w:fldChar w:fldCharType="begin"/>
      </w:r>
      <w:r w:rsidR="002301A7" w:rsidRPr="002301A7">
        <w:rPr>
          <w:b/>
          <w:bCs/>
        </w:rPr>
        <w:instrText xml:space="preserve"> REF _Ref162608214 \h </w:instrText>
      </w:r>
      <w:r w:rsidR="002301A7" w:rsidRPr="002301A7">
        <w:rPr>
          <w:b/>
          <w:bCs/>
        </w:rPr>
      </w:r>
      <w:r w:rsidR="002301A7" w:rsidRPr="002301A7">
        <w:rPr>
          <w:b/>
          <w:bCs/>
        </w:rPr>
        <w:instrText xml:space="preserve"> \* MERGEFORMAT </w:instrText>
      </w:r>
      <w:r w:rsidR="002301A7" w:rsidRPr="002301A7">
        <w:rPr>
          <w:b/>
          <w:bCs/>
        </w:rPr>
        <w:fldChar w:fldCharType="separate"/>
      </w:r>
      <w:r w:rsidR="00843CB6" w:rsidRPr="00BD47D0">
        <w:rPr>
          <w:b/>
          <w:bCs/>
        </w:rPr>
        <w:t xml:space="preserve">Figure </w:t>
      </w:r>
      <w:r w:rsidR="00843CB6" w:rsidRPr="00843CB6">
        <w:rPr>
          <w:b/>
          <w:bCs/>
          <w:noProof/>
        </w:rPr>
        <w:t>2</w:t>
      </w:r>
      <w:r w:rsidR="002301A7" w:rsidRPr="002301A7">
        <w:rPr>
          <w:b/>
          <w:bCs/>
        </w:rPr>
        <w:fldChar w:fldCharType="end"/>
      </w:r>
      <w:r w:rsidRPr="007C69CE">
        <w:t xml:space="preserve">. After conventional treatment, some of the wastewater will be further filtered, followed by the advanced treatment processes. The advanced treatment here is a combination of ozonation and adsorption by granular activated carbon (GAC) in fixed-bed reactors. Ozonation is an oxidation process that will be beneficial for actually degrade part of the micropollutants, to avoid them only being relocated. On the other hand, ozonation without GAC would be too energy-intensive and causes problems with by-products </w:t>
      </w:r>
      <w:r w:rsidRPr="007C69CE">
        <w:fldChar w:fldCharType="begin"/>
      </w:r>
      <w:r>
        <w:instrText xml:space="preserve"> ADDIN ZOTERO_ITEM CSL_CITATION {"citationID":"qvK0A3Le","properties":{"formattedCitation":"(Aquafin, 2023; Guillossou et al., 2020)","plainCitation":"(Aquafin, 2023; Guillossou et al., 2020)","noteIndex":0},"citationItems":[{"id":81,"uris":["http://zotero.org/users/local/h6YJVYLe/items/86LZQZLE"],"itemData":{"id":81,"type":"webpage","language":"en","title":"Full-scale set-up for removal micropollutants","URL":"https://www.aquafin.be/en/full-scale-set-up-for-removal-micropollutants, https://www.aquafin.be/en/full-scale-set-up-for-removal-micropollutants","author":[{"family":"Aquafin","given":""}],"accessed":{"date-parts":[["2023",11,26]]},"issued":{"date-parts":[["2023"]]}}},{"id":46,"uris":["http://zotero.org/users/local/h6YJVYLe/items/YJNPW24L"],"itemData":{"id":46,"type":"article-journal","abstract":"Advanced processes for the removal of organic micropollutants (OMPs) from wastewater effluents include adsorption onto activated carbon, ozonation, or a combination of both processes. The removal of 28 OMPs present in a real wastewater effluent was studied by ozonation coupled to activated carbon adsorption and compared to a sole adsorption. The influence of the specific ozone dose (0.09–1.29 gO3/gDOC) and the influence of the powdered activated carbon (PAC) dose (2, 5 and 10 mg/L) were first studied separately. OMPs removal increased with both the specific ozone dose (up to 80% for a dose higher than 0.60 gO3/gDOC) and the PAC dose. Ozonation performances decreased in presence of suspended solids, which were converted to dissolved organic carbon. A correction of the specific ozone dose according to the suspended solids levels, in addition to nitrite, should be considered. The influence of ozonation (0.09, 0.22, 0.94 and 1.29 gO3/gDOC) on OMPs adsorption was then assessed. OMPs adsorption didn’t change at low specific ozone doses but increased at higher specific ozone doses due to a decrease in DOM adsorption and competition with OMPs. At low ozone doses followed by adsorption (0.22 gO3/gDOC and 10 mg/L PAC), the two processes appeared complementary as OMPs with a low reactivity toward ozone were well absorbed onto PAC while most OMPs refractory to adsorption were well eliminated by ozone. Improved removals were obtained for all compounds with these selected doses, reaching more than 80% removal for most OMPs while limiting the formation of bromate ion.","container-title":"Chemosphere","DOI":"10.1016/j.chemosphere.2019.125530","ISSN":"0045-6535","journalAbbreviation":"Chemosphere","page":"125530","source":"ScienceDirect","title":"Benefits of ozonation before activated carbon adsorption for the removal of organic micropollutants from wastewater effluents","volume":"245","author":[{"family":"Guillossou","given":"Ronan"},{"family":"Le Roux","given":"Julien"},{"family":"Brosillon","given":"Stéphan"},{"family":"Mailler","given":"Romain"},{"family":"Vulliet","given":"Emmanuelle"},{"family":"Morlay","given":"Catherine"},{"family":"Nauleau","given":"Fabrice"},{"family":"Rocher","given":"Vincent"},{"family":"Gaspéri","given":"Johnny"}],"issued":{"date-parts":[["2020",4,1]]}}}],"schema":"https://github.com/citation-style-language/schema/raw/master/csl-citation.json"} </w:instrText>
      </w:r>
      <w:r w:rsidRPr="007C69CE">
        <w:fldChar w:fldCharType="separate"/>
      </w:r>
      <w:r w:rsidRPr="00372AFB">
        <w:rPr>
          <w:rFonts w:cs="Arial"/>
        </w:rPr>
        <w:t>(Aquafin, 2023; Guillossou et al., 2020)</w:t>
      </w:r>
      <w:r w:rsidRPr="007C69CE">
        <w:fldChar w:fldCharType="end"/>
      </w:r>
      <w:r w:rsidRPr="007C69CE">
        <w:t>.</w:t>
      </w:r>
    </w:p>
    <w:p w14:paraId="197C80C1" w14:textId="77777777" w:rsidR="00FF161F" w:rsidRDefault="00FF161F" w:rsidP="00FF161F"/>
    <w:p w14:paraId="463EECBA" w14:textId="715B28BB" w:rsidR="000B7BFB" w:rsidRPr="000B7BFB" w:rsidRDefault="000B7BFB" w:rsidP="000B7BFB">
      <w:pPr>
        <w:pStyle w:val="ListParagraph"/>
        <w:numPr>
          <w:ilvl w:val="0"/>
          <w:numId w:val="22"/>
        </w:numPr>
        <w:jc w:val="both"/>
        <w:rPr>
          <w:ins w:id="146" w:author="simon duchi" w:date="2023-12-22T11:34:00Z"/>
          <w:b/>
          <w:bCs/>
          <w:i/>
          <w:iCs/>
          <w:color w:val="1E64C8" w:themeColor="accent1"/>
        </w:rPr>
      </w:pPr>
      <w:r w:rsidRPr="000B7BFB">
        <w:rPr>
          <w:b/>
          <w:bCs/>
          <w:i/>
          <w:iCs/>
          <w:color w:val="1E64C8" w:themeColor="accent1"/>
        </w:rPr>
        <w:t>Which contaminants are my focus for conducting models? Is there a representative compound that can tell about all OMPs?</w:t>
      </w:r>
    </w:p>
    <w:p w14:paraId="770C72B5" w14:textId="77777777" w:rsidR="000B7BFB" w:rsidRDefault="000B7BFB" w:rsidP="000B7BFB">
      <w:pPr>
        <w:pStyle w:val="ListParagraph"/>
        <w:numPr>
          <w:ilvl w:val="0"/>
          <w:numId w:val="22"/>
        </w:numPr>
        <w:jc w:val="both"/>
        <w:rPr>
          <w:b/>
          <w:bCs/>
          <w:i/>
          <w:iCs/>
          <w:color w:val="1E64C8" w:themeColor="accent1"/>
          <w:sz w:val="24"/>
          <w:szCs w:val="28"/>
        </w:rPr>
      </w:pPr>
      <w:ins w:id="147" w:author="simon duchi" w:date="2023-12-22T11:34:00Z">
        <w:r w:rsidRPr="000C7073">
          <w:rPr>
            <w:b/>
            <w:bCs/>
            <w:i/>
            <w:iCs/>
            <w:noProof/>
            <w:color w:val="1E64C8" w:themeColor="accent1"/>
            <w:sz w:val="24"/>
            <w:szCs w:val="28"/>
          </w:rPr>
          <w:drawing>
            <wp:inline distT="0" distB="0" distL="0" distR="0" wp14:anchorId="25BB5D67" wp14:editId="1FFB0718">
              <wp:extent cx="5062119" cy="2075918"/>
              <wp:effectExtent l="0" t="0" r="5715" b="635"/>
              <wp:docPr id="2132363813" name="Picture 1" descr="A close up of a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2363813" name="Picture 1" descr="A close up of a text&#10;&#10;Description automatically generated"/>
                      <pic:cNvPicPr/>
                    </pic:nvPicPr>
                    <pic:blipFill>
                      <a:blip r:embed="rId64"/>
                      <a:stretch>
                        <a:fillRect/>
                      </a:stretch>
                    </pic:blipFill>
                    <pic:spPr>
                      <a:xfrm>
                        <a:off x="0" y="0"/>
                        <a:ext cx="5070609" cy="2079400"/>
                      </a:xfrm>
                      <a:prstGeom prst="rect">
                        <a:avLst/>
                      </a:prstGeom>
                    </pic:spPr>
                  </pic:pic>
                </a:graphicData>
              </a:graphic>
            </wp:inline>
          </w:drawing>
        </w:r>
      </w:ins>
    </w:p>
    <w:p w14:paraId="33999379" w14:textId="77777777" w:rsidR="000B7BFB" w:rsidRDefault="000B7BFB" w:rsidP="000B7BFB">
      <w:pPr>
        <w:pStyle w:val="ListParagraph"/>
        <w:numPr>
          <w:ilvl w:val="0"/>
          <w:numId w:val="22"/>
        </w:numPr>
        <w:jc w:val="both"/>
        <w:rPr>
          <w:b/>
          <w:bCs/>
          <w:i/>
          <w:iCs/>
          <w:color w:val="1E64C8" w:themeColor="accent1"/>
          <w:sz w:val="24"/>
          <w:szCs w:val="28"/>
        </w:rPr>
      </w:pPr>
    </w:p>
    <w:p w14:paraId="30AA8FAE" w14:textId="77777777" w:rsidR="0069591A" w:rsidRDefault="0069591A" w:rsidP="00FF161F"/>
    <w:p w14:paraId="0F7CBFD1" w14:textId="72A0E2B0" w:rsidR="0069591A" w:rsidRPr="0069591A" w:rsidRDefault="0069591A" w:rsidP="00FF161F">
      <w:pPr>
        <w:rPr>
          <w:i/>
          <w:iCs/>
        </w:rPr>
      </w:pPr>
      <w:r w:rsidRPr="0069591A">
        <w:rPr>
          <w:rStyle w:val="cf01"/>
          <w:b/>
          <w:bCs/>
          <w:i/>
          <w:iCs/>
        </w:rPr>
        <w:t>Simon:</w:t>
      </w:r>
      <w:r w:rsidRPr="0069591A">
        <w:rPr>
          <w:rStyle w:val="cf01"/>
          <w:i/>
          <w:iCs/>
        </w:rPr>
        <w:t xml:space="preserve"> in the Netherlands there is a new legislation that it cannot be above 1 µg/L which is really low and challenging for standalone ozonation. That makes the combination with GAC even more interesting.</w:t>
      </w:r>
    </w:p>
    <w:p w14:paraId="078E3F71" w14:textId="77777777" w:rsidR="00FF161F" w:rsidRPr="003A50B5" w:rsidRDefault="00FF161F" w:rsidP="003A50B5"/>
    <w:p w14:paraId="233870B8" w14:textId="4749114B" w:rsidR="007B0F8F" w:rsidRPr="007C69CE" w:rsidRDefault="007B0F8F">
      <w:pPr>
        <w:spacing w:after="160" w:line="2" w:lineRule="auto"/>
      </w:pPr>
      <w:r w:rsidRPr="007C69CE">
        <w:br w:type="page"/>
      </w:r>
    </w:p>
    <w:p w14:paraId="516D7BD8" w14:textId="721F7008" w:rsidR="00655EB9" w:rsidRPr="007C69CE" w:rsidRDefault="00655EB9" w:rsidP="00655EB9">
      <w:pPr>
        <w:pStyle w:val="Chapterunnumbered"/>
      </w:pPr>
      <w:bookmarkStart w:id="148" w:name="_Toc165464891"/>
      <w:r w:rsidRPr="007C69CE">
        <w:lastRenderedPageBreak/>
        <w:t>CONCLUSION</w:t>
      </w:r>
      <w:bookmarkEnd w:id="148"/>
    </w:p>
    <w:p w14:paraId="741C1CD2" w14:textId="6650AB72" w:rsidR="000873AD" w:rsidRPr="007C69CE" w:rsidRDefault="00026103" w:rsidP="00922006">
      <w:r w:rsidRPr="007C69CE">
        <w:br w:type="page"/>
      </w:r>
    </w:p>
    <w:p w14:paraId="2B6F1669" w14:textId="140251A9" w:rsidR="00CF0C77" w:rsidRPr="007C69CE" w:rsidRDefault="00655EB9" w:rsidP="00CF0C77">
      <w:pPr>
        <w:pStyle w:val="Referencies"/>
        <w:pageBreakBefore/>
      </w:pPr>
      <w:bookmarkStart w:id="149" w:name="_Toc165464892"/>
      <w:r w:rsidRPr="007C69CE">
        <w:lastRenderedPageBreak/>
        <w:t>REFERENCE LIST</w:t>
      </w:r>
      <w:bookmarkEnd w:id="149"/>
    </w:p>
    <w:p w14:paraId="1BEB68DA" w14:textId="77777777" w:rsidR="00943BE7" w:rsidRDefault="00AF39CE" w:rsidP="00943BE7">
      <w:pPr>
        <w:pStyle w:val="Bibliography"/>
      </w:pPr>
      <w:r w:rsidRPr="007C69CE">
        <w:fldChar w:fldCharType="begin"/>
      </w:r>
      <w:r w:rsidR="002024E2" w:rsidRPr="00F2355C">
        <w:rPr>
          <w:lang w:val="nl-BE"/>
        </w:rPr>
        <w:instrText xml:space="preserve"> ADDIN ZOTERO_BIBL {"uncited":[],"omitted":[],"custom":[]} CSL_BIBLIOGRAPHY </w:instrText>
      </w:r>
      <w:r w:rsidRPr="007C69CE">
        <w:fldChar w:fldCharType="separate"/>
      </w:r>
      <w:r w:rsidR="00943BE7" w:rsidRPr="003E689C">
        <w:rPr>
          <w:lang w:val="nl-BE"/>
        </w:rPr>
        <w:t xml:space="preserve">Ahmadi, N., Abbasi, M., Torabian, A., van Loosdrecht, M. C. M., &amp; Ducoste, J. (2023). </w:t>
      </w:r>
      <w:r w:rsidR="00943BE7">
        <w:t xml:space="preserve">Biotransformation of micropollutants in moving bed biofilm reactors under heterotrophic and autotrophic conditions. </w:t>
      </w:r>
      <w:r w:rsidR="00943BE7">
        <w:rPr>
          <w:i/>
          <w:iCs/>
        </w:rPr>
        <w:t>Journal of Hazardous Materials</w:t>
      </w:r>
      <w:r w:rsidR="00943BE7">
        <w:t xml:space="preserve">, </w:t>
      </w:r>
      <w:r w:rsidR="00943BE7">
        <w:rPr>
          <w:i/>
          <w:iCs/>
        </w:rPr>
        <w:t>460</w:t>
      </w:r>
      <w:r w:rsidR="00943BE7">
        <w:t>, 132232. https://doi.org/10.1016/j.jhazmat.2023.132232</w:t>
      </w:r>
    </w:p>
    <w:p w14:paraId="31223D3A" w14:textId="77777777" w:rsidR="00943BE7" w:rsidRDefault="00943BE7" w:rsidP="00943BE7">
      <w:pPr>
        <w:pStyle w:val="Bibliography"/>
      </w:pPr>
      <w:r>
        <w:t xml:space="preserve">Albuquerque, B., Heleno, S., Oliveira, M., Barros, L., &amp; Ferreira, I. (2020). Phenolic compounds: Current industrial applications, limitations and future challenges. </w:t>
      </w:r>
      <w:r>
        <w:rPr>
          <w:i/>
          <w:iCs/>
        </w:rPr>
        <w:t>Food &amp; Function</w:t>
      </w:r>
      <w:r>
        <w:t>. https://doi.org/10.1039/D0FO02324H</w:t>
      </w:r>
    </w:p>
    <w:p w14:paraId="09939F3C" w14:textId="77777777" w:rsidR="00943BE7" w:rsidRDefault="00943BE7" w:rsidP="00943BE7">
      <w:pPr>
        <w:pStyle w:val="Bibliography"/>
      </w:pPr>
      <w:r>
        <w:t xml:space="preserve">Aliakbarian, B., Casazza, A., &amp; Perego, P. (2015). Kinetic and Isotherm Modelling of the Adsorption of Phenolic Compounds from Olive Mill Wastewater onto Activated Carbon. </w:t>
      </w:r>
      <w:r>
        <w:rPr>
          <w:i/>
          <w:iCs/>
        </w:rPr>
        <w:t>Food Technology and Biotechnology</w:t>
      </w:r>
      <w:r>
        <w:t xml:space="preserve">, </w:t>
      </w:r>
      <w:r>
        <w:rPr>
          <w:i/>
          <w:iCs/>
        </w:rPr>
        <w:t>53</w:t>
      </w:r>
      <w:r>
        <w:t>, 207–214.</w:t>
      </w:r>
    </w:p>
    <w:p w14:paraId="7F506702" w14:textId="77777777" w:rsidR="00943BE7" w:rsidRDefault="00943BE7" w:rsidP="00943BE7">
      <w:pPr>
        <w:pStyle w:val="Bibliography"/>
      </w:pPr>
      <w:r>
        <w:t xml:space="preserve">Aquafin. (2023). </w:t>
      </w:r>
      <w:r>
        <w:rPr>
          <w:i/>
          <w:iCs/>
        </w:rPr>
        <w:t>Full-scale set-up for removal micropollutants</w:t>
      </w:r>
      <w:r>
        <w:t>. https://www.aquafin.be/en/full-scale-set-up-for-removal-micropollutants, https://www.aquafin.be/en/full-scale-set-up-for-removal-micropollutants</w:t>
      </w:r>
    </w:p>
    <w:p w14:paraId="4A8CA9FE" w14:textId="77777777" w:rsidR="00943BE7" w:rsidRDefault="00943BE7" w:rsidP="00943BE7">
      <w:pPr>
        <w:pStyle w:val="Bibliography"/>
      </w:pPr>
      <w:r>
        <w:t xml:space="preserve">Arvaniti, O. S., Dasenaki, M. E., Asimakopoulos, A. G., Maragou, N. C., Samaras, V. G., Antoniou, K., Gatidou, G., Mamais, D., Noutsopoulos, C., Frontistis, Z., Thomaidis, N. S., &amp; Stasinakis, A. S. (2022). Effectiveness of tertiary treatment processes in removing different classes of emerging contaminants from domestic wastewater. </w:t>
      </w:r>
      <w:r>
        <w:rPr>
          <w:i/>
          <w:iCs/>
        </w:rPr>
        <w:t>Frontiers of Environmental Science &amp; Engineering</w:t>
      </w:r>
      <w:r>
        <w:t xml:space="preserve">, </w:t>
      </w:r>
      <w:r>
        <w:rPr>
          <w:i/>
          <w:iCs/>
        </w:rPr>
        <w:t>16</w:t>
      </w:r>
      <w:r>
        <w:t>(11), 148. https://doi.org/10.1007/s11783-022-1583-y</w:t>
      </w:r>
    </w:p>
    <w:p w14:paraId="11624F44" w14:textId="77777777" w:rsidR="00943BE7" w:rsidRDefault="00943BE7" w:rsidP="00943BE7">
      <w:pPr>
        <w:pStyle w:val="Bibliography"/>
      </w:pPr>
      <w:r>
        <w:t xml:space="preserve">Brandt, M. J., Johnson, K. M., Elphinston, A. J., &amp; Ratnayaka, D. D. (2017). Chapter 10—Specialized and Advanced Water Treatment Processes. In M. J. Brandt, K. M. Johnson, A. J. Elphinston, &amp; D. D. Ratnayaka (Eds.), </w:t>
      </w:r>
      <w:r>
        <w:rPr>
          <w:i/>
          <w:iCs/>
        </w:rPr>
        <w:t>Twort’s Water Supply (Seventh Edition)</w:t>
      </w:r>
      <w:r>
        <w:t xml:space="preserve"> (pp. 407–473). Butterworth-Heinemann. https://doi.org/10.1016/B978-0-08-100025-0.00010-7</w:t>
      </w:r>
    </w:p>
    <w:p w14:paraId="03879CF4" w14:textId="77777777" w:rsidR="00943BE7" w:rsidRDefault="00943BE7" w:rsidP="00943BE7">
      <w:pPr>
        <w:pStyle w:val="Bibliography"/>
      </w:pPr>
      <w:r>
        <w:t xml:space="preserve">Burkhardt, J. (2020). </w:t>
      </w:r>
      <w:r>
        <w:rPr>
          <w:i/>
          <w:iCs/>
        </w:rPr>
        <w:t>Water_Treatment_Models/PSDM at master · USEPA/Water_Treatment_Models · GitHub</w:t>
      </w:r>
      <w:r>
        <w:t>. https://github.com/USEPA/Water_Treatment_Models/tree/master/PSDM</w:t>
      </w:r>
    </w:p>
    <w:p w14:paraId="049CE76E" w14:textId="77777777" w:rsidR="00943BE7" w:rsidRDefault="00943BE7" w:rsidP="00943BE7">
      <w:pPr>
        <w:pStyle w:val="Bibliography"/>
      </w:pPr>
      <w:r>
        <w:t>Burkhardt, J. B., Burns, N., Mobley, D., Pressman, J. G., Magnuson, M. L., &amp; Speth, T. F. (2022). Modeling PFAS Removal Using Granular Activated Carbon for Full-Scale System Design—</w:t>
      </w:r>
      <w:r>
        <w:lastRenderedPageBreak/>
        <w:t xml:space="preserve">Supplemental information. </w:t>
      </w:r>
      <w:r>
        <w:rPr>
          <w:i/>
          <w:iCs/>
        </w:rPr>
        <w:t>Journal of Environmental Engineering</w:t>
      </w:r>
      <w:r>
        <w:t xml:space="preserve">, </w:t>
      </w:r>
      <w:r>
        <w:rPr>
          <w:i/>
          <w:iCs/>
        </w:rPr>
        <w:t>148</w:t>
      </w:r>
      <w:r>
        <w:t>(3), 04021086. https://doi.org/10.1061/(ASCE)EE.1943-7870.0001964</w:t>
      </w:r>
    </w:p>
    <w:p w14:paraId="12670F93" w14:textId="77777777" w:rsidR="00943BE7" w:rsidRDefault="00943BE7" w:rsidP="00943BE7">
      <w:pPr>
        <w:pStyle w:val="Bibliography"/>
      </w:pPr>
      <w:r>
        <w:t xml:space="preserve">Burkhardt, J., Burns, N., Mobley, D., Pressman, J. G., Magnuson, M. L., &amp; Speth, T. F. (2022). Modeling PFAS Removal Using Granular Activated Carbon for Full-Scale System Design. </w:t>
      </w:r>
      <w:r>
        <w:rPr>
          <w:i/>
          <w:iCs/>
        </w:rPr>
        <w:t>Journal of Environmental Engineering</w:t>
      </w:r>
      <w:r>
        <w:t xml:space="preserve">, </w:t>
      </w:r>
      <w:r>
        <w:rPr>
          <w:i/>
          <w:iCs/>
        </w:rPr>
        <w:t>148</w:t>
      </w:r>
      <w:r>
        <w:t>(3), 04021086. https://doi.org/10.1061/(ASCE)EE.1943-7870.0001964</w:t>
      </w:r>
    </w:p>
    <w:p w14:paraId="16CD3F1D" w14:textId="77777777" w:rsidR="00943BE7" w:rsidRDefault="00943BE7" w:rsidP="00943BE7">
      <w:pPr>
        <w:pStyle w:val="Bibliography"/>
      </w:pPr>
      <w:r>
        <w:t xml:space="preserve">Cantoni, B., Ianes, J., Bertolo, B., Ziccardi, S., Maffini, F., &amp; Antonelli, M. (2024). Adsorption on activated carbon combined with ozonation for the removal of contaminants of emerging concern in drinking water. </w:t>
      </w:r>
      <w:r>
        <w:rPr>
          <w:i/>
          <w:iCs/>
        </w:rPr>
        <w:t>Journal of Environmental Management</w:t>
      </w:r>
      <w:r>
        <w:t xml:space="preserve">, </w:t>
      </w:r>
      <w:r>
        <w:rPr>
          <w:i/>
          <w:iCs/>
        </w:rPr>
        <w:t>350</w:t>
      </w:r>
      <w:r>
        <w:t>, 119537. https://doi.org/10.1016/j.jenvman.2023.119537</w:t>
      </w:r>
    </w:p>
    <w:p w14:paraId="5AFB04AA" w14:textId="77777777" w:rsidR="00943BE7" w:rsidRDefault="00943BE7" w:rsidP="00943BE7">
      <w:pPr>
        <w:pStyle w:val="Bibliography"/>
      </w:pPr>
      <w:r>
        <w:t xml:space="preserve">Das, S., Ray, N. M., Wan, J., Khan, A., Chakraborty, T., &amp; Ray, M. B. (2017). Micropollutants in Wastewater: Fate and Removal Processes. In R. Farooq &amp; Z. Ahmad (Eds.), </w:t>
      </w:r>
      <w:r>
        <w:rPr>
          <w:i/>
          <w:iCs/>
        </w:rPr>
        <w:t>Physico-Chemical Wastewater Treatment and Resource Recovery</w:t>
      </w:r>
      <w:r>
        <w:t>. InTech. https://doi.org/10.5772/65644</w:t>
      </w:r>
    </w:p>
    <w:p w14:paraId="6AEED262" w14:textId="77777777" w:rsidR="00943BE7" w:rsidRDefault="00943BE7" w:rsidP="00943BE7">
      <w:pPr>
        <w:pStyle w:val="Bibliography"/>
      </w:pPr>
      <w:r>
        <w:t xml:space="preserve">Edefell, E., Falås, P., Torresi, E., Hagman, M., Cimbritz, M., Bester, K., &amp; Christensson, M. (2021). Promoting the degradation of organic micropollutants in tertiary moving bed biofilm reactors by controlling growth and redox conditions. </w:t>
      </w:r>
      <w:r>
        <w:rPr>
          <w:i/>
          <w:iCs/>
        </w:rPr>
        <w:t>Journal of Hazardous Materials</w:t>
      </w:r>
      <w:r>
        <w:t xml:space="preserve">, </w:t>
      </w:r>
      <w:r>
        <w:rPr>
          <w:i/>
          <w:iCs/>
        </w:rPr>
        <w:t>414</w:t>
      </w:r>
      <w:r>
        <w:t>, 125535. https://doi.org/10.1016/j.jhazmat.2021.125535</w:t>
      </w:r>
    </w:p>
    <w:p w14:paraId="6709F7A1" w14:textId="77777777" w:rsidR="00943BE7" w:rsidRDefault="00943BE7" w:rsidP="00943BE7">
      <w:pPr>
        <w:pStyle w:val="Bibliography"/>
      </w:pPr>
      <w:r>
        <w:t xml:space="preserve">European Investment Bank, &amp; Bofill, J. (2023). </w:t>
      </w:r>
      <w:r>
        <w:rPr>
          <w:i/>
          <w:iCs/>
        </w:rPr>
        <w:t>Microplastics and Micropollutants in Water: Contaminants of emerging concern</w:t>
      </w:r>
      <w:r>
        <w:t>.</w:t>
      </w:r>
    </w:p>
    <w:p w14:paraId="046DC969" w14:textId="77777777" w:rsidR="00943BE7" w:rsidRDefault="00943BE7" w:rsidP="00943BE7">
      <w:pPr>
        <w:pStyle w:val="Bibliography"/>
      </w:pPr>
      <w:r>
        <w:t xml:space="preserve">Guerra, P., Kim, M., Kinsman, L., Ng, T., Alaee, M., &amp; Smyth, S. A. (2014). Parameters affecting the formation of perfluoroalkyl acids during wastewater treatment. </w:t>
      </w:r>
      <w:r>
        <w:rPr>
          <w:i/>
          <w:iCs/>
        </w:rPr>
        <w:t>Journal of Hazardous Materials</w:t>
      </w:r>
      <w:r>
        <w:t xml:space="preserve">, </w:t>
      </w:r>
      <w:r>
        <w:rPr>
          <w:i/>
          <w:iCs/>
        </w:rPr>
        <w:t>272</w:t>
      </w:r>
      <w:r>
        <w:t>, 148–154. https://doi.org/10.1016/j.jhazmat.2014.03.016</w:t>
      </w:r>
    </w:p>
    <w:p w14:paraId="02D48688" w14:textId="77777777" w:rsidR="00943BE7" w:rsidRDefault="00943BE7" w:rsidP="00943BE7">
      <w:pPr>
        <w:pStyle w:val="Bibliography"/>
      </w:pPr>
      <w:r>
        <w:t xml:space="preserve">Guillossou, R., Le Roux, J., Brosillon, S., Mailler, R., Vulliet, E., Morlay, C., Nauleau, F., Rocher, V., &amp; Gaspéri, J. (2020). Benefits of ozonation before activated carbon adsorption for the removal of organic micropollutants from wastewater effluents. </w:t>
      </w:r>
      <w:r>
        <w:rPr>
          <w:i/>
          <w:iCs/>
        </w:rPr>
        <w:t>Chemosphere</w:t>
      </w:r>
      <w:r>
        <w:t xml:space="preserve">, </w:t>
      </w:r>
      <w:r>
        <w:rPr>
          <w:i/>
          <w:iCs/>
        </w:rPr>
        <w:t>245</w:t>
      </w:r>
      <w:r>
        <w:t>, 125530. https://doi.org/10.1016/j.chemosphere.2019.125530</w:t>
      </w:r>
    </w:p>
    <w:p w14:paraId="2E39CA87" w14:textId="77777777" w:rsidR="00943BE7" w:rsidRDefault="00943BE7" w:rsidP="00943BE7">
      <w:pPr>
        <w:pStyle w:val="Bibliography"/>
      </w:pPr>
      <w:r>
        <w:lastRenderedPageBreak/>
        <w:t xml:space="preserve">Gutiérrez, M., Grillini, V., Mutavdžić Pavlović, D., &amp; Verlicchi, P. (2021). Activated carbon coupled with advanced biological wastewater treatment: A review of the enhancement in micropollutant removal. </w:t>
      </w:r>
      <w:r>
        <w:rPr>
          <w:i/>
          <w:iCs/>
        </w:rPr>
        <w:t>Science of The Total Environment</w:t>
      </w:r>
      <w:r>
        <w:t xml:space="preserve">, </w:t>
      </w:r>
      <w:r>
        <w:rPr>
          <w:i/>
          <w:iCs/>
        </w:rPr>
        <w:t>790</w:t>
      </w:r>
      <w:r>
        <w:t>, 148050. https://doi.org/10.1016/j.scitotenv.2021.148050</w:t>
      </w:r>
    </w:p>
    <w:p w14:paraId="7A1B5C95" w14:textId="77777777" w:rsidR="00943BE7" w:rsidRDefault="00943BE7" w:rsidP="00943BE7">
      <w:pPr>
        <w:pStyle w:val="Bibliography"/>
      </w:pPr>
      <w:r>
        <w:t xml:space="preserve">Hokanson, D. R., Hand, D. W., Crittenden, J. C., Rogers, T. N., &amp; Oman, E. J. (1999, July 23). </w:t>
      </w:r>
      <w:r>
        <w:rPr>
          <w:i/>
          <w:iCs/>
        </w:rPr>
        <w:t>Michigan Technological University (MTU) Researchers Develop New Software To Help Clean Up Contamination Sites</w:t>
      </w:r>
      <w:r>
        <w:t>. ScienceDaily. https://www.sciencedaily.com/releases/1999/07/990723083614.htm</w:t>
      </w:r>
    </w:p>
    <w:p w14:paraId="06BBB22C" w14:textId="77777777" w:rsidR="00943BE7" w:rsidRDefault="00943BE7" w:rsidP="00943BE7">
      <w:pPr>
        <w:pStyle w:val="Bibliography"/>
      </w:pPr>
      <w:r>
        <w:t xml:space="preserve">Inglezakis, V. J., Fyrillas, M. M., &amp; Park, J. (2019). Variable diffusivity homogeneous surface diffusion model and analysis of merits and fallacies of simplified adsorption kinetics equations. </w:t>
      </w:r>
      <w:r>
        <w:rPr>
          <w:i/>
          <w:iCs/>
        </w:rPr>
        <w:t>Journal of Hazardous Materials</w:t>
      </w:r>
      <w:r>
        <w:t xml:space="preserve">, </w:t>
      </w:r>
      <w:r>
        <w:rPr>
          <w:i/>
          <w:iCs/>
        </w:rPr>
        <w:t>367</w:t>
      </w:r>
      <w:r>
        <w:t>, 224–245. https://doi.org/10.1016/j.jhazmat.2018.12.023</w:t>
      </w:r>
    </w:p>
    <w:p w14:paraId="69AF0724" w14:textId="77777777" w:rsidR="00943BE7" w:rsidRDefault="00943BE7" w:rsidP="00943BE7">
      <w:pPr>
        <w:pStyle w:val="Bibliography"/>
      </w:pPr>
      <w:r>
        <w:t xml:space="preserve">Issabayeva, G., Hang, S., Wong, M., &amp; Aroua, M. (2017). A review on the adsorption of phenols from wastewater onto diverse groups of adsorbents. </w:t>
      </w:r>
      <w:r>
        <w:rPr>
          <w:i/>
          <w:iCs/>
        </w:rPr>
        <w:t>Reviews in Chemical Engineering</w:t>
      </w:r>
      <w:r>
        <w:t xml:space="preserve">, </w:t>
      </w:r>
      <w:r>
        <w:rPr>
          <w:i/>
          <w:iCs/>
        </w:rPr>
        <w:t>34</w:t>
      </w:r>
      <w:r>
        <w:t>. https://doi.org/10.1515/revce-2017-0007</w:t>
      </w:r>
    </w:p>
    <w:p w14:paraId="7AB1E304" w14:textId="77777777" w:rsidR="00943BE7" w:rsidRDefault="00943BE7" w:rsidP="00943BE7">
      <w:pPr>
        <w:pStyle w:val="Bibliography"/>
      </w:pPr>
      <w:r>
        <w:t xml:space="preserve">Jarvie, M. E., Hand, D. W., Bhuvendralingam, S., Crittenden, J. C., &amp; Hokanson, D. R. (2005). Simulating the performance of fixed-bed granular activated carbon adsorbers: Removal of synthetic organic chemicals in the presence of background organic matter. </w:t>
      </w:r>
      <w:r>
        <w:rPr>
          <w:i/>
          <w:iCs/>
        </w:rPr>
        <w:t>Water Research</w:t>
      </w:r>
      <w:r>
        <w:t xml:space="preserve">, </w:t>
      </w:r>
      <w:r>
        <w:rPr>
          <w:i/>
          <w:iCs/>
        </w:rPr>
        <w:t>39</w:t>
      </w:r>
      <w:r>
        <w:t>(11), 2407–2421. https://doi.org/10.1016/j.watres.2005.04.023</w:t>
      </w:r>
    </w:p>
    <w:p w14:paraId="155F02B9" w14:textId="77777777" w:rsidR="00943BE7" w:rsidRDefault="00943BE7" w:rsidP="00943BE7">
      <w:pPr>
        <w:pStyle w:val="Bibliography"/>
      </w:pPr>
      <w:r>
        <w:t xml:space="preserve">Khanzada, N. K., Farid, M. U., Kharraz, J. A., Choi, J., Tang, C. Y., Nghiem, L. D., Jang, A., &amp; An, A. K. (2020). Removal of organic micropollutants using advanced membrane-based water and wastewater treatment: A review. </w:t>
      </w:r>
      <w:r>
        <w:rPr>
          <w:i/>
          <w:iCs/>
        </w:rPr>
        <w:t>Journal of Membrane Science</w:t>
      </w:r>
      <w:r>
        <w:t xml:space="preserve">, </w:t>
      </w:r>
      <w:r>
        <w:rPr>
          <w:i/>
          <w:iCs/>
        </w:rPr>
        <w:t>598</w:t>
      </w:r>
      <w:r>
        <w:t>, 117672. https://doi.org/10.1016/j.memsci.2019.117672</w:t>
      </w:r>
    </w:p>
    <w:p w14:paraId="78F826D4" w14:textId="77777777" w:rsidR="00943BE7" w:rsidRDefault="00943BE7" w:rsidP="00943BE7">
      <w:pPr>
        <w:pStyle w:val="Bibliography"/>
      </w:pPr>
      <w:r>
        <w:t xml:space="preserve">Kim, S.-K., Im, J.-K., Kang, Y.-M., Jung, S.-Y., Kho, Y. L., &amp; Zoh, K.-D. (2012). Wastewater treatment plants (WWTPs)-derived national discharge loads of perfluorinated compounds (PFCs). </w:t>
      </w:r>
      <w:r>
        <w:rPr>
          <w:i/>
          <w:iCs/>
        </w:rPr>
        <w:t>Journal of Hazardous Materials</w:t>
      </w:r>
      <w:r>
        <w:t xml:space="preserve">, </w:t>
      </w:r>
      <w:r>
        <w:rPr>
          <w:i/>
          <w:iCs/>
        </w:rPr>
        <w:t>201–202</w:t>
      </w:r>
      <w:r>
        <w:t>, 82–91. https://doi.org/10.1016/j.jhazmat.2011.11.036</w:t>
      </w:r>
    </w:p>
    <w:p w14:paraId="62F698FC" w14:textId="77777777" w:rsidR="00943BE7" w:rsidRDefault="00943BE7" w:rsidP="00943BE7">
      <w:pPr>
        <w:pStyle w:val="Bibliography"/>
      </w:pPr>
      <w:r>
        <w:t xml:space="preserve">Krzeminski, P., Tomei, M. C., Karaolia, P., Langenhoff, A., Almeida, C. M. R., Felis, E., Gritten, F., Andersen, H. R., Fernandes, T., Manaia, C. M., Rizzo, L., &amp; Fatta-Kassinos, D. (2019). </w:t>
      </w:r>
      <w:r>
        <w:lastRenderedPageBreak/>
        <w:t xml:space="preserve">Performance of secondary wastewater treatment methods for the removal of contaminants of emerging concern implicated in crop uptake and antibiotic resistance spread: A review. </w:t>
      </w:r>
      <w:r>
        <w:rPr>
          <w:i/>
          <w:iCs/>
        </w:rPr>
        <w:t>Science of The Total Environment</w:t>
      </w:r>
      <w:r>
        <w:t xml:space="preserve">, </w:t>
      </w:r>
      <w:r>
        <w:rPr>
          <w:i/>
          <w:iCs/>
        </w:rPr>
        <w:t>648</w:t>
      </w:r>
      <w:r>
        <w:t>, 1052–1081. https://doi.org/10.1016/j.scitotenv.2018.08.130</w:t>
      </w:r>
    </w:p>
    <w:p w14:paraId="2957F30F" w14:textId="77777777" w:rsidR="00943BE7" w:rsidRDefault="00943BE7" w:rsidP="00943BE7">
      <w:pPr>
        <w:pStyle w:val="Bibliography"/>
      </w:pPr>
      <w:r>
        <w:t xml:space="preserve">Kumari, P., &amp; Kumar, A. (2023). ADVANCED OXIDATION PROCESS: A remediation technique for organic and non-biodegradable pollutant. </w:t>
      </w:r>
      <w:r>
        <w:rPr>
          <w:i/>
          <w:iCs/>
        </w:rPr>
        <w:t>Results in Surfaces and Interfaces</w:t>
      </w:r>
      <w:r>
        <w:t xml:space="preserve">, </w:t>
      </w:r>
      <w:r>
        <w:rPr>
          <w:i/>
          <w:iCs/>
        </w:rPr>
        <w:t>11</w:t>
      </w:r>
      <w:r>
        <w:t>, 100122. https://doi.org/10.1016/j.rsurfi.2023.100122</w:t>
      </w:r>
    </w:p>
    <w:p w14:paraId="2E14556D" w14:textId="77777777" w:rsidR="00943BE7" w:rsidRDefault="00943BE7" w:rsidP="00943BE7">
      <w:pPr>
        <w:pStyle w:val="Bibliography"/>
      </w:pPr>
      <w:r w:rsidRPr="003E689C">
        <w:rPr>
          <w:lang w:val="nl-BE"/>
        </w:rPr>
        <w:t xml:space="preserve">Ma, Y., Zhang, X., &amp; Wen, J. (2021). </w:t>
      </w:r>
      <w:r>
        <w:t xml:space="preserve">Study on the Harm of Waste Activated Carbon and Novel Regeneration Technology of it. </w:t>
      </w:r>
      <w:r>
        <w:rPr>
          <w:i/>
          <w:iCs/>
        </w:rPr>
        <w:t>IOP Conference Series: Earth and Environmental Science</w:t>
      </w:r>
      <w:r>
        <w:t xml:space="preserve">, </w:t>
      </w:r>
      <w:r>
        <w:rPr>
          <w:i/>
          <w:iCs/>
        </w:rPr>
        <w:t>769</w:t>
      </w:r>
      <w:r>
        <w:t>(2). https://doi.org/10.1088/1755-1315/769/2/022047</w:t>
      </w:r>
    </w:p>
    <w:p w14:paraId="5D1DFB4E" w14:textId="77777777" w:rsidR="00943BE7" w:rsidRDefault="00943BE7" w:rsidP="00943BE7">
      <w:pPr>
        <w:pStyle w:val="Bibliography"/>
      </w:pPr>
      <w:r>
        <w:t xml:space="preserve">Magnuson, M. L., &amp; Speth, T. F. (2005). Quantitative Structure−Property Relationships for Enhancing Predictions of Synthetic Organic Chemical Removal from Drinking Water by Granular Activated Carbon. </w:t>
      </w:r>
      <w:r>
        <w:rPr>
          <w:i/>
          <w:iCs/>
        </w:rPr>
        <w:t>Environmental Science &amp; Technology</w:t>
      </w:r>
      <w:r>
        <w:t xml:space="preserve">, </w:t>
      </w:r>
      <w:r>
        <w:rPr>
          <w:i/>
          <w:iCs/>
        </w:rPr>
        <w:t>39</w:t>
      </w:r>
      <w:r>
        <w:t>(19), 7706–7711. https://doi.org/10.1021/es0508018</w:t>
      </w:r>
    </w:p>
    <w:p w14:paraId="623ECED4" w14:textId="77777777" w:rsidR="00943BE7" w:rsidRDefault="00943BE7" w:rsidP="00943BE7">
      <w:pPr>
        <w:pStyle w:val="Bibliography"/>
      </w:pPr>
      <w:r>
        <w:t xml:space="preserve">Mohammadi, F., Bina, B., Rahimi, S., &amp; Janati, M. (2022). Modelling of micropollutant fate in hybrid growth systems: Model concepts, Peterson matrix, and application to a lab-scale pilot plant. </w:t>
      </w:r>
      <w:r>
        <w:rPr>
          <w:i/>
          <w:iCs/>
        </w:rPr>
        <w:t>Environmental Science and Pollution Research</w:t>
      </w:r>
      <w:r>
        <w:t xml:space="preserve">, </w:t>
      </w:r>
      <w:r>
        <w:rPr>
          <w:i/>
          <w:iCs/>
        </w:rPr>
        <w:t>29</w:t>
      </w:r>
      <w:r>
        <w:t>. https://doi.org/10.1007/s11356-022-20668-2</w:t>
      </w:r>
    </w:p>
    <w:p w14:paraId="1E917FA6" w14:textId="77777777" w:rsidR="00943BE7" w:rsidRDefault="00943BE7" w:rsidP="00943BE7">
      <w:pPr>
        <w:pStyle w:val="Bibliography"/>
      </w:pPr>
      <w:r>
        <w:t xml:space="preserve">Mudhoo, A., Otero, M., &amp; Chu, K. H. (2024). Insights into adsorbent tortuosity across aqueous adsorption systems. </w:t>
      </w:r>
      <w:r>
        <w:rPr>
          <w:i/>
          <w:iCs/>
        </w:rPr>
        <w:t>Particuology</w:t>
      </w:r>
      <w:r>
        <w:t xml:space="preserve">, </w:t>
      </w:r>
      <w:r>
        <w:rPr>
          <w:i/>
          <w:iCs/>
        </w:rPr>
        <w:t>88</w:t>
      </w:r>
      <w:r>
        <w:t>, 71–88. https://doi.org/10.1016/j.partic.2023.08.022</w:t>
      </w:r>
    </w:p>
    <w:p w14:paraId="4EDAB49B" w14:textId="77777777" w:rsidR="00943BE7" w:rsidRDefault="00943BE7" w:rsidP="00943BE7">
      <w:pPr>
        <w:pStyle w:val="Bibliography"/>
      </w:pPr>
      <w:r>
        <w:t xml:space="preserve">Ngeno, E. C., Mbuci, K. E., Necibi, M. C., Shikuku, V. O., Olisah, C., Ongulu, R., Matovu, H., Ssebugere, P., Abushaban, A., &amp; Sillanpää, M. (2022). Sustainable re-utilization of waste materials as adsorbents for water and wastewater treatment in Africa: Recent studies, research gaps, and way forward for emerging economies. </w:t>
      </w:r>
      <w:r>
        <w:rPr>
          <w:i/>
          <w:iCs/>
        </w:rPr>
        <w:t>Environmental Advances</w:t>
      </w:r>
      <w:r>
        <w:t xml:space="preserve">, </w:t>
      </w:r>
      <w:r>
        <w:rPr>
          <w:i/>
          <w:iCs/>
        </w:rPr>
        <w:t>9</w:t>
      </w:r>
      <w:r>
        <w:t>, 100282. https://doi.org/10.1016/j.envadv.2022.100282</w:t>
      </w:r>
    </w:p>
    <w:p w14:paraId="374F8C14" w14:textId="77777777" w:rsidR="00943BE7" w:rsidRDefault="00943BE7" w:rsidP="00943BE7">
      <w:pPr>
        <w:pStyle w:val="Bibliography"/>
      </w:pPr>
      <w:r>
        <w:t xml:space="preserve">Patel, H. (2019). Fixed-bed column adsorption study: A comprehensive review. </w:t>
      </w:r>
      <w:r>
        <w:rPr>
          <w:i/>
          <w:iCs/>
        </w:rPr>
        <w:t>Applied Water Science</w:t>
      </w:r>
      <w:r>
        <w:t xml:space="preserve">, </w:t>
      </w:r>
      <w:r>
        <w:rPr>
          <w:i/>
          <w:iCs/>
        </w:rPr>
        <w:t>9</w:t>
      </w:r>
      <w:r>
        <w:t>(3), 45. https://doi.org/10.1007/s13201-019-0927-7</w:t>
      </w:r>
    </w:p>
    <w:p w14:paraId="01BDB914" w14:textId="77777777" w:rsidR="00943BE7" w:rsidRDefault="00943BE7" w:rsidP="00943BE7">
      <w:pPr>
        <w:pStyle w:val="Bibliography"/>
      </w:pPr>
      <w:r>
        <w:lastRenderedPageBreak/>
        <w:t xml:space="preserve">Patel, H. (2022). Comparison of batch and fixed bed column adsorption: A critical review. </w:t>
      </w:r>
      <w:r>
        <w:rPr>
          <w:i/>
          <w:iCs/>
        </w:rPr>
        <w:t>International Journal of Environmental Science and Technology</w:t>
      </w:r>
      <w:r>
        <w:t xml:space="preserve">, </w:t>
      </w:r>
      <w:r>
        <w:rPr>
          <w:i/>
          <w:iCs/>
        </w:rPr>
        <w:t>19</w:t>
      </w:r>
      <w:r>
        <w:t>(10), 10409–10426. https://doi.org/10.1007/s13762-021-03492-y</w:t>
      </w:r>
    </w:p>
    <w:p w14:paraId="6671F7A0" w14:textId="77777777" w:rsidR="00943BE7" w:rsidRDefault="00943BE7" w:rsidP="00943BE7">
      <w:pPr>
        <w:pStyle w:val="Bibliography"/>
      </w:pPr>
      <w:r>
        <w:t xml:space="preserve">Persson, L., Carney Almroth, B. M., Collins, C. D., Cornell, S., De Wit, C. A., Diamond, M. L., Fantke, P., Hassellöv, M., MacLeod, M., Ryberg, M. W., Søgaard Jørgensen, P., Villarrubia-Gómez, P., Wang, Z., &amp; Hauschild, M. Z. (2022). Outside the Safe Operating Space of the Planetary Boundary for Novel Entities. </w:t>
      </w:r>
      <w:r>
        <w:rPr>
          <w:i/>
          <w:iCs/>
        </w:rPr>
        <w:t>Environmental Science &amp; Technology</w:t>
      </w:r>
      <w:r>
        <w:t xml:space="preserve">, </w:t>
      </w:r>
      <w:r>
        <w:rPr>
          <w:i/>
          <w:iCs/>
        </w:rPr>
        <w:t>56</w:t>
      </w:r>
      <w:r>
        <w:t>(3), 1510–1521. https://doi.org/10.1021/acs.est.1c04158</w:t>
      </w:r>
    </w:p>
    <w:p w14:paraId="3D359A48" w14:textId="77777777" w:rsidR="00943BE7" w:rsidRDefault="00943BE7" w:rsidP="00943BE7">
      <w:pPr>
        <w:pStyle w:val="Bibliography"/>
      </w:pPr>
      <w:r>
        <w:t xml:space="preserve">Piazzoli, A., &amp; Antonelli, M. (2018). Application of the Homogeneous Surface Diffusion Model for the prediction of the breakthrough in full-scale GAC filters fed on groundwater. </w:t>
      </w:r>
      <w:r>
        <w:rPr>
          <w:i/>
          <w:iCs/>
        </w:rPr>
        <w:t>Process Safety and Environmental Protection</w:t>
      </w:r>
      <w:r>
        <w:t xml:space="preserve">, </w:t>
      </w:r>
      <w:r>
        <w:rPr>
          <w:i/>
          <w:iCs/>
        </w:rPr>
        <w:t>117</w:t>
      </w:r>
      <w:r>
        <w:t>, 286–295. https://doi.org/10.1016/j.psep.2018.04.027</w:t>
      </w:r>
    </w:p>
    <w:p w14:paraId="4C6C8EE0" w14:textId="77777777" w:rsidR="00943BE7" w:rsidRDefault="00943BE7" w:rsidP="00943BE7">
      <w:pPr>
        <w:pStyle w:val="Bibliography"/>
      </w:pPr>
      <w:r>
        <w:t xml:space="preserve">Pocostales, J. P., Alvarez, P. M., &amp; Beltrán, F. J. (2010). Kinetic modeling of powdered activated carbon ozonation of sulfamethoxazole in water. </w:t>
      </w:r>
      <w:r>
        <w:rPr>
          <w:i/>
          <w:iCs/>
        </w:rPr>
        <w:t>Chemical Engineering Journal</w:t>
      </w:r>
      <w:r>
        <w:t xml:space="preserve">, </w:t>
      </w:r>
      <w:r>
        <w:rPr>
          <w:i/>
          <w:iCs/>
        </w:rPr>
        <w:t>164</w:t>
      </w:r>
      <w:r>
        <w:t>(1), 70–76. https://doi.org/10.1016/j.cej.2010.08.025</w:t>
      </w:r>
    </w:p>
    <w:p w14:paraId="7BB21597" w14:textId="77777777" w:rsidR="00943BE7" w:rsidRDefault="00943BE7" w:rsidP="00943BE7">
      <w:pPr>
        <w:pStyle w:val="Bibliography"/>
      </w:pPr>
      <w:r>
        <w:t xml:space="preserve">Rizzo, L., Malato, S., Antakyali, D., Beretsou, V. G., Đolić, M. B., Gernjak, W., Heath, E., Ivancev-Tumbas, I., Karaolia, P., Lado Ribeiro, A. R., Mascolo, G., McArdell, C. S., Schaar, H., Silva, A. M. T., &amp; Fatta-Kassinos, D. (2019). Consolidated vs new advanced treatment methods for the removal of contaminants of emerging concern from urban wastewater. </w:t>
      </w:r>
      <w:r>
        <w:rPr>
          <w:i/>
          <w:iCs/>
        </w:rPr>
        <w:t>Science of The Total Environment</w:t>
      </w:r>
      <w:r>
        <w:t xml:space="preserve">, </w:t>
      </w:r>
      <w:r>
        <w:rPr>
          <w:i/>
          <w:iCs/>
        </w:rPr>
        <w:t>655</w:t>
      </w:r>
      <w:r>
        <w:t>, 986–1008. https://doi.org/10.1016/j.scitotenv.2018.11.265</w:t>
      </w:r>
    </w:p>
    <w:p w14:paraId="79F34979" w14:textId="77777777" w:rsidR="00943BE7" w:rsidRDefault="00943BE7" w:rsidP="00943BE7">
      <w:pPr>
        <w:pStyle w:val="Bibliography"/>
      </w:pPr>
      <w:r>
        <w:t xml:space="preserve">Sabri, A., &amp; Abbood, N. (2019). Adsorption Study of Nitrate Anions by Different Materials Using Fixed Bed Column. </w:t>
      </w:r>
      <w:r>
        <w:rPr>
          <w:i/>
          <w:iCs/>
        </w:rPr>
        <w:t>Engineering and Technology Journal</w:t>
      </w:r>
      <w:r>
        <w:t xml:space="preserve">, </w:t>
      </w:r>
      <w:r>
        <w:rPr>
          <w:i/>
          <w:iCs/>
        </w:rPr>
        <w:t>37</w:t>
      </w:r>
      <w:r>
        <w:t>. https://doi.org/10.30684/etj.37.1C.25</w:t>
      </w:r>
    </w:p>
    <w:p w14:paraId="05569E79" w14:textId="77777777" w:rsidR="00943BE7" w:rsidRDefault="00943BE7" w:rsidP="00943BE7">
      <w:pPr>
        <w:pStyle w:val="Bibliography"/>
      </w:pPr>
      <w:r>
        <w:t xml:space="preserve">Saidulu, D., Majumder, A., &amp; Gupta, A. K. (2021). A systematic review of moving bed biofilm reactor, membrane bioreactor, and moving bed membrane bioreactor for wastewater treatment: Comparison of research trends, removal mechanisms, and performance. </w:t>
      </w:r>
      <w:r>
        <w:rPr>
          <w:i/>
          <w:iCs/>
        </w:rPr>
        <w:t>Journal of Environmental Chemical Engineering</w:t>
      </w:r>
      <w:r>
        <w:t xml:space="preserve">, </w:t>
      </w:r>
      <w:r>
        <w:rPr>
          <w:i/>
          <w:iCs/>
        </w:rPr>
        <w:t>9</w:t>
      </w:r>
      <w:r>
        <w:t>(5), 106112. https://doi.org/10.1016/j.jece.2021.106112</w:t>
      </w:r>
    </w:p>
    <w:p w14:paraId="670A30A4" w14:textId="77777777" w:rsidR="00943BE7" w:rsidRDefault="00943BE7" w:rsidP="00943BE7">
      <w:pPr>
        <w:pStyle w:val="Bibliography"/>
      </w:pPr>
      <w:r>
        <w:lastRenderedPageBreak/>
        <w:t xml:space="preserve">Saleh, T. A. (2022). Chapter 4—Isotherm models of adsorption processes on adsorbents and nanoadsorbents. In T. A. Saleh (Ed.), </w:t>
      </w:r>
      <w:r>
        <w:rPr>
          <w:i/>
          <w:iCs/>
        </w:rPr>
        <w:t>Interface Science and Technology</w:t>
      </w:r>
      <w:r>
        <w:t xml:space="preserve"> (Vol. 34, pp. 99–126). Elsevier. https://doi.org/10.1016/B978-0-12-849876-7.00009-9</w:t>
      </w:r>
    </w:p>
    <w:p w14:paraId="0CF8F59F" w14:textId="77777777" w:rsidR="00943BE7" w:rsidRDefault="00943BE7" w:rsidP="00943BE7">
      <w:pPr>
        <w:pStyle w:val="Bibliography"/>
      </w:pPr>
      <w:r>
        <w:t xml:space="preserve">Șerban, G., Iancu, V.-I., Dinu, C., Tenea, A., Vasilache, N., Cristea, I., Niculescu, M., Ionescu, I., &amp; Chiriac, F. L. (2023). Removal Efficiency and Adsorption Kinetics of Methyl Orange from Wastewater by Commercial Activated Carbon. </w:t>
      </w:r>
      <w:r>
        <w:rPr>
          <w:i/>
          <w:iCs/>
        </w:rPr>
        <w:t>Sustainability</w:t>
      </w:r>
      <w:r>
        <w:t xml:space="preserve">, </w:t>
      </w:r>
      <w:r>
        <w:rPr>
          <w:i/>
          <w:iCs/>
        </w:rPr>
        <w:t>15</w:t>
      </w:r>
      <w:r>
        <w:t>, 1–17. https://doi.org/10.3390/su151712939</w:t>
      </w:r>
    </w:p>
    <w:p w14:paraId="45F399C5" w14:textId="77777777" w:rsidR="00943BE7" w:rsidRDefault="00943BE7" w:rsidP="00943BE7">
      <w:pPr>
        <w:pStyle w:val="Bibliography"/>
      </w:pPr>
      <w:r>
        <w:t xml:space="preserve">Sharifian, S., &amp; Asasian-Kolur, N. (2022). Polyethylene terephthalate (PET) waste to carbon materials: Theory, methods and applications. </w:t>
      </w:r>
      <w:r>
        <w:rPr>
          <w:i/>
          <w:iCs/>
        </w:rPr>
        <w:t>Journal of Analytical and Applied Pyrolysis</w:t>
      </w:r>
      <w:r>
        <w:t xml:space="preserve">, </w:t>
      </w:r>
      <w:r>
        <w:rPr>
          <w:i/>
          <w:iCs/>
        </w:rPr>
        <w:t>163</w:t>
      </w:r>
      <w:r>
        <w:t>, 105496. https://doi.org/10.1016/j.jaap.2022.105496</w:t>
      </w:r>
    </w:p>
    <w:p w14:paraId="2D5EFF92" w14:textId="77777777" w:rsidR="00943BE7" w:rsidRDefault="00943BE7" w:rsidP="00943BE7">
      <w:pPr>
        <w:pStyle w:val="Bibliography"/>
      </w:pPr>
      <w:r>
        <w:t xml:space="preserve">Sharma, S., Balestra, S. R. G., Baur, R., Agarwal, U., Zuidema, E., Rigutto, M. S., Calero, S., Vlugt, T. J. H., &amp; Dubbeldam, D. (2023). RUPTURA: Simulation code for breakthrough, ideal adsorption solution theory computations, and fitting of isotherm models. </w:t>
      </w:r>
      <w:r>
        <w:rPr>
          <w:i/>
          <w:iCs/>
        </w:rPr>
        <w:t>Molecular Simulation</w:t>
      </w:r>
      <w:r>
        <w:t xml:space="preserve">, </w:t>
      </w:r>
      <w:r>
        <w:rPr>
          <w:i/>
          <w:iCs/>
        </w:rPr>
        <w:t>49</w:t>
      </w:r>
      <w:r>
        <w:t>(9), 893–953. https://doi.org/10.1080/08927022.2023.2202757</w:t>
      </w:r>
    </w:p>
    <w:p w14:paraId="307F582F" w14:textId="77777777" w:rsidR="00943BE7" w:rsidRDefault="00943BE7" w:rsidP="00943BE7">
      <w:pPr>
        <w:pStyle w:val="Bibliography"/>
      </w:pPr>
      <w:r>
        <w:t xml:space="preserve">Sharma, V., &amp; Feng, M. (2017). Water depollution using metal-organic frameworks-catalyzed advanced oxidation processes: A review. </w:t>
      </w:r>
      <w:r>
        <w:rPr>
          <w:i/>
          <w:iCs/>
        </w:rPr>
        <w:t>Journal of Hazardous Materials</w:t>
      </w:r>
      <w:r>
        <w:t xml:space="preserve">, </w:t>
      </w:r>
      <w:r>
        <w:rPr>
          <w:i/>
          <w:iCs/>
        </w:rPr>
        <w:t>372</w:t>
      </w:r>
      <w:r>
        <w:t>. https://doi.org/10.1016/j.jhazmat.2017.09.043</w:t>
      </w:r>
    </w:p>
    <w:p w14:paraId="2066DC3E" w14:textId="77777777" w:rsidR="00943BE7" w:rsidRDefault="00943BE7" w:rsidP="00943BE7">
      <w:pPr>
        <w:pStyle w:val="Bibliography"/>
      </w:pPr>
      <w:r>
        <w:t xml:space="preserve">Silva, L. M. S., Muñoz-Peña, M. J., Domínguez-Vargas, J. R., González, T., &amp; Cuerda-Correa, E. M. (2021). Kinetic and equilibrium adsorption parameters estimation based on a heterogeneous intraparticle diffusion model. </w:t>
      </w:r>
      <w:r>
        <w:rPr>
          <w:i/>
          <w:iCs/>
        </w:rPr>
        <w:t>Surfaces and Interfaces</w:t>
      </w:r>
      <w:r>
        <w:t xml:space="preserve">, </w:t>
      </w:r>
      <w:r>
        <w:rPr>
          <w:i/>
          <w:iCs/>
        </w:rPr>
        <w:t>22</w:t>
      </w:r>
      <w:r>
        <w:t>, 100791. https://doi.org/10.1016/j.surfin.2020.100791</w:t>
      </w:r>
    </w:p>
    <w:p w14:paraId="251BEFD8" w14:textId="77777777" w:rsidR="00943BE7" w:rsidRDefault="00943BE7" w:rsidP="00943BE7">
      <w:pPr>
        <w:pStyle w:val="Bibliography"/>
      </w:pPr>
      <w:r>
        <w:t xml:space="preserve">Sookkumnerd, T. (2019). Numerical Modeling of Industrial-Scale Pulsed Bed Adsorber for Colorant Removal in Sugar Refining. </w:t>
      </w:r>
      <w:r>
        <w:rPr>
          <w:i/>
          <w:iCs/>
        </w:rPr>
        <w:t>IOP Conference Series: Materials Science and Engineering</w:t>
      </w:r>
      <w:r>
        <w:t xml:space="preserve">, </w:t>
      </w:r>
      <w:r>
        <w:rPr>
          <w:i/>
          <w:iCs/>
        </w:rPr>
        <w:t>559</w:t>
      </w:r>
      <w:r>
        <w:t>, 012019. https://doi.org/10.1088/1757-899X/559/1/012019</w:t>
      </w:r>
    </w:p>
    <w:p w14:paraId="3BCD0996" w14:textId="77777777" w:rsidR="00943BE7" w:rsidRDefault="00943BE7" w:rsidP="00943BE7">
      <w:pPr>
        <w:pStyle w:val="Bibliography"/>
      </w:pPr>
      <w:r>
        <w:t xml:space="preserve">Spindola Vilela, C. L., Damasceno, T. L., Thomas, T., &amp; Peixoto, R. S. (2022). Global qualitative and quantitative distribution of micropollutants in the deep sea. </w:t>
      </w:r>
      <w:r>
        <w:rPr>
          <w:i/>
          <w:iCs/>
        </w:rPr>
        <w:t>Environmental Pollution</w:t>
      </w:r>
      <w:r>
        <w:t xml:space="preserve">, </w:t>
      </w:r>
      <w:r>
        <w:rPr>
          <w:i/>
          <w:iCs/>
        </w:rPr>
        <w:t>307</w:t>
      </w:r>
      <w:r>
        <w:t>, 119414. https://doi.org/10.1016/j.envpol.2022.119414</w:t>
      </w:r>
    </w:p>
    <w:p w14:paraId="43F58A58" w14:textId="77777777" w:rsidR="00943BE7" w:rsidRDefault="00943BE7" w:rsidP="00943BE7">
      <w:pPr>
        <w:pStyle w:val="Bibliography"/>
      </w:pPr>
      <w:r>
        <w:rPr>
          <w:i/>
          <w:iCs/>
        </w:rPr>
        <w:lastRenderedPageBreak/>
        <w:t>The BAC Process for Water Purification</w:t>
      </w:r>
      <w:r>
        <w:t>. (2000, December). Wastewater Digest. https://www.wwdmag.com/wastewater-treatment/article/10917010/the-biological-activated-carbon-process-for-water-purification</w:t>
      </w:r>
    </w:p>
    <w:p w14:paraId="3DC93D6B" w14:textId="77777777" w:rsidR="00943BE7" w:rsidRDefault="00943BE7" w:rsidP="00943BE7">
      <w:pPr>
        <w:pStyle w:val="Bibliography"/>
      </w:pPr>
      <w:r>
        <w:t xml:space="preserve">Topolovec, B., Škoro, N., Puаč, N., &amp; Petrovic, M. (2022). Pathways of organic micropollutants degradation in atmospheric pressure plasma processing – A review. </w:t>
      </w:r>
      <w:r>
        <w:rPr>
          <w:i/>
          <w:iCs/>
        </w:rPr>
        <w:t>Chemosphere</w:t>
      </w:r>
      <w:r>
        <w:t xml:space="preserve">, </w:t>
      </w:r>
      <w:r>
        <w:rPr>
          <w:i/>
          <w:iCs/>
        </w:rPr>
        <w:t>294</w:t>
      </w:r>
      <w:r>
        <w:t>, 133606. https://doi.org/10.1016/j.chemosphere.2022.133606</w:t>
      </w:r>
    </w:p>
    <w:p w14:paraId="6C45F77A" w14:textId="77777777" w:rsidR="00943BE7" w:rsidRDefault="00943BE7" w:rsidP="00943BE7">
      <w:pPr>
        <w:pStyle w:val="Bibliography"/>
      </w:pPr>
      <w:r>
        <w:t xml:space="preserve">Trojanowicz, M. (2020). Removal of persistent organic pollutants (POPs) from waters and wastewaters by the use of ionizing radiation. </w:t>
      </w:r>
      <w:r>
        <w:rPr>
          <w:i/>
          <w:iCs/>
        </w:rPr>
        <w:t>Science of The Total Environment</w:t>
      </w:r>
      <w:r>
        <w:t xml:space="preserve">, </w:t>
      </w:r>
      <w:r>
        <w:rPr>
          <w:i/>
          <w:iCs/>
        </w:rPr>
        <w:t>718</w:t>
      </w:r>
      <w:r>
        <w:t>, 134425. https://doi.org/10.1016/j.scitotenv.2019.134425</w:t>
      </w:r>
    </w:p>
    <w:p w14:paraId="5333F9B5" w14:textId="77777777" w:rsidR="00943BE7" w:rsidRDefault="00943BE7" w:rsidP="00943BE7">
      <w:pPr>
        <w:pStyle w:val="Bibliography"/>
      </w:pPr>
      <w:r>
        <w:t xml:space="preserve">Vanoppen, M. (2023). 6 Activated Carbon Filtration. In </w:t>
      </w:r>
      <w:r>
        <w:rPr>
          <w:i/>
          <w:iCs/>
        </w:rPr>
        <w:t>Environmental Technology: Water</w:t>
      </w:r>
      <w:r>
        <w:t>. UGent-BW.</w:t>
      </w:r>
    </w:p>
    <w:p w14:paraId="0BFF6E4C" w14:textId="77777777" w:rsidR="00943BE7" w:rsidRDefault="00943BE7" w:rsidP="00943BE7">
      <w:pPr>
        <w:pStyle w:val="Bibliography"/>
      </w:pPr>
      <w:r>
        <w:t xml:space="preserve">Wang, J., &amp; Guo, X. (2020). Adsorption isotherm models: Classification, physical meaning, application and solving method. </w:t>
      </w:r>
      <w:r>
        <w:rPr>
          <w:i/>
          <w:iCs/>
        </w:rPr>
        <w:t>Chemosphere</w:t>
      </w:r>
      <w:r>
        <w:t xml:space="preserve">, </w:t>
      </w:r>
      <w:r>
        <w:rPr>
          <w:i/>
          <w:iCs/>
        </w:rPr>
        <w:t>258</w:t>
      </w:r>
      <w:r>
        <w:t>, 127279. https://doi.org/10.1016/j.chemosphere.2020.127279</w:t>
      </w:r>
    </w:p>
    <w:p w14:paraId="61370F68" w14:textId="77777777" w:rsidR="00943BE7" w:rsidRDefault="00943BE7" w:rsidP="00943BE7">
      <w:pPr>
        <w:pStyle w:val="Bibliography"/>
      </w:pPr>
      <w:r>
        <w:t xml:space="preserve">Wang, J., &amp; Guo, X. (2023). Adsorption kinetics and isotherm models of heavy metals by various adsorbents: An overview. </w:t>
      </w:r>
      <w:r>
        <w:rPr>
          <w:i/>
          <w:iCs/>
        </w:rPr>
        <w:t>Critical Reviews in Environmental Science and Technology</w:t>
      </w:r>
      <w:r>
        <w:t xml:space="preserve">, </w:t>
      </w:r>
      <w:r>
        <w:rPr>
          <w:i/>
          <w:iCs/>
        </w:rPr>
        <w:t>53</w:t>
      </w:r>
      <w:r>
        <w:t>(21), 1837–1865. https://doi.org/10.1080/10643389.2023.2221157</w:t>
      </w:r>
    </w:p>
    <w:p w14:paraId="1856F2A8" w14:textId="77777777" w:rsidR="00943BE7" w:rsidRDefault="00943BE7" w:rsidP="00943BE7">
      <w:pPr>
        <w:pStyle w:val="Bibliography"/>
      </w:pPr>
      <w:r>
        <w:t xml:space="preserve">Webb, P. A. (2001). </w:t>
      </w:r>
      <w:r>
        <w:rPr>
          <w:i/>
          <w:iCs/>
        </w:rPr>
        <w:t>Volume and Density Determinations for Particle Technologists</w:t>
      </w:r>
      <w:r>
        <w:t>.</w:t>
      </w:r>
    </w:p>
    <w:p w14:paraId="5AA7E3C2" w14:textId="77777777" w:rsidR="00943BE7" w:rsidRDefault="00943BE7" w:rsidP="00943BE7">
      <w:pPr>
        <w:pStyle w:val="Bibliography"/>
      </w:pPr>
      <w:r>
        <w:t xml:space="preserve">Westerhoff, P., Yoon, Y., Snyder, S., &amp; Wert, E. (2005). Fate of Endocrine-Disruptor, Pharmaceutical, and Personal Care Product Chemicals during Simulated Drinking Water Treatment Processes. </w:t>
      </w:r>
      <w:r>
        <w:rPr>
          <w:i/>
          <w:iCs/>
        </w:rPr>
        <w:t>Environmental Science &amp; Technology</w:t>
      </w:r>
      <w:r>
        <w:t xml:space="preserve">, </w:t>
      </w:r>
      <w:r>
        <w:rPr>
          <w:i/>
          <w:iCs/>
        </w:rPr>
        <w:t>39</w:t>
      </w:r>
      <w:r>
        <w:t>(17), 6649–6663. https://doi.org/10.1021/es0484799</w:t>
      </w:r>
    </w:p>
    <w:p w14:paraId="75D96350" w14:textId="77777777" w:rsidR="00943BE7" w:rsidRDefault="00943BE7" w:rsidP="00943BE7">
      <w:pPr>
        <w:pStyle w:val="Bibliography"/>
      </w:pPr>
      <w:r>
        <w:t xml:space="preserve">Worch, E. (2008). Fixed-bed adsorption in drinking water treatment: A critical review on models and parameter estimation. </w:t>
      </w:r>
      <w:r>
        <w:rPr>
          <w:i/>
          <w:iCs/>
        </w:rPr>
        <w:t>Journal of Water Supply Research and Technology-Aqua - J WATER SUPPLY RES TECHNOL-AQ</w:t>
      </w:r>
      <w:r>
        <w:t xml:space="preserve">, </w:t>
      </w:r>
      <w:r>
        <w:rPr>
          <w:i/>
          <w:iCs/>
        </w:rPr>
        <w:t>57</w:t>
      </w:r>
      <w:r>
        <w:t>. https://doi.org/10.2166/aqua.2008.100</w:t>
      </w:r>
    </w:p>
    <w:p w14:paraId="2FC3EC19" w14:textId="77777777" w:rsidR="00943BE7" w:rsidRDefault="00943BE7" w:rsidP="00943BE7">
      <w:pPr>
        <w:pStyle w:val="Bibliography"/>
      </w:pPr>
      <w:r>
        <w:t xml:space="preserve">Xiaojian, Z., Zhansheng, W., &amp; Xiasheng, G. (1991). Simple combination of biodegradation and carbon adsorption—The mechanism of the biological activated carbon process. </w:t>
      </w:r>
      <w:r>
        <w:rPr>
          <w:i/>
          <w:iCs/>
        </w:rPr>
        <w:t>Water Research</w:t>
      </w:r>
      <w:r>
        <w:t xml:space="preserve">, </w:t>
      </w:r>
      <w:r>
        <w:rPr>
          <w:i/>
          <w:iCs/>
        </w:rPr>
        <w:t>25</w:t>
      </w:r>
      <w:r>
        <w:t>(2), 165–172. https://doi.org/10.1016/0043-1354(91)90025-L</w:t>
      </w:r>
    </w:p>
    <w:p w14:paraId="0A4554A0" w14:textId="77777777" w:rsidR="00943BE7" w:rsidRDefault="00943BE7" w:rsidP="00943BE7">
      <w:pPr>
        <w:pStyle w:val="Bibliography"/>
      </w:pPr>
      <w:r>
        <w:lastRenderedPageBreak/>
        <w:t xml:space="preserve">Xu, Z., Cai, J., &amp; Pan, B. (2013). Mathematically modeling fixed-bed adsorption in aqueous systems. </w:t>
      </w:r>
      <w:r>
        <w:rPr>
          <w:i/>
          <w:iCs/>
        </w:rPr>
        <w:t>Journal of Zhejiang University SCIENCE A</w:t>
      </w:r>
      <w:r>
        <w:t xml:space="preserve">, </w:t>
      </w:r>
      <w:r>
        <w:rPr>
          <w:i/>
          <w:iCs/>
        </w:rPr>
        <w:t>14</w:t>
      </w:r>
      <w:r>
        <w:t>(3), 155–176. https://doi.org/10.1631/jzus.A1300029</w:t>
      </w:r>
    </w:p>
    <w:p w14:paraId="20CC33ED" w14:textId="77777777" w:rsidR="00943BE7" w:rsidRDefault="00943BE7" w:rsidP="00943BE7">
      <w:pPr>
        <w:pStyle w:val="Bibliography"/>
      </w:pPr>
      <w:r>
        <w:t xml:space="preserve">Yao, C., &amp; Zhu, C. (2021). A new multi-mechanism adsorption kinetic model and its relation to mass transfer coefficients. </w:t>
      </w:r>
      <w:r>
        <w:rPr>
          <w:i/>
          <w:iCs/>
        </w:rPr>
        <w:t>Surfaces and Interfaces</w:t>
      </w:r>
      <w:r>
        <w:t xml:space="preserve">, </w:t>
      </w:r>
      <w:r>
        <w:rPr>
          <w:i/>
          <w:iCs/>
        </w:rPr>
        <w:t>26</w:t>
      </w:r>
      <w:r>
        <w:t>, 101422. https://doi.org/10.1016/j.surfin.2021.101422</w:t>
      </w:r>
    </w:p>
    <w:p w14:paraId="54F0CE9B" w14:textId="77777777" w:rsidR="00943BE7" w:rsidRDefault="00943BE7" w:rsidP="00943BE7">
      <w:pPr>
        <w:pStyle w:val="Bibliography"/>
      </w:pPr>
      <w:r>
        <w:t xml:space="preserve">Yin, R., &amp; Shang, C. (2020). Removal of micropollutants in drinking water using UV-LED/chlorine advanced oxidation process followed by activated carbon adsorption. </w:t>
      </w:r>
      <w:r>
        <w:rPr>
          <w:i/>
          <w:iCs/>
        </w:rPr>
        <w:t>Water Research</w:t>
      </w:r>
      <w:r>
        <w:t xml:space="preserve">, </w:t>
      </w:r>
      <w:r>
        <w:rPr>
          <w:i/>
          <w:iCs/>
        </w:rPr>
        <w:t>185</w:t>
      </w:r>
      <w:r>
        <w:t>, 116297. https://doi.org/10.1016/j.watres.2020.116297</w:t>
      </w:r>
    </w:p>
    <w:p w14:paraId="35330366" w14:textId="77777777" w:rsidR="00943BE7" w:rsidRDefault="00943BE7" w:rsidP="00943BE7">
      <w:pPr>
        <w:pStyle w:val="Bibliography"/>
      </w:pPr>
      <w:r>
        <w:t xml:space="preserve">Zahmatkesh, S., Amesho, K. T. T., &amp; Sillanpää, M. (2022). A critical review on diverse technologies for advanced wastewater treatment during SARS-CoV-2 pandemic: What do we know? </w:t>
      </w:r>
      <w:r>
        <w:rPr>
          <w:i/>
          <w:iCs/>
        </w:rPr>
        <w:t>Journal of Hazardous Materials Advances</w:t>
      </w:r>
      <w:r>
        <w:t xml:space="preserve">, </w:t>
      </w:r>
      <w:r>
        <w:rPr>
          <w:i/>
          <w:iCs/>
        </w:rPr>
        <w:t>7</w:t>
      </w:r>
      <w:r>
        <w:t>, 100121. https://doi.org/10.1016/j.hazadv.2022.100121</w:t>
      </w:r>
    </w:p>
    <w:p w14:paraId="011639E6" w14:textId="77777777" w:rsidR="00943BE7" w:rsidRDefault="00943BE7" w:rsidP="00943BE7">
      <w:pPr>
        <w:pStyle w:val="Bibliography"/>
      </w:pPr>
      <w:r>
        <w:t xml:space="preserve">Zahmatkesh, S., Bokhari, A., Karimian, M., Zahra, M. M. A., Sillanpää, M., Panchal, H., Alrubaie, A. J., &amp; Rezakhani, Y. (2022). A comprehensive review of various approaches for treatment of tertiary wastewater with emerging contaminants: What do we know? </w:t>
      </w:r>
      <w:r>
        <w:rPr>
          <w:i/>
          <w:iCs/>
        </w:rPr>
        <w:t>Environmental Monitoring and Assessment</w:t>
      </w:r>
      <w:r>
        <w:t xml:space="preserve">, </w:t>
      </w:r>
      <w:r>
        <w:rPr>
          <w:i/>
          <w:iCs/>
        </w:rPr>
        <w:t>194</w:t>
      </w:r>
      <w:r>
        <w:t>(12), 884. https://doi.org/10.1007/s10661-022-10503-z</w:t>
      </w:r>
    </w:p>
    <w:p w14:paraId="4CB7D7DD" w14:textId="77777777" w:rsidR="00943BE7" w:rsidRDefault="00943BE7" w:rsidP="00943BE7">
      <w:pPr>
        <w:pStyle w:val="Bibliography"/>
      </w:pPr>
      <w:r>
        <w:t xml:space="preserve">Zhou, L., Qu, Z. G., Ding, T., &amp; Miao, J. Y. (2016). Lattice Boltzmann simulation of the gas-solid adsorption process in reconstructed random porous media. </w:t>
      </w:r>
      <w:r>
        <w:rPr>
          <w:i/>
          <w:iCs/>
        </w:rPr>
        <w:t>Physical Review E</w:t>
      </w:r>
      <w:r>
        <w:t xml:space="preserve">, </w:t>
      </w:r>
      <w:r>
        <w:rPr>
          <w:i/>
          <w:iCs/>
        </w:rPr>
        <w:t>93</w:t>
      </w:r>
      <w:r>
        <w:t>(4), 043101. https://doi.org/10.1103/PhysRevE.93.043101</w:t>
      </w:r>
    </w:p>
    <w:p w14:paraId="2EEA5B8C" w14:textId="1D9C81DF" w:rsidR="00CF0C77" w:rsidRPr="007C69CE" w:rsidRDefault="00AF39CE" w:rsidP="00AF39CE">
      <w:r w:rsidRPr="007C69CE">
        <w:fldChar w:fldCharType="end"/>
      </w:r>
    </w:p>
    <w:p w14:paraId="3B34260C" w14:textId="77777777" w:rsidR="00CF0C77" w:rsidRPr="007C69CE" w:rsidRDefault="00CF0C77">
      <w:pPr>
        <w:spacing w:after="160" w:line="2" w:lineRule="auto"/>
        <w:rPr>
          <w:rFonts w:eastAsiaTheme="majorEastAsia" w:cstheme="majorBidi"/>
          <w:b/>
          <w:caps/>
          <w:color w:val="1E64C8"/>
          <w:sz w:val="32"/>
          <w:szCs w:val="32"/>
          <w:u w:val="single"/>
        </w:rPr>
      </w:pPr>
      <w:r w:rsidRPr="007C69CE">
        <w:br w:type="page"/>
      </w:r>
    </w:p>
    <w:p w14:paraId="758A8F49" w14:textId="4511F0F5" w:rsidR="000873AD" w:rsidRPr="007C69CE" w:rsidRDefault="00655EB9" w:rsidP="00922006">
      <w:pPr>
        <w:pStyle w:val="AppendixTOCheading"/>
      </w:pPr>
      <w:bookmarkStart w:id="150" w:name="_Toc165464893"/>
      <w:r w:rsidRPr="007C69CE">
        <w:lastRenderedPageBreak/>
        <w:t>APPENDICES</w:t>
      </w:r>
      <w:bookmarkEnd w:id="150"/>
    </w:p>
    <w:p w14:paraId="5FA7CC0B" w14:textId="77777777" w:rsidR="000A16C6" w:rsidRPr="007C69CE" w:rsidRDefault="000A16C6" w:rsidP="000A16C6">
      <w:pPr>
        <w:pStyle w:val="Appendixitem"/>
      </w:pPr>
      <w:r w:rsidRPr="007C69CE">
        <w:fldChar w:fldCharType="begin"/>
      </w:r>
      <w:r w:rsidRPr="007C69CE">
        <w:instrText xml:space="preserve"> MACROBUTTON  NoMacro </w:instrText>
      </w:r>
      <w:r w:rsidRPr="007C69CE">
        <w:rPr>
          <w:color w:val="808080" w:themeColor="background1" w:themeShade="80"/>
        </w:rPr>
        <w:instrText>&lt; datum - {dd-mm-jj} &gt;</w:instrText>
      </w:r>
      <w:r w:rsidRPr="007C69CE">
        <w:instrText xml:space="preserve"> </w:instrText>
      </w:r>
      <w:r w:rsidRPr="007C69CE">
        <w:fldChar w:fldCharType="end"/>
      </w:r>
      <w:r w:rsidRPr="007C69CE">
        <w:t xml:space="preserve">:  </w:t>
      </w:r>
      <w:r w:rsidRPr="007C69CE">
        <w:fldChar w:fldCharType="begin"/>
      </w:r>
      <w:r w:rsidRPr="007C69CE">
        <w:instrText xml:space="preserve"> MACROBUTTON  NoMacro </w:instrText>
      </w:r>
      <w:r w:rsidRPr="007C69CE">
        <w:rPr>
          <w:color w:val="808080" w:themeColor="background1" w:themeShade="80"/>
        </w:rPr>
        <w:instrText>&lt; titel &gt;</w:instrText>
      </w:r>
      <w:r w:rsidRPr="007C69CE">
        <w:instrText xml:space="preserve"> </w:instrText>
      </w:r>
      <w:r w:rsidRPr="007C69CE">
        <w:fldChar w:fldCharType="end"/>
      </w:r>
    </w:p>
    <w:p w14:paraId="434BAAD2" w14:textId="77777777" w:rsidR="000A16C6" w:rsidRPr="007C69CE" w:rsidRDefault="000A16C6" w:rsidP="000A16C6">
      <w:pPr>
        <w:pStyle w:val="Appendixitem"/>
      </w:pPr>
    </w:p>
    <w:p w14:paraId="45671F55" w14:textId="77777777" w:rsidR="00832965" w:rsidRPr="007C69CE" w:rsidRDefault="00832965" w:rsidP="0078516D"/>
    <w:sectPr w:rsidR="00832965" w:rsidRPr="007C69CE" w:rsidSect="00DA4B06">
      <w:footerReference w:type="default" r:id="rId65"/>
      <w:headerReference w:type="first" r:id="rId66"/>
      <w:footerReference w:type="first" r:id="rId67"/>
      <w:footnotePr>
        <w:numRestart w:val="eachPage"/>
      </w:footnotePr>
      <w:endnotePr>
        <w:numFmt w:val="decimal"/>
      </w:endnotePr>
      <w:pgSz w:w="11906" w:h="16838" w:code="9"/>
      <w:pgMar w:top="1191" w:right="1684" w:bottom="1304" w:left="1202" w:header="0" w:footer="601"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FA8827C" w14:textId="77777777" w:rsidR="00DA4B06" w:rsidRPr="003C605F" w:rsidRDefault="00DA4B06" w:rsidP="00232E5A"/>
    <w:p w14:paraId="2EA2D4CC" w14:textId="77777777" w:rsidR="00DA4B06" w:rsidRPr="003C605F" w:rsidRDefault="00DA4B06" w:rsidP="00232E5A"/>
    <w:p w14:paraId="37CA526D" w14:textId="77777777" w:rsidR="00DA4B06" w:rsidRPr="003C605F" w:rsidRDefault="00DA4B06" w:rsidP="00232E5A">
      <w:pPr>
        <w:pStyle w:val="Linefullwidth"/>
      </w:pPr>
    </w:p>
  </w:endnote>
  <w:endnote w:type="continuationSeparator" w:id="0">
    <w:p w14:paraId="255AE0BF" w14:textId="77777777" w:rsidR="00DA4B06" w:rsidRPr="003C605F" w:rsidRDefault="00DA4B06" w:rsidP="007409C9">
      <w:pPr>
        <w:spacing w:line="240" w:lineRule="auto"/>
      </w:pPr>
      <w:r w:rsidRPr="003C605F">
        <w:continuationSeparator/>
      </w:r>
    </w:p>
  </w:endnote>
  <w:endnote w:type="continuationNotice" w:id="1">
    <w:p w14:paraId="2BF901B4" w14:textId="77777777" w:rsidR="00DA4B06" w:rsidRDefault="00DA4B06">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UGent Panno Text">
    <w:altName w:val="Calibri"/>
    <w:charset w:val="00"/>
    <w:family w:val="auto"/>
    <w:pitch w:val="variable"/>
    <w:sig w:usb0="A00002EF" w:usb1="4000206B"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Brush Script MT">
    <w:panose1 w:val="03060802040406070304"/>
    <w:charset w:val="00"/>
    <w:family w:val="script"/>
    <w:pitch w:val="variable"/>
    <w:sig w:usb0="00000003" w:usb1="00000000" w:usb2="00000000" w:usb3="00000000" w:csb0="00000001"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Style w:val="TableGrid"/>
      <w:tblpPr w:leftFromText="142" w:rightFromText="142" w:vertAnchor="page" w:horzAnchor="page" w:tblpX="2756" w:tblpY="15809"/>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595" w:type="dxa"/>
      </w:tblCellMar>
      <w:tblLook w:val="04A0" w:firstRow="1" w:lastRow="0" w:firstColumn="1" w:lastColumn="0" w:noHBand="0" w:noVBand="1"/>
    </w:tblPr>
    <w:tblGrid>
      <w:gridCol w:w="5061"/>
      <w:gridCol w:w="1803"/>
      <w:gridCol w:w="601"/>
    </w:tblGrid>
    <w:tr w:rsidR="00143C91" w:rsidRPr="003C605F" w14:paraId="21BBBF59" w14:textId="77777777" w:rsidTr="003F7688">
      <w:trPr>
        <w:trHeight w:val="567"/>
      </w:trPr>
      <w:tc>
        <w:tcPr>
          <w:tcW w:w="5061" w:type="dxa"/>
          <w:tcMar>
            <w:right w:w="0" w:type="dxa"/>
          </w:tcMar>
        </w:tcPr>
        <w:p w14:paraId="66CCAFF8" w14:textId="7BBA7869" w:rsidR="00143C91" w:rsidRPr="00294B33" w:rsidRDefault="00CA25F6" w:rsidP="003F7688">
          <w:pPr>
            <w:pStyle w:val="Footerheading"/>
            <w:framePr w:hSpace="0" w:wrap="auto" w:vAnchor="margin" w:hAnchor="text" w:xAlign="left" w:yAlign="inline"/>
            <w:suppressOverlap w:val="0"/>
          </w:pPr>
          <w:r w:rsidRPr="00294B33">
            <w:t>tit</w:t>
          </w:r>
          <w:r w:rsidR="00F012BF">
            <w:t>le</w:t>
          </w:r>
        </w:p>
        <w:p w14:paraId="55879F79" w14:textId="465D6B06" w:rsidR="00F0310C" w:rsidRPr="00C905E0" w:rsidRDefault="007204D8" w:rsidP="003F7688">
          <w:pPr>
            <w:pStyle w:val="Footerdata"/>
            <w:framePr w:hSpace="0" w:wrap="auto" w:vAnchor="margin" w:hAnchor="text" w:xAlign="left" w:yAlign="inline"/>
            <w:suppressOverlap w:val="0"/>
            <w:rPr>
              <w:i/>
              <w:iCs/>
            </w:rPr>
          </w:pPr>
          <w:r>
            <w:rPr>
              <w:i/>
              <w:iCs/>
            </w:rPr>
            <w:t>Modelling activated carbon adsorption kinetics for removal of micropollutants from wastewater</w:t>
          </w:r>
        </w:p>
      </w:tc>
      <w:tc>
        <w:tcPr>
          <w:tcW w:w="1803" w:type="dxa"/>
          <w:tcMar>
            <w:right w:w="0" w:type="dxa"/>
          </w:tcMar>
        </w:tcPr>
        <w:p w14:paraId="4EFDD1C1" w14:textId="67A793C3" w:rsidR="00143C91" w:rsidRPr="003C605F" w:rsidRDefault="00BC0D6D" w:rsidP="003F7688">
          <w:pPr>
            <w:pStyle w:val="Footerheading"/>
            <w:framePr w:hSpace="0" w:wrap="auto" w:vAnchor="margin" w:hAnchor="text" w:xAlign="left" w:yAlign="inline"/>
            <w:suppressOverlap w:val="0"/>
          </w:pPr>
          <w:r w:rsidRPr="003C605F">
            <w:t>dat</w:t>
          </w:r>
          <w:r w:rsidR="009A25CD">
            <w:t>E</w:t>
          </w:r>
          <w:r w:rsidRPr="003C605F">
            <w:t xml:space="preserve"> </w:t>
          </w:r>
        </w:p>
        <w:p w14:paraId="7A64A90F" w14:textId="11A19692" w:rsidR="00143C91" w:rsidRPr="003C605F" w:rsidRDefault="00C81E36" w:rsidP="003F7688">
          <w:pPr>
            <w:pStyle w:val="Footerdata"/>
            <w:framePr w:hSpace="0" w:wrap="auto" w:vAnchor="margin" w:hAnchor="text" w:xAlign="left" w:yAlign="inline"/>
            <w:suppressOverlap w:val="0"/>
          </w:pPr>
          <w:r>
            <w:t>7 June 2024</w:t>
          </w:r>
        </w:p>
      </w:tc>
      <w:tc>
        <w:tcPr>
          <w:tcW w:w="601" w:type="dxa"/>
          <w:tcMar>
            <w:right w:w="0" w:type="dxa"/>
          </w:tcMar>
        </w:tcPr>
        <w:p w14:paraId="02B69D63" w14:textId="5AA01049" w:rsidR="00143C91" w:rsidRPr="003C605F" w:rsidRDefault="00BC0D6D" w:rsidP="003F7688">
          <w:pPr>
            <w:pStyle w:val="Footerheading"/>
            <w:framePr w:hSpace="0" w:wrap="auto" w:vAnchor="margin" w:hAnchor="text" w:xAlign="left" w:yAlign="inline"/>
            <w:suppressOverlap w:val="0"/>
          </w:pPr>
          <w:r w:rsidRPr="003C605F">
            <w:t>pag</w:t>
          </w:r>
          <w:r w:rsidR="009A25CD">
            <w:t>E</w:t>
          </w:r>
        </w:p>
        <w:p w14:paraId="32C09909" w14:textId="77777777" w:rsidR="00143C91" w:rsidRPr="007937C4" w:rsidRDefault="00BC0D6D" w:rsidP="003F7688">
          <w:pPr>
            <w:pStyle w:val="Footerdata"/>
            <w:framePr w:hSpace="0" w:wrap="auto" w:vAnchor="margin" w:hAnchor="text" w:xAlign="left" w:yAlign="inline"/>
            <w:suppressOverlap w:val="0"/>
            <w:rPr>
              <w:b/>
              <w:bCs/>
            </w:rPr>
          </w:pPr>
          <w:r w:rsidRPr="007937C4">
            <w:rPr>
              <w:b/>
              <w:bCs/>
            </w:rPr>
            <w:fldChar w:fldCharType="begin"/>
          </w:r>
          <w:r w:rsidRPr="007937C4">
            <w:rPr>
              <w:b/>
              <w:bCs/>
            </w:rPr>
            <w:instrText xml:space="preserve"> PAGE  \* Arabic  \* MERGEFORMAT </w:instrText>
          </w:r>
          <w:r w:rsidRPr="007937C4">
            <w:rPr>
              <w:b/>
              <w:bCs/>
            </w:rPr>
            <w:fldChar w:fldCharType="separate"/>
          </w:r>
          <w:r w:rsidR="00AF0273" w:rsidRPr="007937C4">
            <w:rPr>
              <w:b/>
              <w:bCs/>
            </w:rPr>
            <w:t>6</w:t>
          </w:r>
          <w:r w:rsidRPr="007937C4">
            <w:rPr>
              <w:b/>
              <w:bCs/>
            </w:rPr>
            <w:fldChar w:fldCharType="end"/>
          </w:r>
          <w:r w:rsidRPr="007937C4">
            <w:rPr>
              <w:b/>
              <w:bCs/>
            </w:rPr>
            <w:t>/</w:t>
          </w:r>
          <w:r w:rsidRPr="007937C4">
            <w:rPr>
              <w:b/>
              <w:bCs/>
            </w:rPr>
            <w:fldChar w:fldCharType="begin"/>
          </w:r>
          <w:r w:rsidRPr="007937C4">
            <w:rPr>
              <w:b/>
              <w:bCs/>
            </w:rPr>
            <w:instrText xml:space="preserve"> NUMPAGES  \* Arabic  \* MERGEFORMAT </w:instrText>
          </w:r>
          <w:r w:rsidRPr="007937C4">
            <w:rPr>
              <w:b/>
              <w:bCs/>
            </w:rPr>
            <w:fldChar w:fldCharType="separate"/>
          </w:r>
          <w:r w:rsidR="00AF0273" w:rsidRPr="007937C4">
            <w:rPr>
              <w:b/>
              <w:bCs/>
            </w:rPr>
            <w:t>6</w:t>
          </w:r>
          <w:r w:rsidRPr="007937C4">
            <w:rPr>
              <w:b/>
              <w:bCs/>
            </w:rPr>
            <w:fldChar w:fldCharType="end"/>
          </w:r>
        </w:p>
      </w:tc>
    </w:tr>
  </w:tbl>
  <w:p w14:paraId="3AA871FA" w14:textId="77777777" w:rsidR="00B365A5" w:rsidRPr="003C605F" w:rsidRDefault="00A65202">
    <w:pPr>
      <w:pStyle w:val="Footer"/>
    </w:pPr>
    <w:r w:rsidRPr="003C605F">
      <w:rPr>
        <w:noProof/>
        <w:lang w:eastAsia="nl-BE"/>
      </w:rPr>
      <w:drawing>
        <wp:anchor distT="0" distB="0" distL="114300" distR="114300" simplePos="0" relativeHeight="251658243" behindDoc="0" locked="0" layoutInCell="1" allowOverlap="1" wp14:anchorId="447BC8B6" wp14:editId="5BCFD8E3">
          <wp:simplePos x="0" y="0"/>
          <wp:positionH relativeFrom="page">
            <wp:posOffset>579755</wp:posOffset>
          </wp:positionH>
          <wp:positionV relativeFrom="page">
            <wp:posOffset>9899015</wp:posOffset>
          </wp:positionV>
          <wp:extent cx="953770" cy="762635"/>
          <wp:effectExtent l="0" t="0" r="0" b="0"/>
          <wp:wrapTopAndBottom/>
          <wp:docPr id="1572412195" name="Picture 15724121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ogo_UGent_NL_RGB_300_kleur_stationery.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953770" cy="762635"/>
                  </a:xfrm>
                  <a:prstGeom prst="rect">
                    <a:avLst/>
                  </a:prstGeom>
                </pic:spPr>
              </pic:pic>
            </a:graphicData>
          </a:graphic>
          <wp14:sizeRelH relativeFrom="page">
            <wp14:pctWidth>0</wp14:pctWidth>
          </wp14:sizeRelH>
          <wp14:sizeRelV relativeFrom="page">
            <wp14:pctHeight>0</wp14:pctHeight>
          </wp14:sizeRelV>
        </wp:anchor>
      </w:drawing>
    </w:r>
    <w:r w:rsidRPr="003C605F">
      <w:rPr>
        <w:noProof/>
        <w:lang w:eastAsia="nl-BE"/>
      </w:rPr>
      <mc:AlternateContent>
        <mc:Choice Requires="wps">
          <w:drawing>
            <wp:anchor distT="0" distB="0" distL="114300" distR="114300" simplePos="0" relativeHeight="251658241" behindDoc="0" locked="0" layoutInCell="1" allowOverlap="1" wp14:anchorId="4FC07673" wp14:editId="258CE887">
              <wp:simplePos x="0" y="0"/>
              <wp:positionH relativeFrom="page">
                <wp:posOffset>763270</wp:posOffset>
              </wp:positionH>
              <wp:positionV relativeFrom="page">
                <wp:posOffset>10041890</wp:posOffset>
              </wp:positionV>
              <wp:extent cx="5727065" cy="429260"/>
              <wp:effectExtent l="0" t="0" r="26035" b="27940"/>
              <wp:wrapNone/>
              <wp:docPr id="4" name="Footer positioning" hidden="1"/>
              <wp:cNvGraphicFramePr/>
              <a:graphic xmlns:a="http://schemas.openxmlformats.org/drawingml/2006/main">
                <a:graphicData uri="http://schemas.microsoft.com/office/word/2010/wordprocessingShape">
                  <wps:wsp>
                    <wps:cNvSpPr/>
                    <wps:spPr>
                      <a:xfrm>
                        <a:off x="0" y="0"/>
                        <a:ext cx="5727065" cy="429260"/>
                      </a:xfrm>
                      <a:prstGeom prst="rect">
                        <a:avLst/>
                      </a:prstGeom>
                      <a:no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5BF6718" id="Footer positioning" o:spid="_x0000_s1026" style="position:absolute;margin-left:60.1pt;margin-top:790.7pt;width:450.95pt;height:33.8pt;z-index:251657216;visibility:hidden;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" filled="f" strokecolor="red" strokeweight=".25pt">
              <w10:wrap anchorx="page" anchory="page"/>
            </v:rect>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A5C38E5" w14:textId="77777777" w:rsidR="007056A3" w:rsidRPr="003C605F" w:rsidRDefault="007056A3">
    <w:pPr>
      <w:pStyle w:val="Footer"/>
    </w:pPr>
  </w:p>
  <w:p w14:paraId="3EFF90F8" w14:textId="77777777" w:rsidR="007056A3" w:rsidRPr="003C605F" w:rsidRDefault="007056A3">
    <w:pPr>
      <w:pStyle w:val="Footer"/>
    </w:pPr>
  </w:p>
  <w:p w14:paraId="6D694399" w14:textId="77777777" w:rsidR="007056A3" w:rsidRPr="003C605F" w:rsidRDefault="007056A3">
    <w:pPr>
      <w:pStyle w:val="Footer"/>
    </w:pPr>
  </w:p>
  <w:p w14:paraId="7A5325B0" w14:textId="77777777" w:rsidR="007056A3" w:rsidRPr="003C605F" w:rsidRDefault="007056A3">
    <w:pPr>
      <w:pStyle w:val="Footer"/>
    </w:pPr>
  </w:p>
  <w:p w14:paraId="62D9BA5C" w14:textId="77777777" w:rsidR="007056A3" w:rsidRPr="003C605F" w:rsidRDefault="007056A3">
    <w:pPr>
      <w:pStyle w:val="Footer"/>
    </w:pPr>
  </w:p>
  <w:p w14:paraId="55CF4B24" w14:textId="77777777" w:rsidR="007056A3" w:rsidRPr="003C605F" w:rsidRDefault="007056A3">
    <w:pPr>
      <w:pStyle w:val="Footer"/>
    </w:pPr>
  </w:p>
  <w:p w14:paraId="0C827741" w14:textId="77777777" w:rsidR="007056A3" w:rsidRPr="003C605F" w:rsidRDefault="007056A3">
    <w:pPr>
      <w:pStyle w:val="Footer"/>
    </w:pPr>
  </w:p>
  <w:p w14:paraId="04259D8F" w14:textId="77777777" w:rsidR="007056A3" w:rsidRPr="003C605F" w:rsidRDefault="007056A3">
    <w:pPr>
      <w:pStyle w:val="Footer"/>
    </w:pPr>
    <w:r w:rsidRPr="003C605F">
      <w:rPr>
        <w:noProof/>
        <w:lang w:eastAsia="nl-BE"/>
      </w:rPr>
      <w:drawing>
        <wp:anchor distT="0" distB="0" distL="114300" distR="114300" simplePos="0" relativeHeight="251658242" behindDoc="0" locked="0" layoutInCell="1" allowOverlap="1" wp14:anchorId="13E45CCA" wp14:editId="3AC880A8">
          <wp:simplePos x="0" y="0"/>
          <wp:positionH relativeFrom="page">
            <wp:posOffset>381000</wp:posOffset>
          </wp:positionH>
          <wp:positionV relativeFrom="page">
            <wp:posOffset>9151620</wp:posOffset>
          </wp:positionV>
          <wp:extent cx="1907540" cy="1525905"/>
          <wp:effectExtent l="0" t="0" r="0" b="0"/>
          <wp:wrapNone/>
          <wp:docPr id="259005373" name="Picture 2590053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ogo_UGent_NL_RGB_300_kleur_stationery.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1907540" cy="1525905"/>
                  </a:xfrm>
                  <a:prstGeom prst="rect">
                    <a:avLst/>
                  </a:prstGeom>
                </pic:spPr>
              </pic:pic>
            </a:graphicData>
          </a:graphic>
          <wp14:sizeRelH relativeFrom="page">
            <wp14:pctWidth>0</wp14:pctWidth>
          </wp14:sizeRelH>
          <wp14:sizeRelV relativeFrom="page">
            <wp14:pctHeight>0</wp14:pctHeight>
          </wp14:sizeRelV>
        </wp:anchor>
      </w:drawing>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277F3E8" w14:textId="77777777" w:rsidR="00DA4B06" w:rsidRPr="003C605F" w:rsidRDefault="00DA4B06" w:rsidP="009C3C4B">
      <w:pPr>
        <w:pStyle w:val="Linefullwidth"/>
      </w:pPr>
    </w:p>
  </w:footnote>
  <w:footnote w:type="continuationSeparator" w:id="0">
    <w:p w14:paraId="4E1AE64F" w14:textId="77777777" w:rsidR="00DA4B06" w:rsidRPr="003C605F" w:rsidRDefault="00DA4B06" w:rsidP="007409C9">
      <w:pPr>
        <w:spacing w:line="240" w:lineRule="auto"/>
      </w:pPr>
      <w:r w:rsidRPr="003C605F">
        <w:continuationSeparator/>
      </w:r>
    </w:p>
  </w:footnote>
  <w:footnote w:type="continuationNotice" w:id="1">
    <w:p w14:paraId="699B5DF8" w14:textId="77777777" w:rsidR="00DA4B06" w:rsidRPr="003C605F" w:rsidRDefault="00DA4B06">
      <w:pPr>
        <w:spacing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ED258DC" w14:textId="14178B05" w:rsidR="007409C9" w:rsidRPr="003C605F" w:rsidRDefault="00D37476" w:rsidP="007409C9">
    <w:pPr>
      <w:pStyle w:val="Header"/>
      <w:spacing w:line="2835" w:lineRule="exact"/>
    </w:pPr>
    <w:r>
      <w:rPr>
        <w:noProof/>
        <w:lang w:eastAsia="nl-BE"/>
      </w:rPr>
      <w:drawing>
        <wp:anchor distT="0" distB="0" distL="114300" distR="114300" simplePos="0" relativeHeight="251658245" behindDoc="0" locked="0" layoutInCell="1" allowOverlap="1" wp14:anchorId="663D08C5" wp14:editId="6E583411">
          <wp:simplePos x="0" y="0"/>
          <wp:positionH relativeFrom="column">
            <wp:posOffset>-388962</wp:posOffset>
          </wp:positionH>
          <wp:positionV relativeFrom="paragraph">
            <wp:posOffset>0</wp:posOffset>
          </wp:positionV>
          <wp:extent cx="3457572" cy="1152525"/>
          <wp:effectExtent l="0" t="0" r="0" b="0"/>
          <wp:wrapNone/>
          <wp:docPr id="206" name="Afbeelding 206" descr="A black background with blu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 name="Afbeelding 206" descr="A black background with blue text&#10;&#10;Description automatically generated"/>
                  <pic:cNvPicPr/>
                </pic:nvPicPr>
                <pic:blipFill>
                  <a:blip r:embed="rId1" cstate="print">
                    <a:extLst>
                      <a:ext uri="{28A0092B-C50C-407E-A947-70E740481C1C}">
                        <a14:useLocalDpi xmlns:a14="http://schemas.microsoft.com/office/drawing/2010/main" val="0"/>
                      </a:ext>
                    </a:extLst>
                  </a:blip>
                  <a:stretch>
                    <a:fillRect/>
                  </a:stretch>
                </pic:blipFill>
                <pic:spPr>
                  <a:xfrm>
                    <a:off x="0" y="0"/>
                    <a:ext cx="3457572" cy="1152525"/>
                  </a:xfrm>
                  <a:prstGeom prst="rect">
                    <a:avLst/>
                  </a:prstGeom>
                </pic:spPr>
              </pic:pic>
            </a:graphicData>
          </a:graphic>
        </wp:anchor>
      </w:drawing>
    </w:r>
    <w:r w:rsidR="00B365A5" w:rsidRPr="003C605F">
      <w:rPr>
        <w:noProof/>
        <w:lang w:eastAsia="nl-BE"/>
      </w:rPr>
      <mc:AlternateContent>
        <mc:Choice Requires="wps">
          <w:drawing>
            <wp:anchor distT="0" distB="0" distL="114300" distR="114300" simplePos="0" relativeHeight="251658244" behindDoc="0" locked="0" layoutInCell="1" allowOverlap="1" wp14:anchorId="7B5D0FAC" wp14:editId="4B594E93">
              <wp:simplePos x="0" y="0"/>
              <wp:positionH relativeFrom="page">
                <wp:posOffset>762000</wp:posOffset>
              </wp:positionH>
              <wp:positionV relativeFrom="page">
                <wp:posOffset>289560</wp:posOffset>
              </wp:positionV>
              <wp:extent cx="5727600" cy="856800"/>
              <wp:effectExtent l="0" t="0" r="26035" b="19685"/>
              <wp:wrapNone/>
              <wp:docPr id="3" name="Header 1st positioning" hidden="1"/>
              <wp:cNvGraphicFramePr/>
              <a:graphic xmlns:a="http://schemas.openxmlformats.org/drawingml/2006/main">
                <a:graphicData uri="http://schemas.microsoft.com/office/word/2010/wordprocessingShape">
                  <wps:wsp>
                    <wps:cNvSpPr/>
                    <wps:spPr>
                      <a:xfrm>
                        <a:off x="0" y="0"/>
                        <a:ext cx="5727600" cy="856800"/>
                      </a:xfrm>
                      <a:prstGeom prst="rect">
                        <a:avLst/>
                      </a:prstGeom>
                      <a:no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CAD1301" id="Header 1st positioning" o:spid="_x0000_s1026" style="position:absolute;margin-left:60pt;margin-top:22.8pt;width:451pt;height:67.45pt;z-index:251664896;visibility:hidden;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" filled="f" strokecolor="red" strokeweight=".25pt">
              <w10:wrap anchorx="page" anchory="page"/>
            </v:rect>
          </w:pict>
        </mc:Fallback>
      </mc:AlternateContent>
    </w:r>
    <w:r w:rsidR="007409C9" w:rsidRPr="003C605F">
      <w:rPr>
        <w:noProof/>
        <w:lang w:eastAsia="nl-BE"/>
      </w:rPr>
      <mc:AlternateContent>
        <mc:Choice Requires="wps">
          <w:drawing>
            <wp:anchor distT="0" distB="0" distL="114300" distR="114300" simplePos="0" relativeHeight="251658240" behindDoc="0" locked="0" layoutInCell="1" allowOverlap="1" wp14:anchorId="7C06D832" wp14:editId="2DA0FBB0">
              <wp:simplePos x="0" y="0"/>
              <wp:positionH relativeFrom="page">
                <wp:posOffset>0</wp:posOffset>
              </wp:positionH>
              <wp:positionV relativeFrom="page">
                <wp:posOffset>2293620</wp:posOffset>
              </wp:positionV>
              <wp:extent cx="7560000" cy="914400"/>
              <wp:effectExtent l="0" t="0" r="0" b="0"/>
              <wp:wrapNone/>
              <wp:docPr id="1" name="Title positioning" hidden="1"/>
              <wp:cNvGraphicFramePr/>
              <a:graphic xmlns:a="http://schemas.openxmlformats.org/drawingml/2006/main">
                <a:graphicData uri="http://schemas.microsoft.com/office/word/2010/wordprocessingShape">
                  <wps:wsp>
                    <wps:cNvSpPr/>
                    <wps:spPr>
                      <a:xfrm>
                        <a:off x="0" y="0"/>
                        <a:ext cx="7560000" cy="914400"/>
                      </a:xfrm>
                      <a:prstGeom prst="rect">
                        <a:avLst/>
                      </a:prstGeom>
                      <a:no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099F9A9C" id="Title positioning" o:spid="_x0000_s1026" style="position:absolute;margin-left:0;margin-top:180.6pt;width:595.3pt;height:1in;z-index:251652608;visibility:hidden;mso-wrap-style:square;mso-width-percent:0;mso-wrap-distance-left:9pt;mso-wrap-distance-top:0;mso-wrap-distance-right:9pt;mso-wrap-distance-bottom:0;mso-position-horizontal:absolute;mso-position-horizontal-relative:page;mso-position-vertical:absolute;mso-position-vertical-relative:page;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" filled="f" strokecolor="red" strokeweight=".25pt">
              <w10:wrap anchorx="page" anchory="page"/>
            </v:rect>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DC3576"/>
    <w:multiLevelType w:val="hybridMultilevel"/>
    <w:tmpl w:val="FD9ACB40"/>
    <w:lvl w:ilvl="0" w:tplc="E730CE82">
      <w:start w:val="1"/>
      <w:numFmt w:val="bullet"/>
      <w:pStyle w:val="Dashes"/>
      <w:lvlText w:val=""/>
      <w:lvlJc w:val="left"/>
      <w:pPr>
        <w:ind w:left="360" w:hanging="360"/>
      </w:pPr>
      <w:rPr>
        <w:rFonts w:ascii="Symbol" w:hAnsi="Symbol" w:hint="default"/>
        <w:color w:val="auto"/>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start w:val="1"/>
      <w:numFmt w:val="bullet"/>
      <w:pStyle w:val="Dashes"/>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 w15:restartNumberingAfterBreak="0">
    <w:nsid w:val="02342FEC"/>
    <w:multiLevelType w:val="hybridMultilevel"/>
    <w:tmpl w:val="74D0AF3A"/>
    <w:lvl w:ilvl="0" w:tplc="F7D40BBC">
      <w:start w:val="1"/>
      <w:numFmt w:val="decimal"/>
      <w:pStyle w:val="Numbers"/>
      <w:lvlText w:val="%1."/>
      <w:lvlJc w:val="left"/>
      <w:pPr>
        <w:ind w:left="720" w:hanging="360"/>
      </w:pPr>
    </w:lvl>
    <w:lvl w:ilvl="1" w:tplc="04130019">
      <w:start w:val="1"/>
      <w:numFmt w:val="lowerLetter"/>
      <w:lvlText w:val="%2."/>
      <w:lvlJc w:val="left"/>
      <w:pPr>
        <w:ind w:left="1440" w:hanging="360"/>
      </w:pPr>
    </w:lvl>
    <w:lvl w:ilvl="2" w:tplc="0413001B">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 w15:restartNumberingAfterBreak="0">
    <w:nsid w:val="05937BC2"/>
    <w:multiLevelType w:val="hybridMultilevel"/>
    <w:tmpl w:val="2F74BD2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F136F33"/>
    <w:multiLevelType w:val="hybridMultilevel"/>
    <w:tmpl w:val="7A16341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2E8783A"/>
    <w:multiLevelType w:val="multilevel"/>
    <w:tmpl w:val="3BBC2F44"/>
    <w:lvl w:ilvl="0">
      <w:start w:val="1"/>
      <w:numFmt w:val="decimal"/>
      <w:pStyle w:val="Heading1"/>
      <w:lvlText w:val="%1"/>
      <w:lvlJc w:val="left"/>
      <w:pPr>
        <w:ind w:left="0" w:firstLine="0"/>
      </w:pPr>
      <w:rPr>
        <w:rFonts w:hint="default"/>
        <w:b/>
        <w:i w:val="0"/>
        <w:caps w:val="0"/>
        <w:color w:val="1E64C8"/>
        <w:sz w:val="32"/>
      </w:rPr>
    </w:lvl>
    <w:lvl w:ilvl="1">
      <w:start w:val="1"/>
      <w:numFmt w:val="decimal"/>
      <w:pStyle w:val="Heading2"/>
      <w:lvlText w:val="%1.%2"/>
      <w:lvlJc w:val="left"/>
      <w:pPr>
        <w:ind w:left="993" w:firstLine="0"/>
      </w:pPr>
      <w:rPr>
        <w:rFonts w:ascii="Arial" w:hAnsi="Arial" w:hint="default"/>
        <w:b/>
        <w:i w:val="0"/>
        <w:color w:val="auto"/>
        <w:sz w:val="28"/>
      </w:rPr>
    </w:lvl>
    <w:lvl w:ilvl="2">
      <w:start w:val="1"/>
      <w:numFmt w:val="decimal"/>
      <w:pStyle w:val="Heading3"/>
      <w:lvlText w:val="%1.%2.%3"/>
      <w:lvlJc w:val="left"/>
      <w:pPr>
        <w:ind w:left="0" w:firstLine="0"/>
      </w:pPr>
      <w:rPr>
        <w:rFonts w:ascii="Arial" w:hAnsi="Arial" w:hint="default"/>
        <w:b/>
        <w:i w:val="0"/>
        <w:sz w:val="24"/>
      </w:rPr>
    </w:lvl>
    <w:lvl w:ilvl="3">
      <w:start w:val="1"/>
      <w:numFmt w:val="decimal"/>
      <w:pStyle w:val="Heading4"/>
      <w:lvlText w:val="%1.%2.%3.%4"/>
      <w:lvlJc w:val="left"/>
      <w:pPr>
        <w:ind w:left="0" w:firstLine="0"/>
      </w:pPr>
      <w:rPr>
        <w:rFonts w:ascii="Arial" w:hAnsi="Arial" w:hint="default"/>
        <w:b/>
        <w:i w:val="0"/>
        <w:sz w:val="20"/>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5" w15:restartNumberingAfterBreak="0">
    <w:nsid w:val="183F6BB7"/>
    <w:multiLevelType w:val="hybridMultilevel"/>
    <w:tmpl w:val="9756695E"/>
    <w:lvl w:ilvl="0" w:tplc="6220FBD2">
      <w:start w:val="1"/>
      <w:numFmt w:val="bullet"/>
      <w:lvlText w:val="-"/>
      <w:lvlJc w:val="left"/>
      <w:pPr>
        <w:ind w:left="360" w:hanging="360"/>
      </w:pPr>
      <w:rPr>
        <w:rFonts w:ascii="Arial" w:eastAsiaTheme="minorEastAsia" w:hAnsi="Arial" w:cs="Arial" w:hint="default"/>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6" w15:restartNumberingAfterBreak="0">
    <w:nsid w:val="1EF43FCE"/>
    <w:multiLevelType w:val="hybridMultilevel"/>
    <w:tmpl w:val="E386256E"/>
    <w:lvl w:ilvl="0" w:tplc="37148254">
      <w:start w:val="1"/>
      <w:numFmt w:val="decimal"/>
      <w:pStyle w:val="Appendixitem"/>
      <w:lvlText w:val="%1."/>
      <w:lvlJc w:val="left"/>
      <w:pPr>
        <w:ind w:left="720" w:hanging="360"/>
      </w:p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7" w15:restartNumberingAfterBreak="0">
    <w:nsid w:val="20150FA0"/>
    <w:multiLevelType w:val="hybridMultilevel"/>
    <w:tmpl w:val="4ABA341E"/>
    <w:lvl w:ilvl="0" w:tplc="6220FBD2">
      <w:start w:val="1"/>
      <w:numFmt w:val="bullet"/>
      <w:lvlText w:val="-"/>
      <w:lvlJc w:val="left"/>
      <w:pPr>
        <w:ind w:left="360" w:hanging="360"/>
      </w:pPr>
      <w:rPr>
        <w:rFonts w:ascii="Arial" w:eastAsiaTheme="minorEastAsia" w:hAnsi="Arial" w:cs="Aria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8" w15:restartNumberingAfterBreak="0">
    <w:nsid w:val="21CD7A54"/>
    <w:multiLevelType w:val="hybridMultilevel"/>
    <w:tmpl w:val="1832AAC4"/>
    <w:lvl w:ilvl="0" w:tplc="FFFFFFFF">
      <w:start w:val="1"/>
      <w:numFmt w:val="decimal"/>
      <w:lvlText w:val="(%1)"/>
      <w:lvlJc w:val="left"/>
      <w:pPr>
        <w:ind w:left="720" w:hanging="360"/>
      </w:pPr>
      <w:rPr>
        <w:rFonts w:hint="default"/>
        <w:b/>
        <w:bCs/>
        <w:color w:val="auto"/>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9" w15:restartNumberingAfterBreak="0">
    <w:nsid w:val="23F538D4"/>
    <w:multiLevelType w:val="multilevel"/>
    <w:tmpl w:val="0413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0" w15:restartNumberingAfterBreak="0">
    <w:nsid w:val="23FA7035"/>
    <w:multiLevelType w:val="hybridMultilevel"/>
    <w:tmpl w:val="CEAC548A"/>
    <w:lvl w:ilvl="0" w:tplc="A48E6302">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28F44351"/>
    <w:multiLevelType w:val="hybridMultilevel"/>
    <w:tmpl w:val="743A69C6"/>
    <w:lvl w:ilvl="0" w:tplc="43628C7E">
      <w:start w:val="1"/>
      <w:numFmt w:val="decimal"/>
      <w:pStyle w:val="Numbersindented"/>
      <w:lvlText w:val="%1."/>
      <w:lvlJc w:val="left"/>
      <w:pPr>
        <w:ind w:left="1800" w:hanging="360"/>
      </w:pPr>
    </w:lvl>
    <w:lvl w:ilvl="1" w:tplc="04130019" w:tentative="1">
      <w:start w:val="1"/>
      <w:numFmt w:val="lowerLetter"/>
      <w:lvlText w:val="%2."/>
      <w:lvlJc w:val="left"/>
      <w:pPr>
        <w:ind w:left="2520" w:hanging="360"/>
      </w:pPr>
    </w:lvl>
    <w:lvl w:ilvl="2" w:tplc="0413001B" w:tentative="1">
      <w:start w:val="1"/>
      <w:numFmt w:val="lowerRoman"/>
      <w:lvlText w:val="%3."/>
      <w:lvlJc w:val="right"/>
      <w:pPr>
        <w:ind w:left="3240" w:hanging="180"/>
      </w:pPr>
    </w:lvl>
    <w:lvl w:ilvl="3" w:tplc="0413000F" w:tentative="1">
      <w:start w:val="1"/>
      <w:numFmt w:val="decimal"/>
      <w:lvlText w:val="%4."/>
      <w:lvlJc w:val="left"/>
      <w:pPr>
        <w:ind w:left="3960" w:hanging="360"/>
      </w:pPr>
    </w:lvl>
    <w:lvl w:ilvl="4" w:tplc="04130019" w:tentative="1">
      <w:start w:val="1"/>
      <w:numFmt w:val="lowerLetter"/>
      <w:lvlText w:val="%5."/>
      <w:lvlJc w:val="left"/>
      <w:pPr>
        <w:ind w:left="4680" w:hanging="360"/>
      </w:pPr>
    </w:lvl>
    <w:lvl w:ilvl="5" w:tplc="0413001B" w:tentative="1">
      <w:start w:val="1"/>
      <w:numFmt w:val="lowerRoman"/>
      <w:lvlText w:val="%6."/>
      <w:lvlJc w:val="right"/>
      <w:pPr>
        <w:ind w:left="5400" w:hanging="180"/>
      </w:pPr>
    </w:lvl>
    <w:lvl w:ilvl="6" w:tplc="0413000F" w:tentative="1">
      <w:start w:val="1"/>
      <w:numFmt w:val="decimal"/>
      <w:lvlText w:val="%7."/>
      <w:lvlJc w:val="left"/>
      <w:pPr>
        <w:ind w:left="6120" w:hanging="360"/>
      </w:pPr>
    </w:lvl>
    <w:lvl w:ilvl="7" w:tplc="04130019" w:tentative="1">
      <w:start w:val="1"/>
      <w:numFmt w:val="lowerLetter"/>
      <w:lvlText w:val="%8."/>
      <w:lvlJc w:val="left"/>
      <w:pPr>
        <w:ind w:left="6840" w:hanging="360"/>
      </w:pPr>
    </w:lvl>
    <w:lvl w:ilvl="8" w:tplc="0413001B" w:tentative="1">
      <w:start w:val="1"/>
      <w:numFmt w:val="lowerRoman"/>
      <w:lvlText w:val="%9."/>
      <w:lvlJc w:val="right"/>
      <w:pPr>
        <w:ind w:left="7560" w:hanging="180"/>
      </w:pPr>
    </w:lvl>
  </w:abstractNum>
  <w:abstractNum w:abstractNumId="12" w15:restartNumberingAfterBreak="0">
    <w:nsid w:val="2B465C47"/>
    <w:multiLevelType w:val="hybridMultilevel"/>
    <w:tmpl w:val="BBC06C9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2DC402BC"/>
    <w:multiLevelType w:val="hybridMultilevel"/>
    <w:tmpl w:val="20DC049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30BD723D"/>
    <w:multiLevelType w:val="hybridMultilevel"/>
    <w:tmpl w:val="1832AAC4"/>
    <w:lvl w:ilvl="0" w:tplc="FFFFFFFF">
      <w:start w:val="1"/>
      <w:numFmt w:val="decimal"/>
      <w:lvlText w:val="(%1)"/>
      <w:lvlJc w:val="left"/>
      <w:pPr>
        <w:ind w:left="720" w:hanging="360"/>
      </w:pPr>
      <w:rPr>
        <w:rFonts w:hint="default"/>
        <w:b/>
        <w:bCs/>
        <w:color w:val="auto"/>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5" w15:restartNumberingAfterBreak="0">
    <w:nsid w:val="30FA1B2C"/>
    <w:multiLevelType w:val="hybridMultilevel"/>
    <w:tmpl w:val="4514A68C"/>
    <w:lvl w:ilvl="0" w:tplc="54CCA182">
      <w:start w:val="1"/>
      <w:numFmt w:val="decimal"/>
      <w:pStyle w:val="Numbersdoubleindented"/>
      <w:lvlText w:val="%1."/>
      <w:lvlJc w:val="left"/>
      <w:pPr>
        <w:ind w:left="2700" w:hanging="360"/>
      </w:pPr>
    </w:lvl>
    <w:lvl w:ilvl="1" w:tplc="04130019" w:tentative="1">
      <w:start w:val="1"/>
      <w:numFmt w:val="lowerLetter"/>
      <w:lvlText w:val="%2."/>
      <w:lvlJc w:val="left"/>
      <w:pPr>
        <w:ind w:left="3420" w:hanging="360"/>
      </w:pPr>
    </w:lvl>
    <w:lvl w:ilvl="2" w:tplc="0413001B" w:tentative="1">
      <w:start w:val="1"/>
      <w:numFmt w:val="lowerRoman"/>
      <w:lvlText w:val="%3."/>
      <w:lvlJc w:val="right"/>
      <w:pPr>
        <w:ind w:left="4140" w:hanging="180"/>
      </w:pPr>
    </w:lvl>
    <w:lvl w:ilvl="3" w:tplc="0413000F" w:tentative="1">
      <w:start w:val="1"/>
      <w:numFmt w:val="decimal"/>
      <w:lvlText w:val="%4."/>
      <w:lvlJc w:val="left"/>
      <w:pPr>
        <w:ind w:left="4860" w:hanging="360"/>
      </w:pPr>
    </w:lvl>
    <w:lvl w:ilvl="4" w:tplc="04130019" w:tentative="1">
      <w:start w:val="1"/>
      <w:numFmt w:val="lowerLetter"/>
      <w:lvlText w:val="%5."/>
      <w:lvlJc w:val="left"/>
      <w:pPr>
        <w:ind w:left="5580" w:hanging="360"/>
      </w:pPr>
    </w:lvl>
    <w:lvl w:ilvl="5" w:tplc="0413001B" w:tentative="1">
      <w:start w:val="1"/>
      <w:numFmt w:val="lowerRoman"/>
      <w:lvlText w:val="%6."/>
      <w:lvlJc w:val="right"/>
      <w:pPr>
        <w:ind w:left="6300" w:hanging="180"/>
      </w:pPr>
    </w:lvl>
    <w:lvl w:ilvl="6" w:tplc="0413000F" w:tentative="1">
      <w:start w:val="1"/>
      <w:numFmt w:val="decimal"/>
      <w:lvlText w:val="%7."/>
      <w:lvlJc w:val="left"/>
      <w:pPr>
        <w:ind w:left="7020" w:hanging="360"/>
      </w:pPr>
    </w:lvl>
    <w:lvl w:ilvl="7" w:tplc="04130019" w:tentative="1">
      <w:start w:val="1"/>
      <w:numFmt w:val="lowerLetter"/>
      <w:lvlText w:val="%8."/>
      <w:lvlJc w:val="left"/>
      <w:pPr>
        <w:ind w:left="7740" w:hanging="360"/>
      </w:pPr>
    </w:lvl>
    <w:lvl w:ilvl="8" w:tplc="0413001B" w:tentative="1">
      <w:start w:val="1"/>
      <w:numFmt w:val="lowerRoman"/>
      <w:lvlText w:val="%9."/>
      <w:lvlJc w:val="right"/>
      <w:pPr>
        <w:ind w:left="8460" w:hanging="180"/>
      </w:pPr>
    </w:lvl>
  </w:abstractNum>
  <w:abstractNum w:abstractNumId="16" w15:restartNumberingAfterBreak="0">
    <w:nsid w:val="37D64548"/>
    <w:multiLevelType w:val="hybridMultilevel"/>
    <w:tmpl w:val="1832AAC4"/>
    <w:lvl w:ilvl="0" w:tplc="FFFFFFFF">
      <w:start w:val="1"/>
      <w:numFmt w:val="decimal"/>
      <w:lvlText w:val="(%1)"/>
      <w:lvlJc w:val="left"/>
      <w:pPr>
        <w:ind w:left="720" w:hanging="360"/>
      </w:pPr>
      <w:rPr>
        <w:rFonts w:hint="default"/>
        <w:b/>
        <w:bCs/>
        <w:color w:val="auto"/>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7" w15:restartNumberingAfterBreak="0">
    <w:nsid w:val="39CB5888"/>
    <w:multiLevelType w:val="hybridMultilevel"/>
    <w:tmpl w:val="1832AAC4"/>
    <w:lvl w:ilvl="0" w:tplc="FFFFFFFF">
      <w:start w:val="1"/>
      <w:numFmt w:val="decimal"/>
      <w:lvlText w:val="(%1)"/>
      <w:lvlJc w:val="left"/>
      <w:pPr>
        <w:ind w:left="720" w:hanging="360"/>
      </w:pPr>
      <w:rPr>
        <w:rFonts w:hint="default"/>
        <w:b/>
        <w:bCs/>
        <w:color w:val="auto"/>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8" w15:restartNumberingAfterBreak="0">
    <w:nsid w:val="3A854C27"/>
    <w:multiLevelType w:val="hybridMultilevel"/>
    <w:tmpl w:val="8E32A1F8"/>
    <w:lvl w:ilvl="0" w:tplc="19C26F40">
      <w:start w:val="1"/>
      <w:numFmt w:val="bullet"/>
      <w:pStyle w:val="Dashesdoubleindented"/>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9" w15:restartNumberingAfterBreak="0">
    <w:nsid w:val="3AAC28FB"/>
    <w:multiLevelType w:val="hybridMultilevel"/>
    <w:tmpl w:val="1832AAC4"/>
    <w:lvl w:ilvl="0" w:tplc="FFFFFFFF">
      <w:start w:val="1"/>
      <w:numFmt w:val="decimal"/>
      <w:lvlText w:val="(%1)"/>
      <w:lvlJc w:val="left"/>
      <w:pPr>
        <w:ind w:left="720" w:hanging="360"/>
      </w:pPr>
      <w:rPr>
        <w:rFonts w:hint="default"/>
        <w:b/>
        <w:bCs/>
        <w:color w:val="auto"/>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0" w15:restartNumberingAfterBreak="0">
    <w:nsid w:val="3B96275E"/>
    <w:multiLevelType w:val="hybridMultilevel"/>
    <w:tmpl w:val="D388927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3EF745F1"/>
    <w:multiLevelType w:val="hybridMultilevel"/>
    <w:tmpl w:val="0492A51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4120314B"/>
    <w:multiLevelType w:val="hybridMultilevel"/>
    <w:tmpl w:val="807A5C9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42D656C5"/>
    <w:multiLevelType w:val="hybridMultilevel"/>
    <w:tmpl w:val="05E20FB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48B51A35"/>
    <w:multiLevelType w:val="hybridMultilevel"/>
    <w:tmpl w:val="45588ED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538F5E8B"/>
    <w:multiLevelType w:val="hybridMultilevel"/>
    <w:tmpl w:val="A11076E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55C06D6B"/>
    <w:multiLevelType w:val="hybridMultilevel"/>
    <w:tmpl w:val="1832AAC4"/>
    <w:lvl w:ilvl="0" w:tplc="FFFFFFFF">
      <w:start w:val="1"/>
      <w:numFmt w:val="decimal"/>
      <w:lvlText w:val="(%1)"/>
      <w:lvlJc w:val="left"/>
      <w:pPr>
        <w:ind w:left="720" w:hanging="360"/>
      </w:pPr>
      <w:rPr>
        <w:rFonts w:hint="default"/>
        <w:b/>
        <w:bCs/>
        <w:color w:val="auto"/>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7" w15:restartNumberingAfterBreak="0">
    <w:nsid w:val="5AED777F"/>
    <w:multiLevelType w:val="hybridMultilevel"/>
    <w:tmpl w:val="ED20862A"/>
    <w:lvl w:ilvl="0" w:tplc="6220FBD2">
      <w:start w:val="1"/>
      <w:numFmt w:val="bullet"/>
      <w:lvlText w:val="-"/>
      <w:lvlJc w:val="left"/>
      <w:pPr>
        <w:ind w:left="360" w:hanging="360"/>
      </w:pPr>
      <w:rPr>
        <w:rFonts w:ascii="Arial" w:eastAsiaTheme="minorEastAsia" w:hAnsi="Arial" w:cs="Aria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8" w15:restartNumberingAfterBreak="0">
    <w:nsid w:val="5CD92B05"/>
    <w:multiLevelType w:val="hybridMultilevel"/>
    <w:tmpl w:val="26362E24"/>
    <w:lvl w:ilvl="0" w:tplc="6220FBD2">
      <w:start w:val="1"/>
      <w:numFmt w:val="bullet"/>
      <w:lvlText w:val="-"/>
      <w:lvlJc w:val="left"/>
      <w:pPr>
        <w:ind w:left="720" w:hanging="360"/>
      </w:pPr>
      <w:rPr>
        <w:rFonts w:ascii="Arial" w:eastAsiaTheme="minorEastAsia"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5F3F4CD1"/>
    <w:multiLevelType w:val="hybridMultilevel"/>
    <w:tmpl w:val="DD4C2BC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62B03D70"/>
    <w:multiLevelType w:val="hybridMultilevel"/>
    <w:tmpl w:val="7BF8461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15:restartNumberingAfterBreak="0">
    <w:nsid w:val="63713A92"/>
    <w:multiLevelType w:val="hybridMultilevel"/>
    <w:tmpl w:val="54CC7BD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66564D80"/>
    <w:multiLevelType w:val="hybridMultilevel"/>
    <w:tmpl w:val="F1F04A1A"/>
    <w:lvl w:ilvl="0" w:tplc="35066FFE">
      <w:start w:val="1"/>
      <w:numFmt w:val="bullet"/>
      <w:pStyle w:val="Dashesindented"/>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3" w15:restartNumberingAfterBreak="0">
    <w:nsid w:val="67B55BE1"/>
    <w:multiLevelType w:val="hybridMultilevel"/>
    <w:tmpl w:val="30C201BC"/>
    <w:lvl w:ilvl="0" w:tplc="6220FBD2">
      <w:start w:val="1"/>
      <w:numFmt w:val="bullet"/>
      <w:lvlText w:val="-"/>
      <w:lvlJc w:val="left"/>
      <w:pPr>
        <w:ind w:left="720" w:hanging="360"/>
      </w:pPr>
      <w:rPr>
        <w:rFonts w:ascii="Arial" w:eastAsiaTheme="minorEastAsia"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6E493066"/>
    <w:multiLevelType w:val="hybridMultilevel"/>
    <w:tmpl w:val="1832AAC4"/>
    <w:lvl w:ilvl="0" w:tplc="955EA71A">
      <w:start w:val="1"/>
      <w:numFmt w:val="decimal"/>
      <w:lvlText w:val="(%1)"/>
      <w:lvlJc w:val="left"/>
      <w:pPr>
        <w:ind w:left="720" w:hanging="360"/>
      </w:pPr>
      <w:rPr>
        <w:rFonts w:hint="default"/>
        <w:b/>
        <w:bCs/>
        <w:color w:val="auto"/>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5" w15:restartNumberingAfterBreak="0">
    <w:nsid w:val="71023AF2"/>
    <w:multiLevelType w:val="hybridMultilevel"/>
    <w:tmpl w:val="E7F8D700"/>
    <w:lvl w:ilvl="0" w:tplc="DBBA232E">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6" w15:restartNumberingAfterBreak="0">
    <w:nsid w:val="71966640"/>
    <w:multiLevelType w:val="hybridMultilevel"/>
    <w:tmpl w:val="E326E2C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15:restartNumberingAfterBreak="0">
    <w:nsid w:val="74E301ED"/>
    <w:multiLevelType w:val="hybridMultilevel"/>
    <w:tmpl w:val="E50A4452"/>
    <w:lvl w:ilvl="0" w:tplc="6220FBD2">
      <w:start w:val="1"/>
      <w:numFmt w:val="bullet"/>
      <w:lvlText w:val="-"/>
      <w:lvlJc w:val="left"/>
      <w:pPr>
        <w:ind w:left="360" w:hanging="360"/>
      </w:pPr>
      <w:rPr>
        <w:rFonts w:ascii="Arial" w:eastAsiaTheme="minorEastAsia" w:hAnsi="Arial" w:cs="Aria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8" w15:restartNumberingAfterBreak="0">
    <w:nsid w:val="78E126D1"/>
    <w:multiLevelType w:val="hybridMultilevel"/>
    <w:tmpl w:val="721C025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9" w15:restartNumberingAfterBreak="0">
    <w:nsid w:val="7B7217FB"/>
    <w:multiLevelType w:val="hybridMultilevel"/>
    <w:tmpl w:val="5E3EE2B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0" w15:restartNumberingAfterBreak="0">
    <w:nsid w:val="7C466551"/>
    <w:multiLevelType w:val="hybridMultilevel"/>
    <w:tmpl w:val="5E763EB6"/>
    <w:lvl w:ilvl="0" w:tplc="6220FBD2">
      <w:start w:val="1"/>
      <w:numFmt w:val="bullet"/>
      <w:lvlText w:val="-"/>
      <w:lvlJc w:val="left"/>
      <w:pPr>
        <w:ind w:left="360" w:hanging="360"/>
      </w:pPr>
      <w:rPr>
        <w:rFonts w:ascii="Arial" w:eastAsiaTheme="minorEastAsia" w:hAnsi="Arial" w:cs="Aria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1" w15:restartNumberingAfterBreak="0">
    <w:nsid w:val="7CA17C82"/>
    <w:multiLevelType w:val="hybridMultilevel"/>
    <w:tmpl w:val="91AE4FAA"/>
    <w:lvl w:ilvl="0" w:tplc="8D7C5FDC">
      <w:start w:val="1"/>
      <w:numFmt w:val="decimal"/>
      <w:lvlText w:val="(%1)"/>
      <w:lvlJc w:val="left"/>
      <w:pPr>
        <w:ind w:left="720" w:hanging="360"/>
      </w:pPr>
      <w:rPr>
        <w:rFonts w:hint="default"/>
        <w:b/>
        <w:bCs/>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993022727">
    <w:abstractNumId w:val="0"/>
  </w:num>
  <w:num w:numId="2" w16cid:durableId="1347558155">
    <w:abstractNumId w:val="4"/>
  </w:num>
  <w:num w:numId="3" w16cid:durableId="296683707">
    <w:abstractNumId w:val="32"/>
  </w:num>
  <w:num w:numId="4" w16cid:durableId="695927135">
    <w:abstractNumId w:val="18"/>
  </w:num>
  <w:num w:numId="5" w16cid:durableId="1157379056">
    <w:abstractNumId w:val="1"/>
  </w:num>
  <w:num w:numId="6" w16cid:durableId="1107656582">
    <w:abstractNumId w:val="11"/>
  </w:num>
  <w:num w:numId="7" w16cid:durableId="976302380">
    <w:abstractNumId w:val="15"/>
  </w:num>
  <w:num w:numId="8" w16cid:durableId="1430538518">
    <w:abstractNumId w:val="6"/>
  </w:num>
  <w:num w:numId="9" w16cid:durableId="5838569">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16cid:durableId="1882201794">
    <w:abstractNumId w:val="28"/>
  </w:num>
  <w:num w:numId="11" w16cid:durableId="1596523612">
    <w:abstractNumId w:val="33"/>
  </w:num>
  <w:num w:numId="12" w16cid:durableId="3093926">
    <w:abstractNumId w:val="25"/>
  </w:num>
  <w:num w:numId="13" w16cid:durableId="385641187">
    <w:abstractNumId w:val="5"/>
  </w:num>
  <w:num w:numId="14" w16cid:durableId="1192452271">
    <w:abstractNumId w:val="37"/>
  </w:num>
  <w:num w:numId="15" w16cid:durableId="1206409949">
    <w:abstractNumId w:val="7"/>
  </w:num>
  <w:num w:numId="16" w16cid:durableId="2037389695">
    <w:abstractNumId w:val="27"/>
  </w:num>
  <w:num w:numId="17" w16cid:durableId="1065029769">
    <w:abstractNumId w:val="40"/>
  </w:num>
  <w:num w:numId="18" w16cid:durableId="1375426974">
    <w:abstractNumId w:val="24"/>
  </w:num>
  <w:num w:numId="19" w16cid:durableId="612051635">
    <w:abstractNumId w:val="21"/>
  </w:num>
  <w:num w:numId="20" w16cid:durableId="630130607">
    <w:abstractNumId w:val="38"/>
  </w:num>
  <w:num w:numId="21" w16cid:durableId="192773187">
    <w:abstractNumId w:val="29"/>
  </w:num>
  <w:num w:numId="22" w16cid:durableId="1653214299">
    <w:abstractNumId w:val="13"/>
  </w:num>
  <w:num w:numId="23" w16cid:durableId="141041598">
    <w:abstractNumId w:val="30"/>
  </w:num>
  <w:num w:numId="24" w16cid:durableId="1987978292">
    <w:abstractNumId w:val="3"/>
  </w:num>
  <w:num w:numId="25" w16cid:durableId="1645163395">
    <w:abstractNumId w:val="36"/>
  </w:num>
  <w:num w:numId="26" w16cid:durableId="335378352">
    <w:abstractNumId w:val="9"/>
  </w:num>
  <w:num w:numId="27" w16cid:durableId="818228948">
    <w:abstractNumId w:val="23"/>
  </w:num>
  <w:num w:numId="28" w16cid:durableId="1215896231">
    <w:abstractNumId w:val="12"/>
  </w:num>
  <w:num w:numId="29" w16cid:durableId="978846340">
    <w:abstractNumId w:val="20"/>
  </w:num>
  <w:num w:numId="30" w16cid:durableId="1869564418">
    <w:abstractNumId w:val="31"/>
  </w:num>
  <w:num w:numId="31" w16cid:durableId="1846357715">
    <w:abstractNumId w:val="41"/>
  </w:num>
  <w:num w:numId="32" w16cid:durableId="1666393730">
    <w:abstractNumId w:val="34"/>
  </w:num>
  <w:num w:numId="33" w16cid:durableId="30158916">
    <w:abstractNumId w:val="35"/>
  </w:num>
  <w:num w:numId="34" w16cid:durableId="1762068548">
    <w:abstractNumId w:val="10"/>
  </w:num>
  <w:num w:numId="35" w16cid:durableId="1111123315">
    <w:abstractNumId w:val="8"/>
  </w:num>
  <w:num w:numId="36" w16cid:durableId="1326081485">
    <w:abstractNumId w:val="19"/>
  </w:num>
  <w:num w:numId="37" w16cid:durableId="398867560">
    <w:abstractNumId w:val="16"/>
  </w:num>
  <w:num w:numId="38" w16cid:durableId="646590867">
    <w:abstractNumId w:val="17"/>
  </w:num>
  <w:num w:numId="39" w16cid:durableId="2069263336">
    <w:abstractNumId w:val="26"/>
  </w:num>
  <w:num w:numId="40" w16cid:durableId="1643002456">
    <w:abstractNumId w:val="14"/>
  </w:num>
  <w:num w:numId="41" w16cid:durableId="721055309">
    <w:abstractNumId w:val="22"/>
  </w:num>
  <w:num w:numId="42" w16cid:durableId="160779952">
    <w:abstractNumId w:val="39"/>
  </w:num>
  <w:num w:numId="43" w16cid:durableId="1576941074">
    <w:abstractNumId w:val="2"/>
  </w:num>
  <w:numIdMacAtCleanup w:val="15"/>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simon duchi">
    <w15:presenceInfo w15:providerId="AD" w15:userId="S::simon.duchi@am-team.com::7db51d2e-d9e4-419e-a8b1-7f603959fdc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30"/>
  <w:attachedTemplate r:id="rId1"/>
  <w:defaultTabStop w:val="709"/>
  <w:hyphenationZone w:val="425"/>
  <w:characterSpacingControl w:val="doNotCompress"/>
  <w:hdrShapeDefaults>
    <o:shapedefaults v:ext="edit" spidmax="2050"/>
  </w:hdrShapeDefaults>
  <w:footnotePr>
    <w:numRestart w:val="eachPage"/>
    <w:footnote w:id="-1"/>
    <w:footnote w:id="0"/>
    <w:footnote w:id="1"/>
  </w:footnotePr>
  <w:endnotePr>
    <w:numFmt w:val="decimal"/>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Build" w:val="19"/>
    <w:docVar w:name="Date" w:val="14-12-2016"/>
    <w:docVar w:name="Developer" w:val="Hans Gouman"/>
    <w:docVar w:name="History" w:val="19 - line spacing reference items after &gt; 0_x000d__x000a_18 - screenshot comments AZ 7.12.2016_x000d__x000a_17 - comments AZ 7.12.2016_x000d__x000a_16 - list levels indents 8, 14, 18, 20 mm_x000d__x000a_15 - comments AZ 16.11.21_x000d__x000a_11-14 - comments AZ/SL_x000d__x000a_10 - comments UG_x000d__x000a_9 - 1st page: organisation table relative to title table; hyperlink added_x000d__x000a_8 - comments SL: TOC; cross ref in footer_x000d__x000a_7 - new multilevel list replaces corrupted old one_x000d__x000a_6 - major bug level 4: temp. work around_x000d__x000a_5 - footnotes and endnotes_x000d__x000a_4 - footer and enumerations added_x000d__x000a_3 - building_x000d__x000a_2 - styles copied from Letter_x000d__x000a_1 - creation"/>
    <w:docVar w:name="License" w:val="Developed by 12 Dozijn"/>
    <w:docVar w:name="Status" w:val="Final"/>
    <w:docVar w:name="Version" w:val="1.2"/>
  </w:docVars>
  <w:rsids>
    <w:rsidRoot w:val="00F601CB"/>
    <w:rsid w:val="00000929"/>
    <w:rsid w:val="00000A51"/>
    <w:rsid w:val="00000F90"/>
    <w:rsid w:val="0000125F"/>
    <w:rsid w:val="00001748"/>
    <w:rsid w:val="000020AA"/>
    <w:rsid w:val="00002413"/>
    <w:rsid w:val="00003A43"/>
    <w:rsid w:val="00003A51"/>
    <w:rsid w:val="000046F8"/>
    <w:rsid w:val="00005508"/>
    <w:rsid w:val="0000609E"/>
    <w:rsid w:val="000068CD"/>
    <w:rsid w:val="00006E5C"/>
    <w:rsid w:val="00006F1F"/>
    <w:rsid w:val="00006F72"/>
    <w:rsid w:val="00007220"/>
    <w:rsid w:val="0000731B"/>
    <w:rsid w:val="000075A4"/>
    <w:rsid w:val="00007E4A"/>
    <w:rsid w:val="000101AB"/>
    <w:rsid w:val="00010C57"/>
    <w:rsid w:val="00011A93"/>
    <w:rsid w:val="00011BE9"/>
    <w:rsid w:val="00012922"/>
    <w:rsid w:val="000132A5"/>
    <w:rsid w:val="00013A44"/>
    <w:rsid w:val="000144EC"/>
    <w:rsid w:val="00014857"/>
    <w:rsid w:val="00014951"/>
    <w:rsid w:val="000149EF"/>
    <w:rsid w:val="000149F5"/>
    <w:rsid w:val="000152D0"/>
    <w:rsid w:val="00015A39"/>
    <w:rsid w:val="00015E29"/>
    <w:rsid w:val="00015FD0"/>
    <w:rsid w:val="00017382"/>
    <w:rsid w:val="0001797E"/>
    <w:rsid w:val="00017EE8"/>
    <w:rsid w:val="00017FEF"/>
    <w:rsid w:val="00021A55"/>
    <w:rsid w:val="00021B18"/>
    <w:rsid w:val="00021E3F"/>
    <w:rsid w:val="0002246E"/>
    <w:rsid w:val="0002329A"/>
    <w:rsid w:val="000234B8"/>
    <w:rsid w:val="00023A6E"/>
    <w:rsid w:val="00024449"/>
    <w:rsid w:val="00024800"/>
    <w:rsid w:val="00024A72"/>
    <w:rsid w:val="00024EF7"/>
    <w:rsid w:val="00024F7E"/>
    <w:rsid w:val="00024FBD"/>
    <w:rsid w:val="00025622"/>
    <w:rsid w:val="00025B2E"/>
    <w:rsid w:val="00025BA7"/>
    <w:rsid w:val="00026103"/>
    <w:rsid w:val="000262E4"/>
    <w:rsid w:val="00026A3D"/>
    <w:rsid w:val="00026FB8"/>
    <w:rsid w:val="0002705E"/>
    <w:rsid w:val="000270DD"/>
    <w:rsid w:val="0002787C"/>
    <w:rsid w:val="00027CD5"/>
    <w:rsid w:val="00027F9E"/>
    <w:rsid w:val="00030094"/>
    <w:rsid w:val="000310A6"/>
    <w:rsid w:val="0003129D"/>
    <w:rsid w:val="000315F1"/>
    <w:rsid w:val="000319A3"/>
    <w:rsid w:val="00031B43"/>
    <w:rsid w:val="00031C1B"/>
    <w:rsid w:val="00031E86"/>
    <w:rsid w:val="00031ED0"/>
    <w:rsid w:val="0003223A"/>
    <w:rsid w:val="0003236F"/>
    <w:rsid w:val="0003246B"/>
    <w:rsid w:val="00032972"/>
    <w:rsid w:val="000329D9"/>
    <w:rsid w:val="00033F7E"/>
    <w:rsid w:val="000340FA"/>
    <w:rsid w:val="000343B4"/>
    <w:rsid w:val="000348D4"/>
    <w:rsid w:val="00035050"/>
    <w:rsid w:val="00035761"/>
    <w:rsid w:val="000359D5"/>
    <w:rsid w:val="00035E38"/>
    <w:rsid w:val="00036907"/>
    <w:rsid w:val="000371B9"/>
    <w:rsid w:val="00037481"/>
    <w:rsid w:val="00040701"/>
    <w:rsid w:val="00040EA2"/>
    <w:rsid w:val="00041053"/>
    <w:rsid w:val="00041270"/>
    <w:rsid w:val="0004524C"/>
    <w:rsid w:val="00045B81"/>
    <w:rsid w:val="00045BF6"/>
    <w:rsid w:val="00045EB2"/>
    <w:rsid w:val="00047501"/>
    <w:rsid w:val="00047D2C"/>
    <w:rsid w:val="00047F21"/>
    <w:rsid w:val="0005042B"/>
    <w:rsid w:val="00050583"/>
    <w:rsid w:val="000507A3"/>
    <w:rsid w:val="00050D6C"/>
    <w:rsid w:val="000510F1"/>
    <w:rsid w:val="000518A8"/>
    <w:rsid w:val="00051DE8"/>
    <w:rsid w:val="00051F64"/>
    <w:rsid w:val="00052840"/>
    <w:rsid w:val="00052CC9"/>
    <w:rsid w:val="00053AA0"/>
    <w:rsid w:val="00053E37"/>
    <w:rsid w:val="00053F96"/>
    <w:rsid w:val="000545CA"/>
    <w:rsid w:val="0005487A"/>
    <w:rsid w:val="000549F4"/>
    <w:rsid w:val="00054BFB"/>
    <w:rsid w:val="00055122"/>
    <w:rsid w:val="00055244"/>
    <w:rsid w:val="000552D0"/>
    <w:rsid w:val="000555C8"/>
    <w:rsid w:val="00055A00"/>
    <w:rsid w:val="0005623D"/>
    <w:rsid w:val="0005641D"/>
    <w:rsid w:val="00056D0C"/>
    <w:rsid w:val="00057FE1"/>
    <w:rsid w:val="0006026A"/>
    <w:rsid w:val="00060473"/>
    <w:rsid w:val="00060D56"/>
    <w:rsid w:val="000613B9"/>
    <w:rsid w:val="000617D1"/>
    <w:rsid w:val="00061863"/>
    <w:rsid w:val="000619DA"/>
    <w:rsid w:val="00061AD1"/>
    <w:rsid w:val="00061C93"/>
    <w:rsid w:val="000620C4"/>
    <w:rsid w:val="000621FF"/>
    <w:rsid w:val="0006242E"/>
    <w:rsid w:val="0006270A"/>
    <w:rsid w:val="00062EFA"/>
    <w:rsid w:val="00062FD8"/>
    <w:rsid w:val="00063178"/>
    <w:rsid w:val="00063D38"/>
    <w:rsid w:val="0006415C"/>
    <w:rsid w:val="00064556"/>
    <w:rsid w:val="0006474E"/>
    <w:rsid w:val="00064C02"/>
    <w:rsid w:val="00065133"/>
    <w:rsid w:val="000657DD"/>
    <w:rsid w:val="000660C6"/>
    <w:rsid w:val="00066705"/>
    <w:rsid w:val="0006733D"/>
    <w:rsid w:val="00067427"/>
    <w:rsid w:val="00067CF8"/>
    <w:rsid w:val="00067D97"/>
    <w:rsid w:val="00067EA1"/>
    <w:rsid w:val="0007082C"/>
    <w:rsid w:val="00071234"/>
    <w:rsid w:val="00071418"/>
    <w:rsid w:val="00071D80"/>
    <w:rsid w:val="0007242F"/>
    <w:rsid w:val="000725BF"/>
    <w:rsid w:val="0007314A"/>
    <w:rsid w:val="000733EE"/>
    <w:rsid w:val="0007358F"/>
    <w:rsid w:val="0007396F"/>
    <w:rsid w:val="00073D7B"/>
    <w:rsid w:val="000740B0"/>
    <w:rsid w:val="000742BF"/>
    <w:rsid w:val="0007430C"/>
    <w:rsid w:val="00075486"/>
    <w:rsid w:val="00076804"/>
    <w:rsid w:val="00076921"/>
    <w:rsid w:val="00076BAB"/>
    <w:rsid w:val="00076C66"/>
    <w:rsid w:val="0007723B"/>
    <w:rsid w:val="000778C9"/>
    <w:rsid w:val="00080949"/>
    <w:rsid w:val="00080E95"/>
    <w:rsid w:val="00080E9E"/>
    <w:rsid w:val="0008105B"/>
    <w:rsid w:val="00081843"/>
    <w:rsid w:val="00081A76"/>
    <w:rsid w:val="00081DBD"/>
    <w:rsid w:val="00081EAE"/>
    <w:rsid w:val="000825B1"/>
    <w:rsid w:val="00082623"/>
    <w:rsid w:val="0008282D"/>
    <w:rsid w:val="00083288"/>
    <w:rsid w:val="000837E8"/>
    <w:rsid w:val="00083BEC"/>
    <w:rsid w:val="00083CCC"/>
    <w:rsid w:val="00084D6E"/>
    <w:rsid w:val="00084EAF"/>
    <w:rsid w:val="00084FD7"/>
    <w:rsid w:val="000850B7"/>
    <w:rsid w:val="00086876"/>
    <w:rsid w:val="000873AD"/>
    <w:rsid w:val="000875F7"/>
    <w:rsid w:val="00087682"/>
    <w:rsid w:val="00087F12"/>
    <w:rsid w:val="00090098"/>
    <w:rsid w:val="00090764"/>
    <w:rsid w:val="00090D44"/>
    <w:rsid w:val="00090E22"/>
    <w:rsid w:val="0009140B"/>
    <w:rsid w:val="000919F7"/>
    <w:rsid w:val="00091E3B"/>
    <w:rsid w:val="0009214A"/>
    <w:rsid w:val="0009239E"/>
    <w:rsid w:val="00092ABA"/>
    <w:rsid w:val="00092EDB"/>
    <w:rsid w:val="000930F8"/>
    <w:rsid w:val="0009332D"/>
    <w:rsid w:val="000933B3"/>
    <w:rsid w:val="00093801"/>
    <w:rsid w:val="0009452F"/>
    <w:rsid w:val="0009498E"/>
    <w:rsid w:val="0009534C"/>
    <w:rsid w:val="000956FD"/>
    <w:rsid w:val="00096807"/>
    <w:rsid w:val="0009732A"/>
    <w:rsid w:val="00097386"/>
    <w:rsid w:val="00097909"/>
    <w:rsid w:val="00097E67"/>
    <w:rsid w:val="00097F94"/>
    <w:rsid w:val="000A0085"/>
    <w:rsid w:val="000A01B3"/>
    <w:rsid w:val="000A07A6"/>
    <w:rsid w:val="000A0C24"/>
    <w:rsid w:val="000A1291"/>
    <w:rsid w:val="000A13BE"/>
    <w:rsid w:val="000A16C6"/>
    <w:rsid w:val="000A1AF9"/>
    <w:rsid w:val="000A1B6A"/>
    <w:rsid w:val="000A253D"/>
    <w:rsid w:val="000A2F2E"/>
    <w:rsid w:val="000A33F2"/>
    <w:rsid w:val="000A3C27"/>
    <w:rsid w:val="000A405C"/>
    <w:rsid w:val="000A46D6"/>
    <w:rsid w:val="000A59B6"/>
    <w:rsid w:val="000A66AF"/>
    <w:rsid w:val="000A699E"/>
    <w:rsid w:val="000A7032"/>
    <w:rsid w:val="000A70E3"/>
    <w:rsid w:val="000A7956"/>
    <w:rsid w:val="000A7F5B"/>
    <w:rsid w:val="000B038F"/>
    <w:rsid w:val="000B051E"/>
    <w:rsid w:val="000B125A"/>
    <w:rsid w:val="000B155C"/>
    <w:rsid w:val="000B1602"/>
    <w:rsid w:val="000B170B"/>
    <w:rsid w:val="000B19B5"/>
    <w:rsid w:val="000B1A6A"/>
    <w:rsid w:val="000B1EE2"/>
    <w:rsid w:val="000B1F32"/>
    <w:rsid w:val="000B208C"/>
    <w:rsid w:val="000B20FF"/>
    <w:rsid w:val="000B22A1"/>
    <w:rsid w:val="000B2886"/>
    <w:rsid w:val="000B369A"/>
    <w:rsid w:val="000B3826"/>
    <w:rsid w:val="000B3D32"/>
    <w:rsid w:val="000B3FB2"/>
    <w:rsid w:val="000B44BC"/>
    <w:rsid w:val="000B5262"/>
    <w:rsid w:val="000B53A7"/>
    <w:rsid w:val="000B547B"/>
    <w:rsid w:val="000B5CD7"/>
    <w:rsid w:val="000B67E3"/>
    <w:rsid w:val="000B6CBC"/>
    <w:rsid w:val="000B6E87"/>
    <w:rsid w:val="000B7252"/>
    <w:rsid w:val="000B78E8"/>
    <w:rsid w:val="000B7BFB"/>
    <w:rsid w:val="000C101A"/>
    <w:rsid w:val="000C17B6"/>
    <w:rsid w:val="000C1A3C"/>
    <w:rsid w:val="000C1AE6"/>
    <w:rsid w:val="000C1EAD"/>
    <w:rsid w:val="000C249C"/>
    <w:rsid w:val="000C305B"/>
    <w:rsid w:val="000C348E"/>
    <w:rsid w:val="000C403B"/>
    <w:rsid w:val="000C41C6"/>
    <w:rsid w:val="000C4CCE"/>
    <w:rsid w:val="000C5092"/>
    <w:rsid w:val="000C539A"/>
    <w:rsid w:val="000C5525"/>
    <w:rsid w:val="000C59BF"/>
    <w:rsid w:val="000C5AF5"/>
    <w:rsid w:val="000C5FA4"/>
    <w:rsid w:val="000C633E"/>
    <w:rsid w:val="000C6A32"/>
    <w:rsid w:val="000C6D28"/>
    <w:rsid w:val="000C6F3E"/>
    <w:rsid w:val="000C7073"/>
    <w:rsid w:val="000C7096"/>
    <w:rsid w:val="000C7140"/>
    <w:rsid w:val="000C73BB"/>
    <w:rsid w:val="000C7B2A"/>
    <w:rsid w:val="000D00C7"/>
    <w:rsid w:val="000D0A64"/>
    <w:rsid w:val="000D0B02"/>
    <w:rsid w:val="000D11FD"/>
    <w:rsid w:val="000D13A6"/>
    <w:rsid w:val="000D13AF"/>
    <w:rsid w:val="000D155B"/>
    <w:rsid w:val="000D19D2"/>
    <w:rsid w:val="000D1E18"/>
    <w:rsid w:val="000D22A7"/>
    <w:rsid w:val="000D2331"/>
    <w:rsid w:val="000D239B"/>
    <w:rsid w:val="000D26D8"/>
    <w:rsid w:val="000D2ECA"/>
    <w:rsid w:val="000D30C5"/>
    <w:rsid w:val="000D3164"/>
    <w:rsid w:val="000D4EEA"/>
    <w:rsid w:val="000D4F84"/>
    <w:rsid w:val="000D5184"/>
    <w:rsid w:val="000D59D2"/>
    <w:rsid w:val="000D5A40"/>
    <w:rsid w:val="000D5E26"/>
    <w:rsid w:val="000D6165"/>
    <w:rsid w:val="000D616D"/>
    <w:rsid w:val="000D6475"/>
    <w:rsid w:val="000D688B"/>
    <w:rsid w:val="000D688C"/>
    <w:rsid w:val="000D6D85"/>
    <w:rsid w:val="000D7038"/>
    <w:rsid w:val="000D746C"/>
    <w:rsid w:val="000D75AF"/>
    <w:rsid w:val="000D7D9D"/>
    <w:rsid w:val="000E0533"/>
    <w:rsid w:val="000E090E"/>
    <w:rsid w:val="000E0EC3"/>
    <w:rsid w:val="000E1365"/>
    <w:rsid w:val="000E1786"/>
    <w:rsid w:val="000E1FCB"/>
    <w:rsid w:val="000E20BF"/>
    <w:rsid w:val="000E20CB"/>
    <w:rsid w:val="000E33FF"/>
    <w:rsid w:val="000E3489"/>
    <w:rsid w:val="000E3576"/>
    <w:rsid w:val="000E3989"/>
    <w:rsid w:val="000E4160"/>
    <w:rsid w:val="000E4235"/>
    <w:rsid w:val="000E4696"/>
    <w:rsid w:val="000E490B"/>
    <w:rsid w:val="000E4B17"/>
    <w:rsid w:val="000E4EC2"/>
    <w:rsid w:val="000E4F1E"/>
    <w:rsid w:val="000E5045"/>
    <w:rsid w:val="000E5207"/>
    <w:rsid w:val="000E58A3"/>
    <w:rsid w:val="000E64B5"/>
    <w:rsid w:val="000E6CB7"/>
    <w:rsid w:val="000E719C"/>
    <w:rsid w:val="000E72D1"/>
    <w:rsid w:val="000E73BE"/>
    <w:rsid w:val="000E7401"/>
    <w:rsid w:val="000F091C"/>
    <w:rsid w:val="000F0CA0"/>
    <w:rsid w:val="000F2366"/>
    <w:rsid w:val="000F2746"/>
    <w:rsid w:val="000F3884"/>
    <w:rsid w:val="000F4B2C"/>
    <w:rsid w:val="000F526E"/>
    <w:rsid w:val="000F5507"/>
    <w:rsid w:val="000F556C"/>
    <w:rsid w:val="000F56BF"/>
    <w:rsid w:val="000F5759"/>
    <w:rsid w:val="000F58C8"/>
    <w:rsid w:val="000F65B2"/>
    <w:rsid w:val="000F689F"/>
    <w:rsid w:val="000F6A0D"/>
    <w:rsid w:val="000F6FA2"/>
    <w:rsid w:val="000F742E"/>
    <w:rsid w:val="000F7DA7"/>
    <w:rsid w:val="00100357"/>
    <w:rsid w:val="00100401"/>
    <w:rsid w:val="00100596"/>
    <w:rsid w:val="001010A6"/>
    <w:rsid w:val="0010263B"/>
    <w:rsid w:val="001029E6"/>
    <w:rsid w:val="00103289"/>
    <w:rsid w:val="00103DC8"/>
    <w:rsid w:val="00104751"/>
    <w:rsid w:val="001047F8"/>
    <w:rsid w:val="00104E59"/>
    <w:rsid w:val="00104E7D"/>
    <w:rsid w:val="00105574"/>
    <w:rsid w:val="001055B6"/>
    <w:rsid w:val="00105B1F"/>
    <w:rsid w:val="00105D1A"/>
    <w:rsid w:val="00105D84"/>
    <w:rsid w:val="001060A3"/>
    <w:rsid w:val="0010666B"/>
    <w:rsid w:val="00106C9E"/>
    <w:rsid w:val="00107C11"/>
    <w:rsid w:val="00110409"/>
    <w:rsid w:val="0011051F"/>
    <w:rsid w:val="00110C3E"/>
    <w:rsid w:val="00110EBE"/>
    <w:rsid w:val="0011101A"/>
    <w:rsid w:val="00111425"/>
    <w:rsid w:val="00111638"/>
    <w:rsid w:val="00111860"/>
    <w:rsid w:val="001118A1"/>
    <w:rsid w:val="00111920"/>
    <w:rsid w:val="001126A0"/>
    <w:rsid w:val="00112B4A"/>
    <w:rsid w:val="00112B73"/>
    <w:rsid w:val="0011325F"/>
    <w:rsid w:val="00113376"/>
    <w:rsid w:val="00113808"/>
    <w:rsid w:val="00114237"/>
    <w:rsid w:val="00114AAA"/>
    <w:rsid w:val="0011555F"/>
    <w:rsid w:val="0011623B"/>
    <w:rsid w:val="00117200"/>
    <w:rsid w:val="00117AF1"/>
    <w:rsid w:val="00117BAB"/>
    <w:rsid w:val="00117D3B"/>
    <w:rsid w:val="00120E67"/>
    <w:rsid w:val="00120F7A"/>
    <w:rsid w:val="0012163B"/>
    <w:rsid w:val="00122806"/>
    <w:rsid w:val="00122DF7"/>
    <w:rsid w:val="00122E55"/>
    <w:rsid w:val="001231CC"/>
    <w:rsid w:val="001232C5"/>
    <w:rsid w:val="00123D73"/>
    <w:rsid w:val="00123EB2"/>
    <w:rsid w:val="001242AF"/>
    <w:rsid w:val="00124ADB"/>
    <w:rsid w:val="00125353"/>
    <w:rsid w:val="00126080"/>
    <w:rsid w:val="00126A4E"/>
    <w:rsid w:val="00126ACC"/>
    <w:rsid w:val="00126C2A"/>
    <w:rsid w:val="001309A5"/>
    <w:rsid w:val="00131180"/>
    <w:rsid w:val="00131511"/>
    <w:rsid w:val="00131837"/>
    <w:rsid w:val="00131CE3"/>
    <w:rsid w:val="00132FAF"/>
    <w:rsid w:val="00134342"/>
    <w:rsid w:val="0013481B"/>
    <w:rsid w:val="00134B70"/>
    <w:rsid w:val="00134C18"/>
    <w:rsid w:val="00134DF0"/>
    <w:rsid w:val="0013537D"/>
    <w:rsid w:val="00135637"/>
    <w:rsid w:val="00135D06"/>
    <w:rsid w:val="0013651D"/>
    <w:rsid w:val="00136533"/>
    <w:rsid w:val="00136542"/>
    <w:rsid w:val="001369B5"/>
    <w:rsid w:val="00136A81"/>
    <w:rsid w:val="00136FCC"/>
    <w:rsid w:val="00137F51"/>
    <w:rsid w:val="00140C87"/>
    <w:rsid w:val="00141604"/>
    <w:rsid w:val="001418B5"/>
    <w:rsid w:val="00141F33"/>
    <w:rsid w:val="00142156"/>
    <w:rsid w:val="00142796"/>
    <w:rsid w:val="00142AC6"/>
    <w:rsid w:val="00142C90"/>
    <w:rsid w:val="00143036"/>
    <w:rsid w:val="001433AA"/>
    <w:rsid w:val="00143C91"/>
    <w:rsid w:val="00143F26"/>
    <w:rsid w:val="00144085"/>
    <w:rsid w:val="0014423C"/>
    <w:rsid w:val="001445EC"/>
    <w:rsid w:val="00144C26"/>
    <w:rsid w:val="00144D65"/>
    <w:rsid w:val="001451C4"/>
    <w:rsid w:val="001455BD"/>
    <w:rsid w:val="00145785"/>
    <w:rsid w:val="00145956"/>
    <w:rsid w:val="001462AD"/>
    <w:rsid w:val="00146302"/>
    <w:rsid w:val="001463C9"/>
    <w:rsid w:val="001471AD"/>
    <w:rsid w:val="001473DD"/>
    <w:rsid w:val="001474B6"/>
    <w:rsid w:val="0014789B"/>
    <w:rsid w:val="00147B99"/>
    <w:rsid w:val="00147D3D"/>
    <w:rsid w:val="00151238"/>
    <w:rsid w:val="001513C3"/>
    <w:rsid w:val="001513CC"/>
    <w:rsid w:val="00152412"/>
    <w:rsid w:val="001525CC"/>
    <w:rsid w:val="001525F0"/>
    <w:rsid w:val="00152829"/>
    <w:rsid w:val="00152AA0"/>
    <w:rsid w:val="00152DC1"/>
    <w:rsid w:val="001532DA"/>
    <w:rsid w:val="00153325"/>
    <w:rsid w:val="00154AAE"/>
    <w:rsid w:val="001551DD"/>
    <w:rsid w:val="00155B04"/>
    <w:rsid w:val="00155B11"/>
    <w:rsid w:val="00155D26"/>
    <w:rsid w:val="00156036"/>
    <w:rsid w:val="00156418"/>
    <w:rsid w:val="00156C25"/>
    <w:rsid w:val="0015703D"/>
    <w:rsid w:val="00157483"/>
    <w:rsid w:val="001576A3"/>
    <w:rsid w:val="00160138"/>
    <w:rsid w:val="001601EF"/>
    <w:rsid w:val="001606BE"/>
    <w:rsid w:val="00160922"/>
    <w:rsid w:val="0016097A"/>
    <w:rsid w:val="00160C77"/>
    <w:rsid w:val="00160F0C"/>
    <w:rsid w:val="001620B1"/>
    <w:rsid w:val="00162604"/>
    <w:rsid w:val="00162C9D"/>
    <w:rsid w:val="00162D1D"/>
    <w:rsid w:val="0016312F"/>
    <w:rsid w:val="0016383D"/>
    <w:rsid w:val="00163DA9"/>
    <w:rsid w:val="00164225"/>
    <w:rsid w:val="0016493A"/>
    <w:rsid w:val="00164A06"/>
    <w:rsid w:val="00164A49"/>
    <w:rsid w:val="00164EAC"/>
    <w:rsid w:val="00165572"/>
    <w:rsid w:val="0016663E"/>
    <w:rsid w:val="001669B8"/>
    <w:rsid w:val="001672EE"/>
    <w:rsid w:val="00167EB0"/>
    <w:rsid w:val="00170022"/>
    <w:rsid w:val="00170033"/>
    <w:rsid w:val="00170485"/>
    <w:rsid w:val="00170576"/>
    <w:rsid w:val="00170CC8"/>
    <w:rsid w:val="00170D58"/>
    <w:rsid w:val="001712C0"/>
    <w:rsid w:val="001726DA"/>
    <w:rsid w:val="00173B24"/>
    <w:rsid w:val="0017430D"/>
    <w:rsid w:val="0017449C"/>
    <w:rsid w:val="001748A1"/>
    <w:rsid w:val="00174B8B"/>
    <w:rsid w:val="00175246"/>
    <w:rsid w:val="00175261"/>
    <w:rsid w:val="0017573A"/>
    <w:rsid w:val="001758D7"/>
    <w:rsid w:val="001759CB"/>
    <w:rsid w:val="00175A2F"/>
    <w:rsid w:val="00175BA4"/>
    <w:rsid w:val="00176BDC"/>
    <w:rsid w:val="00176D84"/>
    <w:rsid w:val="00177661"/>
    <w:rsid w:val="0018094F"/>
    <w:rsid w:val="00180B8B"/>
    <w:rsid w:val="00181374"/>
    <w:rsid w:val="00181401"/>
    <w:rsid w:val="001814D5"/>
    <w:rsid w:val="00181CA2"/>
    <w:rsid w:val="0018251A"/>
    <w:rsid w:val="001829F4"/>
    <w:rsid w:val="00182A46"/>
    <w:rsid w:val="00182D3E"/>
    <w:rsid w:val="001833D3"/>
    <w:rsid w:val="00183617"/>
    <w:rsid w:val="00183880"/>
    <w:rsid w:val="00183E64"/>
    <w:rsid w:val="001841D1"/>
    <w:rsid w:val="0018488C"/>
    <w:rsid w:val="00185175"/>
    <w:rsid w:val="00185360"/>
    <w:rsid w:val="001856B9"/>
    <w:rsid w:val="00185C1D"/>
    <w:rsid w:val="00186237"/>
    <w:rsid w:val="00187630"/>
    <w:rsid w:val="001876B8"/>
    <w:rsid w:val="0018777B"/>
    <w:rsid w:val="00187AA5"/>
    <w:rsid w:val="00187EC6"/>
    <w:rsid w:val="00190616"/>
    <w:rsid w:val="00190782"/>
    <w:rsid w:val="001909E8"/>
    <w:rsid w:val="00190A0C"/>
    <w:rsid w:val="00190C9C"/>
    <w:rsid w:val="00190E09"/>
    <w:rsid w:val="00191CD2"/>
    <w:rsid w:val="001928CF"/>
    <w:rsid w:val="00192DD8"/>
    <w:rsid w:val="00193B89"/>
    <w:rsid w:val="00193E0F"/>
    <w:rsid w:val="001941FA"/>
    <w:rsid w:val="001947C9"/>
    <w:rsid w:val="00195F8B"/>
    <w:rsid w:val="001963B4"/>
    <w:rsid w:val="001967D0"/>
    <w:rsid w:val="001977AD"/>
    <w:rsid w:val="001A0223"/>
    <w:rsid w:val="001A0A30"/>
    <w:rsid w:val="001A0B48"/>
    <w:rsid w:val="001A0DD9"/>
    <w:rsid w:val="001A191B"/>
    <w:rsid w:val="001A1C01"/>
    <w:rsid w:val="001A1E69"/>
    <w:rsid w:val="001A1EB8"/>
    <w:rsid w:val="001A1F49"/>
    <w:rsid w:val="001A2062"/>
    <w:rsid w:val="001A212E"/>
    <w:rsid w:val="001A2E97"/>
    <w:rsid w:val="001A3626"/>
    <w:rsid w:val="001A3681"/>
    <w:rsid w:val="001A38B2"/>
    <w:rsid w:val="001A3C22"/>
    <w:rsid w:val="001A4B86"/>
    <w:rsid w:val="001A54EE"/>
    <w:rsid w:val="001A5C17"/>
    <w:rsid w:val="001A7282"/>
    <w:rsid w:val="001A7BA7"/>
    <w:rsid w:val="001B0492"/>
    <w:rsid w:val="001B0CF8"/>
    <w:rsid w:val="001B0E19"/>
    <w:rsid w:val="001B0EBE"/>
    <w:rsid w:val="001B11E6"/>
    <w:rsid w:val="001B1359"/>
    <w:rsid w:val="001B13B7"/>
    <w:rsid w:val="001B1527"/>
    <w:rsid w:val="001B19A0"/>
    <w:rsid w:val="001B2BD0"/>
    <w:rsid w:val="001B2C0B"/>
    <w:rsid w:val="001B3533"/>
    <w:rsid w:val="001B4745"/>
    <w:rsid w:val="001B493C"/>
    <w:rsid w:val="001B5044"/>
    <w:rsid w:val="001B51B4"/>
    <w:rsid w:val="001B5993"/>
    <w:rsid w:val="001B5E3C"/>
    <w:rsid w:val="001B5F5C"/>
    <w:rsid w:val="001B659C"/>
    <w:rsid w:val="001B683E"/>
    <w:rsid w:val="001B69CE"/>
    <w:rsid w:val="001B7D13"/>
    <w:rsid w:val="001C0A07"/>
    <w:rsid w:val="001C0A73"/>
    <w:rsid w:val="001C0D03"/>
    <w:rsid w:val="001C1056"/>
    <w:rsid w:val="001C1B74"/>
    <w:rsid w:val="001C1D1D"/>
    <w:rsid w:val="001C1D30"/>
    <w:rsid w:val="001C218E"/>
    <w:rsid w:val="001C21BF"/>
    <w:rsid w:val="001C2384"/>
    <w:rsid w:val="001C25D6"/>
    <w:rsid w:val="001C2D0D"/>
    <w:rsid w:val="001C3147"/>
    <w:rsid w:val="001C3312"/>
    <w:rsid w:val="001C33C1"/>
    <w:rsid w:val="001C366A"/>
    <w:rsid w:val="001C4775"/>
    <w:rsid w:val="001C4D8E"/>
    <w:rsid w:val="001C5194"/>
    <w:rsid w:val="001C54A1"/>
    <w:rsid w:val="001C5838"/>
    <w:rsid w:val="001C5D17"/>
    <w:rsid w:val="001C60E4"/>
    <w:rsid w:val="001C6450"/>
    <w:rsid w:val="001C648D"/>
    <w:rsid w:val="001C65B6"/>
    <w:rsid w:val="001C667D"/>
    <w:rsid w:val="001C67D7"/>
    <w:rsid w:val="001C71CF"/>
    <w:rsid w:val="001C727F"/>
    <w:rsid w:val="001C7FCC"/>
    <w:rsid w:val="001D0276"/>
    <w:rsid w:val="001D0934"/>
    <w:rsid w:val="001D11BB"/>
    <w:rsid w:val="001D126B"/>
    <w:rsid w:val="001D1EA8"/>
    <w:rsid w:val="001D2FC9"/>
    <w:rsid w:val="001D321C"/>
    <w:rsid w:val="001D32F3"/>
    <w:rsid w:val="001D3766"/>
    <w:rsid w:val="001D3800"/>
    <w:rsid w:val="001D3A00"/>
    <w:rsid w:val="001D402D"/>
    <w:rsid w:val="001D5495"/>
    <w:rsid w:val="001D54F1"/>
    <w:rsid w:val="001D5550"/>
    <w:rsid w:val="001D558E"/>
    <w:rsid w:val="001D5642"/>
    <w:rsid w:val="001D57C2"/>
    <w:rsid w:val="001D58D0"/>
    <w:rsid w:val="001D6088"/>
    <w:rsid w:val="001D6218"/>
    <w:rsid w:val="001D6600"/>
    <w:rsid w:val="001D6996"/>
    <w:rsid w:val="001D6DA6"/>
    <w:rsid w:val="001E007F"/>
    <w:rsid w:val="001E0231"/>
    <w:rsid w:val="001E0490"/>
    <w:rsid w:val="001E0A75"/>
    <w:rsid w:val="001E0CB3"/>
    <w:rsid w:val="001E1059"/>
    <w:rsid w:val="001E1322"/>
    <w:rsid w:val="001E14CB"/>
    <w:rsid w:val="001E1A8F"/>
    <w:rsid w:val="001E1DE6"/>
    <w:rsid w:val="001E227A"/>
    <w:rsid w:val="001E30DB"/>
    <w:rsid w:val="001E3E0B"/>
    <w:rsid w:val="001E41DD"/>
    <w:rsid w:val="001E4255"/>
    <w:rsid w:val="001E459E"/>
    <w:rsid w:val="001E48C2"/>
    <w:rsid w:val="001E4A1E"/>
    <w:rsid w:val="001E4F59"/>
    <w:rsid w:val="001E51EF"/>
    <w:rsid w:val="001E57BC"/>
    <w:rsid w:val="001E5ADB"/>
    <w:rsid w:val="001E5EA3"/>
    <w:rsid w:val="001E77D7"/>
    <w:rsid w:val="001E7EAB"/>
    <w:rsid w:val="001F0931"/>
    <w:rsid w:val="001F0E51"/>
    <w:rsid w:val="001F0F89"/>
    <w:rsid w:val="001F127A"/>
    <w:rsid w:val="001F1462"/>
    <w:rsid w:val="001F14FE"/>
    <w:rsid w:val="001F1551"/>
    <w:rsid w:val="001F1620"/>
    <w:rsid w:val="001F1794"/>
    <w:rsid w:val="001F2217"/>
    <w:rsid w:val="001F32B9"/>
    <w:rsid w:val="001F36E7"/>
    <w:rsid w:val="001F3DE9"/>
    <w:rsid w:val="001F3E0F"/>
    <w:rsid w:val="001F44A5"/>
    <w:rsid w:val="001F4579"/>
    <w:rsid w:val="001F46D8"/>
    <w:rsid w:val="001F4789"/>
    <w:rsid w:val="001F4D9C"/>
    <w:rsid w:val="001F50E0"/>
    <w:rsid w:val="001F5124"/>
    <w:rsid w:val="001F5494"/>
    <w:rsid w:val="001F5880"/>
    <w:rsid w:val="001F595A"/>
    <w:rsid w:val="001F5D59"/>
    <w:rsid w:val="001F5EED"/>
    <w:rsid w:val="001F5FCD"/>
    <w:rsid w:val="001F6254"/>
    <w:rsid w:val="001F641F"/>
    <w:rsid w:val="001F6AA0"/>
    <w:rsid w:val="001F6E34"/>
    <w:rsid w:val="001F760F"/>
    <w:rsid w:val="001F7ADD"/>
    <w:rsid w:val="001F7C3F"/>
    <w:rsid w:val="0020004E"/>
    <w:rsid w:val="00200409"/>
    <w:rsid w:val="00200ACC"/>
    <w:rsid w:val="00201C51"/>
    <w:rsid w:val="00201E22"/>
    <w:rsid w:val="00201E87"/>
    <w:rsid w:val="00201F76"/>
    <w:rsid w:val="002022E2"/>
    <w:rsid w:val="002024E2"/>
    <w:rsid w:val="0020252E"/>
    <w:rsid w:val="00202AF1"/>
    <w:rsid w:val="00202B6E"/>
    <w:rsid w:val="00203236"/>
    <w:rsid w:val="002048AC"/>
    <w:rsid w:val="00204A9D"/>
    <w:rsid w:val="00204B34"/>
    <w:rsid w:val="00204DA3"/>
    <w:rsid w:val="0020581C"/>
    <w:rsid w:val="00205B21"/>
    <w:rsid w:val="00206EAB"/>
    <w:rsid w:val="002073A5"/>
    <w:rsid w:val="00207514"/>
    <w:rsid w:val="00207534"/>
    <w:rsid w:val="0020799D"/>
    <w:rsid w:val="00207B1B"/>
    <w:rsid w:val="00207F39"/>
    <w:rsid w:val="0021054C"/>
    <w:rsid w:val="002107F3"/>
    <w:rsid w:val="00210C3E"/>
    <w:rsid w:val="00210C88"/>
    <w:rsid w:val="00212446"/>
    <w:rsid w:val="002124CA"/>
    <w:rsid w:val="00212877"/>
    <w:rsid w:val="00212E05"/>
    <w:rsid w:val="0021366E"/>
    <w:rsid w:val="002136CB"/>
    <w:rsid w:val="0021374A"/>
    <w:rsid w:val="0021464C"/>
    <w:rsid w:val="002148B9"/>
    <w:rsid w:val="00215149"/>
    <w:rsid w:val="00215774"/>
    <w:rsid w:val="0021592D"/>
    <w:rsid w:val="00215CFE"/>
    <w:rsid w:val="00215F83"/>
    <w:rsid w:val="00215F93"/>
    <w:rsid w:val="00216B6F"/>
    <w:rsid w:val="00217BED"/>
    <w:rsid w:val="00217D0A"/>
    <w:rsid w:val="00220383"/>
    <w:rsid w:val="002209F7"/>
    <w:rsid w:val="00221EBC"/>
    <w:rsid w:val="00222677"/>
    <w:rsid w:val="002226F6"/>
    <w:rsid w:val="002227EE"/>
    <w:rsid w:val="002235C0"/>
    <w:rsid w:val="00223750"/>
    <w:rsid w:val="002240FE"/>
    <w:rsid w:val="00224263"/>
    <w:rsid w:val="00224879"/>
    <w:rsid w:val="0022493A"/>
    <w:rsid w:val="00224A58"/>
    <w:rsid w:val="00224ACE"/>
    <w:rsid w:val="00224CA4"/>
    <w:rsid w:val="00224F4E"/>
    <w:rsid w:val="00225328"/>
    <w:rsid w:val="00225548"/>
    <w:rsid w:val="00225555"/>
    <w:rsid w:val="00225DD6"/>
    <w:rsid w:val="0022636E"/>
    <w:rsid w:val="0022646A"/>
    <w:rsid w:val="002269E5"/>
    <w:rsid w:val="00226C26"/>
    <w:rsid w:val="00226D29"/>
    <w:rsid w:val="00227663"/>
    <w:rsid w:val="00227A74"/>
    <w:rsid w:val="00227F9E"/>
    <w:rsid w:val="002301A7"/>
    <w:rsid w:val="0023029F"/>
    <w:rsid w:val="002311BC"/>
    <w:rsid w:val="00231272"/>
    <w:rsid w:val="00231339"/>
    <w:rsid w:val="002327DD"/>
    <w:rsid w:val="002328B3"/>
    <w:rsid w:val="00232C3A"/>
    <w:rsid w:val="00232E2C"/>
    <w:rsid w:val="00232E5A"/>
    <w:rsid w:val="00232FAB"/>
    <w:rsid w:val="002333F8"/>
    <w:rsid w:val="002334F8"/>
    <w:rsid w:val="00233A1C"/>
    <w:rsid w:val="00233F34"/>
    <w:rsid w:val="00235260"/>
    <w:rsid w:val="0023551F"/>
    <w:rsid w:val="00235537"/>
    <w:rsid w:val="00235AC8"/>
    <w:rsid w:val="00235C3A"/>
    <w:rsid w:val="00235C98"/>
    <w:rsid w:val="00236B04"/>
    <w:rsid w:val="00236F60"/>
    <w:rsid w:val="00237773"/>
    <w:rsid w:val="00237DA9"/>
    <w:rsid w:val="00237F41"/>
    <w:rsid w:val="002405F5"/>
    <w:rsid w:val="00240CBD"/>
    <w:rsid w:val="00241356"/>
    <w:rsid w:val="0024135F"/>
    <w:rsid w:val="00241697"/>
    <w:rsid w:val="00241959"/>
    <w:rsid w:val="002420D0"/>
    <w:rsid w:val="002427F3"/>
    <w:rsid w:val="00242BC3"/>
    <w:rsid w:val="00243083"/>
    <w:rsid w:val="00243419"/>
    <w:rsid w:val="00243DD1"/>
    <w:rsid w:val="002442C6"/>
    <w:rsid w:val="00244496"/>
    <w:rsid w:val="00244B19"/>
    <w:rsid w:val="00244C2A"/>
    <w:rsid w:val="00246CAA"/>
    <w:rsid w:val="00246F8C"/>
    <w:rsid w:val="00247EF3"/>
    <w:rsid w:val="00247FE7"/>
    <w:rsid w:val="00250569"/>
    <w:rsid w:val="00250FC7"/>
    <w:rsid w:val="00252042"/>
    <w:rsid w:val="00252594"/>
    <w:rsid w:val="00252800"/>
    <w:rsid w:val="00252C44"/>
    <w:rsid w:val="002540A4"/>
    <w:rsid w:val="00254982"/>
    <w:rsid w:val="00254A5B"/>
    <w:rsid w:val="00255209"/>
    <w:rsid w:val="00255223"/>
    <w:rsid w:val="00255D72"/>
    <w:rsid w:val="00255E9A"/>
    <w:rsid w:val="002568FB"/>
    <w:rsid w:val="00256C56"/>
    <w:rsid w:val="00256CFB"/>
    <w:rsid w:val="00256DF8"/>
    <w:rsid w:val="00257382"/>
    <w:rsid w:val="00257433"/>
    <w:rsid w:val="00257CA1"/>
    <w:rsid w:val="002600B0"/>
    <w:rsid w:val="002601C8"/>
    <w:rsid w:val="0026070A"/>
    <w:rsid w:val="00260CE9"/>
    <w:rsid w:val="00260F7F"/>
    <w:rsid w:val="00261300"/>
    <w:rsid w:val="00261322"/>
    <w:rsid w:val="00261480"/>
    <w:rsid w:val="00261B73"/>
    <w:rsid w:val="00261C50"/>
    <w:rsid w:val="00261F1F"/>
    <w:rsid w:val="00262168"/>
    <w:rsid w:val="00262173"/>
    <w:rsid w:val="00262266"/>
    <w:rsid w:val="002629A9"/>
    <w:rsid w:val="00262E95"/>
    <w:rsid w:val="00263DF9"/>
    <w:rsid w:val="002644C6"/>
    <w:rsid w:val="00264515"/>
    <w:rsid w:val="00264523"/>
    <w:rsid w:val="002655E6"/>
    <w:rsid w:val="00265921"/>
    <w:rsid w:val="00266038"/>
    <w:rsid w:val="00266CF9"/>
    <w:rsid w:val="00266D59"/>
    <w:rsid w:val="0026742F"/>
    <w:rsid w:val="0026757C"/>
    <w:rsid w:val="00267877"/>
    <w:rsid w:val="00267D7F"/>
    <w:rsid w:val="0027015B"/>
    <w:rsid w:val="0027020C"/>
    <w:rsid w:val="002705CE"/>
    <w:rsid w:val="002709C3"/>
    <w:rsid w:val="00270BDC"/>
    <w:rsid w:val="00270D17"/>
    <w:rsid w:val="00271393"/>
    <w:rsid w:val="00271C43"/>
    <w:rsid w:val="00271D7B"/>
    <w:rsid w:val="0027267B"/>
    <w:rsid w:val="002727E5"/>
    <w:rsid w:val="0027344D"/>
    <w:rsid w:val="0027380F"/>
    <w:rsid w:val="00273E33"/>
    <w:rsid w:val="002740E6"/>
    <w:rsid w:val="0027432F"/>
    <w:rsid w:val="00274C53"/>
    <w:rsid w:val="00274C98"/>
    <w:rsid w:val="00275559"/>
    <w:rsid w:val="00276FAE"/>
    <w:rsid w:val="00277C9C"/>
    <w:rsid w:val="00280B04"/>
    <w:rsid w:val="0028123A"/>
    <w:rsid w:val="0028169B"/>
    <w:rsid w:val="00281ADE"/>
    <w:rsid w:val="00281B51"/>
    <w:rsid w:val="0028252A"/>
    <w:rsid w:val="00282AB9"/>
    <w:rsid w:val="00282C22"/>
    <w:rsid w:val="00282DE4"/>
    <w:rsid w:val="00282EA2"/>
    <w:rsid w:val="0028342D"/>
    <w:rsid w:val="00283459"/>
    <w:rsid w:val="00283844"/>
    <w:rsid w:val="00284151"/>
    <w:rsid w:val="00284158"/>
    <w:rsid w:val="00284445"/>
    <w:rsid w:val="0028448E"/>
    <w:rsid w:val="002849DC"/>
    <w:rsid w:val="00284BF9"/>
    <w:rsid w:val="00284CCE"/>
    <w:rsid w:val="00284CD9"/>
    <w:rsid w:val="0028533E"/>
    <w:rsid w:val="0028566D"/>
    <w:rsid w:val="00285BED"/>
    <w:rsid w:val="00287151"/>
    <w:rsid w:val="00287225"/>
    <w:rsid w:val="00290999"/>
    <w:rsid w:val="002909EB"/>
    <w:rsid w:val="00290E6D"/>
    <w:rsid w:val="00291F89"/>
    <w:rsid w:val="0029215C"/>
    <w:rsid w:val="00292845"/>
    <w:rsid w:val="00292DDA"/>
    <w:rsid w:val="00293A4E"/>
    <w:rsid w:val="00293B4E"/>
    <w:rsid w:val="00293DB5"/>
    <w:rsid w:val="0029439E"/>
    <w:rsid w:val="00294B33"/>
    <w:rsid w:val="00294B53"/>
    <w:rsid w:val="0029522B"/>
    <w:rsid w:val="0029555F"/>
    <w:rsid w:val="00295CC4"/>
    <w:rsid w:val="00296543"/>
    <w:rsid w:val="00296985"/>
    <w:rsid w:val="00296A14"/>
    <w:rsid w:val="00296EC6"/>
    <w:rsid w:val="00296F10"/>
    <w:rsid w:val="00297044"/>
    <w:rsid w:val="002979BC"/>
    <w:rsid w:val="002A020E"/>
    <w:rsid w:val="002A0BC5"/>
    <w:rsid w:val="002A0CE6"/>
    <w:rsid w:val="002A0EF2"/>
    <w:rsid w:val="002A1359"/>
    <w:rsid w:val="002A1799"/>
    <w:rsid w:val="002A1D27"/>
    <w:rsid w:val="002A2288"/>
    <w:rsid w:val="002A237B"/>
    <w:rsid w:val="002A2791"/>
    <w:rsid w:val="002A2EAC"/>
    <w:rsid w:val="002A37BD"/>
    <w:rsid w:val="002A492D"/>
    <w:rsid w:val="002A495B"/>
    <w:rsid w:val="002A4C83"/>
    <w:rsid w:val="002A4CE1"/>
    <w:rsid w:val="002A59B5"/>
    <w:rsid w:val="002A5AD2"/>
    <w:rsid w:val="002A5F17"/>
    <w:rsid w:val="002A5F55"/>
    <w:rsid w:val="002A66C1"/>
    <w:rsid w:val="002A6EE9"/>
    <w:rsid w:val="002A70F7"/>
    <w:rsid w:val="002A7827"/>
    <w:rsid w:val="002A7F77"/>
    <w:rsid w:val="002B05D9"/>
    <w:rsid w:val="002B0E1A"/>
    <w:rsid w:val="002B115E"/>
    <w:rsid w:val="002B131B"/>
    <w:rsid w:val="002B15E0"/>
    <w:rsid w:val="002B16A8"/>
    <w:rsid w:val="002B16D0"/>
    <w:rsid w:val="002B1AD5"/>
    <w:rsid w:val="002B22B9"/>
    <w:rsid w:val="002B2332"/>
    <w:rsid w:val="002B2C89"/>
    <w:rsid w:val="002B309D"/>
    <w:rsid w:val="002B3917"/>
    <w:rsid w:val="002B3F68"/>
    <w:rsid w:val="002B4413"/>
    <w:rsid w:val="002B4470"/>
    <w:rsid w:val="002B4490"/>
    <w:rsid w:val="002B4FA0"/>
    <w:rsid w:val="002B53F6"/>
    <w:rsid w:val="002B5B7F"/>
    <w:rsid w:val="002B5C15"/>
    <w:rsid w:val="002B625F"/>
    <w:rsid w:val="002B6553"/>
    <w:rsid w:val="002B65C4"/>
    <w:rsid w:val="002B66F3"/>
    <w:rsid w:val="002B67AF"/>
    <w:rsid w:val="002B6A50"/>
    <w:rsid w:val="002B7A75"/>
    <w:rsid w:val="002C236C"/>
    <w:rsid w:val="002C25EA"/>
    <w:rsid w:val="002C3283"/>
    <w:rsid w:val="002C3679"/>
    <w:rsid w:val="002C37C5"/>
    <w:rsid w:val="002C49E0"/>
    <w:rsid w:val="002C4A41"/>
    <w:rsid w:val="002C4AC3"/>
    <w:rsid w:val="002C4BD9"/>
    <w:rsid w:val="002C5320"/>
    <w:rsid w:val="002C54CD"/>
    <w:rsid w:val="002C55FA"/>
    <w:rsid w:val="002C5CCE"/>
    <w:rsid w:val="002C65EF"/>
    <w:rsid w:val="002C6716"/>
    <w:rsid w:val="002C6E56"/>
    <w:rsid w:val="002C6FD8"/>
    <w:rsid w:val="002D06A1"/>
    <w:rsid w:val="002D0AC8"/>
    <w:rsid w:val="002D0F5F"/>
    <w:rsid w:val="002D19D1"/>
    <w:rsid w:val="002D2176"/>
    <w:rsid w:val="002D2E39"/>
    <w:rsid w:val="002D31B3"/>
    <w:rsid w:val="002D3246"/>
    <w:rsid w:val="002D34FF"/>
    <w:rsid w:val="002D377E"/>
    <w:rsid w:val="002D3AC8"/>
    <w:rsid w:val="002D42CA"/>
    <w:rsid w:val="002D4842"/>
    <w:rsid w:val="002D4B41"/>
    <w:rsid w:val="002D501D"/>
    <w:rsid w:val="002D552D"/>
    <w:rsid w:val="002D5A8E"/>
    <w:rsid w:val="002D5B1C"/>
    <w:rsid w:val="002D5B54"/>
    <w:rsid w:val="002D5CC5"/>
    <w:rsid w:val="002D6635"/>
    <w:rsid w:val="002D68A7"/>
    <w:rsid w:val="002D6C33"/>
    <w:rsid w:val="002D788E"/>
    <w:rsid w:val="002D78DA"/>
    <w:rsid w:val="002D7917"/>
    <w:rsid w:val="002D7B45"/>
    <w:rsid w:val="002E0746"/>
    <w:rsid w:val="002E0DD7"/>
    <w:rsid w:val="002E0F63"/>
    <w:rsid w:val="002E1315"/>
    <w:rsid w:val="002E1AF6"/>
    <w:rsid w:val="002E1C3F"/>
    <w:rsid w:val="002E2B9D"/>
    <w:rsid w:val="002E2C37"/>
    <w:rsid w:val="002E311B"/>
    <w:rsid w:val="002E4C80"/>
    <w:rsid w:val="002E4CFB"/>
    <w:rsid w:val="002E5A88"/>
    <w:rsid w:val="002E5BF2"/>
    <w:rsid w:val="002E5C3F"/>
    <w:rsid w:val="002E5F02"/>
    <w:rsid w:val="002E60B9"/>
    <w:rsid w:val="002E60F5"/>
    <w:rsid w:val="002E6F32"/>
    <w:rsid w:val="002E73FB"/>
    <w:rsid w:val="002E746F"/>
    <w:rsid w:val="002E7AB8"/>
    <w:rsid w:val="002E7ADD"/>
    <w:rsid w:val="002F0264"/>
    <w:rsid w:val="002F040D"/>
    <w:rsid w:val="002F072B"/>
    <w:rsid w:val="002F07C7"/>
    <w:rsid w:val="002F0BBF"/>
    <w:rsid w:val="002F0C15"/>
    <w:rsid w:val="002F143E"/>
    <w:rsid w:val="002F1561"/>
    <w:rsid w:val="002F2121"/>
    <w:rsid w:val="002F2185"/>
    <w:rsid w:val="002F2210"/>
    <w:rsid w:val="002F32D5"/>
    <w:rsid w:val="002F37E0"/>
    <w:rsid w:val="002F40BF"/>
    <w:rsid w:val="002F414E"/>
    <w:rsid w:val="002F549E"/>
    <w:rsid w:val="002F5680"/>
    <w:rsid w:val="002F6137"/>
    <w:rsid w:val="002F6230"/>
    <w:rsid w:val="002F697A"/>
    <w:rsid w:val="002F7498"/>
    <w:rsid w:val="002F7A9A"/>
    <w:rsid w:val="003001EF"/>
    <w:rsid w:val="00300627"/>
    <w:rsid w:val="00300F99"/>
    <w:rsid w:val="003010DC"/>
    <w:rsid w:val="003011D0"/>
    <w:rsid w:val="003016E0"/>
    <w:rsid w:val="00301775"/>
    <w:rsid w:val="00301F35"/>
    <w:rsid w:val="00302054"/>
    <w:rsid w:val="0030234F"/>
    <w:rsid w:val="00303389"/>
    <w:rsid w:val="00303510"/>
    <w:rsid w:val="00303B7A"/>
    <w:rsid w:val="00304C41"/>
    <w:rsid w:val="00304CCB"/>
    <w:rsid w:val="00305208"/>
    <w:rsid w:val="003052F3"/>
    <w:rsid w:val="003056EB"/>
    <w:rsid w:val="00305B3E"/>
    <w:rsid w:val="00305C48"/>
    <w:rsid w:val="00305D82"/>
    <w:rsid w:val="00305D9E"/>
    <w:rsid w:val="00306B3F"/>
    <w:rsid w:val="00306E5D"/>
    <w:rsid w:val="0031008D"/>
    <w:rsid w:val="00310462"/>
    <w:rsid w:val="00310FCA"/>
    <w:rsid w:val="0031164E"/>
    <w:rsid w:val="00311995"/>
    <w:rsid w:val="00311AD5"/>
    <w:rsid w:val="00311C7A"/>
    <w:rsid w:val="00312CE0"/>
    <w:rsid w:val="00312D0A"/>
    <w:rsid w:val="0031336C"/>
    <w:rsid w:val="0031347E"/>
    <w:rsid w:val="003137FC"/>
    <w:rsid w:val="003141DB"/>
    <w:rsid w:val="00314C98"/>
    <w:rsid w:val="00315D03"/>
    <w:rsid w:val="00315FFC"/>
    <w:rsid w:val="00316666"/>
    <w:rsid w:val="00316A6F"/>
    <w:rsid w:val="00320383"/>
    <w:rsid w:val="003211A0"/>
    <w:rsid w:val="00321689"/>
    <w:rsid w:val="0032173F"/>
    <w:rsid w:val="0032190E"/>
    <w:rsid w:val="00321D56"/>
    <w:rsid w:val="0032235D"/>
    <w:rsid w:val="003225AD"/>
    <w:rsid w:val="00322A8D"/>
    <w:rsid w:val="00323F7F"/>
    <w:rsid w:val="0032411C"/>
    <w:rsid w:val="00324162"/>
    <w:rsid w:val="003242E3"/>
    <w:rsid w:val="00324EA3"/>
    <w:rsid w:val="0032516D"/>
    <w:rsid w:val="00325190"/>
    <w:rsid w:val="003251AA"/>
    <w:rsid w:val="003259CE"/>
    <w:rsid w:val="00325A85"/>
    <w:rsid w:val="00325DFD"/>
    <w:rsid w:val="00325E4D"/>
    <w:rsid w:val="00326555"/>
    <w:rsid w:val="003266FD"/>
    <w:rsid w:val="00326E76"/>
    <w:rsid w:val="00327ADB"/>
    <w:rsid w:val="00327B51"/>
    <w:rsid w:val="00327C26"/>
    <w:rsid w:val="00327C5F"/>
    <w:rsid w:val="0033052C"/>
    <w:rsid w:val="00330769"/>
    <w:rsid w:val="003320E9"/>
    <w:rsid w:val="0033220A"/>
    <w:rsid w:val="00332666"/>
    <w:rsid w:val="00332F10"/>
    <w:rsid w:val="00333040"/>
    <w:rsid w:val="00333573"/>
    <w:rsid w:val="00333621"/>
    <w:rsid w:val="00333BEC"/>
    <w:rsid w:val="003343DD"/>
    <w:rsid w:val="003344FE"/>
    <w:rsid w:val="0033481F"/>
    <w:rsid w:val="0033490A"/>
    <w:rsid w:val="00334A24"/>
    <w:rsid w:val="00335050"/>
    <w:rsid w:val="0033506D"/>
    <w:rsid w:val="003356DD"/>
    <w:rsid w:val="00335824"/>
    <w:rsid w:val="00335A67"/>
    <w:rsid w:val="00335AE3"/>
    <w:rsid w:val="00335BAE"/>
    <w:rsid w:val="00335E54"/>
    <w:rsid w:val="003366E5"/>
    <w:rsid w:val="00336C06"/>
    <w:rsid w:val="00336CC1"/>
    <w:rsid w:val="003372FB"/>
    <w:rsid w:val="003377B3"/>
    <w:rsid w:val="003377F9"/>
    <w:rsid w:val="00337964"/>
    <w:rsid w:val="00337C80"/>
    <w:rsid w:val="003401EF"/>
    <w:rsid w:val="00340B25"/>
    <w:rsid w:val="00340D90"/>
    <w:rsid w:val="00340DFD"/>
    <w:rsid w:val="00340EAA"/>
    <w:rsid w:val="00341071"/>
    <w:rsid w:val="003416C4"/>
    <w:rsid w:val="003419C0"/>
    <w:rsid w:val="00341D63"/>
    <w:rsid w:val="00342B87"/>
    <w:rsid w:val="00342D14"/>
    <w:rsid w:val="00343374"/>
    <w:rsid w:val="00343F21"/>
    <w:rsid w:val="00344758"/>
    <w:rsid w:val="00346053"/>
    <w:rsid w:val="0034671F"/>
    <w:rsid w:val="003473E5"/>
    <w:rsid w:val="00347CE4"/>
    <w:rsid w:val="0035004F"/>
    <w:rsid w:val="00350096"/>
    <w:rsid w:val="0035024A"/>
    <w:rsid w:val="003509B1"/>
    <w:rsid w:val="003512B4"/>
    <w:rsid w:val="00353266"/>
    <w:rsid w:val="0035392E"/>
    <w:rsid w:val="003541BD"/>
    <w:rsid w:val="00354608"/>
    <w:rsid w:val="003547AE"/>
    <w:rsid w:val="00354817"/>
    <w:rsid w:val="00355084"/>
    <w:rsid w:val="00355956"/>
    <w:rsid w:val="00355B85"/>
    <w:rsid w:val="00355C42"/>
    <w:rsid w:val="00356630"/>
    <w:rsid w:val="003566F3"/>
    <w:rsid w:val="00356959"/>
    <w:rsid w:val="00356A80"/>
    <w:rsid w:val="00356E5C"/>
    <w:rsid w:val="00356ED7"/>
    <w:rsid w:val="00357577"/>
    <w:rsid w:val="00357BEE"/>
    <w:rsid w:val="00357D61"/>
    <w:rsid w:val="00360278"/>
    <w:rsid w:val="00360603"/>
    <w:rsid w:val="0036065D"/>
    <w:rsid w:val="00361252"/>
    <w:rsid w:val="00361639"/>
    <w:rsid w:val="0036187F"/>
    <w:rsid w:val="00361D55"/>
    <w:rsid w:val="00361D58"/>
    <w:rsid w:val="00361F20"/>
    <w:rsid w:val="00362306"/>
    <w:rsid w:val="00362340"/>
    <w:rsid w:val="0036247D"/>
    <w:rsid w:val="00363120"/>
    <w:rsid w:val="0036399B"/>
    <w:rsid w:val="00363A6E"/>
    <w:rsid w:val="00363FD7"/>
    <w:rsid w:val="00364832"/>
    <w:rsid w:val="0036494E"/>
    <w:rsid w:val="00365460"/>
    <w:rsid w:val="00365626"/>
    <w:rsid w:val="003659D6"/>
    <w:rsid w:val="003661C5"/>
    <w:rsid w:val="00366E2E"/>
    <w:rsid w:val="0036788D"/>
    <w:rsid w:val="00367B4E"/>
    <w:rsid w:val="00367F1A"/>
    <w:rsid w:val="003705FF"/>
    <w:rsid w:val="00370DEA"/>
    <w:rsid w:val="00371330"/>
    <w:rsid w:val="00371425"/>
    <w:rsid w:val="00371E92"/>
    <w:rsid w:val="00372237"/>
    <w:rsid w:val="00372A5B"/>
    <w:rsid w:val="00372AFB"/>
    <w:rsid w:val="003730CE"/>
    <w:rsid w:val="00373670"/>
    <w:rsid w:val="00373715"/>
    <w:rsid w:val="003739C1"/>
    <w:rsid w:val="003743BB"/>
    <w:rsid w:val="00374A8C"/>
    <w:rsid w:val="00375263"/>
    <w:rsid w:val="00375B0A"/>
    <w:rsid w:val="00375F87"/>
    <w:rsid w:val="0037639A"/>
    <w:rsid w:val="003769E1"/>
    <w:rsid w:val="00376B86"/>
    <w:rsid w:val="00377013"/>
    <w:rsid w:val="00377585"/>
    <w:rsid w:val="003776B8"/>
    <w:rsid w:val="00377C5C"/>
    <w:rsid w:val="00377E7B"/>
    <w:rsid w:val="003806CE"/>
    <w:rsid w:val="00380BE2"/>
    <w:rsid w:val="00381957"/>
    <w:rsid w:val="00381CDA"/>
    <w:rsid w:val="00381D76"/>
    <w:rsid w:val="00381EE3"/>
    <w:rsid w:val="0038280F"/>
    <w:rsid w:val="00382CB7"/>
    <w:rsid w:val="00383105"/>
    <w:rsid w:val="00383266"/>
    <w:rsid w:val="00383808"/>
    <w:rsid w:val="003838F8"/>
    <w:rsid w:val="00383C9E"/>
    <w:rsid w:val="00383FA2"/>
    <w:rsid w:val="00384EA7"/>
    <w:rsid w:val="00385B37"/>
    <w:rsid w:val="00385E01"/>
    <w:rsid w:val="00386BE2"/>
    <w:rsid w:val="00386C69"/>
    <w:rsid w:val="00387133"/>
    <w:rsid w:val="00387875"/>
    <w:rsid w:val="0038794E"/>
    <w:rsid w:val="00387A08"/>
    <w:rsid w:val="00387D08"/>
    <w:rsid w:val="0039067C"/>
    <w:rsid w:val="00390DD4"/>
    <w:rsid w:val="00390DF7"/>
    <w:rsid w:val="00390E61"/>
    <w:rsid w:val="0039151A"/>
    <w:rsid w:val="00391C67"/>
    <w:rsid w:val="00391DB9"/>
    <w:rsid w:val="00391F2B"/>
    <w:rsid w:val="00392171"/>
    <w:rsid w:val="003934CC"/>
    <w:rsid w:val="00394277"/>
    <w:rsid w:val="003945B3"/>
    <w:rsid w:val="0039462D"/>
    <w:rsid w:val="00394D8A"/>
    <w:rsid w:val="00395474"/>
    <w:rsid w:val="00395520"/>
    <w:rsid w:val="00395733"/>
    <w:rsid w:val="00395808"/>
    <w:rsid w:val="003964B3"/>
    <w:rsid w:val="00396675"/>
    <w:rsid w:val="00396826"/>
    <w:rsid w:val="00396E40"/>
    <w:rsid w:val="00396EC5"/>
    <w:rsid w:val="00397539"/>
    <w:rsid w:val="00397A54"/>
    <w:rsid w:val="00397EB2"/>
    <w:rsid w:val="003A0A81"/>
    <w:rsid w:val="003A214B"/>
    <w:rsid w:val="003A2640"/>
    <w:rsid w:val="003A265A"/>
    <w:rsid w:val="003A31B0"/>
    <w:rsid w:val="003A326B"/>
    <w:rsid w:val="003A36F3"/>
    <w:rsid w:val="003A3CA6"/>
    <w:rsid w:val="003A49EC"/>
    <w:rsid w:val="003A4DB9"/>
    <w:rsid w:val="003A50B5"/>
    <w:rsid w:val="003A5257"/>
    <w:rsid w:val="003A587A"/>
    <w:rsid w:val="003A6449"/>
    <w:rsid w:val="003A67A7"/>
    <w:rsid w:val="003A6805"/>
    <w:rsid w:val="003A6F85"/>
    <w:rsid w:val="003A73A3"/>
    <w:rsid w:val="003A765D"/>
    <w:rsid w:val="003A77D9"/>
    <w:rsid w:val="003B007B"/>
    <w:rsid w:val="003B0236"/>
    <w:rsid w:val="003B04F8"/>
    <w:rsid w:val="003B0534"/>
    <w:rsid w:val="003B180B"/>
    <w:rsid w:val="003B221D"/>
    <w:rsid w:val="003B2614"/>
    <w:rsid w:val="003B3482"/>
    <w:rsid w:val="003B3F0E"/>
    <w:rsid w:val="003B4723"/>
    <w:rsid w:val="003B472F"/>
    <w:rsid w:val="003B4B5F"/>
    <w:rsid w:val="003B4C2B"/>
    <w:rsid w:val="003B5738"/>
    <w:rsid w:val="003B6270"/>
    <w:rsid w:val="003B66FC"/>
    <w:rsid w:val="003B6923"/>
    <w:rsid w:val="003B6977"/>
    <w:rsid w:val="003C053A"/>
    <w:rsid w:val="003C0942"/>
    <w:rsid w:val="003C0E1D"/>
    <w:rsid w:val="003C0E41"/>
    <w:rsid w:val="003C0F45"/>
    <w:rsid w:val="003C19F7"/>
    <w:rsid w:val="003C1BEF"/>
    <w:rsid w:val="003C24FF"/>
    <w:rsid w:val="003C2671"/>
    <w:rsid w:val="003C26DE"/>
    <w:rsid w:val="003C2DEF"/>
    <w:rsid w:val="003C3046"/>
    <w:rsid w:val="003C3D0D"/>
    <w:rsid w:val="003C43B9"/>
    <w:rsid w:val="003C43BC"/>
    <w:rsid w:val="003C605F"/>
    <w:rsid w:val="003C6124"/>
    <w:rsid w:val="003C6960"/>
    <w:rsid w:val="003C6DE5"/>
    <w:rsid w:val="003C6E96"/>
    <w:rsid w:val="003C796B"/>
    <w:rsid w:val="003D0B3C"/>
    <w:rsid w:val="003D0D42"/>
    <w:rsid w:val="003D1427"/>
    <w:rsid w:val="003D16CD"/>
    <w:rsid w:val="003D1A11"/>
    <w:rsid w:val="003D1B9B"/>
    <w:rsid w:val="003D1CCB"/>
    <w:rsid w:val="003D1CF5"/>
    <w:rsid w:val="003D282E"/>
    <w:rsid w:val="003D2B24"/>
    <w:rsid w:val="003D2E5A"/>
    <w:rsid w:val="003D34A9"/>
    <w:rsid w:val="003D3535"/>
    <w:rsid w:val="003D3729"/>
    <w:rsid w:val="003D3873"/>
    <w:rsid w:val="003D3C9A"/>
    <w:rsid w:val="003D3CC0"/>
    <w:rsid w:val="003D3D23"/>
    <w:rsid w:val="003D4033"/>
    <w:rsid w:val="003D40CB"/>
    <w:rsid w:val="003D4497"/>
    <w:rsid w:val="003D5A4F"/>
    <w:rsid w:val="003D5D81"/>
    <w:rsid w:val="003D5DE8"/>
    <w:rsid w:val="003D6418"/>
    <w:rsid w:val="003D6447"/>
    <w:rsid w:val="003D67C8"/>
    <w:rsid w:val="003D6DD1"/>
    <w:rsid w:val="003D71E5"/>
    <w:rsid w:val="003D73C6"/>
    <w:rsid w:val="003D763E"/>
    <w:rsid w:val="003D76F8"/>
    <w:rsid w:val="003D793C"/>
    <w:rsid w:val="003D795B"/>
    <w:rsid w:val="003D7C03"/>
    <w:rsid w:val="003E00BA"/>
    <w:rsid w:val="003E0D83"/>
    <w:rsid w:val="003E112E"/>
    <w:rsid w:val="003E14A2"/>
    <w:rsid w:val="003E14B1"/>
    <w:rsid w:val="003E15C6"/>
    <w:rsid w:val="003E321B"/>
    <w:rsid w:val="003E3813"/>
    <w:rsid w:val="003E389F"/>
    <w:rsid w:val="003E3BDD"/>
    <w:rsid w:val="003E3D87"/>
    <w:rsid w:val="003E4073"/>
    <w:rsid w:val="003E4264"/>
    <w:rsid w:val="003E44B9"/>
    <w:rsid w:val="003E452F"/>
    <w:rsid w:val="003E4950"/>
    <w:rsid w:val="003E4D91"/>
    <w:rsid w:val="003E5272"/>
    <w:rsid w:val="003E5B48"/>
    <w:rsid w:val="003E689C"/>
    <w:rsid w:val="003E7246"/>
    <w:rsid w:val="003E726D"/>
    <w:rsid w:val="003E76F3"/>
    <w:rsid w:val="003E78BF"/>
    <w:rsid w:val="003F0709"/>
    <w:rsid w:val="003F091E"/>
    <w:rsid w:val="003F0F18"/>
    <w:rsid w:val="003F15FD"/>
    <w:rsid w:val="003F1731"/>
    <w:rsid w:val="003F188B"/>
    <w:rsid w:val="003F1CAB"/>
    <w:rsid w:val="003F1E13"/>
    <w:rsid w:val="003F1EB5"/>
    <w:rsid w:val="003F1EBC"/>
    <w:rsid w:val="003F1FB5"/>
    <w:rsid w:val="003F2CF1"/>
    <w:rsid w:val="003F2EA5"/>
    <w:rsid w:val="003F3108"/>
    <w:rsid w:val="003F340A"/>
    <w:rsid w:val="003F34C3"/>
    <w:rsid w:val="003F356E"/>
    <w:rsid w:val="003F35B1"/>
    <w:rsid w:val="003F38AD"/>
    <w:rsid w:val="003F39B7"/>
    <w:rsid w:val="003F4C51"/>
    <w:rsid w:val="003F53EC"/>
    <w:rsid w:val="003F5B55"/>
    <w:rsid w:val="003F5FE0"/>
    <w:rsid w:val="003F622A"/>
    <w:rsid w:val="003F66BE"/>
    <w:rsid w:val="003F6C33"/>
    <w:rsid w:val="003F7688"/>
    <w:rsid w:val="003F7E5C"/>
    <w:rsid w:val="00400224"/>
    <w:rsid w:val="00400A0D"/>
    <w:rsid w:val="00400F1B"/>
    <w:rsid w:val="004013A6"/>
    <w:rsid w:val="00401818"/>
    <w:rsid w:val="00401CF0"/>
    <w:rsid w:val="004022B3"/>
    <w:rsid w:val="00402AD1"/>
    <w:rsid w:val="00402E78"/>
    <w:rsid w:val="004031E9"/>
    <w:rsid w:val="00403858"/>
    <w:rsid w:val="00403AE7"/>
    <w:rsid w:val="00403D0C"/>
    <w:rsid w:val="00403D36"/>
    <w:rsid w:val="00403F74"/>
    <w:rsid w:val="0040401A"/>
    <w:rsid w:val="004040EF"/>
    <w:rsid w:val="00404327"/>
    <w:rsid w:val="0040441B"/>
    <w:rsid w:val="00404B56"/>
    <w:rsid w:val="00405DD8"/>
    <w:rsid w:val="00405EBC"/>
    <w:rsid w:val="004065B8"/>
    <w:rsid w:val="00406D8F"/>
    <w:rsid w:val="00406DC7"/>
    <w:rsid w:val="004105DC"/>
    <w:rsid w:val="004111F2"/>
    <w:rsid w:val="00411BD9"/>
    <w:rsid w:val="00411FDE"/>
    <w:rsid w:val="00412033"/>
    <w:rsid w:val="0041220E"/>
    <w:rsid w:val="004124F3"/>
    <w:rsid w:val="004125C4"/>
    <w:rsid w:val="00412B93"/>
    <w:rsid w:val="0041320E"/>
    <w:rsid w:val="0041434E"/>
    <w:rsid w:val="00414AC9"/>
    <w:rsid w:val="0041509B"/>
    <w:rsid w:val="004156F7"/>
    <w:rsid w:val="0041591F"/>
    <w:rsid w:val="00415E26"/>
    <w:rsid w:val="00415E79"/>
    <w:rsid w:val="004161C6"/>
    <w:rsid w:val="00416281"/>
    <w:rsid w:val="00416782"/>
    <w:rsid w:val="00416D0A"/>
    <w:rsid w:val="0041709D"/>
    <w:rsid w:val="0041712B"/>
    <w:rsid w:val="00417B94"/>
    <w:rsid w:val="004215C6"/>
    <w:rsid w:val="004219A1"/>
    <w:rsid w:val="00421C20"/>
    <w:rsid w:val="00421F44"/>
    <w:rsid w:val="00422058"/>
    <w:rsid w:val="00422282"/>
    <w:rsid w:val="00422550"/>
    <w:rsid w:val="00422815"/>
    <w:rsid w:val="004229E4"/>
    <w:rsid w:val="00422A97"/>
    <w:rsid w:val="00422B50"/>
    <w:rsid w:val="00423046"/>
    <w:rsid w:val="004230A9"/>
    <w:rsid w:val="0042325C"/>
    <w:rsid w:val="00423486"/>
    <w:rsid w:val="00423663"/>
    <w:rsid w:val="00423B8B"/>
    <w:rsid w:val="00424C05"/>
    <w:rsid w:val="00424CB9"/>
    <w:rsid w:val="004251A9"/>
    <w:rsid w:val="00425846"/>
    <w:rsid w:val="00425DAD"/>
    <w:rsid w:val="00425DE7"/>
    <w:rsid w:val="00425FB2"/>
    <w:rsid w:val="00425FC3"/>
    <w:rsid w:val="00426894"/>
    <w:rsid w:val="00426AB0"/>
    <w:rsid w:val="00426CE2"/>
    <w:rsid w:val="00426E0D"/>
    <w:rsid w:val="004272DF"/>
    <w:rsid w:val="004303AD"/>
    <w:rsid w:val="004304EE"/>
    <w:rsid w:val="00431D2D"/>
    <w:rsid w:val="004321B0"/>
    <w:rsid w:val="004324B9"/>
    <w:rsid w:val="00432523"/>
    <w:rsid w:val="00432601"/>
    <w:rsid w:val="00432940"/>
    <w:rsid w:val="00432DB1"/>
    <w:rsid w:val="004333A5"/>
    <w:rsid w:val="004334B6"/>
    <w:rsid w:val="00433C4C"/>
    <w:rsid w:val="004342BE"/>
    <w:rsid w:val="00434D24"/>
    <w:rsid w:val="00434EA4"/>
    <w:rsid w:val="004351CF"/>
    <w:rsid w:val="0043599B"/>
    <w:rsid w:val="0043647F"/>
    <w:rsid w:val="00436833"/>
    <w:rsid w:val="00436E8E"/>
    <w:rsid w:val="004370E2"/>
    <w:rsid w:val="004371E5"/>
    <w:rsid w:val="00437AE0"/>
    <w:rsid w:val="0044017B"/>
    <w:rsid w:val="00440332"/>
    <w:rsid w:val="00440660"/>
    <w:rsid w:val="00440710"/>
    <w:rsid w:val="00440A9C"/>
    <w:rsid w:val="00440BAE"/>
    <w:rsid w:val="004410E4"/>
    <w:rsid w:val="004414F2"/>
    <w:rsid w:val="004415FA"/>
    <w:rsid w:val="004418C5"/>
    <w:rsid w:val="00441D0B"/>
    <w:rsid w:val="0044201B"/>
    <w:rsid w:val="0044205A"/>
    <w:rsid w:val="004424CD"/>
    <w:rsid w:val="004426AF"/>
    <w:rsid w:val="00442732"/>
    <w:rsid w:val="00442F01"/>
    <w:rsid w:val="00442F02"/>
    <w:rsid w:val="004439B6"/>
    <w:rsid w:val="00444252"/>
    <w:rsid w:val="004443A0"/>
    <w:rsid w:val="00444806"/>
    <w:rsid w:val="004451FE"/>
    <w:rsid w:val="004457E2"/>
    <w:rsid w:val="00446421"/>
    <w:rsid w:val="00446C1E"/>
    <w:rsid w:val="00446D26"/>
    <w:rsid w:val="00446FBD"/>
    <w:rsid w:val="00447177"/>
    <w:rsid w:val="00447571"/>
    <w:rsid w:val="00447B3A"/>
    <w:rsid w:val="00447BD1"/>
    <w:rsid w:val="00447F68"/>
    <w:rsid w:val="00447F77"/>
    <w:rsid w:val="004501C7"/>
    <w:rsid w:val="00450C44"/>
    <w:rsid w:val="004513BC"/>
    <w:rsid w:val="00451429"/>
    <w:rsid w:val="004515E0"/>
    <w:rsid w:val="0045191A"/>
    <w:rsid w:val="00451CD0"/>
    <w:rsid w:val="00451CD1"/>
    <w:rsid w:val="00451EED"/>
    <w:rsid w:val="004520A2"/>
    <w:rsid w:val="0045234F"/>
    <w:rsid w:val="0045237F"/>
    <w:rsid w:val="00452802"/>
    <w:rsid w:val="0045287A"/>
    <w:rsid w:val="00452BB5"/>
    <w:rsid w:val="004535FE"/>
    <w:rsid w:val="00453FD4"/>
    <w:rsid w:val="004541E9"/>
    <w:rsid w:val="00454A58"/>
    <w:rsid w:val="00454BD0"/>
    <w:rsid w:val="00454EF7"/>
    <w:rsid w:val="00455137"/>
    <w:rsid w:val="00455845"/>
    <w:rsid w:val="004559B8"/>
    <w:rsid w:val="00455D16"/>
    <w:rsid w:val="00455D8B"/>
    <w:rsid w:val="00455F7E"/>
    <w:rsid w:val="00456235"/>
    <w:rsid w:val="004562FE"/>
    <w:rsid w:val="00456301"/>
    <w:rsid w:val="00456AB6"/>
    <w:rsid w:val="00456E7E"/>
    <w:rsid w:val="004570AD"/>
    <w:rsid w:val="004575D6"/>
    <w:rsid w:val="00457C37"/>
    <w:rsid w:val="0046049B"/>
    <w:rsid w:val="00460596"/>
    <w:rsid w:val="00460CA5"/>
    <w:rsid w:val="00460F61"/>
    <w:rsid w:val="0046150E"/>
    <w:rsid w:val="00461C2D"/>
    <w:rsid w:val="00461D7C"/>
    <w:rsid w:val="00461F4C"/>
    <w:rsid w:val="00462024"/>
    <w:rsid w:val="0046247B"/>
    <w:rsid w:val="004626BB"/>
    <w:rsid w:val="00462EBC"/>
    <w:rsid w:val="00463089"/>
    <w:rsid w:val="00464002"/>
    <w:rsid w:val="004642FF"/>
    <w:rsid w:val="004643E1"/>
    <w:rsid w:val="00464429"/>
    <w:rsid w:val="00464B24"/>
    <w:rsid w:val="00464C0F"/>
    <w:rsid w:val="0046522C"/>
    <w:rsid w:val="0046621B"/>
    <w:rsid w:val="004667DD"/>
    <w:rsid w:val="00466AAD"/>
    <w:rsid w:val="004671CE"/>
    <w:rsid w:val="0046783D"/>
    <w:rsid w:val="00467A5F"/>
    <w:rsid w:val="00470638"/>
    <w:rsid w:val="004708EB"/>
    <w:rsid w:val="00470E59"/>
    <w:rsid w:val="004713C7"/>
    <w:rsid w:val="004719E2"/>
    <w:rsid w:val="00471A7C"/>
    <w:rsid w:val="00471EA2"/>
    <w:rsid w:val="00472540"/>
    <w:rsid w:val="00472612"/>
    <w:rsid w:val="0047268D"/>
    <w:rsid w:val="00472E1C"/>
    <w:rsid w:val="0047375E"/>
    <w:rsid w:val="00473C6D"/>
    <w:rsid w:val="004741CB"/>
    <w:rsid w:val="004747F4"/>
    <w:rsid w:val="00474C87"/>
    <w:rsid w:val="00474CBA"/>
    <w:rsid w:val="00474FF0"/>
    <w:rsid w:val="00475378"/>
    <w:rsid w:val="00475504"/>
    <w:rsid w:val="00475DD2"/>
    <w:rsid w:val="00475ECD"/>
    <w:rsid w:val="00475F48"/>
    <w:rsid w:val="0047641C"/>
    <w:rsid w:val="004768B6"/>
    <w:rsid w:val="004769B3"/>
    <w:rsid w:val="00476AB0"/>
    <w:rsid w:val="00476AD8"/>
    <w:rsid w:val="00476C74"/>
    <w:rsid w:val="00477045"/>
    <w:rsid w:val="004777A3"/>
    <w:rsid w:val="0048043E"/>
    <w:rsid w:val="0048077F"/>
    <w:rsid w:val="00480FDB"/>
    <w:rsid w:val="00481971"/>
    <w:rsid w:val="004820D1"/>
    <w:rsid w:val="0048256F"/>
    <w:rsid w:val="00482695"/>
    <w:rsid w:val="004826CC"/>
    <w:rsid w:val="0048277C"/>
    <w:rsid w:val="0048305E"/>
    <w:rsid w:val="004833D2"/>
    <w:rsid w:val="00483617"/>
    <w:rsid w:val="004836B7"/>
    <w:rsid w:val="00483AC6"/>
    <w:rsid w:val="00483F98"/>
    <w:rsid w:val="00484511"/>
    <w:rsid w:val="00484D1C"/>
    <w:rsid w:val="004854AF"/>
    <w:rsid w:val="004856BD"/>
    <w:rsid w:val="004859EF"/>
    <w:rsid w:val="00486051"/>
    <w:rsid w:val="004904CD"/>
    <w:rsid w:val="00490826"/>
    <w:rsid w:val="004909A2"/>
    <w:rsid w:val="00490DDE"/>
    <w:rsid w:val="00491AB3"/>
    <w:rsid w:val="00491EF8"/>
    <w:rsid w:val="00492802"/>
    <w:rsid w:val="00492BCA"/>
    <w:rsid w:val="00492E5F"/>
    <w:rsid w:val="00493087"/>
    <w:rsid w:val="00493BEB"/>
    <w:rsid w:val="00493C1B"/>
    <w:rsid w:val="0049470A"/>
    <w:rsid w:val="00494768"/>
    <w:rsid w:val="00494E66"/>
    <w:rsid w:val="0049500D"/>
    <w:rsid w:val="004958D7"/>
    <w:rsid w:val="004959BF"/>
    <w:rsid w:val="0049676D"/>
    <w:rsid w:val="004968EA"/>
    <w:rsid w:val="00497A79"/>
    <w:rsid w:val="00497CE3"/>
    <w:rsid w:val="00497F48"/>
    <w:rsid w:val="004A01F3"/>
    <w:rsid w:val="004A05FE"/>
    <w:rsid w:val="004A0F74"/>
    <w:rsid w:val="004A131F"/>
    <w:rsid w:val="004A1369"/>
    <w:rsid w:val="004A1494"/>
    <w:rsid w:val="004A1944"/>
    <w:rsid w:val="004A1A59"/>
    <w:rsid w:val="004A2445"/>
    <w:rsid w:val="004A25E8"/>
    <w:rsid w:val="004A2C89"/>
    <w:rsid w:val="004A3047"/>
    <w:rsid w:val="004A3299"/>
    <w:rsid w:val="004A3E4B"/>
    <w:rsid w:val="004A448A"/>
    <w:rsid w:val="004A482D"/>
    <w:rsid w:val="004A56CD"/>
    <w:rsid w:val="004A6684"/>
    <w:rsid w:val="004A6B84"/>
    <w:rsid w:val="004A7149"/>
    <w:rsid w:val="004A731E"/>
    <w:rsid w:val="004A7513"/>
    <w:rsid w:val="004A7E61"/>
    <w:rsid w:val="004B02AA"/>
    <w:rsid w:val="004B0482"/>
    <w:rsid w:val="004B06C9"/>
    <w:rsid w:val="004B0D86"/>
    <w:rsid w:val="004B0E80"/>
    <w:rsid w:val="004B1207"/>
    <w:rsid w:val="004B1336"/>
    <w:rsid w:val="004B1359"/>
    <w:rsid w:val="004B1B80"/>
    <w:rsid w:val="004B1D25"/>
    <w:rsid w:val="004B1DC5"/>
    <w:rsid w:val="004B2CB8"/>
    <w:rsid w:val="004B2F32"/>
    <w:rsid w:val="004B3B4F"/>
    <w:rsid w:val="004B3F2E"/>
    <w:rsid w:val="004B4123"/>
    <w:rsid w:val="004B4779"/>
    <w:rsid w:val="004B4A79"/>
    <w:rsid w:val="004B4B3A"/>
    <w:rsid w:val="004B5516"/>
    <w:rsid w:val="004B5A13"/>
    <w:rsid w:val="004B5C1A"/>
    <w:rsid w:val="004B613B"/>
    <w:rsid w:val="004B6440"/>
    <w:rsid w:val="004B6A00"/>
    <w:rsid w:val="004B6B2C"/>
    <w:rsid w:val="004B6F96"/>
    <w:rsid w:val="004B7209"/>
    <w:rsid w:val="004B7934"/>
    <w:rsid w:val="004B7B15"/>
    <w:rsid w:val="004C0467"/>
    <w:rsid w:val="004C05BF"/>
    <w:rsid w:val="004C07C6"/>
    <w:rsid w:val="004C0D6E"/>
    <w:rsid w:val="004C19DA"/>
    <w:rsid w:val="004C1E37"/>
    <w:rsid w:val="004C222E"/>
    <w:rsid w:val="004C260B"/>
    <w:rsid w:val="004C2FF0"/>
    <w:rsid w:val="004C30B0"/>
    <w:rsid w:val="004C3645"/>
    <w:rsid w:val="004C3803"/>
    <w:rsid w:val="004C3C55"/>
    <w:rsid w:val="004C3DBE"/>
    <w:rsid w:val="004C44C0"/>
    <w:rsid w:val="004C454C"/>
    <w:rsid w:val="004C4578"/>
    <w:rsid w:val="004C47C3"/>
    <w:rsid w:val="004C48B8"/>
    <w:rsid w:val="004C53BF"/>
    <w:rsid w:val="004C57AD"/>
    <w:rsid w:val="004C57CA"/>
    <w:rsid w:val="004C5DA9"/>
    <w:rsid w:val="004C614D"/>
    <w:rsid w:val="004C6610"/>
    <w:rsid w:val="004C6889"/>
    <w:rsid w:val="004C69B8"/>
    <w:rsid w:val="004C6EA7"/>
    <w:rsid w:val="004C7435"/>
    <w:rsid w:val="004D02B3"/>
    <w:rsid w:val="004D078D"/>
    <w:rsid w:val="004D0E7C"/>
    <w:rsid w:val="004D0FA3"/>
    <w:rsid w:val="004D138C"/>
    <w:rsid w:val="004D13DA"/>
    <w:rsid w:val="004D17CF"/>
    <w:rsid w:val="004D2002"/>
    <w:rsid w:val="004D2215"/>
    <w:rsid w:val="004D2546"/>
    <w:rsid w:val="004D2CB5"/>
    <w:rsid w:val="004D3D2F"/>
    <w:rsid w:val="004D3FAB"/>
    <w:rsid w:val="004D41D0"/>
    <w:rsid w:val="004D4613"/>
    <w:rsid w:val="004D4A6F"/>
    <w:rsid w:val="004D4A73"/>
    <w:rsid w:val="004D4D48"/>
    <w:rsid w:val="004D4DA7"/>
    <w:rsid w:val="004D4E31"/>
    <w:rsid w:val="004D5BF6"/>
    <w:rsid w:val="004D60FA"/>
    <w:rsid w:val="004D6B79"/>
    <w:rsid w:val="004D6BC2"/>
    <w:rsid w:val="004D71B9"/>
    <w:rsid w:val="004D72B5"/>
    <w:rsid w:val="004D74D4"/>
    <w:rsid w:val="004D7551"/>
    <w:rsid w:val="004D7EC2"/>
    <w:rsid w:val="004E0693"/>
    <w:rsid w:val="004E0DA0"/>
    <w:rsid w:val="004E138F"/>
    <w:rsid w:val="004E142E"/>
    <w:rsid w:val="004E26F5"/>
    <w:rsid w:val="004E2808"/>
    <w:rsid w:val="004E29B1"/>
    <w:rsid w:val="004E32C1"/>
    <w:rsid w:val="004E3581"/>
    <w:rsid w:val="004E36FB"/>
    <w:rsid w:val="004E3707"/>
    <w:rsid w:val="004E3EF4"/>
    <w:rsid w:val="004E4999"/>
    <w:rsid w:val="004E4B46"/>
    <w:rsid w:val="004E5863"/>
    <w:rsid w:val="004E5A5D"/>
    <w:rsid w:val="004E6640"/>
    <w:rsid w:val="004E6D5B"/>
    <w:rsid w:val="004E742B"/>
    <w:rsid w:val="004E7469"/>
    <w:rsid w:val="004E775D"/>
    <w:rsid w:val="004E78A7"/>
    <w:rsid w:val="004E7CC2"/>
    <w:rsid w:val="004F0443"/>
    <w:rsid w:val="004F0644"/>
    <w:rsid w:val="004F07A4"/>
    <w:rsid w:val="004F0FB7"/>
    <w:rsid w:val="004F108B"/>
    <w:rsid w:val="004F1127"/>
    <w:rsid w:val="004F11A0"/>
    <w:rsid w:val="004F178B"/>
    <w:rsid w:val="004F17F4"/>
    <w:rsid w:val="004F19BC"/>
    <w:rsid w:val="004F1B6C"/>
    <w:rsid w:val="004F355B"/>
    <w:rsid w:val="004F3F68"/>
    <w:rsid w:val="004F3FED"/>
    <w:rsid w:val="004F4220"/>
    <w:rsid w:val="004F42FD"/>
    <w:rsid w:val="004F4DA2"/>
    <w:rsid w:val="004F512C"/>
    <w:rsid w:val="004F5187"/>
    <w:rsid w:val="004F5E86"/>
    <w:rsid w:val="004F5EF8"/>
    <w:rsid w:val="004F5F43"/>
    <w:rsid w:val="004F61D8"/>
    <w:rsid w:val="004F7352"/>
    <w:rsid w:val="005009BA"/>
    <w:rsid w:val="0050148F"/>
    <w:rsid w:val="00502733"/>
    <w:rsid w:val="005029EE"/>
    <w:rsid w:val="00503010"/>
    <w:rsid w:val="005039E5"/>
    <w:rsid w:val="00503A8C"/>
    <w:rsid w:val="00503AB3"/>
    <w:rsid w:val="005042AD"/>
    <w:rsid w:val="005042E2"/>
    <w:rsid w:val="00504612"/>
    <w:rsid w:val="00504AE9"/>
    <w:rsid w:val="00505656"/>
    <w:rsid w:val="00505802"/>
    <w:rsid w:val="00505D51"/>
    <w:rsid w:val="00506D25"/>
    <w:rsid w:val="00507986"/>
    <w:rsid w:val="00507C2B"/>
    <w:rsid w:val="00507DF0"/>
    <w:rsid w:val="00507F9A"/>
    <w:rsid w:val="005109A8"/>
    <w:rsid w:val="005112F2"/>
    <w:rsid w:val="00511632"/>
    <w:rsid w:val="005116C5"/>
    <w:rsid w:val="005117FC"/>
    <w:rsid w:val="00511923"/>
    <w:rsid w:val="005119DF"/>
    <w:rsid w:val="00511C23"/>
    <w:rsid w:val="00512B1F"/>
    <w:rsid w:val="00513A0D"/>
    <w:rsid w:val="00513C98"/>
    <w:rsid w:val="005141E5"/>
    <w:rsid w:val="00514D36"/>
    <w:rsid w:val="00514F1D"/>
    <w:rsid w:val="00515610"/>
    <w:rsid w:val="005164D2"/>
    <w:rsid w:val="00516630"/>
    <w:rsid w:val="00517A1E"/>
    <w:rsid w:val="00517A64"/>
    <w:rsid w:val="00520466"/>
    <w:rsid w:val="00520578"/>
    <w:rsid w:val="005209F9"/>
    <w:rsid w:val="0052126C"/>
    <w:rsid w:val="00521877"/>
    <w:rsid w:val="00521E40"/>
    <w:rsid w:val="00521E65"/>
    <w:rsid w:val="00521EDE"/>
    <w:rsid w:val="005227A7"/>
    <w:rsid w:val="005227BA"/>
    <w:rsid w:val="005229D0"/>
    <w:rsid w:val="00522DBA"/>
    <w:rsid w:val="00523746"/>
    <w:rsid w:val="00523AAE"/>
    <w:rsid w:val="0052433B"/>
    <w:rsid w:val="00524799"/>
    <w:rsid w:val="005249B7"/>
    <w:rsid w:val="005249CD"/>
    <w:rsid w:val="00524AC7"/>
    <w:rsid w:val="00524AF8"/>
    <w:rsid w:val="00524B88"/>
    <w:rsid w:val="00524CC3"/>
    <w:rsid w:val="00524D38"/>
    <w:rsid w:val="00524E18"/>
    <w:rsid w:val="00524E51"/>
    <w:rsid w:val="005252C6"/>
    <w:rsid w:val="005254F4"/>
    <w:rsid w:val="00525AF1"/>
    <w:rsid w:val="00525C09"/>
    <w:rsid w:val="00526064"/>
    <w:rsid w:val="0052627B"/>
    <w:rsid w:val="005262C2"/>
    <w:rsid w:val="00526450"/>
    <w:rsid w:val="0052753C"/>
    <w:rsid w:val="00527D78"/>
    <w:rsid w:val="005300ED"/>
    <w:rsid w:val="005302F4"/>
    <w:rsid w:val="00530538"/>
    <w:rsid w:val="0053126D"/>
    <w:rsid w:val="0053185D"/>
    <w:rsid w:val="005319A5"/>
    <w:rsid w:val="00531AA8"/>
    <w:rsid w:val="005323B5"/>
    <w:rsid w:val="00532CE4"/>
    <w:rsid w:val="00533194"/>
    <w:rsid w:val="005339F8"/>
    <w:rsid w:val="005340E0"/>
    <w:rsid w:val="0053432E"/>
    <w:rsid w:val="0053476E"/>
    <w:rsid w:val="00534C64"/>
    <w:rsid w:val="0053513B"/>
    <w:rsid w:val="005355C1"/>
    <w:rsid w:val="005361FD"/>
    <w:rsid w:val="00536452"/>
    <w:rsid w:val="005366B8"/>
    <w:rsid w:val="00536AAC"/>
    <w:rsid w:val="00536ADC"/>
    <w:rsid w:val="005378FE"/>
    <w:rsid w:val="00537C04"/>
    <w:rsid w:val="00537E6B"/>
    <w:rsid w:val="00537E86"/>
    <w:rsid w:val="0054007B"/>
    <w:rsid w:val="00540B75"/>
    <w:rsid w:val="0054174D"/>
    <w:rsid w:val="00542491"/>
    <w:rsid w:val="005425F5"/>
    <w:rsid w:val="00542C95"/>
    <w:rsid w:val="0054305D"/>
    <w:rsid w:val="0054313A"/>
    <w:rsid w:val="00543415"/>
    <w:rsid w:val="0054347E"/>
    <w:rsid w:val="00543604"/>
    <w:rsid w:val="005436C0"/>
    <w:rsid w:val="0054393D"/>
    <w:rsid w:val="00543EB6"/>
    <w:rsid w:val="00543F8B"/>
    <w:rsid w:val="005443F0"/>
    <w:rsid w:val="0054480D"/>
    <w:rsid w:val="00544E5F"/>
    <w:rsid w:val="0054512D"/>
    <w:rsid w:val="005454AB"/>
    <w:rsid w:val="005456C3"/>
    <w:rsid w:val="00545EC4"/>
    <w:rsid w:val="00546A6B"/>
    <w:rsid w:val="00546FBC"/>
    <w:rsid w:val="0054706A"/>
    <w:rsid w:val="005476BB"/>
    <w:rsid w:val="005476F8"/>
    <w:rsid w:val="00547729"/>
    <w:rsid w:val="005478ED"/>
    <w:rsid w:val="00547CB8"/>
    <w:rsid w:val="00547DDA"/>
    <w:rsid w:val="00550B4C"/>
    <w:rsid w:val="00550CC7"/>
    <w:rsid w:val="005514E8"/>
    <w:rsid w:val="00551B12"/>
    <w:rsid w:val="00551C6A"/>
    <w:rsid w:val="00551FD6"/>
    <w:rsid w:val="005520B4"/>
    <w:rsid w:val="00552191"/>
    <w:rsid w:val="00552707"/>
    <w:rsid w:val="0055309E"/>
    <w:rsid w:val="0055332F"/>
    <w:rsid w:val="0055379A"/>
    <w:rsid w:val="00553DF2"/>
    <w:rsid w:val="00554400"/>
    <w:rsid w:val="0055488F"/>
    <w:rsid w:val="00555664"/>
    <w:rsid w:val="00555751"/>
    <w:rsid w:val="005557B5"/>
    <w:rsid w:val="00555834"/>
    <w:rsid w:val="0055586A"/>
    <w:rsid w:val="005558D7"/>
    <w:rsid w:val="00555B2A"/>
    <w:rsid w:val="00556233"/>
    <w:rsid w:val="005565AF"/>
    <w:rsid w:val="005567C7"/>
    <w:rsid w:val="00556A5A"/>
    <w:rsid w:val="00556D72"/>
    <w:rsid w:val="00556DDA"/>
    <w:rsid w:val="005574C8"/>
    <w:rsid w:val="0056045F"/>
    <w:rsid w:val="005608B3"/>
    <w:rsid w:val="00560D64"/>
    <w:rsid w:val="00560D85"/>
    <w:rsid w:val="00560E84"/>
    <w:rsid w:val="00561203"/>
    <w:rsid w:val="00561566"/>
    <w:rsid w:val="00561638"/>
    <w:rsid w:val="00562F94"/>
    <w:rsid w:val="00563185"/>
    <w:rsid w:val="005633A5"/>
    <w:rsid w:val="00563809"/>
    <w:rsid w:val="00563B1D"/>
    <w:rsid w:val="00563BE3"/>
    <w:rsid w:val="00564235"/>
    <w:rsid w:val="0056481C"/>
    <w:rsid w:val="005649D4"/>
    <w:rsid w:val="00565152"/>
    <w:rsid w:val="00565747"/>
    <w:rsid w:val="00565CA0"/>
    <w:rsid w:val="00566218"/>
    <w:rsid w:val="00566291"/>
    <w:rsid w:val="005669E4"/>
    <w:rsid w:val="00566C45"/>
    <w:rsid w:val="00566DA3"/>
    <w:rsid w:val="00567166"/>
    <w:rsid w:val="005671D8"/>
    <w:rsid w:val="005674F9"/>
    <w:rsid w:val="00567905"/>
    <w:rsid w:val="00567CD9"/>
    <w:rsid w:val="0057055F"/>
    <w:rsid w:val="005707B9"/>
    <w:rsid w:val="005710ED"/>
    <w:rsid w:val="00572569"/>
    <w:rsid w:val="00572D69"/>
    <w:rsid w:val="00573269"/>
    <w:rsid w:val="00573C5F"/>
    <w:rsid w:val="00573C93"/>
    <w:rsid w:val="00573CFA"/>
    <w:rsid w:val="00573F77"/>
    <w:rsid w:val="0057496D"/>
    <w:rsid w:val="0057499C"/>
    <w:rsid w:val="00574EB5"/>
    <w:rsid w:val="00575504"/>
    <w:rsid w:val="00575843"/>
    <w:rsid w:val="0057657D"/>
    <w:rsid w:val="005772F5"/>
    <w:rsid w:val="00577C5D"/>
    <w:rsid w:val="00577E54"/>
    <w:rsid w:val="005805D5"/>
    <w:rsid w:val="00580D03"/>
    <w:rsid w:val="00581001"/>
    <w:rsid w:val="0058132A"/>
    <w:rsid w:val="00581A0D"/>
    <w:rsid w:val="00582195"/>
    <w:rsid w:val="0058233E"/>
    <w:rsid w:val="005825A9"/>
    <w:rsid w:val="005827A1"/>
    <w:rsid w:val="005827F0"/>
    <w:rsid w:val="00582974"/>
    <w:rsid w:val="00582DA1"/>
    <w:rsid w:val="00582FC8"/>
    <w:rsid w:val="005830C9"/>
    <w:rsid w:val="005831FC"/>
    <w:rsid w:val="00583C17"/>
    <w:rsid w:val="00583EA6"/>
    <w:rsid w:val="005842BD"/>
    <w:rsid w:val="00584477"/>
    <w:rsid w:val="00584B82"/>
    <w:rsid w:val="00584E1E"/>
    <w:rsid w:val="00585AA4"/>
    <w:rsid w:val="00585C30"/>
    <w:rsid w:val="00585CCE"/>
    <w:rsid w:val="00585F42"/>
    <w:rsid w:val="00585FF0"/>
    <w:rsid w:val="00586E55"/>
    <w:rsid w:val="005872EB"/>
    <w:rsid w:val="00587403"/>
    <w:rsid w:val="00587610"/>
    <w:rsid w:val="0058784D"/>
    <w:rsid w:val="00587CF7"/>
    <w:rsid w:val="005901C2"/>
    <w:rsid w:val="00590BFC"/>
    <w:rsid w:val="0059102A"/>
    <w:rsid w:val="00591247"/>
    <w:rsid w:val="00591336"/>
    <w:rsid w:val="0059144C"/>
    <w:rsid w:val="00591899"/>
    <w:rsid w:val="00591971"/>
    <w:rsid w:val="00591C18"/>
    <w:rsid w:val="00591CC1"/>
    <w:rsid w:val="00591E97"/>
    <w:rsid w:val="0059345F"/>
    <w:rsid w:val="00593E5E"/>
    <w:rsid w:val="00594262"/>
    <w:rsid w:val="0059434C"/>
    <w:rsid w:val="00594889"/>
    <w:rsid w:val="00594A90"/>
    <w:rsid w:val="00595051"/>
    <w:rsid w:val="0059515B"/>
    <w:rsid w:val="005952EE"/>
    <w:rsid w:val="0059539B"/>
    <w:rsid w:val="005959C6"/>
    <w:rsid w:val="00595F64"/>
    <w:rsid w:val="00595FA1"/>
    <w:rsid w:val="0059664F"/>
    <w:rsid w:val="00596F44"/>
    <w:rsid w:val="005970B4"/>
    <w:rsid w:val="005972AE"/>
    <w:rsid w:val="00597324"/>
    <w:rsid w:val="0059746C"/>
    <w:rsid w:val="00597865"/>
    <w:rsid w:val="00597988"/>
    <w:rsid w:val="00597DC7"/>
    <w:rsid w:val="00597EAE"/>
    <w:rsid w:val="00597EB2"/>
    <w:rsid w:val="005A00FA"/>
    <w:rsid w:val="005A0315"/>
    <w:rsid w:val="005A052D"/>
    <w:rsid w:val="005A0651"/>
    <w:rsid w:val="005A0744"/>
    <w:rsid w:val="005A0DD3"/>
    <w:rsid w:val="005A0F89"/>
    <w:rsid w:val="005A12DE"/>
    <w:rsid w:val="005A1582"/>
    <w:rsid w:val="005A1972"/>
    <w:rsid w:val="005A1A36"/>
    <w:rsid w:val="005A1AA6"/>
    <w:rsid w:val="005A1D9F"/>
    <w:rsid w:val="005A1F8F"/>
    <w:rsid w:val="005A1F97"/>
    <w:rsid w:val="005A2052"/>
    <w:rsid w:val="005A2102"/>
    <w:rsid w:val="005A309C"/>
    <w:rsid w:val="005A3341"/>
    <w:rsid w:val="005A3ECA"/>
    <w:rsid w:val="005A40C7"/>
    <w:rsid w:val="005A40CF"/>
    <w:rsid w:val="005A438B"/>
    <w:rsid w:val="005A4A99"/>
    <w:rsid w:val="005A505F"/>
    <w:rsid w:val="005A5844"/>
    <w:rsid w:val="005A5BA8"/>
    <w:rsid w:val="005A5D45"/>
    <w:rsid w:val="005A6009"/>
    <w:rsid w:val="005A64F5"/>
    <w:rsid w:val="005A6668"/>
    <w:rsid w:val="005A6F3A"/>
    <w:rsid w:val="005A7152"/>
    <w:rsid w:val="005A7BFE"/>
    <w:rsid w:val="005A7D58"/>
    <w:rsid w:val="005B049E"/>
    <w:rsid w:val="005B07AC"/>
    <w:rsid w:val="005B0ADB"/>
    <w:rsid w:val="005B0B70"/>
    <w:rsid w:val="005B0BDA"/>
    <w:rsid w:val="005B0F39"/>
    <w:rsid w:val="005B13E3"/>
    <w:rsid w:val="005B190D"/>
    <w:rsid w:val="005B1CED"/>
    <w:rsid w:val="005B1E21"/>
    <w:rsid w:val="005B2147"/>
    <w:rsid w:val="005B298C"/>
    <w:rsid w:val="005B313E"/>
    <w:rsid w:val="005B3631"/>
    <w:rsid w:val="005B3AC4"/>
    <w:rsid w:val="005B3B93"/>
    <w:rsid w:val="005B3D7C"/>
    <w:rsid w:val="005B3F0B"/>
    <w:rsid w:val="005B4006"/>
    <w:rsid w:val="005B4223"/>
    <w:rsid w:val="005B4699"/>
    <w:rsid w:val="005B47FD"/>
    <w:rsid w:val="005B51C6"/>
    <w:rsid w:val="005B52C5"/>
    <w:rsid w:val="005B53A7"/>
    <w:rsid w:val="005B595B"/>
    <w:rsid w:val="005B6380"/>
    <w:rsid w:val="005B6817"/>
    <w:rsid w:val="005B6CD1"/>
    <w:rsid w:val="005B71C8"/>
    <w:rsid w:val="005B745C"/>
    <w:rsid w:val="005B75C4"/>
    <w:rsid w:val="005B75EC"/>
    <w:rsid w:val="005B7A44"/>
    <w:rsid w:val="005C0152"/>
    <w:rsid w:val="005C06C2"/>
    <w:rsid w:val="005C0A8C"/>
    <w:rsid w:val="005C0D54"/>
    <w:rsid w:val="005C0F96"/>
    <w:rsid w:val="005C13C4"/>
    <w:rsid w:val="005C1DF7"/>
    <w:rsid w:val="005C1F65"/>
    <w:rsid w:val="005C2351"/>
    <w:rsid w:val="005C24AC"/>
    <w:rsid w:val="005C27CC"/>
    <w:rsid w:val="005C2B0C"/>
    <w:rsid w:val="005C2FA5"/>
    <w:rsid w:val="005C3442"/>
    <w:rsid w:val="005C3918"/>
    <w:rsid w:val="005C3EEC"/>
    <w:rsid w:val="005C43D4"/>
    <w:rsid w:val="005C43E2"/>
    <w:rsid w:val="005C4588"/>
    <w:rsid w:val="005C48BA"/>
    <w:rsid w:val="005C5075"/>
    <w:rsid w:val="005C5138"/>
    <w:rsid w:val="005C54D0"/>
    <w:rsid w:val="005C565C"/>
    <w:rsid w:val="005C57E1"/>
    <w:rsid w:val="005C5A37"/>
    <w:rsid w:val="005C6729"/>
    <w:rsid w:val="005C67E8"/>
    <w:rsid w:val="005C6A23"/>
    <w:rsid w:val="005C6AFE"/>
    <w:rsid w:val="005C6F34"/>
    <w:rsid w:val="005C6F91"/>
    <w:rsid w:val="005C78DF"/>
    <w:rsid w:val="005C7D1B"/>
    <w:rsid w:val="005D011D"/>
    <w:rsid w:val="005D0B3A"/>
    <w:rsid w:val="005D0B69"/>
    <w:rsid w:val="005D0C18"/>
    <w:rsid w:val="005D109A"/>
    <w:rsid w:val="005D1373"/>
    <w:rsid w:val="005D13C4"/>
    <w:rsid w:val="005D277E"/>
    <w:rsid w:val="005D2F89"/>
    <w:rsid w:val="005D38B8"/>
    <w:rsid w:val="005D38EB"/>
    <w:rsid w:val="005D3DFB"/>
    <w:rsid w:val="005D4671"/>
    <w:rsid w:val="005D4E62"/>
    <w:rsid w:val="005D5097"/>
    <w:rsid w:val="005D6030"/>
    <w:rsid w:val="005D6A61"/>
    <w:rsid w:val="005D6AF2"/>
    <w:rsid w:val="005D6E81"/>
    <w:rsid w:val="005D6F95"/>
    <w:rsid w:val="005D70D1"/>
    <w:rsid w:val="005D75C1"/>
    <w:rsid w:val="005D76F4"/>
    <w:rsid w:val="005D7741"/>
    <w:rsid w:val="005D7912"/>
    <w:rsid w:val="005D7EBA"/>
    <w:rsid w:val="005D7F1A"/>
    <w:rsid w:val="005E0526"/>
    <w:rsid w:val="005E0B0A"/>
    <w:rsid w:val="005E1D16"/>
    <w:rsid w:val="005E2265"/>
    <w:rsid w:val="005E22CE"/>
    <w:rsid w:val="005E2537"/>
    <w:rsid w:val="005E2F03"/>
    <w:rsid w:val="005E30F3"/>
    <w:rsid w:val="005E31C1"/>
    <w:rsid w:val="005E3503"/>
    <w:rsid w:val="005E3C7E"/>
    <w:rsid w:val="005E3D1B"/>
    <w:rsid w:val="005E3DA9"/>
    <w:rsid w:val="005E3F23"/>
    <w:rsid w:val="005E407D"/>
    <w:rsid w:val="005E4686"/>
    <w:rsid w:val="005E47CF"/>
    <w:rsid w:val="005E5BBF"/>
    <w:rsid w:val="005E5EE8"/>
    <w:rsid w:val="005E671B"/>
    <w:rsid w:val="005E6896"/>
    <w:rsid w:val="005E6DB2"/>
    <w:rsid w:val="005E7C12"/>
    <w:rsid w:val="005E7E33"/>
    <w:rsid w:val="005F01A1"/>
    <w:rsid w:val="005F079D"/>
    <w:rsid w:val="005F14FF"/>
    <w:rsid w:val="005F15FE"/>
    <w:rsid w:val="005F1F26"/>
    <w:rsid w:val="005F1F3F"/>
    <w:rsid w:val="005F226E"/>
    <w:rsid w:val="005F2ABD"/>
    <w:rsid w:val="005F2BC2"/>
    <w:rsid w:val="005F2EBC"/>
    <w:rsid w:val="005F2F59"/>
    <w:rsid w:val="005F39C2"/>
    <w:rsid w:val="005F3CB7"/>
    <w:rsid w:val="005F46DC"/>
    <w:rsid w:val="005F4B9F"/>
    <w:rsid w:val="005F4EE6"/>
    <w:rsid w:val="005F60F7"/>
    <w:rsid w:val="005F6482"/>
    <w:rsid w:val="005F648D"/>
    <w:rsid w:val="005F66D6"/>
    <w:rsid w:val="005F6CE3"/>
    <w:rsid w:val="005F6DF9"/>
    <w:rsid w:val="005F74E6"/>
    <w:rsid w:val="005F758E"/>
    <w:rsid w:val="00600043"/>
    <w:rsid w:val="00600419"/>
    <w:rsid w:val="00600995"/>
    <w:rsid w:val="00600AA4"/>
    <w:rsid w:val="00600B06"/>
    <w:rsid w:val="0060139A"/>
    <w:rsid w:val="0060239F"/>
    <w:rsid w:val="0060262E"/>
    <w:rsid w:val="00602CF5"/>
    <w:rsid w:val="00603396"/>
    <w:rsid w:val="006036AE"/>
    <w:rsid w:val="00603835"/>
    <w:rsid w:val="006048FB"/>
    <w:rsid w:val="00605414"/>
    <w:rsid w:val="0060544A"/>
    <w:rsid w:val="006055FD"/>
    <w:rsid w:val="00605939"/>
    <w:rsid w:val="00605C40"/>
    <w:rsid w:val="00605F4D"/>
    <w:rsid w:val="00606A92"/>
    <w:rsid w:val="00606B61"/>
    <w:rsid w:val="00606C03"/>
    <w:rsid w:val="00606D7A"/>
    <w:rsid w:val="00606FE8"/>
    <w:rsid w:val="00607034"/>
    <w:rsid w:val="006071D9"/>
    <w:rsid w:val="006071F8"/>
    <w:rsid w:val="00610137"/>
    <w:rsid w:val="006101E9"/>
    <w:rsid w:val="006104FE"/>
    <w:rsid w:val="00610584"/>
    <w:rsid w:val="006111DD"/>
    <w:rsid w:val="006113DF"/>
    <w:rsid w:val="00611F00"/>
    <w:rsid w:val="00612010"/>
    <w:rsid w:val="006126D1"/>
    <w:rsid w:val="006129F7"/>
    <w:rsid w:val="00612A14"/>
    <w:rsid w:val="00612F5A"/>
    <w:rsid w:val="00613090"/>
    <w:rsid w:val="006130EA"/>
    <w:rsid w:val="00613215"/>
    <w:rsid w:val="0061369B"/>
    <w:rsid w:val="00613948"/>
    <w:rsid w:val="00613DA0"/>
    <w:rsid w:val="0061403B"/>
    <w:rsid w:val="006140E3"/>
    <w:rsid w:val="00614E99"/>
    <w:rsid w:val="00615DE6"/>
    <w:rsid w:val="006168BB"/>
    <w:rsid w:val="006169D4"/>
    <w:rsid w:val="00616CF1"/>
    <w:rsid w:val="00617275"/>
    <w:rsid w:val="00617696"/>
    <w:rsid w:val="00620539"/>
    <w:rsid w:val="00620676"/>
    <w:rsid w:val="00620817"/>
    <w:rsid w:val="00620BCD"/>
    <w:rsid w:val="00620CEB"/>
    <w:rsid w:val="00620F8A"/>
    <w:rsid w:val="00621355"/>
    <w:rsid w:val="00621B50"/>
    <w:rsid w:val="00621B71"/>
    <w:rsid w:val="00621B87"/>
    <w:rsid w:val="00621E96"/>
    <w:rsid w:val="00621EBE"/>
    <w:rsid w:val="00621F9C"/>
    <w:rsid w:val="00622074"/>
    <w:rsid w:val="006227AD"/>
    <w:rsid w:val="00622857"/>
    <w:rsid w:val="00622B69"/>
    <w:rsid w:val="00622C6E"/>
    <w:rsid w:val="0062343F"/>
    <w:rsid w:val="00623630"/>
    <w:rsid w:val="0062409D"/>
    <w:rsid w:val="0062473C"/>
    <w:rsid w:val="00624C00"/>
    <w:rsid w:val="0062512A"/>
    <w:rsid w:val="0062651E"/>
    <w:rsid w:val="00626CB1"/>
    <w:rsid w:val="006271F4"/>
    <w:rsid w:val="006275DF"/>
    <w:rsid w:val="00627649"/>
    <w:rsid w:val="00630349"/>
    <w:rsid w:val="00630C4F"/>
    <w:rsid w:val="00631754"/>
    <w:rsid w:val="00631BDD"/>
    <w:rsid w:val="00631C03"/>
    <w:rsid w:val="00632175"/>
    <w:rsid w:val="006323B3"/>
    <w:rsid w:val="006323F6"/>
    <w:rsid w:val="0063249C"/>
    <w:rsid w:val="006326C4"/>
    <w:rsid w:val="006328B4"/>
    <w:rsid w:val="006329F6"/>
    <w:rsid w:val="0063313F"/>
    <w:rsid w:val="006333D6"/>
    <w:rsid w:val="00633575"/>
    <w:rsid w:val="006335ED"/>
    <w:rsid w:val="006341B5"/>
    <w:rsid w:val="00634425"/>
    <w:rsid w:val="006349BC"/>
    <w:rsid w:val="00634D1A"/>
    <w:rsid w:val="00635535"/>
    <w:rsid w:val="00635639"/>
    <w:rsid w:val="006356C8"/>
    <w:rsid w:val="00635A4C"/>
    <w:rsid w:val="00636B1E"/>
    <w:rsid w:val="00636C54"/>
    <w:rsid w:val="00636FB2"/>
    <w:rsid w:val="00637081"/>
    <w:rsid w:val="00637125"/>
    <w:rsid w:val="006373B7"/>
    <w:rsid w:val="00640064"/>
    <w:rsid w:val="00640135"/>
    <w:rsid w:val="006403D2"/>
    <w:rsid w:val="006405DB"/>
    <w:rsid w:val="0064073B"/>
    <w:rsid w:val="006407A1"/>
    <w:rsid w:val="00640A98"/>
    <w:rsid w:val="00640CB4"/>
    <w:rsid w:val="00640DFA"/>
    <w:rsid w:val="00641E8C"/>
    <w:rsid w:val="00642C4E"/>
    <w:rsid w:val="00642C90"/>
    <w:rsid w:val="00644FBE"/>
    <w:rsid w:val="0064516D"/>
    <w:rsid w:val="0064584D"/>
    <w:rsid w:val="00646F5E"/>
    <w:rsid w:val="00647D96"/>
    <w:rsid w:val="00647F9A"/>
    <w:rsid w:val="0065074C"/>
    <w:rsid w:val="00650874"/>
    <w:rsid w:val="00650F01"/>
    <w:rsid w:val="00650F3A"/>
    <w:rsid w:val="006510FB"/>
    <w:rsid w:val="006514BF"/>
    <w:rsid w:val="006515D4"/>
    <w:rsid w:val="00651E77"/>
    <w:rsid w:val="00652118"/>
    <w:rsid w:val="00652767"/>
    <w:rsid w:val="00652B30"/>
    <w:rsid w:val="00653113"/>
    <w:rsid w:val="00653863"/>
    <w:rsid w:val="00653F95"/>
    <w:rsid w:val="00654110"/>
    <w:rsid w:val="00654199"/>
    <w:rsid w:val="006541AB"/>
    <w:rsid w:val="00654F1D"/>
    <w:rsid w:val="006551FB"/>
    <w:rsid w:val="0065528E"/>
    <w:rsid w:val="00655574"/>
    <w:rsid w:val="00655654"/>
    <w:rsid w:val="006556C3"/>
    <w:rsid w:val="00655809"/>
    <w:rsid w:val="00655AD1"/>
    <w:rsid w:val="00655EB9"/>
    <w:rsid w:val="006563EC"/>
    <w:rsid w:val="0065642C"/>
    <w:rsid w:val="0065680A"/>
    <w:rsid w:val="00656D6E"/>
    <w:rsid w:val="006570B7"/>
    <w:rsid w:val="006570DC"/>
    <w:rsid w:val="00657851"/>
    <w:rsid w:val="00657F3E"/>
    <w:rsid w:val="00657FE3"/>
    <w:rsid w:val="0066031C"/>
    <w:rsid w:val="0066052F"/>
    <w:rsid w:val="00660886"/>
    <w:rsid w:val="00660AC4"/>
    <w:rsid w:val="00660B96"/>
    <w:rsid w:val="00661146"/>
    <w:rsid w:val="006613A9"/>
    <w:rsid w:val="00661616"/>
    <w:rsid w:val="00661BCD"/>
    <w:rsid w:val="00661C2A"/>
    <w:rsid w:val="006620B2"/>
    <w:rsid w:val="00662B1A"/>
    <w:rsid w:val="00662B78"/>
    <w:rsid w:val="006632EE"/>
    <w:rsid w:val="00663405"/>
    <w:rsid w:val="00663EFB"/>
    <w:rsid w:val="00663F78"/>
    <w:rsid w:val="006640E1"/>
    <w:rsid w:val="006643B7"/>
    <w:rsid w:val="00664775"/>
    <w:rsid w:val="00664814"/>
    <w:rsid w:val="006649CC"/>
    <w:rsid w:val="00664E07"/>
    <w:rsid w:val="00664EA8"/>
    <w:rsid w:val="006655C9"/>
    <w:rsid w:val="006656E5"/>
    <w:rsid w:val="0066574B"/>
    <w:rsid w:val="006658FB"/>
    <w:rsid w:val="00665BCC"/>
    <w:rsid w:val="00665E9D"/>
    <w:rsid w:val="00665FBF"/>
    <w:rsid w:val="00665FFB"/>
    <w:rsid w:val="006665B2"/>
    <w:rsid w:val="00666B11"/>
    <w:rsid w:val="00666E1B"/>
    <w:rsid w:val="00667075"/>
    <w:rsid w:val="0066745F"/>
    <w:rsid w:val="006674CB"/>
    <w:rsid w:val="006677B7"/>
    <w:rsid w:val="00670578"/>
    <w:rsid w:val="006706A7"/>
    <w:rsid w:val="00670B31"/>
    <w:rsid w:val="00670C22"/>
    <w:rsid w:val="00671037"/>
    <w:rsid w:val="00671081"/>
    <w:rsid w:val="006713BA"/>
    <w:rsid w:val="006714F4"/>
    <w:rsid w:val="00671797"/>
    <w:rsid w:val="00672002"/>
    <w:rsid w:val="00672315"/>
    <w:rsid w:val="00672824"/>
    <w:rsid w:val="0067313D"/>
    <w:rsid w:val="006732D6"/>
    <w:rsid w:val="00673655"/>
    <w:rsid w:val="00673AF5"/>
    <w:rsid w:val="0067401C"/>
    <w:rsid w:val="00674073"/>
    <w:rsid w:val="00674319"/>
    <w:rsid w:val="0067447E"/>
    <w:rsid w:val="00675A9F"/>
    <w:rsid w:val="006763E5"/>
    <w:rsid w:val="006768C0"/>
    <w:rsid w:val="00676A36"/>
    <w:rsid w:val="00676BEF"/>
    <w:rsid w:val="00676E90"/>
    <w:rsid w:val="00676FEE"/>
    <w:rsid w:val="00677794"/>
    <w:rsid w:val="00677D5D"/>
    <w:rsid w:val="00677FB3"/>
    <w:rsid w:val="00680A70"/>
    <w:rsid w:val="006813B8"/>
    <w:rsid w:val="0068149B"/>
    <w:rsid w:val="00681762"/>
    <w:rsid w:val="00681939"/>
    <w:rsid w:val="006821A0"/>
    <w:rsid w:val="0068298E"/>
    <w:rsid w:val="00683561"/>
    <w:rsid w:val="0068360A"/>
    <w:rsid w:val="00684687"/>
    <w:rsid w:val="00685FA3"/>
    <w:rsid w:val="00686308"/>
    <w:rsid w:val="00686546"/>
    <w:rsid w:val="00686A91"/>
    <w:rsid w:val="00686BE6"/>
    <w:rsid w:val="00687130"/>
    <w:rsid w:val="00687D05"/>
    <w:rsid w:val="00687DC9"/>
    <w:rsid w:val="00687FFE"/>
    <w:rsid w:val="00690318"/>
    <w:rsid w:val="0069036C"/>
    <w:rsid w:val="00690915"/>
    <w:rsid w:val="00690B52"/>
    <w:rsid w:val="00690BEA"/>
    <w:rsid w:val="00690F9C"/>
    <w:rsid w:val="006913C5"/>
    <w:rsid w:val="00691D43"/>
    <w:rsid w:val="00692922"/>
    <w:rsid w:val="00692A1B"/>
    <w:rsid w:val="00692B12"/>
    <w:rsid w:val="00692D7A"/>
    <w:rsid w:val="00692FE6"/>
    <w:rsid w:val="00693990"/>
    <w:rsid w:val="00694103"/>
    <w:rsid w:val="00694261"/>
    <w:rsid w:val="00694EE7"/>
    <w:rsid w:val="00694FB2"/>
    <w:rsid w:val="006953DD"/>
    <w:rsid w:val="0069558E"/>
    <w:rsid w:val="006956E3"/>
    <w:rsid w:val="0069591A"/>
    <w:rsid w:val="00695C07"/>
    <w:rsid w:val="00696241"/>
    <w:rsid w:val="00696E49"/>
    <w:rsid w:val="00696EA3"/>
    <w:rsid w:val="00697A45"/>
    <w:rsid w:val="006A09EC"/>
    <w:rsid w:val="006A1776"/>
    <w:rsid w:val="006A1B4C"/>
    <w:rsid w:val="006A1BF5"/>
    <w:rsid w:val="006A2501"/>
    <w:rsid w:val="006A3307"/>
    <w:rsid w:val="006A35AE"/>
    <w:rsid w:val="006A3FEF"/>
    <w:rsid w:val="006A44FF"/>
    <w:rsid w:val="006A4A35"/>
    <w:rsid w:val="006A4A3D"/>
    <w:rsid w:val="006A5132"/>
    <w:rsid w:val="006A513D"/>
    <w:rsid w:val="006A6241"/>
    <w:rsid w:val="006A625E"/>
    <w:rsid w:val="006A64A7"/>
    <w:rsid w:val="006A64C7"/>
    <w:rsid w:val="006A6A1D"/>
    <w:rsid w:val="006A6D71"/>
    <w:rsid w:val="006A6FB0"/>
    <w:rsid w:val="006A77A5"/>
    <w:rsid w:val="006A7906"/>
    <w:rsid w:val="006B058B"/>
    <w:rsid w:val="006B07CA"/>
    <w:rsid w:val="006B090E"/>
    <w:rsid w:val="006B0F4D"/>
    <w:rsid w:val="006B1326"/>
    <w:rsid w:val="006B1408"/>
    <w:rsid w:val="006B1450"/>
    <w:rsid w:val="006B1553"/>
    <w:rsid w:val="006B199F"/>
    <w:rsid w:val="006B1AAF"/>
    <w:rsid w:val="006B236F"/>
    <w:rsid w:val="006B25BF"/>
    <w:rsid w:val="006B2D5A"/>
    <w:rsid w:val="006B2E33"/>
    <w:rsid w:val="006B343F"/>
    <w:rsid w:val="006B3895"/>
    <w:rsid w:val="006B3A0D"/>
    <w:rsid w:val="006B439B"/>
    <w:rsid w:val="006B4421"/>
    <w:rsid w:val="006B442D"/>
    <w:rsid w:val="006B4696"/>
    <w:rsid w:val="006B49BF"/>
    <w:rsid w:val="006B518E"/>
    <w:rsid w:val="006B5423"/>
    <w:rsid w:val="006B592E"/>
    <w:rsid w:val="006B5E2D"/>
    <w:rsid w:val="006B5E6B"/>
    <w:rsid w:val="006B6415"/>
    <w:rsid w:val="006B671A"/>
    <w:rsid w:val="006B69BE"/>
    <w:rsid w:val="006B6CFE"/>
    <w:rsid w:val="006B6F19"/>
    <w:rsid w:val="006B6FF3"/>
    <w:rsid w:val="006B7111"/>
    <w:rsid w:val="006B7AA2"/>
    <w:rsid w:val="006C0522"/>
    <w:rsid w:val="006C0BC1"/>
    <w:rsid w:val="006C0CB5"/>
    <w:rsid w:val="006C0F2A"/>
    <w:rsid w:val="006C1BDD"/>
    <w:rsid w:val="006C2307"/>
    <w:rsid w:val="006C2513"/>
    <w:rsid w:val="006C29F6"/>
    <w:rsid w:val="006C2E9B"/>
    <w:rsid w:val="006C2F50"/>
    <w:rsid w:val="006C3428"/>
    <w:rsid w:val="006C38C6"/>
    <w:rsid w:val="006C3B8E"/>
    <w:rsid w:val="006C3D57"/>
    <w:rsid w:val="006C4511"/>
    <w:rsid w:val="006C4BD8"/>
    <w:rsid w:val="006C56BE"/>
    <w:rsid w:val="006C574B"/>
    <w:rsid w:val="006C60A6"/>
    <w:rsid w:val="006C75E2"/>
    <w:rsid w:val="006C7701"/>
    <w:rsid w:val="006C7F36"/>
    <w:rsid w:val="006D1CEB"/>
    <w:rsid w:val="006D260C"/>
    <w:rsid w:val="006D28B1"/>
    <w:rsid w:val="006D2A5D"/>
    <w:rsid w:val="006D3721"/>
    <w:rsid w:val="006D4160"/>
    <w:rsid w:val="006D43B5"/>
    <w:rsid w:val="006D5022"/>
    <w:rsid w:val="006D5221"/>
    <w:rsid w:val="006D577B"/>
    <w:rsid w:val="006D5BD4"/>
    <w:rsid w:val="006D5C2A"/>
    <w:rsid w:val="006D6258"/>
    <w:rsid w:val="006D73AA"/>
    <w:rsid w:val="006D7538"/>
    <w:rsid w:val="006D7ADD"/>
    <w:rsid w:val="006D7FC1"/>
    <w:rsid w:val="006E0A6D"/>
    <w:rsid w:val="006E0AE8"/>
    <w:rsid w:val="006E130F"/>
    <w:rsid w:val="006E1405"/>
    <w:rsid w:val="006E1742"/>
    <w:rsid w:val="006E1788"/>
    <w:rsid w:val="006E1839"/>
    <w:rsid w:val="006E1A1C"/>
    <w:rsid w:val="006E1C2F"/>
    <w:rsid w:val="006E1D24"/>
    <w:rsid w:val="006E23A9"/>
    <w:rsid w:val="006E2546"/>
    <w:rsid w:val="006E28A6"/>
    <w:rsid w:val="006E29E0"/>
    <w:rsid w:val="006E2D29"/>
    <w:rsid w:val="006E33D2"/>
    <w:rsid w:val="006E3962"/>
    <w:rsid w:val="006E3DE6"/>
    <w:rsid w:val="006E456E"/>
    <w:rsid w:val="006E4ED7"/>
    <w:rsid w:val="006E55F2"/>
    <w:rsid w:val="006E6BFC"/>
    <w:rsid w:val="006E6EBC"/>
    <w:rsid w:val="006E6FD1"/>
    <w:rsid w:val="006E7239"/>
    <w:rsid w:val="006E72E8"/>
    <w:rsid w:val="006E7318"/>
    <w:rsid w:val="006E7AF2"/>
    <w:rsid w:val="006E7B6F"/>
    <w:rsid w:val="006E7BDF"/>
    <w:rsid w:val="006E7C03"/>
    <w:rsid w:val="006F024E"/>
    <w:rsid w:val="006F0602"/>
    <w:rsid w:val="006F0D3D"/>
    <w:rsid w:val="006F0F5A"/>
    <w:rsid w:val="006F1658"/>
    <w:rsid w:val="006F1C1C"/>
    <w:rsid w:val="006F23C3"/>
    <w:rsid w:val="006F246D"/>
    <w:rsid w:val="006F249F"/>
    <w:rsid w:val="006F2500"/>
    <w:rsid w:val="006F3191"/>
    <w:rsid w:val="006F3AF3"/>
    <w:rsid w:val="006F4033"/>
    <w:rsid w:val="006F4386"/>
    <w:rsid w:val="006F447C"/>
    <w:rsid w:val="006F4979"/>
    <w:rsid w:val="006F5321"/>
    <w:rsid w:val="006F536E"/>
    <w:rsid w:val="006F5A5F"/>
    <w:rsid w:val="006F5EEB"/>
    <w:rsid w:val="006F6A0A"/>
    <w:rsid w:val="006F7C2C"/>
    <w:rsid w:val="00700999"/>
    <w:rsid w:val="00700A36"/>
    <w:rsid w:val="00700B2B"/>
    <w:rsid w:val="0070135C"/>
    <w:rsid w:val="0070139A"/>
    <w:rsid w:val="007019F4"/>
    <w:rsid w:val="0070207B"/>
    <w:rsid w:val="007020C3"/>
    <w:rsid w:val="007021CD"/>
    <w:rsid w:val="0070229C"/>
    <w:rsid w:val="0070235B"/>
    <w:rsid w:val="00702BB3"/>
    <w:rsid w:val="00703B15"/>
    <w:rsid w:val="00703D7A"/>
    <w:rsid w:val="007041D3"/>
    <w:rsid w:val="0070424A"/>
    <w:rsid w:val="0070485F"/>
    <w:rsid w:val="00704A38"/>
    <w:rsid w:val="00704B4A"/>
    <w:rsid w:val="007056A3"/>
    <w:rsid w:val="00705E55"/>
    <w:rsid w:val="00705F36"/>
    <w:rsid w:val="00706420"/>
    <w:rsid w:val="0070645C"/>
    <w:rsid w:val="00706730"/>
    <w:rsid w:val="00706983"/>
    <w:rsid w:val="00706B9A"/>
    <w:rsid w:val="00706E9D"/>
    <w:rsid w:val="00707346"/>
    <w:rsid w:val="007074F5"/>
    <w:rsid w:val="00707D15"/>
    <w:rsid w:val="007100D6"/>
    <w:rsid w:val="007101B2"/>
    <w:rsid w:val="00710874"/>
    <w:rsid w:val="00710D3E"/>
    <w:rsid w:val="0071121D"/>
    <w:rsid w:val="007113C4"/>
    <w:rsid w:val="00711441"/>
    <w:rsid w:val="0071181A"/>
    <w:rsid w:val="0071183C"/>
    <w:rsid w:val="00712348"/>
    <w:rsid w:val="0071236F"/>
    <w:rsid w:val="0071247F"/>
    <w:rsid w:val="007124B9"/>
    <w:rsid w:val="00712717"/>
    <w:rsid w:val="007128F6"/>
    <w:rsid w:val="0071338E"/>
    <w:rsid w:val="0071395A"/>
    <w:rsid w:val="00713B10"/>
    <w:rsid w:val="00714FAF"/>
    <w:rsid w:val="00716196"/>
    <w:rsid w:val="0071619D"/>
    <w:rsid w:val="0071633E"/>
    <w:rsid w:val="00716604"/>
    <w:rsid w:val="007168DB"/>
    <w:rsid w:val="00717030"/>
    <w:rsid w:val="0071705E"/>
    <w:rsid w:val="0071755A"/>
    <w:rsid w:val="007204D8"/>
    <w:rsid w:val="00720A2E"/>
    <w:rsid w:val="00720D93"/>
    <w:rsid w:val="0072106A"/>
    <w:rsid w:val="007213C7"/>
    <w:rsid w:val="00721606"/>
    <w:rsid w:val="007219ED"/>
    <w:rsid w:val="00721EFE"/>
    <w:rsid w:val="00722306"/>
    <w:rsid w:val="0072382C"/>
    <w:rsid w:val="00723A6B"/>
    <w:rsid w:val="007240E7"/>
    <w:rsid w:val="007248E8"/>
    <w:rsid w:val="00725626"/>
    <w:rsid w:val="007259D3"/>
    <w:rsid w:val="00726089"/>
    <w:rsid w:val="00726E47"/>
    <w:rsid w:val="0072720E"/>
    <w:rsid w:val="007272C5"/>
    <w:rsid w:val="0073009E"/>
    <w:rsid w:val="00730754"/>
    <w:rsid w:val="00730DF9"/>
    <w:rsid w:val="00730E4D"/>
    <w:rsid w:val="00731D74"/>
    <w:rsid w:val="00731E11"/>
    <w:rsid w:val="00732248"/>
    <w:rsid w:val="00732B1C"/>
    <w:rsid w:val="0073306A"/>
    <w:rsid w:val="007337EC"/>
    <w:rsid w:val="00733B70"/>
    <w:rsid w:val="00733E8D"/>
    <w:rsid w:val="00733F2A"/>
    <w:rsid w:val="0073476B"/>
    <w:rsid w:val="00734D83"/>
    <w:rsid w:val="00735508"/>
    <w:rsid w:val="007357C5"/>
    <w:rsid w:val="00736F27"/>
    <w:rsid w:val="00736FBF"/>
    <w:rsid w:val="00737873"/>
    <w:rsid w:val="00737A2B"/>
    <w:rsid w:val="00737BAC"/>
    <w:rsid w:val="00737BF8"/>
    <w:rsid w:val="00737C7D"/>
    <w:rsid w:val="007401A0"/>
    <w:rsid w:val="0074072A"/>
    <w:rsid w:val="007408B0"/>
    <w:rsid w:val="007409C9"/>
    <w:rsid w:val="00740EC4"/>
    <w:rsid w:val="0074112F"/>
    <w:rsid w:val="007412CA"/>
    <w:rsid w:val="007414C8"/>
    <w:rsid w:val="00741C86"/>
    <w:rsid w:val="00741D3B"/>
    <w:rsid w:val="00742121"/>
    <w:rsid w:val="00742A9D"/>
    <w:rsid w:val="00743140"/>
    <w:rsid w:val="00743333"/>
    <w:rsid w:val="0074375A"/>
    <w:rsid w:val="007437AF"/>
    <w:rsid w:val="00743CCC"/>
    <w:rsid w:val="00744991"/>
    <w:rsid w:val="00744AE4"/>
    <w:rsid w:val="00744CE6"/>
    <w:rsid w:val="00744E69"/>
    <w:rsid w:val="00745019"/>
    <w:rsid w:val="00745D39"/>
    <w:rsid w:val="00746802"/>
    <w:rsid w:val="00746905"/>
    <w:rsid w:val="0074694A"/>
    <w:rsid w:val="00746A93"/>
    <w:rsid w:val="00746BE3"/>
    <w:rsid w:val="00746D24"/>
    <w:rsid w:val="00747DDA"/>
    <w:rsid w:val="00747FE9"/>
    <w:rsid w:val="00750295"/>
    <w:rsid w:val="0075043A"/>
    <w:rsid w:val="0075055D"/>
    <w:rsid w:val="00750C11"/>
    <w:rsid w:val="00750C87"/>
    <w:rsid w:val="00751132"/>
    <w:rsid w:val="00751E51"/>
    <w:rsid w:val="00751EA8"/>
    <w:rsid w:val="007523F7"/>
    <w:rsid w:val="00753114"/>
    <w:rsid w:val="00753117"/>
    <w:rsid w:val="007534B1"/>
    <w:rsid w:val="00753745"/>
    <w:rsid w:val="00753B1D"/>
    <w:rsid w:val="00753DFF"/>
    <w:rsid w:val="007546C3"/>
    <w:rsid w:val="0075489B"/>
    <w:rsid w:val="00754C3D"/>
    <w:rsid w:val="00754FF5"/>
    <w:rsid w:val="007551A8"/>
    <w:rsid w:val="00755317"/>
    <w:rsid w:val="00755656"/>
    <w:rsid w:val="007556B1"/>
    <w:rsid w:val="00755CB7"/>
    <w:rsid w:val="00755CEB"/>
    <w:rsid w:val="00755F33"/>
    <w:rsid w:val="00755FA6"/>
    <w:rsid w:val="0075697F"/>
    <w:rsid w:val="0075724B"/>
    <w:rsid w:val="00757424"/>
    <w:rsid w:val="00757C74"/>
    <w:rsid w:val="0076001A"/>
    <w:rsid w:val="00760044"/>
    <w:rsid w:val="007609F5"/>
    <w:rsid w:val="00760D0A"/>
    <w:rsid w:val="00760DC7"/>
    <w:rsid w:val="00760F97"/>
    <w:rsid w:val="007618AD"/>
    <w:rsid w:val="00761994"/>
    <w:rsid w:val="00761B60"/>
    <w:rsid w:val="00761CA0"/>
    <w:rsid w:val="00762569"/>
    <w:rsid w:val="00762974"/>
    <w:rsid w:val="00762A01"/>
    <w:rsid w:val="00762A40"/>
    <w:rsid w:val="00762F36"/>
    <w:rsid w:val="007633F9"/>
    <w:rsid w:val="007637CA"/>
    <w:rsid w:val="00763DA6"/>
    <w:rsid w:val="00763E2E"/>
    <w:rsid w:val="00764018"/>
    <w:rsid w:val="007642C1"/>
    <w:rsid w:val="0076448C"/>
    <w:rsid w:val="007649B8"/>
    <w:rsid w:val="00764A22"/>
    <w:rsid w:val="00764A9B"/>
    <w:rsid w:val="0076520F"/>
    <w:rsid w:val="0076546A"/>
    <w:rsid w:val="00765BE5"/>
    <w:rsid w:val="00765EAD"/>
    <w:rsid w:val="00765F5B"/>
    <w:rsid w:val="007660D0"/>
    <w:rsid w:val="007660E5"/>
    <w:rsid w:val="0076620A"/>
    <w:rsid w:val="00766BB2"/>
    <w:rsid w:val="00766EDE"/>
    <w:rsid w:val="007673F4"/>
    <w:rsid w:val="00767E86"/>
    <w:rsid w:val="00767F57"/>
    <w:rsid w:val="00770437"/>
    <w:rsid w:val="00770E33"/>
    <w:rsid w:val="00770F23"/>
    <w:rsid w:val="007714D4"/>
    <w:rsid w:val="007716AF"/>
    <w:rsid w:val="00772210"/>
    <w:rsid w:val="0077305A"/>
    <w:rsid w:val="00773321"/>
    <w:rsid w:val="00773AAE"/>
    <w:rsid w:val="007744BF"/>
    <w:rsid w:val="007751D9"/>
    <w:rsid w:val="00775A23"/>
    <w:rsid w:val="00775B84"/>
    <w:rsid w:val="00775D60"/>
    <w:rsid w:val="00775DB4"/>
    <w:rsid w:val="00775E76"/>
    <w:rsid w:val="00776A2C"/>
    <w:rsid w:val="00776CFD"/>
    <w:rsid w:val="00777329"/>
    <w:rsid w:val="00777760"/>
    <w:rsid w:val="007779AF"/>
    <w:rsid w:val="00777BA7"/>
    <w:rsid w:val="00780141"/>
    <w:rsid w:val="007812B2"/>
    <w:rsid w:val="0078137E"/>
    <w:rsid w:val="0078150C"/>
    <w:rsid w:val="00781922"/>
    <w:rsid w:val="0078205A"/>
    <w:rsid w:val="00782F33"/>
    <w:rsid w:val="00783674"/>
    <w:rsid w:val="00783910"/>
    <w:rsid w:val="007841CC"/>
    <w:rsid w:val="0078516D"/>
    <w:rsid w:val="007854A7"/>
    <w:rsid w:val="007857ED"/>
    <w:rsid w:val="00787138"/>
    <w:rsid w:val="0078729C"/>
    <w:rsid w:val="00790185"/>
    <w:rsid w:val="0079063A"/>
    <w:rsid w:val="007908DD"/>
    <w:rsid w:val="007910D6"/>
    <w:rsid w:val="007914D0"/>
    <w:rsid w:val="007928DC"/>
    <w:rsid w:val="00792AEB"/>
    <w:rsid w:val="00792C82"/>
    <w:rsid w:val="00792DF7"/>
    <w:rsid w:val="0079323D"/>
    <w:rsid w:val="007937C4"/>
    <w:rsid w:val="00793DAE"/>
    <w:rsid w:val="00793EEC"/>
    <w:rsid w:val="007944DD"/>
    <w:rsid w:val="00794BDC"/>
    <w:rsid w:val="00795176"/>
    <w:rsid w:val="0079598D"/>
    <w:rsid w:val="00795E88"/>
    <w:rsid w:val="007972D1"/>
    <w:rsid w:val="00797526"/>
    <w:rsid w:val="00797B85"/>
    <w:rsid w:val="00797BF4"/>
    <w:rsid w:val="00797F49"/>
    <w:rsid w:val="00797F8E"/>
    <w:rsid w:val="007A0268"/>
    <w:rsid w:val="007A08A1"/>
    <w:rsid w:val="007A0C75"/>
    <w:rsid w:val="007A10C5"/>
    <w:rsid w:val="007A11E1"/>
    <w:rsid w:val="007A255E"/>
    <w:rsid w:val="007A26C1"/>
    <w:rsid w:val="007A38E2"/>
    <w:rsid w:val="007A3B2A"/>
    <w:rsid w:val="007A3FEB"/>
    <w:rsid w:val="007A4B32"/>
    <w:rsid w:val="007A4D57"/>
    <w:rsid w:val="007A5923"/>
    <w:rsid w:val="007A6039"/>
    <w:rsid w:val="007A6046"/>
    <w:rsid w:val="007A673D"/>
    <w:rsid w:val="007A692B"/>
    <w:rsid w:val="007A6BAF"/>
    <w:rsid w:val="007A7450"/>
    <w:rsid w:val="007A75C1"/>
    <w:rsid w:val="007A76C6"/>
    <w:rsid w:val="007A771C"/>
    <w:rsid w:val="007A7BE6"/>
    <w:rsid w:val="007A7D62"/>
    <w:rsid w:val="007B00E3"/>
    <w:rsid w:val="007B0F8F"/>
    <w:rsid w:val="007B168E"/>
    <w:rsid w:val="007B18F4"/>
    <w:rsid w:val="007B19AB"/>
    <w:rsid w:val="007B1C16"/>
    <w:rsid w:val="007B2DB7"/>
    <w:rsid w:val="007B3091"/>
    <w:rsid w:val="007B353C"/>
    <w:rsid w:val="007B35C7"/>
    <w:rsid w:val="007B45D5"/>
    <w:rsid w:val="007B4F45"/>
    <w:rsid w:val="007B55D4"/>
    <w:rsid w:val="007B5889"/>
    <w:rsid w:val="007B5FBB"/>
    <w:rsid w:val="007B5FE5"/>
    <w:rsid w:val="007B663E"/>
    <w:rsid w:val="007B6A16"/>
    <w:rsid w:val="007B7336"/>
    <w:rsid w:val="007B741F"/>
    <w:rsid w:val="007C0C36"/>
    <w:rsid w:val="007C0F6D"/>
    <w:rsid w:val="007C13EC"/>
    <w:rsid w:val="007C14DD"/>
    <w:rsid w:val="007C19DC"/>
    <w:rsid w:val="007C2880"/>
    <w:rsid w:val="007C2D34"/>
    <w:rsid w:val="007C2E74"/>
    <w:rsid w:val="007C3BFB"/>
    <w:rsid w:val="007C3C30"/>
    <w:rsid w:val="007C3DE7"/>
    <w:rsid w:val="007C43BD"/>
    <w:rsid w:val="007C4400"/>
    <w:rsid w:val="007C4E11"/>
    <w:rsid w:val="007C5529"/>
    <w:rsid w:val="007C5558"/>
    <w:rsid w:val="007C5DA1"/>
    <w:rsid w:val="007C60A8"/>
    <w:rsid w:val="007C69CE"/>
    <w:rsid w:val="007C719B"/>
    <w:rsid w:val="007C7768"/>
    <w:rsid w:val="007C7FCB"/>
    <w:rsid w:val="007D029F"/>
    <w:rsid w:val="007D066F"/>
    <w:rsid w:val="007D0C0A"/>
    <w:rsid w:val="007D0C0F"/>
    <w:rsid w:val="007D0D03"/>
    <w:rsid w:val="007D0D23"/>
    <w:rsid w:val="007D0D90"/>
    <w:rsid w:val="007D152A"/>
    <w:rsid w:val="007D15C9"/>
    <w:rsid w:val="007D17D8"/>
    <w:rsid w:val="007D1B3A"/>
    <w:rsid w:val="007D1F33"/>
    <w:rsid w:val="007D2780"/>
    <w:rsid w:val="007D322C"/>
    <w:rsid w:val="007D356E"/>
    <w:rsid w:val="007D3AE6"/>
    <w:rsid w:val="007D3FB2"/>
    <w:rsid w:val="007D403A"/>
    <w:rsid w:val="007D44D4"/>
    <w:rsid w:val="007D4697"/>
    <w:rsid w:val="007D5172"/>
    <w:rsid w:val="007D58D3"/>
    <w:rsid w:val="007D6200"/>
    <w:rsid w:val="007D63DF"/>
    <w:rsid w:val="007D6D0D"/>
    <w:rsid w:val="007D6E42"/>
    <w:rsid w:val="007D6E61"/>
    <w:rsid w:val="007D72C2"/>
    <w:rsid w:val="007D7729"/>
    <w:rsid w:val="007E065C"/>
    <w:rsid w:val="007E0728"/>
    <w:rsid w:val="007E09AA"/>
    <w:rsid w:val="007E114F"/>
    <w:rsid w:val="007E1342"/>
    <w:rsid w:val="007E13B3"/>
    <w:rsid w:val="007E13DE"/>
    <w:rsid w:val="007E1E2A"/>
    <w:rsid w:val="007E2132"/>
    <w:rsid w:val="007E23B6"/>
    <w:rsid w:val="007E3516"/>
    <w:rsid w:val="007E38B7"/>
    <w:rsid w:val="007E43CC"/>
    <w:rsid w:val="007E4A1F"/>
    <w:rsid w:val="007E4E19"/>
    <w:rsid w:val="007E4FD8"/>
    <w:rsid w:val="007E503F"/>
    <w:rsid w:val="007E5062"/>
    <w:rsid w:val="007E54D2"/>
    <w:rsid w:val="007E5507"/>
    <w:rsid w:val="007E5992"/>
    <w:rsid w:val="007E63C0"/>
    <w:rsid w:val="007E6523"/>
    <w:rsid w:val="007E6678"/>
    <w:rsid w:val="007E6B71"/>
    <w:rsid w:val="007E6CC5"/>
    <w:rsid w:val="007E6D6E"/>
    <w:rsid w:val="007E6FDF"/>
    <w:rsid w:val="007E72CD"/>
    <w:rsid w:val="007E751C"/>
    <w:rsid w:val="007E78AE"/>
    <w:rsid w:val="007F0068"/>
    <w:rsid w:val="007F0B4B"/>
    <w:rsid w:val="007F1A7F"/>
    <w:rsid w:val="007F1C4C"/>
    <w:rsid w:val="007F24E5"/>
    <w:rsid w:val="007F2B5A"/>
    <w:rsid w:val="007F35F5"/>
    <w:rsid w:val="007F46E6"/>
    <w:rsid w:val="007F47BE"/>
    <w:rsid w:val="007F4B23"/>
    <w:rsid w:val="007F4FA0"/>
    <w:rsid w:val="007F5289"/>
    <w:rsid w:val="007F5367"/>
    <w:rsid w:val="007F5A0C"/>
    <w:rsid w:val="007F5D37"/>
    <w:rsid w:val="007F5F22"/>
    <w:rsid w:val="007F61F3"/>
    <w:rsid w:val="007F66B1"/>
    <w:rsid w:val="00800D28"/>
    <w:rsid w:val="00800FC2"/>
    <w:rsid w:val="0080110D"/>
    <w:rsid w:val="0080110F"/>
    <w:rsid w:val="008012E9"/>
    <w:rsid w:val="008016B1"/>
    <w:rsid w:val="008017B8"/>
    <w:rsid w:val="0080187B"/>
    <w:rsid w:val="008021EE"/>
    <w:rsid w:val="0080341B"/>
    <w:rsid w:val="0080355E"/>
    <w:rsid w:val="0080382F"/>
    <w:rsid w:val="008038E5"/>
    <w:rsid w:val="00803958"/>
    <w:rsid w:val="0080467A"/>
    <w:rsid w:val="0080475B"/>
    <w:rsid w:val="008055E2"/>
    <w:rsid w:val="00806420"/>
    <w:rsid w:val="00806481"/>
    <w:rsid w:val="008065A3"/>
    <w:rsid w:val="00806ADE"/>
    <w:rsid w:val="00806B79"/>
    <w:rsid w:val="00807031"/>
    <w:rsid w:val="0081027A"/>
    <w:rsid w:val="0081035B"/>
    <w:rsid w:val="0081098D"/>
    <w:rsid w:val="00810B10"/>
    <w:rsid w:val="00810E6E"/>
    <w:rsid w:val="0081248D"/>
    <w:rsid w:val="0081268D"/>
    <w:rsid w:val="00812A91"/>
    <w:rsid w:val="00812D61"/>
    <w:rsid w:val="00812F3F"/>
    <w:rsid w:val="008131AC"/>
    <w:rsid w:val="008138C4"/>
    <w:rsid w:val="0081426A"/>
    <w:rsid w:val="00814438"/>
    <w:rsid w:val="00814488"/>
    <w:rsid w:val="00814D94"/>
    <w:rsid w:val="00814FE7"/>
    <w:rsid w:val="00815095"/>
    <w:rsid w:val="008155BA"/>
    <w:rsid w:val="00816249"/>
    <w:rsid w:val="0081631F"/>
    <w:rsid w:val="008166EF"/>
    <w:rsid w:val="00816DF1"/>
    <w:rsid w:val="00817E7A"/>
    <w:rsid w:val="00817FBD"/>
    <w:rsid w:val="00820364"/>
    <w:rsid w:val="008205AB"/>
    <w:rsid w:val="00821117"/>
    <w:rsid w:val="00821BE3"/>
    <w:rsid w:val="008220BC"/>
    <w:rsid w:val="0082281C"/>
    <w:rsid w:val="0082288F"/>
    <w:rsid w:val="00822DCE"/>
    <w:rsid w:val="00823453"/>
    <w:rsid w:val="00823663"/>
    <w:rsid w:val="00823779"/>
    <w:rsid w:val="00823CA5"/>
    <w:rsid w:val="00823E46"/>
    <w:rsid w:val="00824280"/>
    <w:rsid w:val="0082446A"/>
    <w:rsid w:val="00824C65"/>
    <w:rsid w:val="00824C85"/>
    <w:rsid w:val="00825538"/>
    <w:rsid w:val="00825EE5"/>
    <w:rsid w:val="00826AE5"/>
    <w:rsid w:val="00826EDD"/>
    <w:rsid w:val="00826F9A"/>
    <w:rsid w:val="00827193"/>
    <w:rsid w:val="00827F98"/>
    <w:rsid w:val="0083124F"/>
    <w:rsid w:val="008312BB"/>
    <w:rsid w:val="00831C43"/>
    <w:rsid w:val="00831EB0"/>
    <w:rsid w:val="00832965"/>
    <w:rsid w:val="00832F88"/>
    <w:rsid w:val="00834104"/>
    <w:rsid w:val="008348E6"/>
    <w:rsid w:val="00834E6C"/>
    <w:rsid w:val="008356E8"/>
    <w:rsid w:val="00836740"/>
    <w:rsid w:val="00836BFF"/>
    <w:rsid w:val="00837E55"/>
    <w:rsid w:val="00837E9C"/>
    <w:rsid w:val="008402DC"/>
    <w:rsid w:val="0084063A"/>
    <w:rsid w:val="008406B1"/>
    <w:rsid w:val="00840C17"/>
    <w:rsid w:val="00841286"/>
    <w:rsid w:val="008412E7"/>
    <w:rsid w:val="00842C59"/>
    <w:rsid w:val="008430F9"/>
    <w:rsid w:val="00843CB6"/>
    <w:rsid w:val="00843D46"/>
    <w:rsid w:val="00844E9A"/>
    <w:rsid w:val="00844FEE"/>
    <w:rsid w:val="008453B8"/>
    <w:rsid w:val="008455C0"/>
    <w:rsid w:val="00845EFA"/>
    <w:rsid w:val="00845F2B"/>
    <w:rsid w:val="0084625D"/>
    <w:rsid w:val="0084627D"/>
    <w:rsid w:val="00846770"/>
    <w:rsid w:val="008469B6"/>
    <w:rsid w:val="00846E25"/>
    <w:rsid w:val="008500C5"/>
    <w:rsid w:val="00850218"/>
    <w:rsid w:val="00850D56"/>
    <w:rsid w:val="0085179A"/>
    <w:rsid w:val="00851A5D"/>
    <w:rsid w:val="0085221D"/>
    <w:rsid w:val="0085237F"/>
    <w:rsid w:val="00853279"/>
    <w:rsid w:val="00853A02"/>
    <w:rsid w:val="00853AEF"/>
    <w:rsid w:val="00853F33"/>
    <w:rsid w:val="00854AC6"/>
    <w:rsid w:val="00855402"/>
    <w:rsid w:val="008555CB"/>
    <w:rsid w:val="008556F4"/>
    <w:rsid w:val="008559E6"/>
    <w:rsid w:val="00856178"/>
    <w:rsid w:val="0085631B"/>
    <w:rsid w:val="008563B1"/>
    <w:rsid w:val="00856401"/>
    <w:rsid w:val="00856907"/>
    <w:rsid w:val="00856F91"/>
    <w:rsid w:val="008572E4"/>
    <w:rsid w:val="00857FDA"/>
    <w:rsid w:val="0086000D"/>
    <w:rsid w:val="00860113"/>
    <w:rsid w:val="008601A4"/>
    <w:rsid w:val="00860319"/>
    <w:rsid w:val="00860725"/>
    <w:rsid w:val="00860C6B"/>
    <w:rsid w:val="00860FA3"/>
    <w:rsid w:val="0086132E"/>
    <w:rsid w:val="00861B23"/>
    <w:rsid w:val="00861CAD"/>
    <w:rsid w:val="00861E5F"/>
    <w:rsid w:val="008620E6"/>
    <w:rsid w:val="00862156"/>
    <w:rsid w:val="00862554"/>
    <w:rsid w:val="008629FF"/>
    <w:rsid w:val="0086309F"/>
    <w:rsid w:val="00863922"/>
    <w:rsid w:val="00863F92"/>
    <w:rsid w:val="0086415B"/>
    <w:rsid w:val="00864713"/>
    <w:rsid w:val="00864BE9"/>
    <w:rsid w:val="00864CFD"/>
    <w:rsid w:val="008654AF"/>
    <w:rsid w:val="00865552"/>
    <w:rsid w:val="008657FF"/>
    <w:rsid w:val="00865A2E"/>
    <w:rsid w:val="008664AF"/>
    <w:rsid w:val="00866CE6"/>
    <w:rsid w:val="00867348"/>
    <w:rsid w:val="00867ED4"/>
    <w:rsid w:val="00870B4D"/>
    <w:rsid w:val="00870CD1"/>
    <w:rsid w:val="00871122"/>
    <w:rsid w:val="00871AE7"/>
    <w:rsid w:val="00871D3D"/>
    <w:rsid w:val="00871FC0"/>
    <w:rsid w:val="00872768"/>
    <w:rsid w:val="008728D1"/>
    <w:rsid w:val="00872BBF"/>
    <w:rsid w:val="00872CA5"/>
    <w:rsid w:val="00872E5F"/>
    <w:rsid w:val="00873913"/>
    <w:rsid w:val="008750BC"/>
    <w:rsid w:val="008754A6"/>
    <w:rsid w:val="00876C98"/>
    <w:rsid w:val="0087700D"/>
    <w:rsid w:val="00877231"/>
    <w:rsid w:val="0087771F"/>
    <w:rsid w:val="00877834"/>
    <w:rsid w:val="0088009C"/>
    <w:rsid w:val="008802B8"/>
    <w:rsid w:val="00881041"/>
    <w:rsid w:val="00881161"/>
    <w:rsid w:val="0088158F"/>
    <w:rsid w:val="00881799"/>
    <w:rsid w:val="00881B1C"/>
    <w:rsid w:val="008827EE"/>
    <w:rsid w:val="008830F1"/>
    <w:rsid w:val="008842E7"/>
    <w:rsid w:val="0088459B"/>
    <w:rsid w:val="0088503D"/>
    <w:rsid w:val="0088565C"/>
    <w:rsid w:val="00885A91"/>
    <w:rsid w:val="00886780"/>
    <w:rsid w:val="00887E48"/>
    <w:rsid w:val="00887F95"/>
    <w:rsid w:val="00890A97"/>
    <w:rsid w:val="00890B9E"/>
    <w:rsid w:val="008910C3"/>
    <w:rsid w:val="00891320"/>
    <w:rsid w:val="00892406"/>
    <w:rsid w:val="00892466"/>
    <w:rsid w:val="008924FA"/>
    <w:rsid w:val="00893316"/>
    <w:rsid w:val="008937E7"/>
    <w:rsid w:val="00893D7F"/>
    <w:rsid w:val="00894EE3"/>
    <w:rsid w:val="008960D6"/>
    <w:rsid w:val="00896174"/>
    <w:rsid w:val="00896BB6"/>
    <w:rsid w:val="00897713"/>
    <w:rsid w:val="00897ABB"/>
    <w:rsid w:val="008A0112"/>
    <w:rsid w:val="008A04ED"/>
    <w:rsid w:val="008A05EC"/>
    <w:rsid w:val="008A0C11"/>
    <w:rsid w:val="008A0D62"/>
    <w:rsid w:val="008A1364"/>
    <w:rsid w:val="008A1DDA"/>
    <w:rsid w:val="008A21A8"/>
    <w:rsid w:val="008A2209"/>
    <w:rsid w:val="008A2341"/>
    <w:rsid w:val="008A2724"/>
    <w:rsid w:val="008A29EA"/>
    <w:rsid w:val="008A3593"/>
    <w:rsid w:val="008A3956"/>
    <w:rsid w:val="008A3D10"/>
    <w:rsid w:val="008A4E0A"/>
    <w:rsid w:val="008A5047"/>
    <w:rsid w:val="008A5BE7"/>
    <w:rsid w:val="008A6268"/>
    <w:rsid w:val="008A7C69"/>
    <w:rsid w:val="008A7ECD"/>
    <w:rsid w:val="008B02CE"/>
    <w:rsid w:val="008B0545"/>
    <w:rsid w:val="008B0D54"/>
    <w:rsid w:val="008B1472"/>
    <w:rsid w:val="008B170F"/>
    <w:rsid w:val="008B17A1"/>
    <w:rsid w:val="008B261F"/>
    <w:rsid w:val="008B2AF4"/>
    <w:rsid w:val="008B2D97"/>
    <w:rsid w:val="008B3702"/>
    <w:rsid w:val="008B3993"/>
    <w:rsid w:val="008B3BF9"/>
    <w:rsid w:val="008B3C71"/>
    <w:rsid w:val="008B3DEB"/>
    <w:rsid w:val="008B3EF2"/>
    <w:rsid w:val="008B4149"/>
    <w:rsid w:val="008B4203"/>
    <w:rsid w:val="008B435A"/>
    <w:rsid w:val="008B443D"/>
    <w:rsid w:val="008B4772"/>
    <w:rsid w:val="008B4923"/>
    <w:rsid w:val="008B49E1"/>
    <w:rsid w:val="008B5414"/>
    <w:rsid w:val="008B5583"/>
    <w:rsid w:val="008B559A"/>
    <w:rsid w:val="008B6042"/>
    <w:rsid w:val="008B6424"/>
    <w:rsid w:val="008B6803"/>
    <w:rsid w:val="008B6A5F"/>
    <w:rsid w:val="008B6B43"/>
    <w:rsid w:val="008B6DC1"/>
    <w:rsid w:val="008B73D3"/>
    <w:rsid w:val="008C0039"/>
    <w:rsid w:val="008C12B8"/>
    <w:rsid w:val="008C2790"/>
    <w:rsid w:val="008C2F5E"/>
    <w:rsid w:val="008C3014"/>
    <w:rsid w:val="008C328C"/>
    <w:rsid w:val="008C35B1"/>
    <w:rsid w:val="008C3F66"/>
    <w:rsid w:val="008C403B"/>
    <w:rsid w:val="008C40C8"/>
    <w:rsid w:val="008C4168"/>
    <w:rsid w:val="008C477D"/>
    <w:rsid w:val="008C4D76"/>
    <w:rsid w:val="008C4F2E"/>
    <w:rsid w:val="008C5024"/>
    <w:rsid w:val="008C5125"/>
    <w:rsid w:val="008C585A"/>
    <w:rsid w:val="008C58E0"/>
    <w:rsid w:val="008C5BDF"/>
    <w:rsid w:val="008C5D60"/>
    <w:rsid w:val="008C60C4"/>
    <w:rsid w:val="008C6228"/>
    <w:rsid w:val="008C66DD"/>
    <w:rsid w:val="008C71AB"/>
    <w:rsid w:val="008C733D"/>
    <w:rsid w:val="008C7399"/>
    <w:rsid w:val="008D04F2"/>
    <w:rsid w:val="008D0A60"/>
    <w:rsid w:val="008D0FA4"/>
    <w:rsid w:val="008D12A4"/>
    <w:rsid w:val="008D1629"/>
    <w:rsid w:val="008D17B2"/>
    <w:rsid w:val="008D1CBC"/>
    <w:rsid w:val="008D1D48"/>
    <w:rsid w:val="008D25CB"/>
    <w:rsid w:val="008D3011"/>
    <w:rsid w:val="008D3B60"/>
    <w:rsid w:val="008D407E"/>
    <w:rsid w:val="008D56AC"/>
    <w:rsid w:val="008D5D94"/>
    <w:rsid w:val="008D6785"/>
    <w:rsid w:val="008D6A14"/>
    <w:rsid w:val="008D7EB3"/>
    <w:rsid w:val="008E03CD"/>
    <w:rsid w:val="008E0619"/>
    <w:rsid w:val="008E0660"/>
    <w:rsid w:val="008E0B35"/>
    <w:rsid w:val="008E0BC8"/>
    <w:rsid w:val="008E112C"/>
    <w:rsid w:val="008E14F4"/>
    <w:rsid w:val="008E16B2"/>
    <w:rsid w:val="008E1BC4"/>
    <w:rsid w:val="008E1E7E"/>
    <w:rsid w:val="008E2648"/>
    <w:rsid w:val="008E2A9E"/>
    <w:rsid w:val="008E3109"/>
    <w:rsid w:val="008E3DE1"/>
    <w:rsid w:val="008E4147"/>
    <w:rsid w:val="008E4533"/>
    <w:rsid w:val="008E48B8"/>
    <w:rsid w:val="008E48F7"/>
    <w:rsid w:val="008E4AC5"/>
    <w:rsid w:val="008E4D41"/>
    <w:rsid w:val="008E5310"/>
    <w:rsid w:val="008E53B1"/>
    <w:rsid w:val="008E5665"/>
    <w:rsid w:val="008E5730"/>
    <w:rsid w:val="008E5864"/>
    <w:rsid w:val="008E5EEB"/>
    <w:rsid w:val="008E6BF0"/>
    <w:rsid w:val="008E6E15"/>
    <w:rsid w:val="008E7982"/>
    <w:rsid w:val="008E7A1A"/>
    <w:rsid w:val="008F0095"/>
    <w:rsid w:val="008F08B6"/>
    <w:rsid w:val="008F0DF8"/>
    <w:rsid w:val="008F1005"/>
    <w:rsid w:val="008F1217"/>
    <w:rsid w:val="008F127F"/>
    <w:rsid w:val="008F13AD"/>
    <w:rsid w:val="008F1BA7"/>
    <w:rsid w:val="008F1E2B"/>
    <w:rsid w:val="008F2556"/>
    <w:rsid w:val="008F2C3A"/>
    <w:rsid w:val="008F2C8D"/>
    <w:rsid w:val="008F36B4"/>
    <w:rsid w:val="008F3A86"/>
    <w:rsid w:val="008F4107"/>
    <w:rsid w:val="008F47FA"/>
    <w:rsid w:val="008F4B1E"/>
    <w:rsid w:val="008F4EF6"/>
    <w:rsid w:val="008F57AA"/>
    <w:rsid w:val="008F5C1C"/>
    <w:rsid w:val="008F68F1"/>
    <w:rsid w:val="008F71B2"/>
    <w:rsid w:val="008F71CF"/>
    <w:rsid w:val="00900399"/>
    <w:rsid w:val="0090078C"/>
    <w:rsid w:val="0090150A"/>
    <w:rsid w:val="009016E2"/>
    <w:rsid w:val="00901758"/>
    <w:rsid w:val="00901BA1"/>
    <w:rsid w:val="00902197"/>
    <w:rsid w:val="00902448"/>
    <w:rsid w:val="009024E1"/>
    <w:rsid w:val="00902657"/>
    <w:rsid w:val="00902BAA"/>
    <w:rsid w:val="00902E23"/>
    <w:rsid w:val="00903252"/>
    <w:rsid w:val="009034B1"/>
    <w:rsid w:val="009035E0"/>
    <w:rsid w:val="0090393A"/>
    <w:rsid w:val="00903CDE"/>
    <w:rsid w:val="00904086"/>
    <w:rsid w:val="009049C4"/>
    <w:rsid w:val="00904BFC"/>
    <w:rsid w:val="00905380"/>
    <w:rsid w:val="009053D7"/>
    <w:rsid w:val="0090590F"/>
    <w:rsid w:val="009062EA"/>
    <w:rsid w:val="009064F0"/>
    <w:rsid w:val="0090655F"/>
    <w:rsid w:val="0090680D"/>
    <w:rsid w:val="0090702E"/>
    <w:rsid w:val="009074CB"/>
    <w:rsid w:val="00907718"/>
    <w:rsid w:val="0090781D"/>
    <w:rsid w:val="00907C08"/>
    <w:rsid w:val="00907DD3"/>
    <w:rsid w:val="009105DD"/>
    <w:rsid w:val="00910741"/>
    <w:rsid w:val="00910DD0"/>
    <w:rsid w:val="00910E59"/>
    <w:rsid w:val="0091105E"/>
    <w:rsid w:val="00911A76"/>
    <w:rsid w:val="0091205D"/>
    <w:rsid w:val="00912750"/>
    <w:rsid w:val="009131A4"/>
    <w:rsid w:val="00913244"/>
    <w:rsid w:val="00913822"/>
    <w:rsid w:val="00913B22"/>
    <w:rsid w:val="00913B4E"/>
    <w:rsid w:val="009142CB"/>
    <w:rsid w:val="00914776"/>
    <w:rsid w:val="00914A6D"/>
    <w:rsid w:val="00914C9D"/>
    <w:rsid w:val="00914DBC"/>
    <w:rsid w:val="009150FC"/>
    <w:rsid w:val="0091573C"/>
    <w:rsid w:val="00915D7E"/>
    <w:rsid w:val="00915F62"/>
    <w:rsid w:val="0091612E"/>
    <w:rsid w:val="00916347"/>
    <w:rsid w:val="00916471"/>
    <w:rsid w:val="00916EB8"/>
    <w:rsid w:val="00917233"/>
    <w:rsid w:val="00917B78"/>
    <w:rsid w:val="00917C04"/>
    <w:rsid w:val="009201C9"/>
    <w:rsid w:val="0092026C"/>
    <w:rsid w:val="009208F2"/>
    <w:rsid w:val="009208F9"/>
    <w:rsid w:val="00920A21"/>
    <w:rsid w:val="00921018"/>
    <w:rsid w:val="00921059"/>
    <w:rsid w:val="00921315"/>
    <w:rsid w:val="00921E6B"/>
    <w:rsid w:val="00921F9C"/>
    <w:rsid w:val="00921F9F"/>
    <w:rsid w:val="00922006"/>
    <w:rsid w:val="009220EF"/>
    <w:rsid w:val="009224D9"/>
    <w:rsid w:val="00922794"/>
    <w:rsid w:val="009227CC"/>
    <w:rsid w:val="00923303"/>
    <w:rsid w:val="009236E7"/>
    <w:rsid w:val="0092383C"/>
    <w:rsid w:val="00923A12"/>
    <w:rsid w:val="00923B6C"/>
    <w:rsid w:val="00923D91"/>
    <w:rsid w:val="009255C4"/>
    <w:rsid w:val="00926145"/>
    <w:rsid w:val="009264C1"/>
    <w:rsid w:val="009265F8"/>
    <w:rsid w:val="00926A4E"/>
    <w:rsid w:val="00926AB7"/>
    <w:rsid w:val="00926D4F"/>
    <w:rsid w:val="00927122"/>
    <w:rsid w:val="009277E8"/>
    <w:rsid w:val="00930654"/>
    <w:rsid w:val="00930E48"/>
    <w:rsid w:val="00930F3D"/>
    <w:rsid w:val="00931C63"/>
    <w:rsid w:val="00931D6E"/>
    <w:rsid w:val="00932285"/>
    <w:rsid w:val="00932506"/>
    <w:rsid w:val="00932BED"/>
    <w:rsid w:val="00932D94"/>
    <w:rsid w:val="00932F93"/>
    <w:rsid w:val="00933017"/>
    <w:rsid w:val="0093338B"/>
    <w:rsid w:val="0093360B"/>
    <w:rsid w:val="009336C1"/>
    <w:rsid w:val="00933B1E"/>
    <w:rsid w:val="00933FDE"/>
    <w:rsid w:val="0093543C"/>
    <w:rsid w:val="00935CEF"/>
    <w:rsid w:val="0093672B"/>
    <w:rsid w:val="00937131"/>
    <w:rsid w:val="00937540"/>
    <w:rsid w:val="00937577"/>
    <w:rsid w:val="00937BA3"/>
    <w:rsid w:val="00937C12"/>
    <w:rsid w:val="00937D96"/>
    <w:rsid w:val="00937E29"/>
    <w:rsid w:val="00940074"/>
    <w:rsid w:val="00940156"/>
    <w:rsid w:val="0094053E"/>
    <w:rsid w:val="009410E7"/>
    <w:rsid w:val="009417EF"/>
    <w:rsid w:val="00941933"/>
    <w:rsid w:val="00941990"/>
    <w:rsid w:val="00941E76"/>
    <w:rsid w:val="009420F5"/>
    <w:rsid w:val="0094292F"/>
    <w:rsid w:val="00942F68"/>
    <w:rsid w:val="009433CB"/>
    <w:rsid w:val="0094345E"/>
    <w:rsid w:val="009437D8"/>
    <w:rsid w:val="00943BE7"/>
    <w:rsid w:val="00943EC5"/>
    <w:rsid w:val="00943F7B"/>
    <w:rsid w:val="009443D3"/>
    <w:rsid w:val="00944A33"/>
    <w:rsid w:val="009450A2"/>
    <w:rsid w:val="00945450"/>
    <w:rsid w:val="0094547C"/>
    <w:rsid w:val="009458F9"/>
    <w:rsid w:val="0094598F"/>
    <w:rsid w:val="00945C3E"/>
    <w:rsid w:val="009463D6"/>
    <w:rsid w:val="009464A3"/>
    <w:rsid w:val="009465FA"/>
    <w:rsid w:val="0094662F"/>
    <w:rsid w:val="00946BD5"/>
    <w:rsid w:val="00946C4D"/>
    <w:rsid w:val="00950409"/>
    <w:rsid w:val="00950975"/>
    <w:rsid w:val="00950A79"/>
    <w:rsid w:val="009517CD"/>
    <w:rsid w:val="0095198C"/>
    <w:rsid w:val="009529EC"/>
    <w:rsid w:val="0095321D"/>
    <w:rsid w:val="009532C4"/>
    <w:rsid w:val="009538FE"/>
    <w:rsid w:val="00953C97"/>
    <w:rsid w:val="00953E11"/>
    <w:rsid w:val="00953EC2"/>
    <w:rsid w:val="00954074"/>
    <w:rsid w:val="00954473"/>
    <w:rsid w:val="009549ED"/>
    <w:rsid w:val="00954E5B"/>
    <w:rsid w:val="00954E6A"/>
    <w:rsid w:val="0095536E"/>
    <w:rsid w:val="0095581A"/>
    <w:rsid w:val="00955C27"/>
    <w:rsid w:val="00955D29"/>
    <w:rsid w:val="009565C3"/>
    <w:rsid w:val="00956839"/>
    <w:rsid w:val="009568EA"/>
    <w:rsid w:val="00956A91"/>
    <w:rsid w:val="00956FB5"/>
    <w:rsid w:val="009571E3"/>
    <w:rsid w:val="00957982"/>
    <w:rsid w:val="00960582"/>
    <w:rsid w:val="00960FE3"/>
    <w:rsid w:val="00961027"/>
    <w:rsid w:val="009610F3"/>
    <w:rsid w:val="00961182"/>
    <w:rsid w:val="00962236"/>
    <w:rsid w:val="00962B63"/>
    <w:rsid w:val="0096426B"/>
    <w:rsid w:val="00964C3A"/>
    <w:rsid w:val="00964E4E"/>
    <w:rsid w:val="00965CAB"/>
    <w:rsid w:val="00965EE0"/>
    <w:rsid w:val="009661D3"/>
    <w:rsid w:val="00966450"/>
    <w:rsid w:val="00966AB1"/>
    <w:rsid w:val="00966E38"/>
    <w:rsid w:val="00966ED5"/>
    <w:rsid w:val="0096708E"/>
    <w:rsid w:val="00967265"/>
    <w:rsid w:val="009674D0"/>
    <w:rsid w:val="00967F57"/>
    <w:rsid w:val="0097080E"/>
    <w:rsid w:val="00971096"/>
    <w:rsid w:val="00971BDF"/>
    <w:rsid w:val="00971F85"/>
    <w:rsid w:val="009739D9"/>
    <w:rsid w:val="00973B7C"/>
    <w:rsid w:val="00973C37"/>
    <w:rsid w:val="00973E1B"/>
    <w:rsid w:val="00973F79"/>
    <w:rsid w:val="009747DB"/>
    <w:rsid w:val="00974A59"/>
    <w:rsid w:val="00975896"/>
    <w:rsid w:val="00975C5D"/>
    <w:rsid w:val="00976248"/>
    <w:rsid w:val="00976760"/>
    <w:rsid w:val="00976A79"/>
    <w:rsid w:val="009772F7"/>
    <w:rsid w:val="00977631"/>
    <w:rsid w:val="00980492"/>
    <w:rsid w:val="00981981"/>
    <w:rsid w:val="0098198F"/>
    <w:rsid w:val="009821F7"/>
    <w:rsid w:val="00982361"/>
    <w:rsid w:val="009826ED"/>
    <w:rsid w:val="0098319C"/>
    <w:rsid w:val="00983883"/>
    <w:rsid w:val="00983955"/>
    <w:rsid w:val="00983B75"/>
    <w:rsid w:val="00983D35"/>
    <w:rsid w:val="00983F4F"/>
    <w:rsid w:val="00985213"/>
    <w:rsid w:val="009855B7"/>
    <w:rsid w:val="0098598C"/>
    <w:rsid w:val="00986046"/>
    <w:rsid w:val="0098607E"/>
    <w:rsid w:val="009865E3"/>
    <w:rsid w:val="009868D6"/>
    <w:rsid w:val="00986BD8"/>
    <w:rsid w:val="00986BEA"/>
    <w:rsid w:val="0098725E"/>
    <w:rsid w:val="009872E0"/>
    <w:rsid w:val="009873E1"/>
    <w:rsid w:val="009874A7"/>
    <w:rsid w:val="00987C7C"/>
    <w:rsid w:val="00990164"/>
    <w:rsid w:val="0099074D"/>
    <w:rsid w:val="00990C25"/>
    <w:rsid w:val="009919FE"/>
    <w:rsid w:val="00991F74"/>
    <w:rsid w:val="00991FD4"/>
    <w:rsid w:val="00992084"/>
    <w:rsid w:val="0099219F"/>
    <w:rsid w:val="00992558"/>
    <w:rsid w:val="0099257A"/>
    <w:rsid w:val="009926F6"/>
    <w:rsid w:val="009931D2"/>
    <w:rsid w:val="00993575"/>
    <w:rsid w:val="00993947"/>
    <w:rsid w:val="00993A65"/>
    <w:rsid w:val="00993D85"/>
    <w:rsid w:val="00994105"/>
    <w:rsid w:val="00994879"/>
    <w:rsid w:val="00994DED"/>
    <w:rsid w:val="0099552E"/>
    <w:rsid w:val="00995750"/>
    <w:rsid w:val="00995B05"/>
    <w:rsid w:val="00995D81"/>
    <w:rsid w:val="009960EA"/>
    <w:rsid w:val="0099631E"/>
    <w:rsid w:val="00996831"/>
    <w:rsid w:val="00996CA3"/>
    <w:rsid w:val="00996F51"/>
    <w:rsid w:val="00996FAC"/>
    <w:rsid w:val="00996FB2"/>
    <w:rsid w:val="00997E41"/>
    <w:rsid w:val="009A02ED"/>
    <w:rsid w:val="009A058B"/>
    <w:rsid w:val="009A0FA4"/>
    <w:rsid w:val="009A1B33"/>
    <w:rsid w:val="009A23EF"/>
    <w:rsid w:val="009A25CD"/>
    <w:rsid w:val="009A2610"/>
    <w:rsid w:val="009A27AE"/>
    <w:rsid w:val="009A32A9"/>
    <w:rsid w:val="009A372A"/>
    <w:rsid w:val="009A3F3C"/>
    <w:rsid w:val="009A4A09"/>
    <w:rsid w:val="009A4BFF"/>
    <w:rsid w:val="009A4E69"/>
    <w:rsid w:val="009A51D3"/>
    <w:rsid w:val="009A527C"/>
    <w:rsid w:val="009A536D"/>
    <w:rsid w:val="009A5C40"/>
    <w:rsid w:val="009A5D49"/>
    <w:rsid w:val="009A5E52"/>
    <w:rsid w:val="009A6605"/>
    <w:rsid w:val="009A694F"/>
    <w:rsid w:val="009A6B07"/>
    <w:rsid w:val="009A6EBD"/>
    <w:rsid w:val="009A76C2"/>
    <w:rsid w:val="009A7A23"/>
    <w:rsid w:val="009B067C"/>
    <w:rsid w:val="009B068A"/>
    <w:rsid w:val="009B15DB"/>
    <w:rsid w:val="009B1A4F"/>
    <w:rsid w:val="009B1D3D"/>
    <w:rsid w:val="009B2812"/>
    <w:rsid w:val="009B2A60"/>
    <w:rsid w:val="009B3061"/>
    <w:rsid w:val="009B3343"/>
    <w:rsid w:val="009B4911"/>
    <w:rsid w:val="009B4DAB"/>
    <w:rsid w:val="009B5280"/>
    <w:rsid w:val="009B5CB6"/>
    <w:rsid w:val="009B66D8"/>
    <w:rsid w:val="009B6D80"/>
    <w:rsid w:val="009B70DB"/>
    <w:rsid w:val="009B7219"/>
    <w:rsid w:val="009B764D"/>
    <w:rsid w:val="009B7D6B"/>
    <w:rsid w:val="009C028C"/>
    <w:rsid w:val="009C0569"/>
    <w:rsid w:val="009C0D57"/>
    <w:rsid w:val="009C0F2A"/>
    <w:rsid w:val="009C143C"/>
    <w:rsid w:val="009C19CE"/>
    <w:rsid w:val="009C1A06"/>
    <w:rsid w:val="009C1D18"/>
    <w:rsid w:val="009C1E86"/>
    <w:rsid w:val="009C2D67"/>
    <w:rsid w:val="009C2D85"/>
    <w:rsid w:val="009C3062"/>
    <w:rsid w:val="009C3113"/>
    <w:rsid w:val="009C3638"/>
    <w:rsid w:val="009C3C42"/>
    <w:rsid w:val="009C3C4B"/>
    <w:rsid w:val="009C4A15"/>
    <w:rsid w:val="009C4A1C"/>
    <w:rsid w:val="009C51F5"/>
    <w:rsid w:val="009C5FA2"/>
    <w:rsid w:val="009C62F5"/>
    <w:rsid w:val="009C6A18"/>
    <w:rsid w:val="009C6E1A"/>
    <w:rsid w:val="009D00A5"/>
    <w:rsid w:val="009D05EC"/>
    <w:rsid w:val="009D0764"/>
    <w:rsid w:val="009D0C31"/>
    <w:rsid w:val="009D0E61"/>
    <w:rsid w:val="009D1116"/>
    <w:rsid w:val="009D27CC"/>
    <w:rsid w:val="009D2BC6"/>
    <w:rsid w:val="009D360C"/>
    <w:rsid w:val="009D3975"/>
    <w:rsid w:val="009D40E3"/>
    <w:rsid w:val="009D420F"/>
    <w:rsid w:val="009D426F"/>
    <w:rsid w:val="009D4493"/>
    <w:rsid w:val="009D4609"/>
    <w:rsid w:val="009D4832"/>
    <w:rsid w:val="009D4F39"/>
    <w:rsid w:val="009D4FAC"/>
    <w:rsid w:val="009D52A3"/>
    <w:rsid w:val="009D559A"/>
    <w:rsid w:val="009D5936"/>
    <w:rsid w:val="009D5C80"/>
    <w:rsid w:val="009D634B"/>
    <w:rsid w:val="009D64FE"/>
    <w:rsid w:val="009D6672"/>
    <w:rsid w:val="009D6AF4"/>
    <w:rsid w:val="009D6F6C"/>
    <w:rsid w:val="009D77F9"/>
    <w:rsid w:val="009D7AA3"/>
    <w:rsid w:val="009D7AAF"/>
    <w:rsid w:val="009E0153"/>
    <w:rsid w:val="009E05E8"/>
    <w:rsid w:val="009E0910"/>
    <w:rsid w:val="009E0964"/>
    <w:rsid w:val="009E13A5"/>
    <w:rsid w:val="009E1591"/>
    <w:rsid w:val="009E1C9D"/>
    <w:rsid w:val="009E1F23"/>
    <w:rsid w:val="009E206C"/>
    <w:rsid w:val="009E272C"/>
    <w:rsid w:val="009E28E5"/>
    <w:rsid w:val="009E2A89"/>
    <w:rsid w:val="009E32C7"/>
    <w:rsid w:val="009E35DE"/>
    <w:rsid w:val="009E35FD"/>
    <w:rsid w:val="009E40FE"/>
    <w:rsid w:val="009E4101"/>
    <w:rsid w:val="009E419F"/>
    <w:rsid w:val="009E41F8"/>
    <w:rsid w:val="009E44E0"/>
    <w:rsid w:val="009E499E"/>
    <w:rsid w:val="009E49A2"/>
    <w:rsid w:val="009E49D8"/>
    <w:rsid w:val="009E4C24"/>
    <w:rsid w:val="009E4C69"/>
    <w:rsid w:val="009E5515"/>
    <w:rsid w:val="009E575F"/>
    <w:rsid w:val="009E6247"/>
    <w:rsid w:val="009E65CB"/>
    <w:rsid w:val="009E675E"/>
    <w:rsid w:val="009E68C3"/>
    <w:rsid w:val="009E6CB5"/>
    <w:rsid w:val="009E71F7"/>
    <w:rsid w:val="009E73B8"/>
    <w:rsid w:val="009E7567"/>
    <w:rsid w:val="009E75FC"/>
    <w:rsid w:val="009E7A4B"/>
    <w:rsid w:val="009F0608"/>
    <w:rsid w:val="009F078E"/>
    <w:rsid w:val="009F08B1"/>
    <w:rsid w:val="009F1866"/>
    <w:rsid w:val="009F193B"/>
    <w:rsid w:val="009F1A13"/>
    <w:rsid w:val="009F2CE3"/>
    <w:rsid w:val="009F2EB2"/>
    <w:rsid w:val="009F321E"/>
    <w:rsid w:val="009F360F"/>
    <w:rsid w:val="009F381C"/>
    <w:rsid w:val="009F3D2A"/>
    <w:rsid w:val="009F3D55"/>
    <w:rsid w:val="009F40A9"/>
    <w:rsid w:val="009F40F2"/>
    <w:rsid w:val="009F4151"/>
    <w:rsid w:val="009F4265"/>
    <w:rsid w:val="009F49C3"/>
    <w:rsid w:val="009F504E"/>
    <w:rsid w:val="009F5A15"/>
    <w:rsid w:val="009F5AF5"/>
    <w:rsid w:val="009F684E"/>
    <w:rsid w:val="009F693D"/>
    <w:rsid w:val="009F6A2E"/>
    <w:rsid w:val="009F7074"/>
    <w:rsid w:val="009F741F"/>
    <w:rsid w:val="009F7669"/>
    <w:rsid w:val="009F76A0"/>
    <w:rsid w:val="009F78D2"/>
    <w:rsid w:val="00A0004F"/>
    <w:rsid w:val="00A004FD"/>
    <w:rsid w:val="00A00599"/>
    <w:rsid w:val="00A01130"/>
    <w:rsid w:val="00A01151"/>
    <w:rsid w:val="00A01CBB"/>
    <w:rsid w:val="00A01D4E"/>
    <w:rsid w:val="00A03035"/>
    <w:rsid w:val="00A03B93"/>
    <w:rsid w:val="00A04163"/>
    <w:rsid w:val="00A04833"/>
    <w:rsid w:val="00A04CC2"/>
    <w:rsid w:val="00A0581F"/>
    <w:rsid w:val="00A05D2E"/>
    <w:rsid w:val="00A0622C"/>
    <w:rsid w:val="00A06D7E"/>
    <w:rsid w:val="00A06E83"/>
    <w:rsid w:val="00A06F08"/>
    <w:rsid w:val="00A07290"/>
    <w:rsid w:val="00A07D62"/>
    <w:rsid w:val="00A100FD"/>
    <w:rsid w:val="00A10191"/>
    <w:rsid w:val="00A102BF"/>
    <w:rsid w:val="00A10F56"/>
    <w:rsid w:val="00A11569"/>
    <w:rsid w:val="00A1166E"/>
    <w:rsid w:val="00A11673"/>
    <w:rsid w:val="00A117D8"/>
    <w:rsid w:val="00A11B11"/>
    <w:rsid w:val="00A11C5C"/>
    <w:rsid w:val="00A11DE4"/>
    <w:rsid w:val="00A127FD"/>
    <w:rsid w:val="00A12DC2"/>
    <w:rsid w:val="00A13DF5"/>
    <w:rsid w:val="00A13E81"/>
    <w:rsid w:val="00A13EC3"/>
    <w:rsid w:val="00A14FAE"/>
    <w:rsid w:val="00A15925"/>
    <w:rsid w:val="00A15BBA"/>
    <w:rsid w:val="00A15F0C"/>
    <w:rsid w:val="00A15F43"/>
    <w:rsid w:val="00A16291"/>
    <w:rsid w:val="00A16EAF"/>
    <w:rsid w:val="00A20606"/>
    <w:rsid w:val="00A20C48"/>
    <w:rsid w:val="00A21306"/>
    <w:rsid w:val="00A213CB"/>
    <w:rsid w:val="00A2150C"/>
    <w:rsid w:val="00A21895"/>
    <w:rsid w:val="00A22850"/>
    <w:rsid w:val="00A22BC4"/>
    <w:rsid w:val="00A22D36"/>
    <w:rsid w:val="00A23165"/>
    <w:rsid w:val="00A2334F"/>
    <w:rsid w:val="00A23861"/>
    <w:rsid w:val="00A23991"/>
    <w:rsid w:val="00A23A19"/>
    <w:rsid w:val="00A23D82"/>
    <w:rsid w:val="00A23DC2"/>
    <w:rsid w:val="00A24963"/>
    <w:rsid w:val="00A249B4"/>
    <w:rsid w:val="00A258CF"/>
    <w:rsid w:val="00A25998"/>
    <w:rsid w:val="00A26359"/>
    <w:rsid w:val="00A26695"/>
    <w:rsid w:val="00A27C7B"/>
    <w:rsid w:val="00A301FC"/>
    <w:rsid w:val="00A303DA"/>
    <w:rsid w:val="00A30562"/>
    <w:rsid w:val="00A3065D"/>
    <w:rsid w:val="00A3099A"/>
    <w:rsid w:val="00A309A0"/>
    <w:rsid w:val="00A30C15"/>
    <w:rsid w:val="00A31572"/>
    <w:rsid w:val="00A315CF"/>
    <w:rsid w:val="00A322E8"/>
    <w:rsid w:val="00A323D8"/>
    <w:rsid w:val="00A32A98"/>
    <w:rsid w:val="00A32FE1"/>
    <w:rsid w:val="00A3334B"/>
    <w:rsid w:val="00A334BA"/>
    <w:rsid w:val="00A34A30"/>
    <w:rsid w:val="00A34BB4"/>
    <w:rsid w:val="00A3508A"/>
    <w:rsid w:val="00A35222"/>
    <w:rsid w:val="00A3547F"/>
    <w:rsid w:val="00A3634C"/>
    <w:rsid w:val="00A3670B"/>
    <w:rsid w:val="00A369CE"/>
    <w:rsid w:val="00A36CFB"/>
    <w:rsid w:val="00A3702B"/>
    <w:rsid w:val="00A3790A"/>
    <w:rsid w:val="00A37F33"/>
    <w:rsid w:val="00A40431"/>
    <w:rsid w:val="00A40E93"/>
    <w:rsid w:val="00A41AB7"/>
    <w:rsid w:val="00A41F96"/>
    <w:rsid w:val="00A425E8"/>
    <w:rsid w:val="00A42AAA"/>
    <w:rsid w:val="00A42B5D"/>
    <w:rsid w:val="00A42E7D"/>
    <w:rsid w:val="00A42EAF"/>
    <w:rsid w:val="00A43FF3"/>
    <w:rsid w:val="00A446EF"/>
    <w:rsid w:val="00A44AA2"/>
    <w:rsid w:val="00A44D79"/>
    <w:rsid w:val="00A44F8F"/>
    <w:rsid w:val="00A45910"/>
    <w:rsid w:val="00A45CE2"/>
    <w:rsid w:val="00A45D00"/>
    <w:rsid w:val="00A466E1"/>
    <w:rsid w:val="00A46A5E"/>
    <w:rsid w:val="00A472D9"/>
    <w:rsid w:val="00A47308"/>
    <w:rsid w:val="00A4768F"/>
    <w:rsid w:val="00A47888"/>
    <w:rsid w:val="00A5020F"/>
    <w:rsid w:val="00A51349"/>
    <w:rsid w:val="00A51725"/>
    <w:rsid w:val="00A51872"/>
    <w:rsid w:val="00A52B7F"/>
    <w:rsid w:val="00A52C0B"/>
    <w:rsid w:val="00A52E30"/>
    <w:rsid w:val="00A52EBD"/>
    <w:rsid w:val="00A52F74"/>
    <w:rsid w:val="00A537DA"/>
    <w:rsid w:val="00A53813"/>
    <w:rsid w:val="00A538B6"/>
    <w:rsid w:val="00A53A39"/>
    <w:rsid w:val="00A53C3F"/>
    <w:rsid w:val="00A53F28"/>
    <w:rsid w:val="00A5418E"/>
    <w:rsid w:val="00A54296"/>
    <w:rsid w:val="00A54568"/>
    <w:rsid w:val="00A54785"/>
    <w:rsid w:val="00A54BEE"/>
    <w:rsid w:val="00A55116"/>
    <w:rsid w:val="00A55376"/>
    <w:rsid w:val="00A559B6"/>
    <w:rsid w:val="00A55B30"/>
    <w:rsid w:val="00A55BCC"/>
    <w:rsid w:val="00A56827"/>
    <w:rsid w:val="00A569F4"/>
    <w:rsid w:val="00A56FA9"/>
    <w:rsid w:val="00A56FEF"/>
    <w:rsid w:val="00A574AA"/>
    <w:rsid w:val="00A575A2"/>
    <w:rsid w:val="00A578CD"/>
    <w:rsid w:val="00A57CC2"/>
    <w:rsid w:val="00A57EF9"/>
    <w:rsid w:val="00A57F71"/>
    <w:rsid w:val="00A6036B"/>
    <w:rsid w:val="00A605C6"/>
    <w:rsid w:val="00A606E3"/>
    <w:rsid w:val="00A60CFC"/>
    <w:rsid w:val="00A60EAC"/>
    <w:rsid w:val="00A6140D"/>
    <w:rsid w:val="00A61648"/>
    <w:rsid w:val="00A61BAB"/>
    <w:rsid w:val="00A6259D"/>
    <w:rsid w:val="00A62FFC"/>
    <w:rsid w:val="00A6317A"/>
    <w:rsid w:val="00A632EB"/>
    <w:rsid w:val="00A63CD4"/>
    <w:rsid w:val="00A647BA"/>
    <w:rsid w:val="00A64840"/>
    <w:rsid w:val="00A64C58"/>
    <w:rsid w:val="00A64FFA"/>
    <w:rsid w:val="00A64FFB"/>
    <w:rsid w:val="00A65202"/>
    <w:rsid w:val="00A6563B"/>
    <w:rsid w:val="00A65CCE"/>
    <w:rsid w:val="00A66D7C"/>
    <w:rsid w:val="00A66E08"/>
    <w:rsid w:val="00A6737C"/>
    <w:rsid w:val="00A673C6"/>
    <w:rsid w:val="00A67638"/>
    <w:rsid w:val="00A67ADC"/>
    <w:rsid w:val="00A7041E"/>
    <w:rsid w:val="00A7062E"/>
    <w:rsid w:val="00A70731"/>
    <w:rsid w:val="00A70C24"/>
    <w:rsid w:val="00A7110F"/>
    <w:rsid w:val="00A7140F"/>
    <w:rsid w:val="00A71854"/>
    <w:rsid w:val="00A71B10"/>
    <w:rsid w:val="00A71CD3"/>
    <w:rsid w:val="00A72277"/>
    <w:rsid w:val="00A72A74"/>
    <w:rsid w:val="00A72B17"/>
    <w:rsid w:val="00A72DBD"/>
    <w:rsid w:val="00A72F64"/>
    <w:rsid w:val="00A7491B"/>
    <w:rsid w:val="00A74E10"/>
    <w:rsid w:val="00A74E6C"/>
    <w:rsid w:val="00A74EB7"/>
    <w:rsid w:val="00A756A3"/>
    <w:rsid w:val="00A7576A"/>
    <w:rsid w:val="00A75B5F"/>
    <w:rsid w:val="00A76104"/>
    <w:rsid w:val="00A7669C"/>
    <w:rsid w:val="00A76F45"/>
    <w:rsid w:val="00A77182"/>
    <w:rsid w:val="00A772AA"/>
    <w:rsid w:val="00A77666"/>
    <w:rsid w:val="00A77948"/>
    <w:rsid w:val="00A80278"/>
    <w:rsid w:val="00A808EE"/>
    <w:rsid w:val="00A80A36"/>
    <w:rsid w:val="00A80AE0"/>
    <w:rsid w:val="00A80EF5"/>
    <w:rsid w:val="00A8113C"/>
    <w:rsid w:val="00A821F2"/>
    <w:rsid w:val="00A8254C"/>
    <w:rsid w:val="00A82A2B"/>
    <w:rsid w:val="00A82D49"/>
    <w:rsid w:val="00A832AC"/>
    <w:rsid w:val="00A83719"/>
    <w:rsid w:val="00A83E09"/>
    <w:rsid w:val="00A84057"/>
    <w:rsid w:val="00A84124"/>
    <w:rsid w:val="00A842DB"/>
    <w:rsid w:val="00A852D2"/>
    <w:rsid w:val="00A85ADA"/>
    <w:rsid w:val="00A86463"/>
    <w:rsid w:val="00A86B4E"/>
    <w:rsid w:val="00A86EB1"/>
    <w:rsid w:val="00A87084"/>
    <w:rsid w:val="00A876F9"/>
    <w:rsid w:val="00A901C3"/>
    <w:rsid w:val="00A90CD5"/>
    <w:rsid w:val="00A913E7"/>
    <w:rsid w:val="00A91A76"/>
    <w:rsid w:val="00A91CB9"/>
    <w:rsid w:val="00A91F7E"/>
    <w:rsid w:val="00A920A0"/>
    <w:rsid w:val="00A927E8"/>
    <w:rsid w:val="00A92D12"/>
    <w:rsid w:val="00A92DDB"/>
    <w:rsid w:val="00A9333B"/>
    <w:rsid w:val="00A935B0"/>
    <w:rsid w:val="00A93861"/>
    <w:rsid w:val="00A94207"/>
    <w:rsid w:val="00A9469B"/>
    <w:rsid w:val="00A9486E"/>
    <w:rsid w:val="00A94F57"/>
    <w:rsid w:val="00A953AB"/>
    <w:rsid w:val="00A958F1"/>
    <w:rsid w:val="00A959F7"/>
    <w:rsid w:val="00A95C11"/>
    <w:rsid w:val="00A96047"/>
    <w:rsid w:val="00A9651A"/>
    <w:rsid w:val="00A96598"/>
    <w:rsid w:val="00A96B35"/>
    <w:rsid w:val="00A97225"/>
    <w:rsid w:val="00A973B9"/>
    <w:rsid w:val="00A97489"/>
    <w:rsid w:val="00A9791E"/>
    <w:rsid w:val="00A97AE0"/>
    <w:rsid w:val="00A97BB4"/>
    <w:rsid w:val="00AA00BB"/>
    <w:rsid w:val="00AA02D1"/>
    <w:rsid w:val="00AA0392"/>
    <w:rsid w:val="00AA10A3"/>
    <w:rsid w:val="00AA1718"/>
    <w:rsid w:val="00AA18F8"/>
    <w:rsid w:val="00AA1FDA"/>
    <w:rsid w:val="00AA2040"/>
    <w:rsid w:val="00AA2154"/>
    <w:rsid w:val="00AA23E8"/>
    <w:rsid w:val="00AA27EC"/>
    <w:rsid w:val="00AA2B62"/>
    <w:rsid w:val="00AA32E5"/>
    <w:rsid w:val="00AA36D6"/>
    <w:rsid w:val="00AA3C72"/>
    <w:rsid w:val="00AA4118"/>
    <w:rsid w:val="00AA43C2"/>
    <w:rsid w:val="00AA4827"/>
    <w:rsid w:val="00AA5CC6"/>
    <w:rsid w:val="00AA5F41"/>
    <w:rsid w:val="00AA6282"/>
    <w:rsid w:val="00AA631F"/>
    <w:rsid w:val="00AA7116"/>
    <w:rsid w:val="00AA754A"/>
    <w:rsid w:val="00AA77E1"/>
    <w:rsid w:val="00AA7AD9"/>
    <w:rsid w:val="00AA7B09"/>
    <w:rsid w:val="00AA7DF9"/>
    <w:rsid w:val="00AB044D"/>
    <w:rsid w:val="00AB0CC1"/>
    <w:rsid w:val="00AB2588"/>
    <w:rsid w:val="00AB310C"/>
    <w:rsid w:val="00AB352F"/>
    <w:rsid w:val="00AB357B"/>
    <w:rsid w:val="00AB3704"/>
    <w:rsid w:val="00AB394B"/>
    <w:rsid w:val="00AB41D0"/>
    <w:rsid w:val="00AB4D20"/>
    <w:rsid w:val="00AB56EB"/>
    <w:rsid w:val="00AB5EF8"/>
    <w:rsid w:val="00AB60E4"/>
    <w:rsid w:val="00AB6346"/>
    <w:rsid w:val="00AB64C2"/>
    <w:rsid w:val="00AB6AF2"/>
    <w:rsid w:val="00AB6CA3"/>
    <w:rsid w:val="00AB79AC"/>
    <w:rsid w:val="00AC03B7"/>
    <w:rsid w:val="00AC0D02"/>
    <w:rsid w:val="00AC0EE4"/>
    <w:rsid w:val="00AC13BB"/>
    <w:rsid w:val="00AC13C8"/>
    <w:rsid w:val="00AC1573"/>
    <w:rsid w:val="00AC1A68"/>
    <w:rsid w:val="00AC1CF9"/>
    <w:rsid w:val="00AC20BB"/>
    <w:rsid w:val="00AC23AD"/>
    <w:rsid w:val="00AC2750"/>
    <w:rsid w:val="00AC324A"/>
    <w:rsid w:val="00AC3466"/>
    <w:rsid w:val="00AC41A0"/>
    <w:rsid w:val="00AC4531"/>
    <w:rsid w:val="00AC5839"/>
    <w:rsid w:val="00AC58A2"/>
    <w:rsid w:val="00AC5E7A"/>
    <w:rsid w:val="00AC646F"/>
    <w:rsid w:val="00AC683B"/>
    <w:rsid w:val="00AC6AB8"/>
    <w:rsid w:val="00AD03F4"/>
    <w:rsid w:val="00AD0BF7"/>
    <w:rsid w:val="00AD1033"/>
    <w:rsid w:val="00AD111F"/>
    <w:rsid w:val="00AD1B9E"/>
    <w:rsid w:val="00AD1D6C"/>
    <w:rsid w:val="00AD2389"/>
    <w:rsid w:val="00AD2F4B"/>
    <w:rsid w:val="00AD31BB"/>
    <w:rsid w:val="00AD39C4"/>
    <w:rsid w:val="00AD3C9F"/>
    <w:rsid w:val="00AD3D77"/>
    <w:rsid w:val="00AD3EF7"/>
    <w:rsid w:val="00AD4186"/>
    <w:rsid w:val="00AD4B6F"/>
    <w:rsid w:val="00AD59A9"/>
    <w:rsid w:val="00AD5AE5"/>
    <w:rsid w:val="00AD5D65"/>
    <w:rsid w:val="00AD6027"/>
    <w:rsid w:val="00AD62F3"/>
    <w:rsid w:val="00AD659A"/>
    <w:rsid w:val="00AD66D6"/>
    <w:rsid w:val="00AD70B4"/>
    <w:rsid w:val="00AD758C"/>
    <w:rsid w:val="00AD783E"/>
    <w:rsid w:val="00AE0239"/>
    <w:rsid w:val="00AE0DBB"/>
    <w:rsid w:val="00AE129D"/>
    <w:rsid w:val="00AE1649"/>
    <w:rsid w:val="00AE26A1"/>
    <w:rsid w:val="00AE2E0E"/>
    <w:rsid w:val="00AE2F35"/>
    <w:rsid w:val="00AE332E"/>
    <w:rsid w:val="00AE3A1D"/>
    <w:rsid w:val="00AE5085"/>
    <w:rsid w:val="00AE5984"/>
    <w:rsid w:val="00AE5CF2"/>
    <w:rsid w:val="00AE5D70"/>
    <w:rsid w:val="00AE6C2D"/>
    <w:rsid w:val="00AE70C6"/>
    <w:rsid w:val="00AE7EEE"/>
    <w:rsid w:val="00AF0273"/>
    <w:rsid w:val="00AF05A1"/>
    <w:rsid w:val="00AF0637"/>
    <w:rsid w:val="00AF0BBD"/>
    <w:rsid w:val="00AF0E57"/>
    <w:rsid w:val="00AF16F5"/>
    <w:rsid w:val="00AF205E"/>
    <w:rsid w:val="00AF21E1"/>
    <w:rsid w:val="00AF294D"/>
    <w:rsid w:val="00AF2D0B"/>
    <w:rsid w:val="00AF2D27"/>
    <w:rsid w:val="00AF327C"/>
    <w:rsid w:val="00AF352F"/>
    <w:rsid w:val="00AF39CE"/>
    <w:rsid w:val="00AF3B1A"/>
    <w:rsid w:val="00AF3CC3"/>
    <w:rsid w:val="00AF4509"/>
    <w:rsid w:val="00AF49BE"/>
    <w:rsid w:val="00AF4A43"/>
    <w:rsid w:val="00AF5351"/>
    <w:rsid w:val="00AF5AA8"/>
    <w:rsid w:val="00AF6A8E"/>
    <w:rsid w:val="00AF6E06"/>
    <w:rsid w:val="00AF6E3E"/>
    <w:rsid w:val="00AF7584"/>
    <w:rsid w:val="00AF7650"/>
    <w:rsid w:val="00AF767B"/>
    <w:rsid w:val="00AF798A"/>
    <w:rsid w:val="00AF7C9A"/>
    <w:rsid w:val="00AF7E96"/>
    <w:rsid w:val="00AF7F80"/>
    <w:rsid w:val="00B00BA0"/>
    <w:rsid w:val="00B011AC"/>
    <w:rsid w:val="00B0126E"/>
    <w:rsid w:val="00B015FC"/>
    <w:rsid w:val="00B01CAF"/>
    <w:rsid w:val="00B026C3"/>
    <w:rsid w:val="00B02740"/>
    <w:rsid w:val="00B02D1B"/>
    <w:rsid w:val="00B03C1B"/>
    <w:rsid w:val="00B0433A"/>
    <w:rsid w:val="00B044C4"/>
    <w:rsid w:val="00B046DC"/>
    <w:rsid w:val="00B04A10"/>
    <w:rsid w:val="00B04CDE"/>
    <w:rsid w:val="00B04DE9"/>
    <w:rsid w:val="00B056EF"/>
    <w:rsid w:val="00B0571F"/>
    <w:rsid w:val="00B058C1"/>
    <w:rsid w:val="00B05968"/>
    <w:rsid w:val="00B07A71"/>
    <w:rsid w:val="00B07BB9"/>
    <w:rsid w:val="00B07DE7"/>
    <w:rsid w:val="00B1001F"/>
    <w:rsid w:val="00B1041C"/>
    <w:rsid w:val="00B10C0E"/>
    <w:rsid w:val="00B110D6"/>
    <w:rsid w:val="00B11192"/>
    <w:rsid w:val="00B11910"/>
    <w:rsid w:val="00B11B0B"/>
    <w:rsid w:val="00B11D83"/>
    <w:rsid w:val="00B1218F"/>
    <w:rsid w:val="00B1276A"/>
    <w:rsid w:val="00B12C06"/>
    <w:rsid w:val="00B13EA1"/>
    <w:rsid w:val="00B1440C"/>
    <w:rsid w:val="00B14AB6"/>
    <w:rsid w:val="00B14B41"/>
    <w:rsid w:val="00B150B6"/>
    <w:rsid w:val="00B153B0"/>
    <w:rsid w:val="00B15494"/>
    <w:rsid w:val="00B15D32"/>
    <w:rsid w:val="00B15DAC"/>
    <w:rsid w:val="00B16C2B"/>
    <w:rsid w:val="00B170FA"/>
    <w:rsid w:val="00B17E27"/>
    <w:rsid w:val="00B17EBF"/>
    <w:rsid w:val="00B202D3"/>
    <w:rsid w:val="00B204F5"/>
    <w:rsid w:val="00B20981"/>
    <w:rsid w:val="00B211BA"/>
    <w:rsid w:val="00B227BE"/>
    <w:rsid w:val="00B22AD7"/>
    <w:rsid w:val="00B22DF1"/>
    <w:rsid w:val="00B22E60"/>
    <w:rsid w:val="00B236AB"/>
    <w:rsid w:val="00B236FE"/>
    <w:rsid w:val="00B2380C"/>
    <w:rsid w:val="00B23E6C"/>
    <w:rsid w:val="00B2400B"/>
    <w:rsid w:val="00B243CE"/>
    <w:rsid w:val="00B2495A"/>
    <w:rsid w:val="00B24FAD"/>
    <w:rsid w:val="00B25F25"/>
    <w:rsid w:val="00B261BF"/>
    <w:rsid w:val="00B26227"/>
    <w:rsid w:val="00B26263"/>
    <w:rsid w:val="00B26AAA"/>
    <w:rsid w:val="00B26B54"/>
    <w:rsid w:val="00B26D25"/>
    <w:rsid w:val="00B2776C"/>
    <w:rsid w:val="00B3031F"/>
    <w:rsid w:val="00B3064F"/>
    <w:rsid w:val="00B30D5B"/>
    <w:rsid w:val="00B31335"/>
    <w:rsid w:val="00B31340"/>
    <w:rsid w:val="00B3156B"/>
    <w:rsid w:val="00B31B17"/>
    <w:rsid w:val="00B31CF1"/>
    <w:rsid w:val="00B31D0C"/>
    <w:rsid w:val="00B3269D"/>
    <w:rsid w:val="00B3283C"/>
    <w:rsid w:val="00B32D3B"/>
    <w:rsid w:val="00B33331"/>
    <w:rsid w:val="00B3338B"/>
    <w:rsid w:val="00B333E0"/>
    <w:rsid w:val="00B33734"/>
    <w:rsid w:val="00B33BA4"/>
    <w:rsid w:val="00B33DE1"/>
    <w:rsid w:val="00B33F00"/>
    <w:rsid w:val="00B34011"/>
    <w:rsid w:val="00B352D8"/>
    <w:rsid w:val="00B35513"/>
    <w:rsid w:val="00B35CDF"/>
    <w:rsid w:val="00B35F62"/>
    <w:rsid w:val="00B3602C"/>
    <w:rsid w:val="00B365A5"/>
    <w:rsid w:val="00B36BB9"/>
    <w:rsid w:val="00B36E6E"/>
    <w:rsid w:val="00B37003"/>
    <w:rsid w:val="00B37C02"/>
    <w:rsid w:val="00B37D92"/>
    <w:rsid w:val="00B40418"/>
    <w:rsid w:val="00B404DD"/>
    <w:rsid w:val="00B40929"/>
    <w:rsid w:val="00B409D3"/>
    <w:rsid w:val="00B40C96"/>
    <w:rsid w:val="00B40CF1"/>
    <w:rsid w:val="00B41944"/>
    <w:rsid w:val="00B41D26"/>
    <w:rsid w:val="00B422D3"/>
    <w:rsid w:val="00B42368"/>
    <w:rsid w:val="00B4249B"/>
    <w:rsid w:val="00B4261B"/>
    <w:rsid w:val="00B42FBF"/>
    <w:rsid w:val="00B43003"/>
    <w:rsid w:val="00B43856"/>
    <w:rsid w:val="00B43D59"/>
    <w:rsid w:val="00B445DD"/>
    <w:rsid w:val="00B4463D"/>
    <w:rsid w:val="00B44752"/>
    <w:rsid w:val="00B447AF"/>
    <w:rsid w:val="00B45FFE"/>
    <w:rsid w:val="00B4603D"/>
    <w:rsid w:val="00B46227"/>
    <w:rsid w:val="00B46BC0"/>
    <w:rsid w:val="00B47166"/>
    <w:rsid w:val="00B47A4D"/>
    <w:rsid w:val="00B47F95"/>
    <w:rsid w:val="00B50129"/>
    <w:rsid w:val="00B503C3"/>
    <w:rsid w:val="00B50976"/>
    <w:rsid w:val="00B51033"/>
    <w:rsid w:val="00B51B4C"/>
    <w:rsid w:val="00B51CD5"/>
    <w:rsid w:val="00B51D65"/>
    <w:rsid w:val="00B51DCD"/>
    <w:rsid w:val="00B51E55"/>
    <w:rsid w:val="00B51F42"/>
    <w:rsid w:val="00B52121"/>
    <w:rsid w:val="00B52752"/>
    <w:rsid w:val="00B535D1"/>
    <w:rsid w:val="00B53685"/>
    <w:rsid w:val="00B53D7B"/>
    <w:rsid w:val="00B549DF"/>
    <w:rsid w:val="00B54AAD"/>
    <w:rsid w:val="00B550C8"/>
    <w:rsid w:val="00B5585F"/>
    <w:rsid w:val="00B55F9A"/>
    <w:rsid w:val="00B56F42"/>
    <w:rsid w:val="00B57B60"/>
    <w:rsid w:val="00B57C5D"/>
    <w:rsid w:val="00B60731"/>
    <w:rsid w:val="00B60824"/>
    <w:rsid w:val="00B6102F"/>
    <w:rsid w:val="00B61387"/>
    <w:rsid w:val="00B62F9E"/>
    <w:rsid w:val="00B631C7"/>
    <w:rsid w:val="00B6354D"/>
    <w:rsid w:val="00B637C3"/>
    <w:rsid w:val="00B63CCB"/>
    <w:rsid w:val="00B644F6"/>
    <w:rsid w:val="00B64713"/>
    <w:rsid w:val="00B64A8C"/>
    <w:rsid w:val="00B64B8A"/>
    <w:rsid w:val="00B64DD3"/>
    <w:rsid w:val="00B64FD8"/>
    <w:rsid w:val="00B65001"/>
    <w:rsid w:val="00B659F8"/>
    <w:rsid w:val="00B65D36"/>
    <w:rsid w:val="00B66450"/>
    <w:rsid w:val="00B66B26"/>
    <w:rsid w:val="00B66B54"/>
    <w:rsid w:val="00B66DED"/>
    <w:rsid w:val="00B66E8A"/>
    <w:rsid w:val="00B67E18"/>
    <w:rsid w:val="00B67EA7"/>
    <w:rsid w:val="00B7009B"/>
    <w:rsid w:val="00B70267"/>
    <w:rsid w:val="00B7072F"/>
    <w:rsid w:val="00B70E38"/>
    <w:rsid w:val="00B711C4"/>
    <w:rsid w:val="00B718DB"/>
    <w:rsid w:val="00B72FC1"/>
    <w:rsid w:val="00B738E5"/>
    <w:rsid w:val="00B73F21"/>
    <w:rsid w:val="00B74359"/>
    <w:rsid w:val="00B743D8"/>
    <w:rsid w:val="00B74497"/>
    <w:rsid w:val="00B74722"/>
    <w:rsid w:val="00B7497A"/>
    <w:rsid w:val="00B74DBC"/>
    <w:rsid w:val="00B750F2"/>
    <w:rsid w:val="00B75245"/>
    <w:rsid w:val="00B75967"/>
    <w:rsid w:val="00B763C6"/>
    <w:rsid w:val="00B763C9"/>
    <w:rsid w:val="00B76938"/>
    <w:rsid w:val="00B76DF6"/>
    <w:rsid w:val="00B76FD8"/>
    <w:rsid w:val="00B77047"/>
    <w:rsid w:val="00B77259"/>
    <w:rsid w:val="00B8024C"/>
    <w:rsid w:val="00B8031B"/>
    <w:rsid w:val="00B80370"/>
    <w:rsid w:val="00B8086D"/>
    <w:rsid w:val="00B80BA3"/>
    <w:rsid w:val="00B80E39"/>
    <w:rsid w:val="00B810D0"/>
    <w:rsid w:val="00B814F4"/>
    <w:rsid w:val="00B81730"/>
    <w:rsid w:val="00B81B33"/>
    <w:rsid w:val="00B8210F"/>
    <w:rsid w:val="00B82598"/>
    <w:rsid w:val="00B8277B"/>
    <w:rsid w:val="00B82D2E"/>
    <w:rsid w:val="00B83759"/>
    <w:rsid w:val="00B83806"/>
    <w:rsid w:val="00B83D88"/>
    <w:rsid w:val="00B8401B"/>
    <w:rsid w:val="00B84901"/>
    <w:rsid w:val="00B84A8D"/>
    <w:rsid w:val="00B8563C"/>
    <w:rsid w:val="00B857BA"/>
    <w:rsid w:val="00B85A3C"/>
    <w:rsid w:val="00B85FA2"/>
    <w:rsid w:val="00B8618F"/>
    <w:rsid w:val="00B8690A"/>
    <w:rsid w:val="00B86DF7"/>
    <w:rsid w:val="00B8705D"/>
    <w:rsid w:val="00B870E9"/>
    <w:rsid w:val="00B87109"/>
    <w:rsid w:val="00B8712F"/>
    <w:rsid w:val="00B871CF"/>
    <w:rsid w:val="00B87224"/>
    <w:rsid w:val="00B90041"/>
    <w:rsid w:val="00B910B9"/>
    <w:rsid w:val="00B91500"/>
    <w:rsid w:val="00B91557"/>
    <w:rsid w:val="00B91D81"/>
    <w:rsid w:val="00B91EE2"/>
    <w:rsid w:val="00B9279F"/>
    <w:rsid w:val="00B92851"/>
    <w:rsid w:val="00B93A8F"/>
    <w:rsid w:val="00B93F73"/>
    <w:rsid w:val="00B94189"/>
    <w:rsid w:val="00B9439B"/>
    <w:rsid w:val="00B945D9"/>
    <w:rsid w:val="00B94956"/>
    <w:rsid w:val="00B94C0C"/>
    <w:rsid w:val="00B951AF"/>
    <w:rsid w:val="00B95335"/>
    <w:rsid w:val="00B9583D"/>
    <w:rsid w:val="00B95843"/>
    <w:rsid w:val="00B9584E"/>
    <w:rsid w:val="00B95CB3"/>
    <w:rsid w:val="00B9672F"/>
    <w:rsid w:val="00B96836"/>
    <w:rsid w:val="00B97A37"/>
    <w:rsid w:val="00BA0284"/>
    <w:rsid w:val="00BA0D50"/>
    <w:rsid w:val="00BA1466"/>
    <w:rsid w:val="00BA185A"/>
    <w:rsid w:val="00BA1A01"/>
    <w:rsid w:val="00BA1C38"/>
    <w:rsid w:val="00BA1D7B"/>
    <w:rsid w:val="00BA1F26"/>
    <w:rsid w:val="00BA23DA"/>
    <w:rsid w:val="00BA310C"/>
    <w:rsid w:val="00BA39E9"/>
    <w:rsid w:val="00BA40F1"/>
    <w:rsid w:val="00BA41EC"/>
    <w:rsid w:val="00BA4CCC"/>
    <w:rsid w:val="00BA4CFA"/>
    <w:rsid w:val="00BA503E"/>
    <w:rsid w:val="00BA5219"/>
    <w:rsid w:val="00BA5B0F"/>
    <w:rsid w:val="00BA6870"/>
    <w:rsid w:val="00BA6A5B"/>
    <w:rsid w:val="00BA6E44"/>
    <w:rsid w:val="00BA7B54"/>
    <w:rsid w:val="00BB06E7"/>
    <w:rsid w:val="00BB0C51"/>
    <w:rsid w:val="00BB1714"/>
    <w:rsid w:val="00BB17CB"/>
    <w:rsid w:val="00BB1A12"/>
    <w:rsid w:val="00BB1D84"/>
    <w:rsid w:val="00BB24D0"/>
    <w:rsid w:val="00BB2542"/>
    <w:rsid w:val="00BB2891"/>
    <w:rsid w:val="00BB2AFF"/>
    <w:rsid w:val="00BB2E24"/>
    <w:rsid w:val="00BB34A1"/>
    <w:rsid w:val="00BB34FB"/>
    <w:rsid w:val="00BB357E"/>
    <w:rsid w:val="00BB3B29"/>
    <w:rsid w:val="00BB3CEB"/>
    <w:rsid w:val="00BB3E79"/>
    <w:rsid w:val="00BB44E2"/>
    <w:rsid w:val="00BB4695"/>
    <w:rsid w:val="00BB4707"/>
    <w:rsid w:val="00BB5578"/>
    <w:rsid w:val="00BB5E7F"/>
    <w:rsid w:val="00BB6130"/>
    <w:rsid w:val="00BB6B3A"/>
    <w:rsid w:val="00BB6C42"/>
    <w:rsid w:val="00BB70AD"/>
    <w:rsid w:val="00BB7334"/>
    <w:rsid w:val="00BB74A5"/>
    <w:rsid w:val="00BB75D4"/>
    <w:rsid w:val="00BB763C"/>
    <w:rsid w:val="00BB7999"/>
    <w:rsid w:val="00BB7DFE"/>
    <w:rsid w:val="00BC0290"/>
    <w:rsid w:val="00BC02FE"/>
    <w:rsid w:val="00BC0631"/>
    <w:rsid w:val="00BC0BC2"/>
    <w:rsid w:val="00BC0D6D"/>
    <w:rsid w:val="00BC12D6"/>
    <w:rsid w:val="00BC1410"/>
    <w:rsid w:val="00BC1AC4"/>
    <w:rsid w:val="00BC1C8E"/>
    <w:rsid w:val="00BC223C"/>
    <w:rsid w:val="00BC2B0C"/>
    <w:rsid w:val="00BC30E9"/>
    <w:rsid w:val="00BC3187"/>
    <w:rsid w:val="00BC358D"/>
    <w:rsid w:val="00BC4A0A"/>
    <w:rsid w:val="00BC4EC6"/>
    <w:rsid w:val="00BC56B0"/>
    <w:rsid w:val="00BC671A"/>
    <w:rsid w:val="00BC690D"/>
    <w:rsid w:val="00BC69D7"/>
    <w:rsid w:val="00BC7727"/>
    <w:rsid w:val="00BD01A2"/>
    <w:rsid w:val="00BD040C"/>
    <w:rsid w:val="00BD0A33"/>
    <w:rsid w:val="00BD12FF"/>
    <w:rsid w:val="00BD1425"/>
    <w:rsid w:val="00BD1E2C"/>
    <w:rsid w:val="00BD1EB5"/>
    <w:rsid w:val="00BD1F15"/>
    <w:rsid w:val="00BD2306"/>
    <w:rsid w:val="00BD27DC"/>
    <w:rsid w:val="00BD2825"/>
    <w:rsid w:val="00BD28F6"/>
    <w:rsid w:val="00BD2C4F"/>
    <w:rsid w:val="00BD3920"/>
    <w:rsid w:val="00BD39AE"/>
    <w:rsid w:val="00BD3CC7"/>
    <w:rsid w:val="00BD3DFE"/>
    <w:rsid w:val="00BD3F40"/>
    <w:rsid w:val="00BD408E"/>
    <w:rsid w:val="00BD4139"/>
    <w:rsid w:val="00BD42EC"/>
    <w:rsid w:val="00BD4331"/>
    <w:rsid w:val="00BD468C"/>
    <w:rsid w:val="00BD47D0"/>
    <w:rsid w:val="00BD4860"/>
    <w:rsid w:val="00BD4BC1"/>
    <w:rsid w:val="00BD4D13"/>
    <w:rsid w:val="00BD4D2D"/>
    <w:rsid w:val="00BD5082"/>
    <w:rsid w:val="00BD53E4"/>
    <w:rsid w:val="00BD5610"/>
    <w:rsid w:val="00BD5E28"/>
    <w:rsid w:val="00BD6379"/>
    <w:rsid w:val="00BD6467"/>
    <w:rsid w:val="00BD6C91"/>
    <w:rsid w:val="00BD6E81"/>
    <w:rsid w:val="00BD71E3"/>
    <w:rsid w:val="00BD72A8"/>
    <w:rsid w:val="00BD7C4E"/>
    <w:rsid w:val="00BD7FAA"/>
    <w:rsid w:val="00BE016A"/>
    <w:rsid w:val="00BE03CD"/>
    <w:rsid w:val="00BE0B6E"/>
    <w:rsid w:val="00BE104D"/>
    <w:rsid w:val="00BE147C"/>
    <w:rsid w:val="00BE1E7E"/>
    <w:rsid w:val="00BE1F0B"/>
    <w:rsid w:val="00BE2165"/>
    <w:rsid w:val="00BE2A66"/>
    <w:rsid w:val="00BE2AE7"/>
    <w:rsid w:val="00BE302F"/>
    <w:rsid w:val="00BE3789"/>
    <w:rsid w:val="00BE3B2E"/>
    <w:rsid w:val="00BE3E34"/>
    <w:rsid w:val="00BE43E3"/>
    <w:rsid w:val="00BE48BD"/>
    <w:rsid w:val="00BE49BE"/>
    <w:rsid w:val="00BE5267"/>
    <w:rsid w:val="00BE6511"/>
    <w:rsid w:val="00BE6898"/>
    <w:rsid w:val="00BE6D55"/>
    <w:rsid w:val="00BE6F1F"/>
    <w:rsid w:val="00BE7239"/>
    <w:rsid w:val="00BE74AD"/>
    <w:rsid w:val="00BE798E"/>
    <w:rsid w:val="00BE7C31"/>
    <w:rsid w:val="00BF0D91"/>
    <w:rsid w:val="00BF10FE"/>
    <w:rsid w:val="00BF15E2"/>
    <w:rsid w:val="00BF198B"/>
    <w:rsid w:val="00BF1D5C"/>
    <w:rsid w:val="00BF1D6C"/>
    <w:rsid w:val="00BF1EAC"/>
    <w:rsid w:val="00BF22A9"/>
    <w:rsid w:val="00BF2369"/>
    <w:rsid w:val="00BF25E4"/>
    <w:rsid w:val="00BF2944"/>
    <w:rsid w:val="00BF3234"/>
    <w:rsid w:val="00BF3292"/>
    <w:rsid w:val="00BF3352"/>
    <w:rsid w:val="00BF3833"/>
    <w:rsid w:val="00BF3BFB"/>
    <w:rsid w:val="00BF44EE"/>
    <w:rsid w:val="00BF46A0"/>
    <w:rsid w:val="00BF49E8"/>
    <w:rsid w:val="00BF5136"/>
    <w:rsid w:val="00BF599E"/>
    <w:rsid w:val="00BF5B6B"/>
    <w:rsid w:val="00BF5DC7"/>
    <w:rsid w:val="00BF5DDB"/>
    <w:rsid w:val="00BF6059"/>
    <w:rsid w:val="00BF6178"/>
    <w:rsid w:val="00BF6EC7"/>
    <w:rsid w:val="00BF72B5"/>
    <w:rsid w:val="00BF7912"/>
    <w:rsid w:val="00BF7FC2"/>
    <w:rsid w:val="00C0049A"/>
    <w:rsid w:val="00C007D2"/>
    <w:rsid w:val="00C00E71"/>
    <w:rsid w:val="00C0163D"/>
    <w:rsid w:val="00C016C3"/>
    <w:rsid w:val="00C02B8A"/>
    <w:rsid w:val="00C0316B"/>
    <w:rsid w:val="00C03505"/>
    <w:rsid w:val="00C03664"/>
    <w:rsid w:val="00C03762"/>
    <w:rsid w:val="00C03B02"/>
    <w:rsid w:val="00C03FE8"/>
    <w:rsid w:val="00C042CB"/>
    <w:rsid w:val="00C0472A"/>
    <w:rsid w:val="00C05781"/>
    <w:rsid w:val="00C06007"/>
    <w:rsid w:val="00C06D2C"/>
    <w:rsid w:val="00C07536"/>
    <w:rsid w:val="00C07F72"/>
    <w:rsid w:val="00C1044C"/>
    <w:rsid w:val="00C1071F"/>
    <w:rsid w:val="00C11126"/>
    <w:rsid w:val="00C111CA"/>
    <w:rsid w:val="00C11896"/>
    <w:rsid w:val="00C11935"/>
    <w:rsid w:val="00C11A1E"/>
    <w:rsid w:val="00C12125"/>
    <w:rsid w:val="00C1256B"/>
    <w:rsid w:val="00C1330E"/>
    <w:rsid w:val="00C1390D"/>
    <w:rsid w:val="00C13AE3"/>
    <w:rsid w:val="00C13B9C"/>
    <w:rsid w:val="00C13D13"/>
    <w:rsid w:val="00C13D78"/>
    <w:rsid w:val="00C13E92"/>
    <w:rsid w:val="00C14A2B"/>
    <w:rsid w:val="00C14CE8"/>
    <w:rsid w:val="00C155B6"/>
    <w:rsid w:val="00C15F79"/>
    <w:rsid w:val="00C160B1"/>
    <w:rsid w:val="00C1679D"/>
    <w:rsid w:val="00C16E3A"/>
    <w:rsid w:val="00C1736C"/>
    <w:rsid w:val="00C173AE"/>
    <w:rsid w:val="00C17964"/>
    <w:rsid w:val="00C2042E"/>
    <w:rsid w:val="00C20479"/>
    <w:rsid w:val="00C20A0B"/>
    <w:rsid w:val="00C20C9F"/>
    <w:rsid w:val="00C21147"/>
    <w:rsid w:val="00C2122D"/>
    <w:rsid w:val="00C2130E"/>
    <w:rsid w:val="00C21312"/>
    <w:rsid w:val="00C2150F"/>
    <w:rsid w:val="00C22717"/>
    <w:rsid w:val="00C22843"/>
    <w:rsid w:val="00C23037"/>
    <w:rsid w:val="00C230B6"/>
    <w:rsid w:val="00C23767"/>
    <w:rsid w:val="00C23967"/>
    <w:rsid w:val="00C23DC5"/>
    <w:rsid w:val="00C24439"/>
    <w:rsid w:val="00C24573"/>
    <w:rsid w:val="00C24874"/>
    <w:rsid w:val="00C254C1"/>
    <w:rsid w:val="00C25570"/>
    <w:rsid w:val="00C25905"/>
    <w:rsid w:val="00C260A4"/>
    <w:rsid w:val="00C2645F"/>
    <w:rsid w:val="00C269B0"/>
    <w:rsid w:val="00C26A10"/>
    <w:rsid w:val="00C27202"/>
    <w:rsid w:val="00C2724A"/>
    <w:rsid w:val="00C27600"/>
    <w:rsid w:val="00C300F9"/>
    <w:rsid w:val="00C3043F"/>
    <w:rsid w:val="00C3124E"/>
    <w:rsid w:val="00C3197D"/>
    <w:rsid w:val="00C31E2A"/>
    <w:rsid w:val="00C32269"/>
    <w:rsid w:val="00C3272A"/>
    <w:rsid w:val="00C32AC7"/>
    <w:rsid w:val="00C32B63"/>
    <w:rsid w:val="00C32C76"/>
    <w:rsid w:val="00C32DC5"/>
    <w:rsid w:val="00C3366F"/>
    <w:rsid w:val="00C33C0A"/>
    <w:rsid w:val="00C33CB5"/>
    <w:rsid w:val="00C3403F"/>
    <w:rsid w:val="00C348E6"/>
    <w:rsid w:val="00C34973"/>
    <w:rsid w:val="00C34CC0"/>
    <w:rsid w:val="00C34F92"/>
    <w:rsid w:val="00C35635"/>
    <w:rsid w:val="00C36143"/>
    <w:rsid w:val="00C361A9"/>
    <w:rsid w:val="00C3679D"/>
    <w:rsid w:val="00C374E2"/>
    <w:rsid w:val="00C374E5"/>
    <w:rsid w:val="00C3778E"/>
    <w:rsid w:val="00C379FA"/>
    <w:rsid w:val="00C37BF4"/>
    <w:rsid w:val="00C37C73"/>
    <w:rsid w:val="00C406E9"/>
    <w:rsid w:val="00C40CF3"/>
    <w:rsid w:val="00C41108"/>
    <w:rsid w:val="00C4140A"/>
    <w:rsid w:val="00C415DC"/>
    <w:rsid w:val="00C416B4"/>
    <w:rsid w:val="00C41989"/>
    <w:rsid w:val="00C41B0F"/>
    <w:rsid w:val="00C41B29"/>
    <w:rsid w:val="00C42688"/>
    <w:rsid w:val="00C42DD4"/>
    <w:rsid w:val="00C43BF0"/>
    <w:rsid w:val="00C43D5B"/>
    <w:rsid w:val="00C45B1E"/>
    <w:rsid w:val="00C46657"/>
    <w:rsid w:val="00C46974"/>
    <w:rsid w:val="00C469B0"/>
    <w:rsid w:val="00C46C0E"/>
    <w:rsid w:val="00C46ED1"/>
    <w:rsid w:val="00C472FF"/>
    <w:rsid w:val="00C4784D"/>
    <w:rsid w:val="00C47A2D"/>
    <w:rsid w:val="00C47C6C"/>
    <w:rsid w:val="00C47CCF"/>
    <w:rsid w:val="00C47CD8"/>
    <w:rsid w:val="00C47FEA"/>
    <w:rsid w:val="00C50457"/>
    <w:rsid w:val="00C50BA9"/>
    <w:rsid w:val="00C50C40"/>
    <w:rsid w:val="00C512D1"/>
    <w:rsid w:val="00C515A3"/>
    <w:rsid w:val="00C51C8B"/>
    <w:rsid w:val="00C5280A"/>
    <w:rsid w:val="00C5366A"/>
    <w:rsid w:val="00C54023"/>
    <w:rsid w:val="00C54736"/>
    <w:rsid w:val="00C54951"/>
    <w:rsid w:val="00C54FBD"/>
    <w:rsid w:val="00C551CD"/>
    <w:rsid w:val="00C5573E"/>
    <w:rsid w:val="00C55ED2"/>
    <w:rsid w:val="00C5641A"/>
    <w:rsid w:val="00C57094"/>
    <w:rsid w:val="00C57C56"/>
    <w:rsid w:val="00C57E6F"/>
    <w:rsid w:val="00C614CB"/>
    <w:rsid w:val="00C61E2D"/>
    <w:rsid w:val="00C62B17"/>
    <w:rsid w:val="00C62B81"/>
    <w:rsid w:val="00C63186"/>
    <w:rsid w:val="00C635F9"/>
    <w:rsid w:val="00C639AF"/>
    <w:rsid w:val="00C63A18"/>
    <w:rsid w:val="00C63CA8"/>
    <w:rsid w:val="00C63DC1"/>
    <w:rsid w:val="00C641FB"/>
    <w:rsid w:val="00C64606"/>
    <w:rsid w:val="00C6487A"/>
    <w:rsid w:val="00C64A26"/>
    <w:rsid w:val="00C64B89"/>
    <w:rsid w:val="00C64B9D"/>
    <w:rsid w:val="00C658F6"/>
    <w:rsid w:val="00C65A24"/>
    <w:rsid w:val="00C65CF1"/>
    <w:rsid w:val="00C66477"/>
    <w:rsid w:val="00C66DBF"/>
    <w:rsid w:val="00C67675"/>
    <w:rsid w:val="00C67A27"/>
    <w:rsid w:val="00C67CAD"/>
    <w:rsid w:val="00C67DC6"/>
    <w:rsid w:val="00C7069E"/>
    <w:rsid w:val="00C71040"/>
    <w:rsid w:val="00C72AB2"/>
    <w:rsid w:val="00C72E87"/>
    <w:rsid w:val="00C72EBB"/>
    <w:rsid w:val="00C7314D"/>
    <w:rsid w:val="00C736FE"/>
    <w:rsid w:val="00C73F1A"/>
    <w:rsid w:val="00C74299"/>
    <w:rsid w:val="00C74829"/>
    <w:rsid w:val="00C74E52"/>
    <w:rsid w:val="00C7650F"/>
    <w:rsid w:val="00C767EF"/>
    <w:rsid w:val="00C77A25"/>
    <w:rsid w:val="00C77D17"/>
    <w:rsid w:val="00C80FF9"/>
    <w:rsid w:val="00C8184E"/>
    <w:rsid w:val="00C81B0F"/>
    <w:rsid w:val="00C81D3D"/>
    <w:rsid w:val="00C81E0F"/>
    <w:rsid w:val="00C81E36"/>
    <w:rsid w:val="00C824A7"/>
    <w:rsid w:val="00C8280B"/>
    <w:rsid w:val="00C82972"/>
    <w:rsid w:val="00C82A08"/>
    <w:rsid w:val="00C83053"/>
    <w:rsid w:val="00C83749"/>
    <w:rsid w:val="00C83E57"/>
    <w:rsid w:val="00C84403"/>
    <w:rsid w:val="00C84846"/>
    <w:rsid w:val="00C8486F"/>
    <w:rsid w:val="00C850FD"/>
    <w:rsid w:val="00C85191"/>
    <w:rsid w:val="00C855AA"/>
    <w:rsid w:val="00C85721"/>
    <w:rsid w:val="00C857B2"/>
    <w:rsid w:val="00C865E7"/>
    <w:rsid w:val="00C8786D"/>
    <w:rsid w:val="00C905E0"/>
    <w:rsid w:val="00C9094F"/>
    <w:rsid w:val="00C90CB8"/>
    <w:rsid w:val="00C90CEF"/>
    <w:rsid w:val="00C910B7"/>
    <w:rsid w:val="00C912BF"/>
    <w:rsid w:val="00C916B7"/>
    <w:rsid w:val="00C91741"/>
    <w:rsid w:val="00C91FB0"/>
    <w:rsid w:val="00C92182"/>
    <w:rsid w:val="00C921FB"/>
    <w:rsid w:val="00C922AC"/>
    <w:rsid w:val="00C922CB"/>
    <w:rsid w:val="00C92CE3"/>
    <w:rsid w:val="00C93174"/>
    <w:rsid w:val="00C93403"/>
    <w:rsid w:val="00C934BC"/>
    <w:rsid w:val="00C93851"/>
    <w:rsid w:val="00C93CF8"/>
    <w:rsid w:val="00C940BE"/>
    <w:rsid w:val="00C94F97"/>
    <w:rsid w:val="00C9605F"/>
    <w:rsid w:val="00C9625C"/>
    <w:rsid w:val="00C96534"/>
    <w:rsid w:val="00C968E6"/>
    <w:rsid w:val="00C96EE1"/>
    <w:rsid w:val="00C979FB"/>
    <w:rsid w:val="00CA0627"/>
    <w:rsid w:val="00CA2003"/>
    <w:rsid w:val="00CA2249"/>
    <w:rsid w:val="00CA25F6"/>
    <w:rsid w:val="00CA3179"/>
    <w:rsid w:val="00CA3C4E"/>
    <w:rsid w:val="00CA4183"/>
    <w:rsid w:val="00CA434C"/>
    <w:rsid w:val="00CA45EB"/>
    <w:rsid w:val="00CA4B71"/>
    <w:rsid w:val="00CA4E69"/>
    <w:rsid w:val="00CA515F"/>
    <w:rsid w:val="00CA5297"/>
    <w:rsid w:val="00CA5A48"/>
    <w:rsid w:val="00CA5D78"/>
    <w:rsid w:val="00CA6350"/>
    <w:rsid w:val="00CA6F3C"/>
    <w:rsid w:val="00CA707A"/>
    <w:rsid w:val="00CA70F3"/>
    <w:rsid w:val="00CA7358"/>
    <w:rsid w:val="00CA7C73"/>
    <w:rsid w:val="00CA7DA3"/>
    <w:rsid w:val="00CB02C9"/>
    <w:rsid w:val="00CB047D"/>
    <w:rsid w:val="00CB0E1B"/>
    <w:rsid w:val="00CB1210"/>
    <w:rsid w:val="00CB19A3"/>
    <w:rsid w:val="00CB22B7"/>
    <w:rsid w:val="00CB22B8"/>
    <w:rsid w:val="00CB2681"/>
    <w:rsid w:val="00CB26A2"/>
    <w:rsid w:val="00CB377F"/>
    <w:rsid w:val="00CB37CB"/>
    <w:rsid w:val="00CB3913"/>
    <w:rsid w:val="00CB3D81"/>
    <w:rsid w:val="00CB41D2"/>
    <w:rsid w:val="00CB41E0"/>
    <w:rsid w:val="00CB4281"/>
    <w:rsid w:val="00CB42D2"/>
    <w:rsid w:val="00CB443E"/>
    <w:rsid w:val="00CB53FF"/>
    <w:rsid w:val="00CB565F"/>
    <w:rsid w:val="00CB5936"/>
    <w:rsid w:val="00CB5B07"/>
    <w:rsid w:val="00CB5D2C"/>
    <w:rsid w:val="00CB624F"/>
    <w:rsid w:val="00CB6653"/>
    <w:rsid w:val="00CB693E"/>
    <w:rsid w:val="00CB6969"/>
    <w:rsid w:val="00CB6DE2"/>
    <w:rsid w:val="00CB7156"/>
    <w:rsid w:val="00CB7482"/>
    <w:rsid w:val="00CB782A"/>
    <w:rsid w:val="00CB7CF9"/>
    <w:rsid w:val="00CC05DC"/>
    <w:rsid w:val="00CC06AF"/>
    <w:rsid w:val="00CC120B"/>
    <w:rsid w:val="00CC1497"/>
    <w:rsid w:val="00CC1632"/>
    <w:rsid w:val="00CC1B7D"/>
    <w:rsid w:val="00CC22FE"/>
    <w:rsid w:val="00CC2465"/>
    <w:rsid w:val="00CC2563"/>
    <w:rsid w:val="00CC2853"/>
    <w:rsid w:val="00CC2AE3"/>
    <w:rsid w:val="00CC33DE"/>
    <w:rsid w:val="00CC3B07"/>
    <w:rsid w:val="00CC3C16"/>
    <w:rsid w:val="00CC455B"/>
    <w:rsid w:val="00CC4C74"/>
    <w:rsid w:val="00CC5459"/>
    <w:rsid w:val="00CC54FE"/>
    <w:rsid w:val="00CC579D"/>
    <w:rsid w:val="00CC5BB4"/>
    <w:rsid w:val="00CC66E5"/>
    <w:rsid w:val="00CC7044"/>
    <w:rsid w:val="00CD02E7"/>
    <w:rsid w:val="00CD032A"/>
    <w:rsid w:val="00CD0904"/>
    <w:rsid w:val="00CD111B"/>
    <w:rsid w:val="00CD158C"/>
    <w:rsid w:val="00CD16E8"/>
    <w:rsid w:val="00CD1918"/>
    <w:rsid w:val="00CD1D8E"/>
    <w:rsid w:val="00CD21D5"/>
    <w:rsid w:val="00CD2B19"/>
    <w:rsid w:val="00CD2B3E"/>
    <w:rsid w:val="00CD2C34"/>
    <w:rsid w:val="00CD2DA4"/>
    <w:rsid w:val="00CD338D"/>
    <w:rsid w:val="00CD3490"/>
    <w:rsid w:val="00CD34C0"/>
    <w:rsid w:val="00CD3614"/>
    <w:rsid w:val="00CD36CE"/>
    <w:rsid w:val="00CD3AC4"/>
    <w:rsid w:val="00CD3FBF"/>
    <w:rsid w:val="00CD4325"/>
    <w:rsid w:val="00CD47E9"/>
    <w:rsid w:val="00CD4AC8"/>
    <w:rsid w:val="00CD5989"/>
    <w:rsid w:val="00CD5A2D"/>
    <w:rsid w:val="00CD5C97"/>
    <w:rsid w:val="00CD6349"/>
    <w:rsid w:val="00CD6528"/>
    <w:rsid w:val="00CD6916"/>
    <w:rsid w:val="00CD7105"/>
    <w:rsid w:val="00CD7CC0"/>
    <w:rsid w:val="00CE07E6"/>
    <w:rsid w:val="00CE0AAB"/>
    <w:rsid w:val="00CE0EBC"/>
    <w:rsid w:val="00CE0F1A"/>
    <w:rsid w:val="00CE11CA"/>
    <w:rsid w:val="00CE12E0"/>
    <w:rsid w:val="00CE1337"/>
    <w:rsid w:val="00CE1A7D"/>
    <w:rsid w:val="00CE2253"/>
    <w:rsid w:val="00CE3214"/>
    <w:rsid w:val="00CE340F"/>
    <w:rsid w:val="00CE375D"/>
    <w:rsid w:val="00CE3A9E"/>
    <w:rsid w:val="00CE4020"/>
    <w:rsid w:val="00CE484A"/>
    <w:rsid w:val="00CE52E3"/>
    <w:rsid w:val="00CE5CFF"/>
    <w:rsid w:val="00CE6887"/>
    <w:rsid w:val="00CE78DD"/>
    <w:rsid w:val="00CE7FEE"/>
    <w:rsid w:val="00CF0998"/>
    <w:rsid w:val="00CF0C77"/>
    <w:rsid w:val="00CF10E8"/>
    <w:rsid w:val="00CF11E3"/>
    <w:rsid w:val="00CF1D49"/>
    <w:rsid w:val="00CF24A3"/>
    <w:rsid w:val="00CF2628"/>
    <w:rsid w:val="00CF2DBE"/>
    <w:rsid w:val="00CF3017"/>
    <w:rsid w:val="00CF33DD"/>
    <w:rsid w:val="00CF3736"/>
    <w:rsid w:val="00CF3A62"/>
    <w:rsid w:val="00CF3CF8"/>
    <w:rsid w:val="00CF4060"/>
    <w:rsid w:val="00CF427D"/>
    <w:rsid w:val="00CF44FB"/>
    <w:rsid w:val="00CF471A"/>
    <w:rsid w:val="00CF49E0"/>
    <w:rsid w:val="00CF4A1E"/>
    <w:rsid w:val="00CF4B52"/>
    <w:rsid w:val="00CF5086"/>
    <w:rsid w:val="00CF528D"/>
    <w:rsid w:val="00CF5B3B"/>
    <w:rsid w:val="00CF5C01"/>
    <w:rsid w:val="00CF5FFE"/>
    <w:rsid w:val="00CF6091"/>
    <w:rsid w:val="00CF6B10"/>
    <w:rsid w:val="00CF6DD5"/>
    <w:rsid w:val="00CF6E2D"/>
    <w:rsid w:val="00CF70BC"/>
    <w:rsid w:val="00CF742B"/>
    <w:rsid w:val="00CF76ED"/>
    <w:rsid w:val="00CF7A95"/>
    <w:rsid w:val="00D000C1"/>
    <w:rsid w:val="00D0018B"/>
    <w:rsid w:val="00D01686"/>
    <w:rsid w:val="00D01A6A"/>
    <w:rsid w:val="00D01BC3"/>
    <w:rsid w:val="00D026D5"/>
    <w:rsid w:val="00D030E7"/>
    <w:rsid w:val="00D0385C"/>
    <w:rsid w:val="00D03922"/>
    <w:rsid w:val="00D03C7A"/>
    <w:rsid w:val="00D05236"/>
    <w:rsid w:val="00D053E8"/>
    <w:rsid w:val="00D0562E"/>
    <w:rsid w:val="00D059C7"/>
    <w:rsid w:val="00D05D5A"/>
    <w:rsid w:val="00D05F45"/>
    <w:rsid w:val="00D06555"/>
    <w:rsid w:val="00D06682"/>
    <w:rsid w:val="00D06D05"/>
    <w:rsid w:val="00D0717E"/>
    <w:rsid w:val="00D07311"/>
    <w:rsid w:val="00D074E3"/>
    <w:rsid w:val="00D10F0A"/>
    <w:rsid w:val="00D115AB"/>
    <w:rsid w:val="00D11D89"/>
    <w:rsid w:val="00D13178"/>
    <w:rsid w:val="00D136A2"/>
    <w:rsid w:val="00D13A17"/>
    <w:rsid w:val="00D13B40"/>
    <w:rsid w:val="00D13F82"/>
    <w:rsid w:val="00D143F5"/>
    <w:rsid w:val="00D14F82"/>
    <w:rsid w:val="00D15343"/>
    <w:rsid w:val="00D155EE"/>
    <w:rsid w:val="00D15DD7"/>
    <w:rsid w:val="00D15E98"/>
    <w:rsid w:val="00D163CB"/>
    <w:rsid w:val="00D16495"/>
    <w:rsid w:val="00D164F4"/>
    <w:rsid w:val="00D16B93"/>
    <w:rsid w:val="00D174C9"/>
    <w:rsid w:val="00D174E5"/>
    <w:rsid w:val="00D17C8D"/>
    <w:rsid w:val="00D17F77"/>
    <w:rsid w:val="00D20072"/>
    <w:rsid w:val="00D20777"/>
    <w:rsid w:val="00D20F12"/>
    <w:rsid w:val="00D21726"/>
    <w:rsid w:val="00D21CA6"/>
    <w:rsid w:val="00D2206A"/>
    <w:rsid w:val="00D224D5"/>
    <w:rsid w:val="00D22C25"/>
    <w:rsid w:val="00D22DB7"/>
    <w:rsid w:val="00D22E4D"/>
    <w:rsid w:val="00D2433A"/>
    <w:rsid w:val="00D24630"/>
    <w:rsid w:val="00D24685"/>
    <w:rsid w:val="00D24B41"/>
    <w:rsid w:val="00D24D61"/>
    <w:rsid w:val="00D24EC5"/>
    <w:rsid w:val="00D251EE"/>
    <w:rsid w:val="00D255F9"/>
    <w:rsid w:val="00D26306"/>
    <w:rsid w:val="00D26DA3"/>
    <w:rsid w:val="00D27D16"/>
    <w:rsid w:val="00D304CD"/>
    <w:rsid w:val="00D305AB"/>
    <w:rsid w:val="00D30908"/>
    <w:rsid w:val="00D30BB5"/>
    <w:rsid w:val="00D312E3"/>
    <w:rsid w:val="00D313D2"/>
    <w:rsid w:val="00D31F58"/>
    <w:rsid w:val="00D32183"/>
    <w:rsid w:val="00D32200"/>
    <w:rsid w:val="00D3247B"/>
    <w:rsid w:val="00D32FD7"/>
    <w:rsid w:val="00D33829"/>
    <w:rsid w:val="00D341B6"/>
    <w:rsid w:val="00D34D51"/>
    <w:rsid w:val="00D3553D"/>
    <w:rsid w:val="00D35716"/>
    <w:rsid w:val="00D357E9"/>
    <w:rsid w:val="00D35C60"/>
    <w:rsid w:val="00D35E1C"/>
    <w:rsid w:val="00D35FBF"/>
    <w:rsid w:val="00D36DFC"/>
    <w:rsid w:val="00D37181"/>
    <w:rsid w:val="00D37476"/>
    <w:rsid w:val="00D3764A"/>
    <w:rsid w:val="00D4049E"/>
    <w:rsid w:val="00D415C5"/>
    <w:rsid w:val="00D4242F"/>
    <w:rsid w:val="00D4244A"/>
    <w:rsid w:val="00D427C7"/>
    <w:rsid w:val="00D42AF1"/>
    <w:rsid w:val="00D42B39"/>
    <w:rsid w:val="00D42B7D"/>
    <w:rsid w:val="00D4307E"/>
    <w:rsid w:val="00D4385D"/>
    <w:rsid w:val="00D43934"/>
    <w:rsid w:val="00D4440B"/>
    <w:rsid w:val="00D44422"/>
    <w:rsid w:val="00D448B0"/>
    <w:rsid w:val="00D449AB"/>
    <w:rsid w:val="00D45176"/>
    <w:rsid w:val="00D45282"/>
    <w:rsid w:val="00D45292"/>
    <w:rsid w:val="00D45448"/>
    <w:rsid w:val="00D45683"/>
    <w:rsid w:val="00D45685"/>
    <w:rsid w:val="00D45C5B"/>
    <w:rsid w:val="00D46652"/>
    <w:rsid w:val="00D46E98"/>
    <w:rsid w:val="00D47617"/>
    <w:rsid w:val="00D4782E"/>
    <w:rsid w:val="00D47E0D"/>
    <w:rsid w:val="00D47EAB"/>
    <w:rsid w:val="00D507AD"/>
    <w:rsid w:val="00D509D0"/>
    <w:rsid w:val="00D50DCD"/>
    <w:rsid w:val="00D5108D"/>
    <w:rsid w:val="00D52110"/>
    <w:rsid w:val="00D52254"/>
    <w:rsid w:val="00D52608"/>
    <w:rsid w:val="00D52622"/>
    <w:rsid w:val="00D527EB"/>
    <w:rsid w:val="00D529B5"/>
    <w:rsid w:val="00D52CE6"/>
    <w:rsid w:val="00D52D1B"/>
    <w:rsid w:val="00D52DB5"/>
    <w:rsid w:val="00D5305B"/>
    <w:rsid w:val="00D538A4"/>
    <w:rsid w:val="00D53AC7"/>
    <w:rsid w:val="00D54289"/>
    <w:rsid w:val="00D54F50"/>
    <w:rsid w:val="00D5518D"/>
    <w:rsid w:val="00D56258"/>
    <w:rsid w:val="00D5639D"/>
    <w:rsid w:val="00D56638"/>
    <w:rsid w:val="00D5673B"/>
    <w:rsid w:val="00D568C1"/>
    <w:rsid w:val="00D56DB3"/>
    <w:rsid w:val="00D57029"/>
    <w:rsid w:val="00D57174"/>
    <w:rsid w:val="00D57397"/>
    <w:rsid w:val="00D573D6"/>
    <w:rsid w:val="00D5763F"/>
    <w:rsid w:val="00D57701"/>
    <w:rsid w:val="00D5790A"/>
    <w:rsid w:val="00D6032F"/>
    <w:rsid w:val="00D60F2D"/>
    <w:rsid w:val="00D61169"/>
    <w:rsid w:val="00D6120D"/>
    <w:rsid w:val="00D61225"/>
    <w:rsid w:val="00D61489"/>
    <w:rsid w:val="00D617AB"/>
    <w:rsid w:val="00D61AC1"/>
    <w:rsid w:val="00D61C85"/>
    <w:rsid w:val="00D627FE"/>
    <w:rsid w:val="00D62819"/>
    <w:rsid w:val="00D62DB9"/>
    <w:rsid w:val="00D62FA1"/>
    <w:rsid w:val="00D634D5"/>
    <w:rsid w:val="00D63579"/>
    <w:rsid w:val="00D6358A"/>
    <w:rsid w:val="00D63F6C"/>
    <w:rsid w:val="00D645E6"/>
    <w:rsid w:val="00D64A66"/>
    <w:rsid w:val="00D65140"/>
    <w:rsid w:val="00D65383"/>
    <w:rsid w:val="00D658BA"/>
    <w:rsid w:val="00D65A66"/>
    <w:rsid w:val="00D65E26"/>
    <w:rsid w:val="00D6638E"/>
    <w:rsid w:val="00D66452"/>
    <w:rsid w:val="00D6646A"/>
    <w:rsid w:val="00D66CB1"/>
    <w:rsid w:val="00D66D83"/>
    <w:rsid w:val="00D675F2"/>
    <w:rsid w:val="00D676B3"/>
    <w:rsid w:val="00D706EC"/>
    <w:rsid w:val="00D708CB"/>
    <w:rsid w:val="00D70CB4"/>
    <w:rsid w:val="00D710FE"/>
    <w:rsid w:val="00D713DA"/>
    <w:rsid w:val="00D7146A"/>
    <w:rsid w:val="00D7155D"/>
    <w:rsid w:val="00D719E5"/>
    <w:rsid w:val="00D726BD"/>
    <w:rsid w:val="00D7276F"/>
    <w:rsid w:val="00D7324C"/>
    <w:rsid w:val="00D73B80"/>
    <w:rsid w:val="00D73BF7"/>
    <w:rsid w:val="00D74949"/>
    <w:rsid w:val="00D74DC9"/>
    <w:rsid w:val="00D74E56"/>
    <w:rsid w:val="00D74F58"/>
    <w:rsid w:val="00D750FF"/>
    <w:rsid w:val="00D7529C"/>
    <w:rsid w:val="00D7604C"/>
    <w:rsid w:val="00D7606F"/>
    <w:rsid w:val="00D76598"/>
    <w:rsid w:val="00D76A66"/>
    <w:rsid w:val="00D76B32"/>
    <w:rsid w:val="00D76D24"/>
    <w:rsid w:val="00D7727B"/>
    <w:rsid w:val="00D77D0F"/>
    <w:rsid w:val="00D807BA"/>
    <w:rsid w:val="00D80808"/>
    <w:rsid w:val="00D80A81"/>
    <w:rsid w:val="00D80BD2"/>
    <w:rsid w:val="00D8127F"/>
    <w:rsid w:val="00D815C8"/>
    <w:rsid w:val="00D82296"/>
    <w:rsid w:val="00D824AF"/>
    <w:rsid w:val="00D8258A"/>
    <w:rsid w:val="00D82759"/>
    <w:rsid w:val="00D833F3"/>
    <w:rsid w:val="00D83940"/>
    <w:rsid w:val="00D83CE1"/>
    <w:rsid w:val="00D83F33"/>
    <w:rsid w:val="00D8425E"/>
    <w:rsid w:val="00D84B6D"/>
    <w:rsid w:val="00D84DB6"/>
    <w:rsid w:val="00D84FD5"/>
    <w:rsid w:val="00D85077"/>
    <w:rsid w:val="00D8523D"/>
    <w:rsid w:val="00D85359"/>
    <w:rsid w:val="00D85887"/>
    <w:rsid w:val="00D85C1B"/>
    <w:rsid w:val="00D85DF3"/>
    <w:rsid w:val="00D85FCC"/>
    <w:rsid w:val="00D86554"/>
    <w:rsid w:val="00D86B93"/>
    <w:rsid w:val="00D86ED6"/>
    <w:rsid w:val="00D874BA"/>
    <w:rsid w:val="00D877B5"/>
    <w:rsid w:val="00D878D4"/>
    <w:rsid w:val="00D87A88"/>
    <w:rsid w:val="00D9045C"/>
    <w:rsid w:val="00D90560"/>
    <w:rsid w:val="00D90756"/>
    <w:rsid w:val="00D90F30"/>
    <w:rsid w:val="00D9152B"/>
    <w:rsid w:val="00D91BDF"/>
    <w:rsid w:val="00D91F53"/>
    <w:rsid w:val="00D92005"/>
    <w:rsid w:val="00D922AF"/>
    <w:rsid w:val="00D92919"/>
    <w:rsid w:val="00D92C79"/>
    <w:rsid w:val="00D93153"/>
    <w:rsid w:val="00D93317"/>
    <w:rsid w:val="00D935D7"/>
    <w:rsid w:val="00D9391F"/>
    <w:rsid w:val="00D93B95"/>
    <w:rsid w:val="00D93D86"/>
    <w:rsid w:val="00D94DC0"/>
    <w:rsid w:val="00D952DF"/>
    <w:rsid w:val="00D9543B"/>
    <w:rsid w:val="00D96340"/>
    <w:rsid w:val="00D964D5"/>
    <w:rsid w:val="00D966A6"/>
    <w:rsid w:val="00D968F3"/>
    <w:rsid w:val="00D96C89"/>
    <w:rsid w:val="00D97512"/>
    <w:rsid w:val="00D97D78"/>
    <w:rsid w:val="00DA0205"/>
    <w:rsid w:val="00DA0271"/>
    <w:rsid w:val="00DA060B"/>
    <w:rsid w:val="00DA0959"/>
    <w:rsid w:val="00DA097D"/>
    <w:rsid w:val="00DA0AAB"/>
    <w:rsid w:val="00DA1548"/>
    <w:rsid w:val="00DA1BC1"/>
    <w:rsid w:val="00DA1DBC"/>
    <w:rsid w:val="00DA1E56"/>
    <w:rsid w:val="00DA2865"/>
    <w:rsid w:val="00DA2DAC"/>
    <w:rsid w:val="00DA3A46"/>
    <w:rsid w:val="00DA4541"/>
    <w:rsid w:val="00DA4824"/>
    <w:rsid w:val="00DA4B06"/>
    <w:rsid w:val="00DA4D4E"/>
    <w:rsid w:val="00DA547A"/>
    <w:rsid w:val="00DA5968"/>
    <w:rsid w:val="00DA6042"/>
    <w:rsid w:val="00DA6C42"/>
    <w:rsid w:val="00DA7957"/>
    <w:rsid w:val="00DB010F"/>
    <w:rsid w:val="00DB05A0"/>
    <w:rsid w:val="00DB06B8"/>
    <w:rsid w:val="00DB10AD"/>
    <w:rsid w:val="00DB1DEC"/>
    <w:rsid w:val="00DB22C1"/>
    <w:rsid w:val="00DB2356"/>
    <w:rsid w:val="00DB283D"/>
    <w:rsid w:val="00DB299A"/>
    <w:rsid w:val="00DB29CD"/>
    <w:rsid w:val="00DB2E2F"/>
    <w:rsid w:val="00DB3249"/>
    <w:rsid w:val="00DB34FF"/>
    <w:rsid w:val="00DB3868"/>
    <w:rsid w:val="00DB3BE1"/>
    <w:rsid w:val="00DB3D19"/>
    <w:rsid w:val="00DB40B6"/>
    <w:rsid w:val="00DB45DF"/>
    <w:rsid w:val="00DB45FF"/>
    <w:rsid w:val="00DB4AA6"/>
    <w:rsid w:val="00DB4BEB"/>
    <w:rsid w:val="00DB515F"/>
    <w:rsid w:val="00DB5818"/>
    <w:rsid w:val="00DB5852"/>
    <w:rsid w:val="00DB5854"/>
    <w:rsid w:val="00DB59AE"/>
    <w:rsid w:val="00DB5F5F"/>
    <w:rsid w:val="00DB6392"/>
    <w:rsid w:val="00DB65BF"/>
    <w:rsid w:val="00DB6D7C"/>
    <w:rsid w:val="00DB6FD3"/>
    <w:rsid w:val="00DB7598"/>
    <w:rsid w:val="00DB79B6"/>
    <w:rsid w:val="00DB7A35"/>
    <w:rsid w:val="00DB7A4D"/>
    <w:rsid w:val="00DB7C2D"/>
    <w:rsid w:val="00DC016D"/>
    <w:rsid w:val="00DC0255"/>
    <w:rsid w:val="00DC1242"/>
    <w:rsid w:val="00DC1693"/>
    <w:rsid w:val="00DC16D0"/>
    <w:rsid w:val="00DC1897"/>
    <w:rsid w:val="00DC1A97"/>
    <w:rsid w:val="00DC1D07"/>
    <w:rsid w:val="00DC1E00"/>
    <w:rsid w:val="00DC270D"/>
    <w:rsid w:val="00DC2B8C"/>
    <w:rsid w:val="00DC2D88"/>
    <w:rsid w:val="00DC314C"/>
    <w:rsid w:val="00DC340E"/>
    <w:rsid w:val="00DC3BB8"/>
    <w:rsid w:val="00DC3C31"/>
    <w:rsid w:val="00DC42E5"/>
    <w:rsid w:val="00DC4C21"/>
    <w:rsid w:val="00DC4D84"/>
    <w:rsid w:val="00DC5172"/>
    <w:rsid w:val="00DC5780"/>
    <w:rsid w:val="00DC65E9"/>
    <w:rsid w:val="00DC6AD4"/>
    <w:rsid w:val="00DC7A3E"/>
    <w:rsid w:val="00DC7B99"/>
    <w:rsid w:val="00DD088F"/>
    <w:rsid w:val="00DD1302"/>
    <w:rsid w:val="00DD19FA"/>
    <w:rsid w:val="00DD29F2"/>
    <w:rsid w:val="00DD2B9B"/>
    <w:rsid w:val="00DD2C9D"/>
    <w:rsid w:val="00DD2CA8"/>
    <w:rsid w:val="00DD353A"/>
    <w:rsid w:val="00DD45E0"/>
    <w:rsid w:val="00DD4849"/>
    <w:rsid w:val="00DD4A71"/>
    <w:rsid w:val="00DD5274"/>
    <w:rsid w:val="00DD60B8"/>
    <w:rsid w:val="00DD612D"/>
    <w:rsid w:val="00DD6221"/>
    <w:rsid w:val="00DD637B"/>
    <w:rsid w:val="00DD6A35"/>
    <w:rsid w:val="00DD6E60"/>
    <w:rsid w:val="00DD7027"/>
    <w:rsid w:val="00DD75D6"/>
    <w:rsid w:val="00DD7CE5"/>
    <w:rsid w:val="00DD7FDE"/>
    <w:rsid w:val="00DE043E"/>
    <w:rsid w:val="00DE0A1F"/>
    <w:rsid w:val="00DE0A6F"/>
    <w:rsid w:val="00DE1171"/>
    <w:rsid w:val="00DE178F"/>
    <w:rsid w:val="00DE1822"/>
    <w:rsid w:val="00DE20F9"/>
    <w:rsid w:val="00DE2909"/>
    <w:rsid w:val="00DE2D9D"/>
    <w:rsid w:val="00DE2FC7"/>
    <w:rsid w:val="00DE4766"/>
    <w:rsid w:val="00DE516C"/>
    <w:rsid w:val="00DE5189"/>
    <w:rsid w:val="00DE5707"/>
    <w:rsid w:val="00DE5CA7"/>
    <w:rsid w:val="00DE5CBF"/>
    <w:rsid w:val="00DE5E54"/>
    <w:rsid w:val="00DE60A5"/>
    <w:rsid w:val="00DE69DE"/>
    <w:rsid w:val="00DE707B"/>
    <w:rsid w:val="00DE7BD4"/>
    <w:rsid w:val="00DE7CDA"/>
    <w:rsid w:val="00DE7CE5"/>
    <w:rsid w:val="00DF058C"/>
    <w:rsid w:val="00DF171E"/>
    <w:rsid w:val="00DF1875"/>
    <w:rsid w:val="00DF18A9"/>
    <w:rsid w:val="00DF32B2"/>
    <w:rsid w:val="00DF3E0B"/>
    <w:rsid w:val="00DF3E26"/>
    <w:rsid w:val="00DF4A47"/>
    <w:rsid w:val="00DF4C14"/>
    <w:rsid w:val="00DF4F66"/>
    <w:rsid w:val="00DF54C6"/>
    <w:rsid w:val="00DF6081"/>
    <w:rsid w:val="00DF6DF6"/>
    <w:rsid w:val="00DF6FED"/>
    <w:rsid w:val="00DF70F8"/>
    <w:rsid w:val="00DF7556"/>
    <w:rsid w:val="00DF7D14"/>
    <w:rsid w:val="00DF7DBD"/>
    <w:rsid w:val="00E01096"/>
    <w:rsid w:val="00E01159"/>
    <w:rsid w:val="00E013F0"/>
    <w:rsid w:val="00E014E9"/>
    <w:rsid w:val="00E017FE"/>
    <w:rsid w:val="00E019E5"/>
    <w:rsid w:val="00E02140"/>
    <w:rsid w:val="00E02781"/>
    <w:rsid w:val="00E02D64"/>
    <w:rsid w:val="00E02E9B"/>
    <w:rsid w:val="00E02F85"/>
    <w:rsid w:val="00E03196"/>
    <w:rsid w:val="00E031AB"/>
    <w:rsid w:val="00E03EA9"/>
    <w:rsid w:val="00E03F65"/>
    <w:rsid w:val="00E04530"/>
    <w:rsid w:val="00E046D6"/>
    <w:rsid w:val="00E04B97"/>
    <w:rsid w:val="00E04DDB"/>
    <w:rsid w:val="00E04E7E"/>
    <w:rsid w:val="00E050D4"/>
    <w:rsid w:val="00E051FA"/>
    <w:rsid w:val="00E05248"/>
    <w:rsid w:val="00E05617"/>
    <w:rsid w:val="00E05A08"/>
    <w:rsid w:val="00E061B7"/>
    <w:rsid w:val="00E0620A"/>
    <w:rsid w:val="00E06222"/>
    <w:rsid w:val="00E06BB2"/>
    <w:rsid w:val="00E079F4"/>
    <w:rsid w:val="00E106FB"/>
    <w:rsid w:val="00E119DD"/>
    <w:rsid w:val="00E11DD9"/>
    <w:rsid w:val="00E125C4"/>
    <w:rsid w:val="00E12C69"/>
    <w:rsid w:val="00E133AB"/>
    <w:rsid w:val="00E1392B"/>
    <w:rsid w:val="00E14226"/>
    <w:rsid w:val="00E14310"/>
    <w:rsid w:val="00E14975"/>
    <w:rsid w:val="00E14BC4"/>
    <w:rsid w:val="00E14E21"/>
    <w:rsid w:val="00E15217"/>
    <w:rsid w:val="00E15915"/>
    <w:rsid w:val="00E15A7D"/>
    <w:rsid w:val="00E15D67"/>
    <w:rsid w:val="00E15EB4"/>
    <w:rsid w:val="00E16975"/>
    <w:rsid w:val="00E17230"/>
    <w:rsid w:val="00E17811"/>
    <w:rsid w:val="00E17979"/>
    <w:rsid w:val="00E17F7B"/>
    <w:rsid w:val="00E20380"/>
    <w:rsid w:val="00E205FE"/>
    <w:rsid w:val="00E20E25"/>
    <w:rsid w:val="00E214C9"/>
    <w:rsid w:val="00E21E2D"/>
    <w:rsid w:val="00E21F86"/>
    <w:rsid w:val="00E220F5"/>
    <w:rsid w:val="00E22526"/>
    <w:rsid w:val="00E22DAF"/>
    <w:rsid w:val="00E23680"/>
    <w:rsid w:val="00E236C5"/>
    <w:rsid w:val="00E238F1"/>
    <w:rsid w:val="00E23C43"/>
    <w:rsid w:val="00E23E34"/>
    <w:rsid w:val="00E248AF"/>
    <w:rsid w:val="00E24A39"/>
    <w:rsid w:val="00E24C23"/>
    <w:rsid w:val="00E25CED"/>
    <w:rsid w:val="00E25FA7"/>
    <w:rsid w:val="00E26FC0"/>
    <w:rsid w:val="00E274F7"/>
    <w:rsid w:val="00E275C9"/>
    <w:rsid w:val="00E27A4B"/>
    <w:rsid w:val="00E301E0"/>
    <w:rsid w:val="00E304D9"/>
    <w:rsid w:val="00E30AB6"/>
    <w:rsid w:val="00E30BB1"/>
    <w:rsid w:val="00E30F76"/>
    <w:rsid w:val="00E31010"/>
    <w:rsid w:val="00E31374"/>
    <w:rsid w:val="00E321DB"/>
    <w:rsid w:val="00E352FA"/>
    <w:rsid w:val="00E35DFF"/>
    <w:rsid w:val="00E36319"/>
    <w:rsid w:val="00E373BC"/>
    <w:rsid w:val="00E37427"/>
    <w:rsid w:val="00E3750C"/>
    <w:rsid w:val="00E379C4"/>
    <w:rsid w:val="00E40930"/>
    <w:rsid w:val="00E413C1"/>
    <w:rsid w:val="00E41666"/>
    <w:rsid w:val="00E4187F"/>
    <w:rsid w:val="00E41C88"/>
    <w:rsid w:val="00E42216"/>
    <w:rsid w:val="00E4234B"/>
    <w:rsid w:val="00E42699"/>
    <w:rsid w:val="00E427CB"/>
    <w:rsid w:val="00E42A9E"/>
    <w:rsid w:val="00E42C6E"/>
    <w:rsid w:val="00E42F64"/>
    <w:rsid w:val="00E431F7"/>
    <w:rsid w:val="00E4472F"/>
    <w:rsid w:val="00E45530"/>
    <w:rsid w:val="00E45896"/>
    <w:rsid w:val="00E45D23"/>
    <w:rsid w:val="00E4628F"/>
    <w:rsid w:val="00E464CD"/>
    <w:rsid w:val="00E46955"/>
    <w:rsid w:val="00E46CBE"/>
    <w:rsid w:val="00E46CCC"/>
    <w:rsid w:val="00E4742F"/>
    <w:rsid w:val="00E477AC"/>
    <w:rsid w:val="00E50619"/>
    <w:rsid w:val="00E506FB"/>
    <w:rsid w:val="00E50BB0"/>
    <w:rsid w:val="00E50FA4"/>
    <w:rsid w:val="00E5169B"/>
    <w:rsid w:val="00E51C0C"/>
    <w:rsid w:val="00E521FC"/>
    <w:rsid w:val="00E526EB"/>
    <w:rsid w:val="00E52C24"/>
    <w:rsid w:val="00E542DE"/>
    <w:rsid w:val="00E5468E"/>
    <w:rsid w:val="00E54C39"/>
    <w:rsid w:val="00E54DEE"/>
    <w:rsid w:val="00E55FB7"/>
    <w:rsid w:val="00E56347"/>
    <w:rsid w:val="00E56390"/>
    <w:rsid w:val="00E5660C"/>
    <w:rsid w:val="00E5698D"/>
    <w:rsid w:val="00E56F05"/>
    <w:rsid w:val="00E56FC9"/>
    <w:rsid w:val="00E57241"/>
    <w:rsid w:val="00E5728C"/>
    <w:rsid w:val="00E573CF"/>
    <w:rsid w:val="00E5755E"/>
    <w:rsid w:val="00E57755"/>
    <w:rsid w:val="00E579AA"/>
    <w:rsid w:val="00E60190"/>
    <w:rsid w:val="00E612A5"/>
    <w:rsid w:val="00E612DD"/>
    <w:rsid w:val="00E612ED"/>
    <w:rsid w:val="00E613BA"/>
    <w:rsid w:val="00E616A4"/>
    <w:rsid w:val="00E619DE"/>
    <w:rsid w:val="00E61FB8"/>
    <w:rsid w:val="00E6215E"/>
    <w:rsid w:val="00E6370D"/>
    <w:rsid w:val="00E65795"/>
    <w:rsid w:val="00E65DB1"/>
    <w:rsid w:val="00E66A32"/>
    <w:rsid w:val="00E6715A"/>
    <w:rsid w:val="00E6788F"/>
    <w:rsid w:val="00E67D60"/>
    <w:rsid w:val="00E67D8B"/>
    <w:rsid w:val="00E702F8"/>
    <w:rsid w:val="00E70EC5"/>
    <w:rsid w:val="00E71081"/>
    <w:rsid w:val="00E7119D"/>
    <w:rsid w:val="00E71C14"/>
    <w:rsid w:val="00E723AB"/>
    <w:rsid w:val="00E7283E"/>
    <w:rsid w:val="00E72883"/>
    <w:rsid w:val="00E72EAC"/>
    <w:rsid w:val="00E73935"/>
    <w:rsid w:val="00E739D5"/>
    <w:rsid w:val="00E74A6D"/>
    <w:rsid w:val="00E74E46"/>
    <w:rsid w:val="00E75454"/>
    <w:rsid w:val="00E75484"/>
    <w:rsid w:val="00E7548F"/>
    <w:rsid w:val="00E75902"/>
    <w:rsid w:val="00E767ED"/>
    <w:rsid w:val="00E76A65"/>
    <w:rsid w:val="00E76C24"/>
    <w:rsid w:val="00E77316"/>
    <w:rsid w:val="00E779EC"/>
    <w:rsid w:val="00E804AD"/>
    <w:rsid w:val="00E80ACD"/>
    <w:rsid w:val="00E810FE"/>
    <w:rsid w:val="00E81622"/>
    <w:rsid w:val="00E816E7"/>
    <w:rsid w:val="00E81AC9"/>
    <w:rsid w:val="00E81B8D"/>
    <w:rsid w:val="00E828D5"/>
    <w:rsid w:val="00E83A08"/>
    <w:rsid w:val="00E840FB"/>
    <w:rsid w:val="00E84FBC"/>
    <w:rsid w:val="00E85B05"/>
    <w:rsid w:val="00E85CC3"/>
    <w:rsid w:val="00E86070"/>
    <w:rsid w:val="00E860E4"/>
    <w:rsid w:val="00E865A5"/>
    <w:rsid w:val="00E866F1"/>
    <w:rsid w:val="00E867DE"/>
    <w:rsid w:val="00E86957"/>
    <w:rsid w:val="00E86F3C"/>
    <w:rsid w:val="00E870CA"/>
    <w:rsid w:val="00E87706"/>
    <w:rsid w:val="00E87867"/>
    <w:rsid w:val="00E87FE7"/>
    <w:rsid w:val="00E90119"/>
    <w:rsid w:val="00E901FD"/>
    <w:rsid w:val="00E902F7"/>
    <w:rsid w:val="00E90341"/>
    <w:rsid w:val="00E90AC4"/>
    <w:rsid w:val="00E92293"/>
    <w:rsid w:val="00E923E7"/>
    <w:rsid w:val="00E92449"/>
    <w:rsid w:val="00E926CC"/>
    <w:rsid w:val="00E92B0C"/>
    <w:rsid w:val="00E93413"/>
    <w:rsid w:val="00E93878"/>
    <w:rsid w:val="00E93B50"/>
    <w:rsid w:val="00E94383"/>
    <w:rsid w:val="00E9439F"/>
    <w:rsid w:val="00E95902"/>
    <w:rsid w:val="00E966D3"/>
    <w:rsid w:val="00E96AF7"/>
    <w:rsid w:val="00E96D2A"/>
    <w:rsid w:val="00E96E1F"/>
    <w:rsid w:val="00E973A0"/>
    <w:rsid w:val="00E97444"/>
    <w:rsid w:val="00EA028A"/>
    <w:rsid w:val="00EA0449"/>
    <w:rsid w:val="00EA0CC4"/>
    <w:rsid w:val="00EA17F6"/>
    <w:rsid w:val="00EA1889"/>
    <w:rsid w:val="00EA1F94"/>
    <w:rsid w:val="00EA2026"/>
    <w:rsid w:val="00EA2764"/>
    <w:rsid w:val="00EA279B"/>
    <w:rsid w:val="00EA288D"/>
    <w:rsid w:val="00EA35F3"/>
    <w:rsid w:val="00EA36DB"/>
    <w:rsid w:val="00EA3F54"/>
    <w:rsid w:val="00EA3F56"/>
    <w:rsid w:val="00EA46F2"/>
    <w:rsid w:val="00EA481C"/>
    <w:rsid w:val="00EA48D9"/>
    <w:rsid w:val="00EA49B0"/>
    <w:rsid w:val="00EA4D2B"/>
    <w:rsid w:val="00EA5B6D"/>
    <w:rsid w:val="00EA6380"/>
    <w:rsid w:val="00EA6604"/>
    <w:rsid w:val="00EA6EEB"/>
    <w:rsid w:val="00EA7742"/>
    <w:rsid w:val="00EB02B9"/>
    <w:rsid w:val="00EB02C5"/>
    <w:rsid w:val="00EB06A5"/>
    <w:rsid w:val="00EB08F6"/>
    <w:rsid w:val="00EB1055"/>
    <w:rsid w:val="00EB1150"/>
    <w:rsid w:val="00EB1894"/>
    <w:rsid w:val="00EB1A82"/>
    <w:rsid w:val="00EB1DC4"/>
    <w:rsid w:val="00EB1F30"/>
    <w:rsid w:val="00EB267F"/>
    <w:rsid w:val="00EB2C82"/>
    <w:rsid w:val="00EB347C"/>
    <w:rsid w:val="00EB349D"/>
    <w:rsid w:val="00EB3622"/>
    <w:rsid w:val="00EB41E5"/>
    <w:rsid w:val="00EB4E5D"/>
    <w:rsid w:val="00EB4EE1"/>
    <w:rsid w:val="00EB5248"/>
    <w:rsid w:val="00EB6116"/>
    <w:rsid w:val="00EB6240"/>
    <w:rsid w:val="00EB6F72"/>
    <w:rsid w:val="00EB7551"/>
    <w:rsid w:val="00EB7A72"/>
    <w:rsid w:val="00EB7B46"/>
    <w:rsid w:val="00EC0AC7"/>
    <w:rsid w:val="00EC0DBF"/>
    <w:rsid w:val="00EC12A2"/>
    <w:rsid w:val="00EC134D"/>
    <w:rsid w:val="00EC1554"/>
    <w:rsid w:val="00EC1A42"/>
    <w:rsid w:val="00EC1A60"/>
    <w:rsid w:val="00EC2BDE"/>
    <w:rsid w:val="00EC343A"/>
    <w:rsid w:val="00EC3670"/>
    <w:rsid w:val="00EC38AF"/>
    <w:rsid w:val="00EC42BD"/>
    <w:rsid w:val="00EC490E"/>
    <w:rsid w:val="00EC4A4C"/>
    <w:rsid w:val="00EC5141"/>
    <w:rsid w:val="00EC5A26"/>
    <w:rsid w:val="00EC5EA9"/>
    <w:rsid w:val="00EC63BC"/>
    <w:rsid w:val="00EC6F35"/>
    <w:rsid w:val="00EC7B10"/>
    <w:rsid w:val="00EC7EAC"/>
    <w:rsid w:val="00ED0172"/>
    <w:rsid w:val="00ED07A9"/>
    <w:rsid w:val="00ED0AC8"/>
    <w:rsid w:val="00ED0B01"/>
    <w:rsid w:val="00ED0C32"/>
    <w:rsid w:val="00ED0CB3"/>
    <w:rsid w:val="00ED0D3A"/>
    <w:rsid w:val="00ED14F0"/>
    <w:rsid w:val="00ED1C03"/>
    <w:rsid w:val="00ED1CA0"/>
    <w:rsid w:val="00ED1F18"/>
    <w:rsid w:val="00ED2323"/>
    <w:rsid w:val="00ED2557"/>
    <w:rsid w:val="00ED3386"/>
    <w:rsid w:val="00ED33F9"/>
    <w:rsid w:val="00ED3B10"/>
    <w:rsid w:val="00ED435A"/>
    <w:rsid w:val="00ED4DC3"/>
    <w:rsid w:val="00ED504D"/>
    <w:rsid w:val="00ED5349"/>
    <w:rsid w:val="00ED560A"/>
    <w:rsid w:val="00ED56F5"/>
    <w:rsid w:val="00ED57CF"/>
    <w:rsid w:val="00ED5CC1"/>
    <w:rsid w:val="00ED6168"/>
    <w:rsid w:val="00ED6BE3"/>
    <w:rsid w:val="00ED72AB"/>
    <w:rsid w:val="00ED7562"/>
    <w:rsid w:val="00ED7758"/>
    <w:rsid w:val="00ED7808"/>
    <w:rsid w:val="00ED7BD1"/>
    <w:rsid w:val="00ED7C34"/>
    <w:rsid w:val="00ED7F23"/>
    <w:rsid w:val="00EE0AE2"/>
    <w:rsid w:val="00EE0E6F"/>
    <w:rsid w:val="00EE0F40"/>
    <w:rsid w:val="00EE1AD0"/>
    <w:rsid w:val="00EE2AFD"/>
    <w:rsid w:val="00EE2C77"/>
    <w:rsid w:val="00EE2D98"/>
    <w:rsid w:val="00EE2EE9"/>
    <w:rsid w:val="00EE307A"/>
    <w:rsid w:val="00EE31F5"/>
    <w:rsid w:val="00EE36EF"/>
    <w:rsid w:val="00EE401D"/>
    <w:rsid w:val="00EE5105"/>
    <w:rsid w:val="00EE59A2"/>
    <w:rsid w:val="00EE5AF7"/>
    <w:rsid w:val="00EE625C"/>
    <w:rsid w:val="00EE6306"/>
    <w:rsid w:val="00EE63D7"/>
    <w:rsid w:val="00EE647E"/>
    <w:rsid w:val="00EE6799"/>
    <w:rsid w:val="00EE71FC"/>
    <w:rsid w:val="00EE746B"/>
    <w:rsid w:val="00EE7983"/>
    <w:rsid w:val="00EE7B0D"/>
    <w:rsid w:val="00EF054C"/>
    <w:rsid w:val="00EF0862"/>
    <w:rsid w:val="00EF099A"/>
    <w:rsid w:val="00EF0BB1"/>
    <w:rsid w:val="00EF0C31"/>
    <w:rsid w:val="00EF11E9"/>
    <w:rsid w:val="00EF19FF"/>
    <w:rsid w:val="00EF2605"/>
    <w:rsid w:val="00EF277C"/>
    <w:rsid w:val="00EF2E65"/>
    <w:rsid w:val="00EF3117"/>
    <w:rsid w:val="00EF3C5A"/>
    <w:rsid w:val="00EF3F62"/>
    <w:rsid w:val="00EF456E"/>
    <w:rsid w:val="00EF481A"/>
    <w:rsid w:val="00EF4A47"/>
    <w:rsid w:val="00EF5584"/>
    <w:rsid w:val="00EF6602"/>
    <w:rsid w:val="00EF68AC"/>
    <w:rsid w:val="00EF68D3"/>
    <w:rsid w:val="00EF6B23"/>
    <w:rsid w:val="00EF6EA1"/>
    <w:rsid w:val="00EF7549"/>
    <w:rsid w:val="00EF7915"/>
    <w:rsid w:val="00EF7ADF"/>
    <w:rsid w:val="00EF7D29"/>
    <w:rsid w:val="00F00554"/>
    <w:rsid w:val="00F006CF"/>
    <w:rsid w:val="00F00C6C"/>
    <w:rsid w:val="00F00E0D"/>
    <w:rsid w:val="00F01084"/>
    <w:rsid w:val="00F0113A"/>
    <w:rsid w:val="00F011F2"/>
    <w:rsid w:val="00F012BF"/>
    <w:rsid w:val="00F01670"/>
    <w:rsid w:val="00F01CF0"/>
    <w:rsid w:val="00F01FA6"/>
    <w:rsid w:val="00F02347"/>
    <w:rsid w:val="00F024AD"/>
    <w:rsid w:val="00F02ED2"/>
    <w:rsid w:val="00F0310C"/>
    <w:rsid w:val="00F03161"/>
    <w:rsid w:val="00F0423C"/>
    <w:rsid w:val="00F0481B"/>
    <w:rsid w:val="00F04E72"/>
    <w:rsid w:val="00F05B96"/>
    <w:rsid w:val="00F06659"/>
    <w:rsid w:val="00F06707"/>
    <w:rsid w:val="00F06E15"/>
    <w:rsid w:val="00F06E71"/>
    <w:rsid w:val="00F06F6D"/>
    <w:rsid w:val="00F07008"/>
    <w:rsid w:val="00F07199"/>
    <w:rsid w:val="00F074C4"/>
    <w:rsid w:val="00F07ACD"/>
    <w:rsid w:val="00F10AA9"/>
    <w:rsid w:val="00F10AC6"/>
    <w:rsid w:val="00F10DDF"/>
    <w:rsid w:val="00F10F70"/>
    <w:rsid w:val="00F113A5"/>
    <w:rsid w:val="00F11CF2"/>
    <w:rsid w:val="00F11E4D"/>
    <w:rsid w:val="00F12056"/>
    <w:rsid w:val="00F12122"/>
    <w:rsid w:val="00F1339A"/>
    <w:rsid w:val="00F138CA"/>
    <w:rsid w:val="00F13B4B"/>
    <w:rsid w:val="00F145D4"/>
    <w:rsid w:val="00F14FA2"/>
    <w:rsid w:val="00F154E0"/>
    <w:rsid w:val="00F15728"/>
    <w:rsid w:val="00F15A80"/>
    <w:rsid w:val="00F163CE"/>
    <w:rsid w:val="00F165D5"/>
    <w:rsid w:val="00F16B41"/>
    <w:rsid w:val="00F16E5C"/>
    <w:rsid w:val="00F1713A"/>
    <w:rsid w:val="00F172D4"/>
    <w:rsid w:val="00F175B1"/>
    <w:rsid w:val="00F17C5C"/>
    <w:rsid w:val="00F17D3C"/>
    <w:rsid w:val="00F200EB"/>
    <w:rsid w:val="00F20416"/>
    <w:rsid w:val="00F20847"/>
    <w:rsid w:val="00F2144C"/>
    <w:rsid w:val="00F21528"/>
    <w:rsid w:val="00F21CA2"/>
    <w:rsid w:val="00F221E6"/>
    <w:rsid w:val="00F22258"/>
    <w:rsid w:val="00F22291"/>
    <w:rsid w:val="00F2232B"/>
    <w:rsid w:val="00F2268F"/>
    <w:rsid w:val="00F22A48"/>
    <w:rsid w:val="00F22F7F"/>
    <w:rsid w:val="00F2341B"/>
    <w:rsid w:val="00F2355C"/>
    <w:rsid w:val="00F23D22"/>
    <w:rsid w:val="00F240BE"/>
    <w:rsid w:val="00F24D1D"/>
    <w:rsid w:val="00F250DD"/>
    <w:rsid w:val="00F25875"/>
    <w:rsid w:val="00F25B5C"/>
    <w:rsid w:val="00F25D58"/>
    <w:rsid w:val="00F26CC2"/>
    <w:rsid w:val="00F2713D"/>
    <w:rsid w:val="00F2726B"/>
    <w:rsid w:val="00F27BCA"/>
    <w:rsid w:val="00F30862"/>
    <w:rsid w:val="00F30BE2"/>
    <w:rsid w:val="00F31054"/>
    <w:rsid w:val="00F313DA"/>
    <w:rsid w:val="00F3155E"/>
    <w:rsid w:val="00F31E2A"/>
    <w:rsid w:val="00F3253E"/>
    <w:rsid w:val="00F32942"/>
    <w:rsid w:val="00F32A84"/>
    <w:rsid w:val="00F33F3C"/>
    <w:rsid w:val="00F33F4D"/>
    <w:rsid w:val="00F341EC"/>
    <w:rsid w:val="00F352EF"/>
    <w:rsid w:val="00F35A48"/>
    <w:rsid w:val="00F35EC5"/>
    <w:rsid w:val="00F36526"/>
    <w:rsid w:val="00F365F2"/>
    <w:rsid w:val="00F3694E"/>
    <w:rsid w:val="00F36BF9"/>
    <w:rsid w:val="00F36CE8"/>
    <w:rsid w:val="00F373D3"/>
    <w:rsid w:val="00F3750D"/>
    <w:rsid w:val="00F376FC"/>
    <w:rsid w:val="00F37A1D"/>
    <w:rsid w:val="00F37CC5"/>
    <w:rsid w:val="00F40024"/>
    <w:rsid w:val="00F40209"/>
    <w:rsid w:val="00F408F0"/>
    <w:rsid w:val="00F4090A"/>
    <w:rsid w:val="00F409D9"/>
    <w:rsid w:val="00F40EE8"/>
    <w:rsid w:val="00F40F17"/>
    <w:rsid w:val="00F4120C"/>
    <w:rsid w:val="00F4163E"/>
    <w:rsid w:val="00F41994"/>
    <w:rsid w:val="00F41A85"/>
    <w:rsid w:val="00F41C95"/>
    <w:rsid w:val="00F42385"/>
    <w:rsid w:val="00F42548"/>
    <w:rsid w:val="00F425A5"/>
    <w:rsid w:val="00F43278"/>
    <w:rsid w:val="00F438FD"/>
    <w:rsid w:val="00F43E19"/>
    <w:rsid w:val="00F44BE8"/>
    <w:rsid w:val="00F44CE6"/>
    <w:rsid w:val="00F44E8E"/>
    <w:rsid w:val="00F451DD"/>
    <w:rsid w:val="00F45A00"/>
    <w:rsid w:val="00F45F86"/>
    <w:rsid w:val="00F4622A"/>
    <w:rsid w:val="00F46301"/>
    <w:rsid w:val="00F46400"/>
    <w:rsid w:val="00F4649E"/>
    <w:rsid w:val="00F47071"/>
    <w:rsid w:val="00F474C6"/>
    <w:rsid w:val="00F47582"/>
    <w:rsid w:val="00F479B7"/>
    <w:rsid w:val="00F500EC"/>
    <w:rsid w:val="00F503F9"/>
    <w:rsid w:val="00F50714"/>
    <w:rsid w:val="00F5173C"/>
    <w:rsid w:val="00F519D6"/>
    <w:rsid w:val="00F51A12"/>
    <w:rsid w:val="00F51E2E"/>
    <w:rsid w:val="00F520C8"/>
    <w:rsid w:val="00F5262E"/>
    <w:rsid w:val="00F5273F"/>
    <w:rsid w:val="00F52888"/>
    <w:rsid w:val="00F52E50"/>
    <w:rsid w:val="00F535AB"/>
    <w:rsid w:val="00F535BA"/>
    <w:rsid w:val="00F537CD"/>
    <w:rsid w:val="00F541B3"/>
    <w:rsid w:val="00F5435B"/>
    <w:rsid w:val="00F54A05"/>
    <w:rsid w:val="00F54D7F"/>
    <w:rsid w:val="00F54F93"/>
    <w:rsid w:val="00F55172"/>
    <w:rsid w:val="00F565C9"/>
    <w:rsid w:val="00F566F7"/>
    <w:rsid w:val="00F56A30"/>
    <w:rsid w:val="00F56E96"/>
    <w:rsid w:val="00F56F5B"/>
    <w:rsid w:val="00F57CE0"/>
    <w:rsid w:val="00F57E86"/>
    <w:rsid w:val="00F601CB"/>
    <w:rsid w:val="00F60704"/>
    <w:rsid w:val="00F60723"/>
    <w:rsid w:val="00F609BA"/>
    <w:rsid w:val="00F60B8A"/>
    <w:rsid w:val="00F61D6D"/>
    <w:rsid w:val="00F62D7C"/>
    <w:rsid w:val="00F64403"/>
    <w:rsid w:val="00F6442B"/>
    <w:rsid w:val="00F64D63"/>
    <w:rsid w:val="00F65024"/>
    <w:rsid w:val="00F65229"/>
    <w:rsid w:val="00F6532E"/>
    <w:rsid w:val="00F653A0"/>
    <w:rsid w:val="00F659E5"/>
    <w:rsid w:val="00F65A6C"/>
    <w:rsid w:val="00F65BD1"/>
    <w:rsid w:val="00F66523"/>
    <w:rsid w:val="00F66743"/>
    <w:rsid w:val="00F66DEF"/>
    <w:rsid w:val="00F67747"/>
    <w:rsid w:val="00F67CFF"/>
    <w:rsid w:val="00F67DC4"/>
    <w:rsid w:val="00F70766"/>
    <w:rsid w:val="00F70941"/>
    <w:rsid w:val="00F70956"/>
    <w:rsid w:val="00F70AF1"/>
    <w:rsid w:val="00F712ED"/>
    <w:rsid w:val="00F71458"/>
    <w:rsid w:val="00F71C4D"/>
    <w:rsid w:val="00F71EB6"/>
    <w:rsid w:val="00F71EFE"/>
    <w:rsid w:val="00F732C3"/>
    <w:rsid w:val="00F73942"/>
    <w:rsid w:val="00F73D3A"/>
    <w:rsid w:val="00F7426D"/>
    <w:rsid w:val="00F74299"/>
    <w:rsid w:val="00F749C4"/>
    <w:rsid w:val="00F74B9E"/>
    <w:rsid w:val="00F750BD"/>
    <w:rsid w:val="00F752D9"/>
    <w:rsid w:val="00F75387"/>
    <w:rsid w:val="00F75790"/>
    <w:rsid w:val="00F75F2C"/>
    <w:rsid w:val="00F763BD"/>
    <w:rsid w:val="00F76B6B"/>
    <w:rsid w:val="00F76C55"/>
    <w:rsid w:val="00F76FA0"/>
    <w:rsid w:val="00F7759C"/>
    <w:rsid w:val="00F7768B"/>
    <w:rsid w:val="00F77C60"/>
    <w:rsid w:val="00F80B2E"/>
    <w:rsid w:val="00F80BC0"/>
    <w:rsid w:val="00F8115E"/>
    <w:rsid w:val="00F8120D"/>
    <w:rsid w:val="00F813A9"/>
    <w:rsid w:val="00F81745"/>
    <w:rsid w:val="00F81BEC"/>
    <w:rsid w:val="00F82599"/>
    <w:rsid w:val="00F825D7"/>
    <w:rsid w:val="00F8387C"/>
    <w:rsid w:val="00F83BBA"/>
    <w:rsid w:val="00F83DFD"/>
    <w:rsid w:val="00F84ADA"/>
    <w:rsid w:val="00F85365"/>
    <w:rsid w:val="00F856A9"/>
    <w:rsid w:val="00F86010"/>
    <w:rsid w:val="00F863B7"/>
    <w:rsid w:val="00F87066"/>
    <w:rsid w:val="00F879DB"/>
    <w:rsid w:val="00F87D5F"/>
    <w:rsid w:val="00F9061A"/>
    <w:rsid w:val="00F90A79"/>
    <w:rsid w:val="00F91151"/>
    <w:rsid w:val="00F9156F"/>
    <w:rsid w:val="00F9184A"/>
    <w:rsid w:val="00F9184D"/>
    <w:rsid w:val="00F91A87"/>
    <w:rsid w:val="00F91E00"/>
    <w:rsid w:val="00F92502"/>
    <w:rsid w:val="00F93B5B"/>
    <w:rsid w:val="00F93F47"/>
    <w:rsid w:val="00F9430A"/>
    <w:rsid w:val="00F94DF8"/>
    <w:rsid w:val="00F94ECC"/>
    <w:rsid w:val="00F95916"/>
    <w:rsid w:val="00F959FA"/>
    <w:rsid w:val="00FA0208"/>
    <w:rsid w:val="00FA0CB3"/>
    <w:rsid w:val="00FA19A4"/>
    <w:rsid w:val="00FA2017"/>
    <w:rsid w:val="00FA2594"/>
    <w:rsid w:val="00FA2ADD"/>
    <w:rsid w:val="00FA2D19"/>
    <w:rsid w:val="00FA32B3"/>
    <w:rsid w:val="00FA41A8"/>
    <w:rsid w:val="00FA439C"/>
    <w:rsid w:val="00FA477D"/>
    <w:rsid w:val="00FA52F9"/>
    <w:rsid w:val="00FA5531"/>
    <w:rsid w:val="00FA57A2"/>
    <w:rsid w:val="00FA59F5"/>
    <w:rsid w:val="00FA5A6F"/>
    <w:rsid w:val="00FA5BF5"/>
    <w:rsid w:val="00FA6457"/>
    <w:rsid w:val="00FA64D6"/>
    <w:rsid w:val="00FA66D7"/>
    <w:rsid w:val="00FA6B62"/>
    <w:rsid w:val="00FA6DD8"/>
    <w:rsid w:val="00FA77EB"/>
    <w:rsid w:val="00FA7B79"/>
    <w:rsid w:val="00FB05F5"/>
    <w:rsid w:val="00FB07C4"/>
    <w:rsid w:val="00FB0892"/>
    <w:rsid w:val="00FB1374"/>
    <w:rsid w:val="00FB226F"/>
    <w:rsid w:val="00FB232B"/>
    <w:rsid w:val="00FB2B81"/>
    <w:rsid w:val="00FB30B3"/>
    <w:rsid w:val="00FB35B2"/>
    <w:rsid w:val="00FB3D0F"/>
    <w:rsid w:val="00FB41F5"/>
    <w:rsid w:val="00FB43B4"/>
    <w:rsid w:val="00FB46CE"/>
    <w:rsid w:val="00FB4A28"/>
    <w:rsid w:val="00FB5098"/>
    <w:rsid w:val="00FB524F"/>
    <w:rsid w:val="00FB56D2"/>
    <w:rsid w:val="00FB59E0"/>
    <w:rsid w:val="00FB5AD5"/>
    <w:rsid w:val="00FB5D05"/>
    <w:rsid w:val="00FB5D3E"/>
    <w:rsid w:val="00FB5F13"/>
    <w:rsid w:val="00FB681E"/>
    <w:rsid w:val="00FC0E17"/>
    <w:rsid w:val="00FC1ACB"/>
    <w:rsid w:val="00FC2515"/>
    <w:rsid w:val="00FC2D5C"/>
    <w:rsid w:val="00FC382F"/>
    <w:rsid w:val="00FC385A"/>
    <w:rsid w:val="00FC3929"/>
    <w:rsid w:val="00FC4534"/>
    <w:rsid w:val="00FC47D2"/>
    <w:rsid w:val="00FC5163"/>
    <w:rsid w:val="00FC52E4"/>
    <w:rsid w:val="00FC59D7"/>
    <w:rsid w:val="00FC60B4"/>
    <w:rsid w:val="00FC662B"/>
    <w:rsid w:val="00FC6783"/>
    <w:rsid w:val="00FC6905"/>
    <w:rsid w:val="00FC6957"/>
    <w:rsid w:val="00FC6AE3"/>
    <w:rsid w:val="00FC6B82"/>
    <w:rsid w:val="00FC7243"/>
    <w:rsid w:val="00FC766E"/>
    <w:rsid w:val="00FC796E"/>
    <w:rsid w:val="00FC7AAB"/>
    <w:rsid w:val="00FC7CF5"/>
    <w:rsid w:val="00FD02F9"/>
    <w:rsid w:val="00FD0442"/>
    <w:rsid w:val="00FD07F5"/>
    <w:rsid w:val="00FD193F"/>
    <w:rsid w:val="00FD1A89"/>
    <w:rsid w:val="00FD2242"/>
    <w:rsid w:val="00FD270B"/>
    <w:rsid w:val="00FD2A0F"/>
    <w:rsid w:val="00FD38E2"/>
    <w:rsid w:val="00FD4481"/>
    <w:rsid w:val="00FD47DA"/>
    <w:rsid w:val="00FD4CFE"/>
    <w:rsid w:val="00FD4DD3"/>
    <w:rsid w:val="00FD53EA"/>
    <w:rsid w:val="00FD5B17"/>
    <w:rsid w:val="00FD5F3F"/>
    <w:rsid w:val="00FD64D8"/>
    <w:rsid w:val="00FD64FC"/>
    <w:rsid w:val="00FD6B77"/>
    <w:rsid w:val="00FD7384"/>
    <w:rsid w:val="00FD7790"/>
    <w:rsid w:val="00FE0004"/>
    <w:rsid w:val="00FE0E00"/>
    <w:rsid w:val="00FE0E0B"/>
    <w:rsid w:val="00FE1C84"/>
    <w:rsid w:val="00FE2A0D"/>
    <w:rsid w:val="00FE35A7"/>
    <w:rsid w:val="00FE35E1"/>
    <w:rsid w:val="00FE3985"/>
    <w:rsid w:val="00FE3FE2"/>
    <w:rsid w:val="00FE42AC"/>
    <w:rsid w:val="00FE4466"/>
    <w:rsid w:val="00FE447A"/>
    <w:rsid w:val="00FE4A66"/>
    <w:rsid w:val="00FE597B"/>
    <w:rsid w:val="00FE5C93"/>
    <w:rsid w:val="00FE6B21"/>
    <w:rsid w:val="00FE6D4B"/>
    <w:rsid w:val="00FE7503"/>
    <w:rsid w:val="00FE7C90"/>
    <w:rsid w:val="00FE7E5C"/>
    <w:rsid w:val="00FE7F35"/>
    <w:rsid w:val="00FF0960"/>
    <w:rsid w:val="00FF09FC"/>
    <w:rsid w:val="00FF13E9"/>
    <w:rsid w:val="00FF161F"/>
    <w:rsid w:val="00FF167F"/>
    <w:rsid w:val="00FF1CCB"/>
    <w:rsid w:val="00FF2FAF"/>
    <w:rsid w:val="00FF3A8E"/>
    <w:rsid w:val="00FF3AA2"/>
    <w:rsid w:val="00FF3DED"/>
    <w:rsid w:val="00FF44A4"/>
    <w:rsid w:val="00FF44F1"/>
    <w:rsid w:val="00FF48E0"/>
    <w:rsid w:val="00FF5048"/>
    <w:rsid w:val="00FF5233"/>
    <w:rsid w:val="00FF52C2"/>
    <w:rsid w:val="00FF6387"/>
    <w:rsid w:val="00FF659D"/>
    <w:rsid w:val="00FF6D99"/>
    <w:rsid w:val="00FF7923"/>
    <w:rsid w:val="00FF7A2A"/>
    <w:rsid w:val="00FF7CAD"/>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BD19F0B"/>
  <w15:docId w15:val="{4885D709-5B0A-475E-8896-8B44757281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nl-NL" w:eastAsia="en-US" w:bidi="ar-SA"/>
      </w:rPr>
    </w:rPrDefault>
    <w:pPrDefault>
      <w:pPr>
        <w:spacing w:after="160" w:line="2"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7"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semiHidden="1"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F2185"/>
    <w:pPr>
      <w:spacing w:after="0" w:line="280" w:lineRule="atLeast"/>
    </w:pPr>
    <w:rPr>
      <w:rFonts w:ascii="Arial" w:hAnsi="Arial"/>
      <w:sz w:val="20"/>
      <w:lang w:val="en-GB"/>
    </w:rPr>
  </w:style>
  <w:style w:type="paragraph" w:styleId="Heading1">
    <w:name w:val="heading 1"/>
    <w:aliases w:val="_Chapter"/>
    <w:basedOn w:val="Normal"/>
    <w:next w:val="Normal"/>
    <w:link w:val="Heading1Char"/>
    <w:uiPriority w:val="9"/>
    <w:qFormat/>
    <w:rsid w:val="00440660"/>
    <w:pPr>
      <w:keepNext/>
      <w:keepLines/>
      <w:numPr>
        <w:numId w:val="2"/>
      </w:numPr>
      <w:spacing w:before="100" w:beforeAutospacing="1" w:after="440" w:line="400" w:lineRule="atLeast"/>
      <w:ind w:left="454" w:hanging="454"/>
      <w:outlineLvl w:val="0"/>
    </w:pPr>
    <w:rPr>
      <w:rFonts w:eastAsiaTheme="majorEastAsia" w:cstheme="majorBidi"/>
      <w:b/>
      <w:caps/>
      <w:color w:val="1E64C8"/>
      <w:sz w:val="32"/>
      <w:szCs w:val="32"/>
      <w:u w:val="single"/>
    </w:rPr>
  </w:style>
  <w:style w:type="paragraph" w:styleId="Heading2">
    <w:name w:val="heading 2"/>
    <w:aliases w:val="_Paragraph"/>
    <w:basedOn w:val="Normal"/>
    <w:next w:val="Normal"/>
    <w:link w:val="Heading2Char"/>
    <w:uiPriority w:val="9"/>
    <w:unhideWhenUsed/>
    <w:qFormat/>
    <w:rsid w:val="00440660"/>
    <w:pPr>
      <w:keepNext/>
      <w:keepLines/>
      <w:numPr>
        <w:ilvl w:val="1"/>
        <w:numId w:val="2"/>
      </w:numPr>
      <w:spacing w:after="200" w:line="360" w:lineRule="atLeast"/>
      <w:ind w:left="794" w:hanging="794"/>
      <w:outlineLvl w:val="1"/>
    </w:pPr>
    <w:rPr>
      <w:rFonts w:eastAsiaTheme="majorEastAsia" w:cstheme="majorBidi"/>
      <w:b/>
      <w:sz w:val="28"/>
      <w:szCs w:val="26"/>
    </w:rPr>
  </w:style>
  <w:style w:type="paragraph" w:styleId="Heading3">
    <w:name w:val="heading 3"/>
    <w:aliases w:val="_Subparagraph"/>
    <w:basedOn w:val="Normal"/>
    <w:next w:val="Normal"/>
    <w:link w:val="Heading3Char"/>
    <w:uiPriority w:val="9"/>
    <w:unhideWhenUsed/>
    <w:qFormat/>
    <w:rsid w:val="00440660"/>
    <w:pPr>
      <w:keepNext/>
      <w:keepLines/>
      <w:numPr>
        <w:ilvl w:val="2"/>
        <w:numId w:val="2"/>
      </w:numPr>
      <w:spacing w:after="240" w:line="320" w:lineRule="atLeast"/>
      <w:ind w:left="1021" w:hanging="1021"/>
      <w:outlineLvl w:val="2"/>
    </w:pPr>
    <w:rPr>
      <w:rFonts w:eastAsiaTheme="majorEastAsia" w:cstheme="majorBidi"/>
      <w:b/>
      <w:sz w:val="24"/>
      <w:szCs w:val="24"/>
    </w:rPr>
  </w:style>
  <w:style w:type="paragraph" w:styleId="Heading4">
    <w:name w:val="heading 4"/>
    <w:aliases w:val="_Sub-subparagraph"/>
    <w:basedOn w:val="Normal"/>
    <w:next w:val="Normal"/>
    <w:link w:val="Heading4Char"/>
    <w:uiPriority w:val="9"/>
    <w:unhideWhenUsed/>
    <w:qFormat/>
    <w:rsid w:val="00440660"/>
    <w:pPr>
      <w:keepNext/>
      <w:keepLines/>
      <w:numPr>
        <w:ilvl w:val="3"/>
        <w:numId w:val="2"/>
      </w:numPr>
      <w:spacing w:after="120"/>
      <w:ind w:left="1134" w:hanging="1134"/>
      <w:outlineLvl w:val="3"/>
    </w:pPr>
    <w:rPr>
      <w:rFonts w:eastAsiaTheme="majorEastAsia" w:cstheme="majorBidi"/>
      <w:b/>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3C6E96"/>
    <w:pPr>
      <w:spacing w:before="100" w:beforeAutospacing="1" w:after="100" w:afterAutospacing="1" w:line="240" w:lineRule="auto"/>
    </w:pPr>
    <w:rPr>
      <w:rFonts w:ascii="Times New Roman" w:eastAsia="Times New Roman" w:hAnsi="Times New Roman" w:cs="Times New Roman"/>
      <w:sz w:val="24"/>
      <w:szCs w:val="24"/>
      <w:lang w:val="nl-NL" w:eastAsia="nl-NL"/>
    </w:rPr>
  </w:style>
  <w:style w:type="paragraph" w:styleId="EndnoteText">
    <w:name w:val="endnote text"/>
    <w:basedOn w:val="Normal"/>
    <w:link w:val="EndnoteTextChar"/>
    <w:uiPriority w:val="99"/>
    <w:semiHidden/>
    <w:unhideWhenUsed/>
    <w:rsid w:val="00232E5A"/>
    <w:pPr>
      <w:tabs>
        <w:tab w:val="left" w:pos="28"/>
      </w:tabs>
      <w:spacing w:after="120" w:line="240" w:lineRule="exact"/>
      <w:ind w:firstLine="28"/>
    </w:pPr>
    <w:rPr>
      <w:sz w:val="16"/>
      <w:szCs w:val="20"/>
    </w:rPr>
  </w:style>
  <w:style w:type="paragraph" w:customStyle="1" w:styleId="Hiddentext">
    <w:name w:val="_Hidden text"/>
    <w:basedOn w:val="Normal"/>
    <w:next w:val="Normal"/>
    <w:uiPriority w:val="29"/>
    <w:rsid w:val="009E35FD"/>
    <w:pPr>
      <w:framePr w:hSpace="142" w:wrap="around" w:vAnchor="page" w:hAnchor="text" w:y="1804"/>
      <w:suppressOverlap/>
    </w:pPr>
    <w:rPr>
      <w:color w:val="FFFFFF" w:themeColor="background1"/>
    </w:rPr>
  </w:style>
  <w:style w:type="paragraph" w:customStyle="1" w:styleId="Referenceheading">
    <w:name w:val="_Reference heading"/>
    <w:basedOn w:val="Normal"/>
    <w:next w:val="Reference"/>
    <w:uiPriority w:val="22"/>
    <w:qFormat/>
    <w:rsid w:val="00232C3A"/>
    <w:pPr>
      <w:spacing w:line="280" w:lineRule="exact"/>
    </w:pPr>
    <w:rPr>
      <w:b/>
      <w:caps/>
      <w:color w:val="1E64C8"/>
      <w:sz w:val="16"/>
    </w:rPr>
  </w:style>
  <w:style w:type="paragraph" w:styleId="Title">
    <w:name w:val="Title"/>
    <w:aliases w:val="_Title"/>
    <w:basedOn w:val="Normal"/>
    <w:next w:val="Normal"/>
    <w:link w:val="TitleChar"/>
    <w:uiPriority w:val="17"/>
    <w:qFormat/>
    <w:rsid w:val="00E90119"/>
    <w:pPr>
      <w:spacing w:line="800" w:lineRule="exact"/>
      <w:contextualSpacing/>
    </w:pPr>
    <w:rPr>
      <w:rFonts w:eastAsiaTheme="majorEastAsia" w:cstheme="majorBidi"/>
      <w:b/>
      <w:caps/>
      <w:color w:val="1E64C8" w:themeColor="accent1"/>
      <w:spacing w:val="-10"/>
      <w:kern w:val="28"/>
      <w:sz w:val="60"/>
      <w:szCs w:val="56"/>
      <w:u w:val="single"/>
    </w:rPr>
  </w:style>
  <w:style w:type="character" w:customStyle="1" w:styleId="TitleChar">
    <w:name w:val="Title Char"/>
    <w:aliases w:val="_Title Char"/>
    <w:basedOn w:val="DefaultParagraphFont"/>
    <w:link w:val="Title"/>
    <w:uiPriority w:val="17"/>
    <w:rsid w:val="008F2556"/>
    <w:rPr>
      <w:rFonts w:ascii="Arial" w:eastAsiaTheme="majorEastAsia" w:hAnsi="Arial" w:cstheme="majorBidi"/>
      <w:b/>
      <w:caps/>
      <w:color w:val="1E64C8" w:themeColor="accent1"/>
      <w:spacing w:val="-10"/>
      <w:kern w:val="28"/>
      <w:sz w:val="60"/>
      <w:szCs w:val="56"/>
      <w:u w:val="single"/>
      <w:lang w:val="nl-BE"/>
    </w:rPr>
  </w:style>
  <w:style w:type="paragraph" w:styleId="Subtitle">
    <w:name w:val="Subtitle"/>
    <w:aliases w:val="_Subtitle"/>
    <w:basedOn w:val="Normal"/>
    <w:next w:val="Normal"/>
    <w:link w:val="SubtitleChar"/>
    <w:uiPriority w:val="18"/>
    <w:qFormat/>
    <w:rsid w:val="00E90119"/>
    <w:pPr>
      <w:tabs>
        <w:tab w:val="num" w:pos="284"/>
      </w:tabs>
      <w:spacing w:line="600" w:lineRule="exact"/>
      <w:ind w:left="567" w:hanging="283"/>
    </w:pPr>
    <w:rPr>
      <w:rFonts w:eastAsiaTheme="minorEastAsia"/>
      <w:caps/>
      <w:color w:val="1E64C8"/>
      <w:sz w:val="40"/>
    </w:rPr>
  </w:style>
  <w:style w:type="character" w:customStyle="1" w:styleId="SubtitleChar">
    <w:name w:val="Subtitle Char"/>
    <w:aliases w:val="_Subtitle Char"/>
    <w:basedOn w:val="DefaultParagraphFont"/>
    <w:link w:val="Subtitle"/>
    <w:uiPriority w:val="18"/>
    <w:rsid w:val="008F2556"/>
    <w:rPr>
      <w:rFonts w:ascii="Arial" w:eastAsiaTheme="minorEastAsia" w:hAnsi="Arial"/>
      <w:caps/>
      <w:color w:val="1E64C8"/>
      <w:sz w:val="40"/>
      <w:lang w:val="nl-BE"/>
    </w:rPr>
  </w:style>
  <w:style w:type="paragraph" w:customStyle="1" w:styleId="Supplementarytext">
    <w:name w:val="_Supplementary text"/>
    <w:basedOn w:val="Normal"/>
    <w:next w:val="Normal"/>
    <w:uiPriority w:val="29"/>
    <w:rsid w:val="00E90119"/>
    <w:pPr>
      <w:spacing w:line="320" w:lineRule="exact"/>
    </w:pPr>
    <w:rPr>
      <w:sz w:val="24"/>
      <w:lang w:val="nl-NL"/>
    </w:rPr>
  </w:style>
  <w:style w:type="table" w:styleId="TableGrid">
    <w:name w:val="Table Grid"/>
    <w:basedOn w:val="TableNormal"/>
    <w:uiPriority w:val="39"/>
    <w:rsid w:val="008453B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NameL2">
    <w:name w:val="_Name L2"/>
    <w:basedOn w:val="Normal"/>
    <w:uiPriority w:val="29"/>
    <w:rsid w:val="00D17C8D"/>
    <w:pPr>
      <w:spacing w:line="240" w:lineRule="exact"/>
    </w:pPr>
    <w:rPr>
      <w:b/>
      <w:szCs w:val="24"/>
      <w:lang w:val="nl-NL"/>
    </w:rPr>
  </w:style>
  <w:style w:type="character" w:styleId="PlaceholderText">
    <w:name w:val="Placeholder Text"/>
    <w:basedOn w:val="DefaultParagraphFont"/>
    <w:uiPriority w:val="99"/>
    <w:semiHidden/>
    <w:rsid w:val="00375F87"/>
    <w:rPr>
      <w:color w:val="808080"/>
    </w:rPr>
  </w:style>
  <w:style w:type="paragraph" w:customStyle="1" w:styleId="NameL1">
    <w:name w:val="_Name L1"/>
    <w:basedOn w:val="Normal"/>
    <w:uiPriority w:val="29"/>
    <w:rsid w:val="003D3535"/>
    <w:pPr>
      <w:framePr w:hSpace="142" w:wrap="around" w:vAnchor="page" w:hAnchor="text" w:y="7820"/>
      <w:suppressOverlap/>
    </w:pPr>
  </w:style>
  <w:style w:type="paragraph" w:customStyle="1" w:styleId="Addressing">
    <w:name w:val="_Addressing"/>
    <w:basedOn w:val="Normal"/>
    <w:uiPriority w:val="21"/>
    <w:rsid w:val="004719E2"/>
    <w:pPr>
      <w:framePr w:hSpace="142" w:wrap="around" w:vAnchor="page" w:hAnchor="text" w:y="1804"/>
      <w:spacing w:line="260" w:lineRule="exact"/>
      <w:suppressOverlap/>
    </w:pPr>
    <w:rPr>
      <w:sz w:val="18"/>
    </w:rPr>
  </w:style>
  <w:style w:type="character" w:customStyle="1" w:styleId="Heading1Char">
    <w:name w:val="Heading 1 Char"/>
    <w:aliases w:val="_Chapter Char"/>
    <w:basedOn w:val="DefaultParagraphFont"/>
    <w:link w:val="Heading1"/>
    <w:uiPriority w:val="9"/>
    <w:rsid w:val="00440660"/>
    <w:rPr>
      <w:rFonts w:ascii="Arial" w:eastAsiaTheme="majorEastAsia" w:hAnsi="Arial" w:cstheme="majorBidi"/>
      <w:b/>
      <w:caps/>
      <w:color w:val="1E64C8"/>
      <w:sz w:val="32"/>
      <w:szCs w:val="32"/>
      <w:u w:val="single"/>
      <w:lang w:val="en-US"/>
    </w:rPr>
  </w:style>
  <w:style w:type="paragraph" w:customStyle="1" w:styleId="Chapterunnumbered">
    <w:name w:val="_Chapter unnumbered"/>
    <w:basedOn w:val="Heading1"/>
    <w:next w:val="Normal"/>
    <w:uiPriority w:val="10"/>
    <w:qFormat/>
    <w:rsid w:val="00143C91"/>
    <w:pPr>
      <w:numPr>
        <w:numId w:val="0"/>
      </w:numPr>
    </w:pPr>
  </w:style>
  <w:style w:type="paragraph" w:styleId="Header">
    <w:name w:val="header"/>
    <w:basedOn w:val="Normal"/>
    <w:link w:val="HeaderChar"/>
    <w:uiPriority w:val="99"/>
    <w:unhideWhenUsed/>
    <w:rsid w:val="007409C9"/>
    <w:pPr>
      <w:tabs>
        <w:tab w:val="center" w:pos="4536"/>
        <w:tab w:val="right" w:pos="9072"/>
      </w:tabs>
      <w:spacing w:line="240" w:lineRule="auto"/>
    </w:pPr>
  </w:style>
  <w:style w:type="character" w:customStyle="1" w:styleId="HeaderChar">
    <w:name w:val="Header Char"/>
    <w:basedOn w:val="DefaultParagraphFont"/>
    <w:link w:val="Header"/>
    <w:uiPriority w:val="99"/>
    <w:rsid w:val="007409C9"/>
    <w:rPr>
      <w:rFonts w:ascii="Arial" w:hAnsi="Arial"/>
      <w:sz w:val="20"/>
      <w:lang w:val="nl-BE"/>
    </w:rPr>
  </w:style>
  <w:style w:type="paragraph" w:styleId="Footer">
    <w:name w:val="footer"/>
    <w:basedOn w:val="Normal"/>
    <w:link w:val="FooterChar"/>
    <w:uiPriority w:val="99"/>
    <w:unhideWhenUsed/>
    <w:rsid w:val="007409C9"/>
    <w:pPr>
      <w:tabs>
        <w:tab w:val="center" w:pos="4536"/>
        <w:tab w:val="right" w:pos="9072"/>
      </w:tabs>
      <w:spacing w:line="240" w:lineRule="auto"/>
    </w:pPr>
  </w:style>
  <w:style w:type="character" w:customStyle="1" w:styleId="FooterChar">
    <w:name w:val="Footer Char"/>
    <w:basedOn w:val="DefaultParagraphFont"/>
    <w:link w:val="Footer"/>
    <w:uiPriority w:val="99"/>
    <w:rsid w:val="007409C9"/>
    <w:rPr>
      <w:rFonts w:ascii="Arial" w:hAnsi="Arial"/>
      <w:sz w:val="20"/>
      <w:lang w:val="nl-BE"/>
    </w:rPr>
  </w:style>
  <w:style w:type="paragraph" w:customStyle="1" w:styleId="AppendixTOCheading">
    <w:name w:val="_Appendix/TOC heading"/>
    <w:basedOn w:val="Chapterunnumbered"/>
    <w:next w:val="Normal"/>
    <w:uiPriority w:val="11"/>
    <w:qFormat/>
    <w:rsid w:val="00416D0A"/>
    <w:pPr>
      <w:spacing w:line="400" w:lineRule="exact"/>
    </w:pPr>
  </w:style>
  <w:style w:type="character" w:customStyle="1" w:styleId="Heading2Char">
    <w:name w:val="Heading 2 Char"/>
    <w:aliases w:val="_Paragraph Char"/>
    <w:basedOn w:val="DefaultParagraphFont"/>
    <w:link w:val="Heading2"/>
    <w:uiPriority w:val="9"/>
    <w:rsid w:val="00440660"/>
    <w:rPr>
      <w:rFonts w:ascii="Arial" w:eastAsiaTheme="majorEastAsia" w:hAnsi="Arial" w:cstheme="majorBidi"/>
      <w:b/>
      <w:sz w:val="28"/>
      <w:szCs w:val="26"/>
      <w:lang w:val="en-US"/>
    </w:rPr>
  </w:style>
  <w:style w:type="character" w:customStyle="1" w:styleId="Heading3Char">
    <w:name w:val="Heading 3 Char"/>
    <w:aliases w:val="_Subparagraph Char"/>
    <w:basedOn w:val="DefaultParagraphFont"/>
    <w:link w:val="Heading3"/>
    <w:uiPriority w:val="9"/>
    <w:rsid w:val="00440660"/>
    <w:rPr>
      <w:rFonts w:ascii="Arial" w:eastAsiaTheme="majorEastAsia" w:hAnsi="Arial" w:cstheme="majorBidi"/>
      <w:b/>
      <w:sz w:val="24"/>
      <w:szCs w:val="24"/>
      <w:lang w:val="en-US"/>
    </w:rPr>
  </w:style>
  <w:style w:type="character" w:customStyle="1" w:styleId="Heading4Char">
    <w:name w:val="Heading 4 Char"/>
    <w:aliases w:val="_Sub-subparagraph Char"/>
    <w:basedOn w:val="DefaultParagraphFont"/>
    <w:link w:val="Heading4"/>
    <w:uiPriority w:val="9"/>
    <w:rsid w:val="00440660"/>
    <w:rPr>
      <w:rFonts w:ascii="Arial" w:eastAsiaTheme="majorEastAsia" w:hAnsi="Arial" w:cstheme="majorBidi"/>
      <w:b/>
      <w:iCs/>
      <w:sz w:val="20"/>
      <w:lang w:val="en-US"/>
    </w:rPr>
  </w:style>
  <w:style w:type="paragraph" w:styleId="TOC1">
    <w:name w:val="toc 1"/>
    <w:basedOn w:val="Normal"/>
    <w:next w:val="Normal"/>
    <w:autoRedefine/>
    <w:uiPriority w:val="39"/>
    <w:unhideWhenUsed/>
    <w:rsid w:val="00F4649E"/>
    <w:pPr>
      <w:tabs>
        <w:tab w:val="right" w:pos="9021"/>
      </w:tabs>
      <w:spacing w:after="140" w:line="280" w:lineRule="exact"/>
    </w:pPr>
    <w:rPr>
      <w:b/>
    </w:rPr>
  </w:style>
  <w:style w:type="paragraph" w:styleId="TOC2">
    <w:name w:val="toc 2"/>
    <w:basedOn w:val="Normal"/>
    <w:next w:val="Normal"/>
    <w:autoRedefine/>
    <w:uiPriority w:val="39"/>
    <w:unhideWhenUsed/>
    <w:rsid w:val="00AB6CA3"/>
    <w:pPr>
      <w:tabs>
        <w:tab w:val="right" w:pos="9021"/>
      </w:tabs>
      <w:spacing w:after="140" w:line="280" w:lineRule="exact"/>
    </w:pPr>
  </w:style>
  <w:style w:type="paragraph" w:styleId="TOC3">
    <w:name w:val="toc 3"/>
    <w:basedOn w:val="Normal"/>
    <w:next w:val="Normal"/>
    <w:autoRedefine/>
    <w:uiPriority w:val="39"/>
    <w:unhideWhenUsed/>
    <w:rsid w:val="00BE0B6E"/>
    <w:pPr>
      <w:tabs>
        <w:tab w:val="right" w:pos="9021"/>
      </w:tabs>
    </w:pPr>
  </w:style>
  <w:style w:type="paragraph" w:styleId="TOC4">
    <w:name w:val="toc 4"/>
    <w:basedOn w:val="Normal"/>
    <w:next w:val="Normal"/>
    <w:autoRedefine/>
    <w:uiPriority w:val="39"/>
    <w:unhideWhenUsed/>
    <w:rsid w:val="00BE0B6E"/>
    <w:pPr>
      <w:tabs>
        <w:tab w:val="right" w:pos="9021"/>
      </w:tabs>
    </w:pPr>
  </w:style>
  <w:style w:type="character" w:styleId="Hyperlink">
    <w:name w:val="Hyperlink"/>
    <w:basedOn w:val="DefaultParagraphFont"/>
    <w:uiPriority w:val="99"/>
    <w:unhideWhenUsed/>
    <w:rsid w:val="00064556"/>
    <w:rPr>
      <w:color w:val="1E64C8" w:themeColor="hyperlink"/>
      <w:u w:val="single"/>
    </w:rPr>
  </w:style>
  <w:style w:type="paragraph" w:customStyle="1" w:styleId="Footerheading">
    <w:name w:val="_Footer heading"/>
    <w:basedOn w:val="Referenceheading"/>
    <w:next w:val="Normal"/>
    <w:uiPriority w:val="29"/>
    <w:rsid w:val="00203236"/>
    <w:pPr>
      <w:framePr w:hSpace="142" w:wrap="around" w:vAnchor="page" w:hAnchor="page" w:x="3607" w:y="15735"/>
      <w:spacing w:line="240" w:lineRule="exact"/>
      <w:suppressOverlap/>
    </w:pPr>
    <w:rPr>
      <w:sz w:val="12"/>
    </w:rPr>
  </w:style>
  <w:style w:type="paragraph" w:customStyle="1" w:styleId="Footerdata">
    <w:name w:val="_Footer data"/>
    <w:basedOn w:val="Normal"/>
    <w:uiPriority w:val="29"/>
    <w:rsid w:val="00203236"/>
    <w:pPr>
      <w:framePr w:hSpace="142" w:wrap="around" w:vAnchor="page" w:hAnchor="page" w:x="3607" w:y="15735"/>
      <w:spacing w:line="240" w:lineRule="exact"/>
      <w:suppressOverlap/>
    </w:pPr>
    <w:rPr>
      <w:sz w:val="16"/>
    </w:rPr>
  </w:style>
  <w:style w:type="paragraph" w:customStyle="1" w:styleId="Dashes">
    <w:name w:val="_Dashes"/>
    <w:basedOn w:val="Normal"/>
    <w:uiPriority w:val="1"/>
    <w:qFormat/>
    <w:rsid w:val="0059144C"/>
    <w:pPr>
      <w:numPr>
        <w:numId w:val="1"/>
      </w:numPr>
      <w:tabs>
        <w:tab w:val="left" w:pos="284"/>
      </w:tabs>
      <w:ind w:left="284" w:hanging="284"/>
    </w:pPr>
  </w:style>
  <w:style w:type="character" w:customStyle="1" w:styleId="EndnoteTextChar">
    <w:name w:val="Endnote Text Char"/>
    <w:basedOn w:val="DefaultParagraphFont"/>
    <w:link w:val="EndnoteText"/>
    <w:uiPriority w:val="99"/>
    <w:semiHidden/>
    <w:rsid w:val="00232E5A"/>
    <w:rPr>
      <w:rFonts w:ascii="Arial" w:hAnsi="Arial"/>
      <w:sz w:val="16"/>
      <w:szCs w:val="20"/>
      <w:lang w:val="nl-BE"/>
    </w:rPr>
  </w:style>
  <w:style w:type="paragraph" w:customStyle="1" w:styleId="Dashesindented">
    <w:name w:val="_Dashes indented"/>
    <w:basedOn w:val="Dashes"/>
    <w:uiPriority w:val="2"/>
    <w:qFormat/>
    <w:rsid w:val="0059144C"/>
    <w:pPr>
      <w:numPr>
        <w:numId w:val="3"/>
      </w:numPr>
      <w:ind w:left="568" w:hanging="284"/>
    </w:pPr>
  </w:style>
  <w:style w:type="paragraph" w:customStyle="1" w:styleId="Numbers">
    <w:name w:val="_Numbers"/>
    <w:basedOn w:val="Normal"/>
    <w:uiPriority w:val="3"/>
    <w:qFormat/>
    <w:rsid w:val="007E13DE"/>
    <w:pPr>
      <w:numPr>
        <w:numId w:val="5"/>
      </w:numPr>
      <w:ind w:left="284" w:hanging="284"/>
    </w:pPr>
  </w:style>
  <w:style w:type="paragraph" w:styleId="FootnoteText">
    <w:name w:val="footnote text"/>
    <w:basedOn w:val="Normal"/>
    <w:link w:val="FootnoteTextChar"/>
    <w:uiPriority w:val="99"/>
    <w:unhideWhenUsed/>
    <w:rsid w:val="009C3C4B"/>
    <w:pPr>
      <w:tabs>
        <w:tab w:val="left" w:pos="14"/>
      </w:tabs>
      <w:spacing w:after="240" w:line="240" w:lineRule="exact"/>
      <w:ind w:left="142" w:hanging="142"/>
    </w:pPr>
    <w:rPr>
      <w:sz w:val="16"/>
      <w:szCs w:val="20"/>
    </w:rPr>
  </w:style>
  <w:style w:type="character" w:customStyle="1" w:styleId="FootnoteTextChar">
    <w:name w:val="Footnote Text Char"/>
    <w:basedOn w:val="DefaultParagraphFont"/>
    <w:link w:val="FootnoteText"/>
    <w:uiPriority w:val="99"/>
    <w:rsid w:val="009C3C4B"/>
    <w:rPr>
      <w:rFonts w:ascii="Arial" w:hAnsi="Arial"/>
      <w:sz w:val="16"/>
      <w:szCs w:val="20"/>
      <w:lang w:val="nl-BE"/>
    </w:rPr>
  </w:style>
  <w:style w:type="character" w:styleId="FootnoteReference">
    <w:name w:val="footnote reference"/>
    <w:basedOn w:val="DefaultParagraphFont"/>
    <w:uiPriority w:val="99"/>
    <w:semiHidden/>
    <w:unhideWhenUsed/>
    <w:rsid w:val="00D43934"/>
    <w:rPr>
      <w:vertAlign w:val="superscript"/>
    </w:rPr>
  </w:style>
  <w:style w:type="paragraph" w:customStyle="1" w:styleId="Linefullwidth">
    <w:name w:val="_Line full width"/>
    <w:basedOn w:val="Normal"/>
    <w:uiPriority w:val="29"/>
    <w:rsid w:val="004D13DA"/>
    <w:pPr>
      <w:pBdr>
        <w:bottom w:val="single" w:sz="2" w:space="1" w:color="auto"/>
      </w:pBdr>
      <w:spacing w:line="240" w:lineRule="auto"/>
    </w:pPr>
  </w:style>
  <w:style w:type="character" w:styleId="EndnoteReference">
    <w:name w:val="endnote reference"/>
    <w:basedOn w:val="DefaultParagraphFont"/>
    <w:uiPriority w:val="99"/>
    <w:semiHidden/>
    <w:unhideWhenUsed/>
    <w:rsid w:val="00232E5A"/>
    <w:rPr>
      <w:vertAlign w:val="superscript"/>
    </w:rPr>
  </w:style>
  <w:style w:type="paragraph" w:styleId="BalloonText">
    <w:name w:val="Balloon Text"/>
    <w:basedOn w:val="Normal"/>
    <w:link w:val="BalloonTextChar"/>
    <w:uiPriority w:val="99"/>
    <w:semiHidden/>
    <w:unhideWhenUsed/>
    <w:rsid w:val="0090655F"/>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0655F"/>
    <w:rPr>
      <w:rFonts w:ascii="Tahoma" w:hAnsi="Tahoma" w:cs="Tahoma"/>
      <w:sz w:val="16"/>
      <w:szCs w:val="16"/>
      <w:lang w:val="nl-BE"/>
    </w:rPr>
  </w:style>
  <w:style w:type="paragraph" w:styleId="ListParagraph">
    <w:name w:val="List Paragraph"/>
    <w:basedOn w:val="Normal"/>
    <w:uiPriority w:val="34"/>
    <w:rsid w:val="00D50DCD"/>
    <w:pPr>
      <w:ind w:left="720"/>
      <w:contextualSpacing/>
    </w:pPr>
  </w:style>
  <w:style w:type="character" w:styleId="FollowedHyperlink">
    <w:name w:val="FollowedHyperlink"/>
    <w:basedOn w:val="DefaultParagraphFont"/>
    <w:uiPriority w:val="99"/>
    <w:semiHidden/>
    <w:unhideWhenUsed/>
    <w:rsid w:val="000D19D2"/>
    <w:rPr>
      <w:color w:val="954F72" w:themeColor="followedHyperlink"/>
      <w:u w:val="single"/>
    </w:rPr>
  </w:style>
  <w:style w:type="paragraph" w:customStyle="1" w:styleId="Dashesdoubleindented">
    <w:name w:val="_Dashes double indented"/>
    <w:basedOn w:val="Normal"/>
    <w:uiPriority w:val="3"/>
    <w:qFormat/>
    <w:rsid w:val="0059144C"/>
    <w:pPr>
      <w:numPr>
        <w:numId w:val="4"/>
      </w:numPr>
      <w:tabs>
        <w:tab w:val="left" w:pos="851"/>
      </w:tabs>
      <w:ind w:left="851" w:hanging="284"/>
    </w:pPr>
  </w:style>
  <w:style w:type="paragraph" w:customStyle="1" w:styleId="Reference">
    <w:name w:val="_Reference"/>
    <w:basedOn w:val="Normal"/>
    <w:next w:val="Referenceheading"/>
    <w:uiPriority w:val="23"/>
    <w:qFormat/>
    <w:rsid w:val="00437AE0"/>
    <w:pPr>
      <w:framePr w:hSpace="142" w:wrap="around" w:vAnchor="page" w:hAnchor="text" w:y="2411"/>
      <w:spacing w:after="280"/>
      <w:suppressOverlap/>
    </w:pPr>
  </w:style>
  <w:style w:type="paragraph" w:customStyle="1" w:styleId="Numbersindented">
    <w:name w:val="_Numbers indented"/>
    <w:basedOn w:val="Numbers"/>
    <w:uiPriority w:val="5"/>
    <w:qFormat/>
    <w:rsid w:val="007E13DE"/>
    <w:pPr>
      <w:numPr>
        <w:numId w:val="6"/>
      </w:numPr>
      <w:tabs>
        <w:tab w:val="left" w:pos="567"/>
      </w:tabs>
      <w:ind w:left="568" w:hanging="284"/>
    </w:pPr>
  </w:style>
  <w:style w:type="paragraph" w:customStyle="1" w:styleId="Numbersdoubleindented">
    <w:name w:val="_Numbers double indented"/>
    <w:basedOn w:val="Numbers"/>
    <w:uiPriority w:val="6"/>
    <w:rsid w:val="007E13DE"/>
    <w:pPr>
      <w:numPr>
        <w:numId w:val="7"/>
      </w:numPr>
      <w:ind w:left="851" w:hanging="284"/>
    </w:pPr>
  </w:style>
  <w:style w:type="paragraph" w:customStyle="1" w:styleId="Appendixitem">
    <w:name w:val="_Appendix item"/>
    <w:basedOn w:val="Normal"/>
    <w:uiPriority w:val="12"/>
    <w:qFormat/>
    <w:rsid w:val="00E926CC"/>
    <w:pPr>
      <w:numPr>
        <w:numId w:val="8"/>
      </w:numPr>
      <w:ind w:left="567" w:hanging="567"/>
    </w:pPr>
  </w:style>
  <w:style w:type="paragraph" w:customStyle="1" w:styleId="Referencies">
    <w:name w:val="_Referencies"/>
    <w:basedOn w:val="Chapterunnumbered"/>
    <w:next w:val="Normal"/>
    <w:uiPriority w:val="10"/>
    <w:qFormat/>
    <w:rsid w:val="00416D0A"/>
  </w:style>
  <w:style w:type="paragraph" w:styleId="Bibliography">
    <w:name w:val="Bibliography"/>
    <w:basedOn w:val="Normal"/>
    <w:next w:val="Normal"/>
    <w:uiPriority w:val="37"/>
    <w:unhideWhenUsed/>
    <w:rsid w:val="00AF39CE"/>
    <w:pPr>
      <w:spacing w:line="480" w:lineRule="atLeast"/>
      <w:ind w:left="720" w:hanging="720"/>
    </w:pPr>
  </w:style>
  <w:style w:type="paragraph" w:styleId="Caption">
    <w:name w:val="caption"/>
    <w:basedOn w:val="Normal"/>
    <w:next w:val="Normal"/>
    <w:uiPriority w:val="35"/>
    <w:unhideWhenUsed/>
    <w:qFormat/>
    <w:rsid w:val="00E6215E"/>
    <w:pPr>
      <w:spacing w:after="200" w:line="240" w:lineRule="auto"/>
    </w:pPr>
    <w:rPr>
      <w:i/>
      <w:iCs/>
      <w:color w:val="1E64C8" w:themeColor="text2"/>
      <w:sz w:val="18"/>
      <w:szCs w:val="18"/>
    </w:rPr>
  </w:style>
  <w:style w:type="character" w:styleId="UnresolvedMention">
    <w:name w:val="Unresolved Mention"/>
    <w:basedOn w:val="DefaultParagraphFont"/>
    <w:uiPriority w:val="99"/>
    <w:semiHidden/>
    <w:unhideWhenUsed/>
    <w:rsid w:val="007F5F22"/>
    <w:rPr>
      <w:color w:val="605E5C"/>
      <w:shd w:val="clear" w:color="auto" w:fill="E1DFDD"/>
    </w:rPr>
  </w:style>
  <w:style w:type="character" w:styleId="CommentReference">
    <w:name w:val="annotation reference"/>
    <w:basedOn w:val="DefaultParagraphFont"/>
    <w:uiPriority w:val="99"/>
    <w:semiHidden/>
    <w:unhideWhenUsed/>
    <w:rsid w:val="004D4E31"/>
    <w:rPr>
      <w:sz w:val="16"/>
      <w:szCs w:val="16"/>
    </w:rPr>
  </w:style>
  <w:style w:type="paragraph" w:styleId="CommentText">
    <w:name w:val="annotation text"/>
    <w:basedOn w:val="Normal"/>
    <w:link w:val="CommentTextChar"/>
    <w:uiPriority w:val="99"/>
    <w:unhideWhenUsed/>
    <w:rsid w:val="004D4E31"/>
    <w:pPr>
      <w:spacing w:line="240" w:lineRule="auto"/>
    </w:pPr>
    <w:rPr>
      <w:szCs w:val="20"/>
    </w:rPr>
  </w:style>
  <w:style w:type="character" w:customStyle="1" w:styleId="CommentTextChar">
    <w:name w:val="Comment Text Char"/>
    <w:basedOn w:val="DefaultParagraphFont"/>
    <w:link w:val="CommentText"/>
    <w:uiPriority w:val="99"/>
    <w:rsid w:val="004D4E31"/>
    <w:rPr>
      <w:rFonts w:ascii="Arial" w:hAnsi="Arial"/>
      <w:sz w:val="20"/>
      <w:szCs w:val="20"/>
      <w:lang w:val="en-GB"/>
    </w:rPr>
  </w:style>
  <w:style w:type="paragraph" w:styleId="CommentSubject">
    <w:name w:val="annotation subject"/>
    <w:basedOn w:val="CommentText"/>
    <w:next w:val="CommentText"/>
    <w:link w:val="CommentSubjectChar"/>
    <w:uiPriority w:val="99"/>
    <w:semiHidden/>
    <w:unhideWhenUsed/>
    <w:rsid w:val="004D4E31"/>
    <w:rPr>
      <w:b/>
      <w:bCs/>
    </w:rPr>
  </w:style>
  <w:style w:type="character" w:customStyle="1" w:styleId="CommentSubjectChar">
    <w:name w:val="Comment Subject Char"/>
    <w:basedOn w:val="CommentTextChar"/>
    <w:link w:val="CommentSubject"/>
    <w:uiPriority w:val="99"/>
    <w:semiHidden/>
    <w:rsid w:val="004D4E31"/>
    <w:rPr>
      <w:rFonts w:ascii="Arial" w:hAnsi="Arial"/>
      <w:b/>
      <w:bCs/>
      <w:sz w:val="20"/>
      <w:szCs w:val="20"/>
      <w:lang w:val="en-GB"/>
    </w:rPr>
  </w:style>
  <w:style w:type="paragraph" w:styleId="Revision">
    <w:name w:val="Revision"/>
    <w:hidden/>
    <w:uiPriority w:val="99"/>
    <w:semiHidden/>
    <w:rsid w:val="004D4E31"/>
    <w:pPr>
      <w:spacing w:after="0" w:line="240" w:lineRule="auto"/>
    </w:pPr>
    <w:rPr>
      <w:rFonts w:ascii="Arial" w:hAnsi="Arial"/>
      <w:sz w:val="20"/>
      <w:lang w:val="en-GB"/>
    </w:rPr>
  </w:style>
  <w:style w:type="paragraph" w:customStyle="1" w:styleId="Normal12pt">
    <w:name w:val="Normal 12pt"/>
    <w:qFormat/>
    <w:rsid w:val="00B40C96"/>
    <w:pPr>
      <w:spacing w:after="0" w:line="264" w:lineRule="auto"/>
    </w:pPr>
    <w:rPr>
      <w:rFonts w:ascii="Arial" w:hAnsi="Arial" w:cs="Arial"/>
      <w:color w:val="000000" w:themeColor="text1"/>
      <w:sz w:val="24"/>
      <w:szCs w:val="28"/>
    </w:rPr>
  </w:style>
  <w:style w:type="paragraph" w:customStyle="1" w:styleId="NaamAuteur">
    <w:name w:val="Naam Auteur"/>
    <w:basedOn w:val="Subtitle"/>
    <w:qFormat/>
    <w:rsid w:val="00B40C96"/>
    <w:pPr>
      <w:tabs>
        <w:tab w:val="clear" w:pos="284"/>
      </w:tabs>
      <w:spacing w:line="276" w:lineRule="auto"/>
      <w:ind w:left="0" w:firstLine="0"/>
      <w:jc w:val="both"/>
    </w:pPr>
    <w:rPr>
      <w:rFonts w:eastAsiaTheme="minorHAnsi" w:cs="Arial"/>
      <w:caps w:val="0"/>
      <w:color w:val="auto"/>
      <w:sz w:val="30"/>
      <w:szCs w:val="36"/>
      <w:lang w:val="nl-NL"/>
    </w:rPr>
  </w:style>
  <w:style w:type="character" w:customStyle="1" w:styleId="Stijl1">
    <w:name w:val="Stijl1"/>
    <w:basedOn w:val="DefaultParagraphFont"/>
    <w:uiPriority w:val="1"/>
    <w:rsid w:val="00B40C96"/>
    <w:rPr>
      <w:rFonts w:ascii="Arial" w:hAnsi="Arial"/>
      <w:sz w:val="20"/>
    </w:rPr>
  </w:style>
  <w:style w:type="character" w:customStyle="1" w:styleId="cf01">
    <w:name w:val="cf01"/>
    <w:basedOn w:val="DefaultParagraphFont"/>
    <w:rsid w:val="0069591A"/>
    <w:rPr>
      <w:rFonts w:ascii="Segoe UI" w:hAnsi="Segoe UI" w:cs="Segoe UI" w:hint="default"/>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56737080">
      <w:bodyDiv w:val="1"/>
      <w:marLeft w:val="0"/>
      <w:marRight w:val="0"/>
      <w:marTop w:val="0"/>
      <w:marBottom w:val="0"/>
      <w:divBdr>
        <w:top w:val="none" w:sz="0" w:space="0" w:color="auto"/>
        <w:left w:val="none" w:sz="0" w:space="0" w:color="auto"/>
        <w:bottom w:val="none" w:sz="0" w:space="0" w:color="auto"/>
        <w:right w:val="none" w:sz="0" w:space="0" w:color="auto"/>
      </w:divBdr>
    </w:div>
    <w:div w:id="401761294">
      <w:bodyDiv w:val="1"/>
      <w:marLeft w:val="0"/>
      <w:marRight w:val="0"/>
      <w:marTop w:val="0"/>
      <w:marBottom w:val="0"/>
      <w:divBdr>
        <w:top w:val="none" w:sz="0" w:space="0" w:color="auto"/>
        <w:left w:val="none" w:sz="0" w:space="0" w:color="auto"/>
        <w:bottom w:val="none" w:sz="0" w:space="0" w:color="auto"/>
        <w:right w:val="none" w:sz="0" w:space="0" w:color="auto"/>
      </w:divBdr>
    </w:div>
    <w:div w:id="567963076">
      <w:bodyDiv w:val="1"/>
      <w:marLeft w:val="0"/>
      <w:marRight w:val="0"/>
      <w:marTop w:val="0"/>
      <w:marBottom w:val="0"/>
      <w:divBdr>
        <w:top w:val="none" w:sz="0" w:space="0" w:color="auto"/>
        <w:left w:val="none" w:sz="0" w:space="0" w:color="auto"/>
        <w:bottom w:val="none" w:sz="0" w:space="0" w:color="auto"/>
        <w:right w:val="none" w:sz="0" w:space="0" w:color="auto"/>
      </w:divBdr>
    </w:div>
    <w:div w:id="710499855">
      <w:bodyDiv w:val="1"/>
      <w:marLeft w:val="0"/>
      <w:marRight w:val="0"/>
      <w:marTop w:val="0"/>
      <w:marBottom w:val="0"/>
      <w:divBdr>
        <w:top w:val="none" w:sz="0" w:space="0" w:color="auto"/>
        <w:left w:val="none" w:sz="0" w:space="0" w:color="auto"/>
        <w:bottom w:val="none" w:sz="0" w:space="0" w:color="auto"/>
        <w:right w:val="none" w:sz="0" w:space="0" w:color="auto"/>
      </w:divBdr>
      <w:divsChild>
        <w:div w:id="1850557665">
          <w:marLeft w:val="0"/>
          <w:marRight w:val="0"/>
          <w:marTop w:val="0"/>
          <w:marBottom w:val="60"/>
          <w:divBdr>
            <w:top w:val="none" w:sz="0" w:space="0" w:color="auto"/>
            <w:left w:val="none" w:sz="0" w:space="0" w:color="auto"/>
            <w:bottom w:val="none" w:sz="0" w:space="0" w:color="auto"/>
            <w:right w:val="none" w:sz="0" w:space="0" w:color="auto"/>
          </w:divBdr>
          <w:divsChild>
            <w:div w:id="209003622">
              <w:marLeft w:val="0"/>
              <w:marRight w:val="0"/>
              <w:marTop w:val="0"/>
              <w:marBottom w:val="0"/>
              <w:divBdr>
                <w:top w:val="none" w:sz="0" w:space="0" w:color="auto"/>
                <w:left w:val="none" w:sz="0" w:space="0" w:color="auto"/>
                <w:bottom w:val="none" w:sz="0" w:space="0" w:color="auto"/>
                <w:right w:val="none" w:sz="0" w:space="0" w:color="auto"/>
              </w:divBdr>
              <w:divsChild>
                <w:div w:id="13477509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08852497">
          <w:marLeft w:val="0"/>
          <w:marRight w:val="0"/>
          <w:marTop w:val="0"/>
          <w:marBottom w:val="0"/>
          <w:divBdr>
            <w:top w:val="none" w:sz="0" w:space="0" w:color="auto"/>
            <w:left w:val="none" w:sz="0" w:space="0" w:color="auto"/>
            <w:bottom w:val="none" w:sz="0" w:space="0" w:color="auto"/>
            <w:right w:val="none" w:sz="0" w:space="0" w:color="auto"/>
          </w:divBdr>
          <w:divsChild>
            <w:div w:id="1047609434">
              <w:marLeft w:val="0"/>
              <w:marRight w:val="0"/>
              <w:marTop w:val="0"/>
              <w:marBottom w:val="0"/>
              <w:divBdr>
                <w:top w:val="none" w:sz="0" w:space="0" w:color="auto"/>
                <w:left w:val="none" w:sz="0" w:space="0" w:color="auto"/>
                <w:bottom w:val="none" w:sz="0" w:space="0" w:color="auto"/>
                <w:right w:val="none" w:sz="0" w:space="0" w:color="auto"/>
              </w:divBdr>
              <w:divsChild>
                <w:div w:id="1541933999">
                  <w:marLeft w:val="0"/>
                  <w:marRight w:val="0"/>
                  <w:marTop w:val="0"/>
                  <w:marBottom w:val="0"/>
                  <w:divBdr>
                    <w:top w:val="none" w:sz="0" w:space="0" w:color="auto"/>
                    <w:left w:val="none" w:sz="0" w:space="0" w:color="auto"/>
                    <w:bottom w:val="none" w:sz="0" w:space="0" w:color="auto"/>
                    <w:right w:val="none" w:sz="0" w:space="0" w:color="auto"/>
                  </w:divBdr>
                  <w:divsChild>
                    <w:div w:id="108790666">
                      <w:marLeft w:val="0"/>
                      <w:marRight w:val="0"/>
                      <w:marTop w:val="0"/>
                      <w:marBottom w:val="0"/>
                      <w:divBdr>
                        <w:top w:val="none" w:sz="0" w:space="0" w:color="auto"/>
                        <w:left w:val="none" w:sz="0" w:space="0" w:color="auto"/>
                        <w:bottom w:val="none" w:sz="0" w:space="0" w:color="auto"/>
                        <w:right w:val="none" w:sz="0" w:space="0" w:color="auto"/>
                      </w:divBdr>
                      <w:divsChild>
                        <w:div w:id="20862960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1982778">
                  <w:marLeft w:val="0"/>
                  <w:marRight w:val="0"/>
                  <w:marTop w:val="0"/>
                  <w:marBottom w:val="0"/>
                  <w:divBdr>
                    <w:top w:val="none" w:sz="0" w:space="0" w:color="auto"/>
                    <w:left w:val="none" w:sz="0" w:space="0" w:color="auto"/>
                    <w:bottom w:val="none" w:sz="0" w:space="0" w:color="auto"/>
                    <w:right w:val="none" w:sz="0" w:space="0" w:color="auto"/>
                  </w:divBdr>
                  <w:divsChild>
                    <w:div w:id="1407605270">
                      <w:marLeft w:val="0"/>
                      <w:marRight w:val="0"/>
                      <w:marTop w:val="0"/>
                      <w:marBottom w:val="0"/>
                      <w:divBdr>
                        <w:top w:val="none" w:sz="0" w:space="0" w:color="auto"/>
                        <w:left w:val="none" w:sz="0" w:space="0" w:color="auto"/>
                        <w:bottom w:val="none" w:sz="0" w:space="0" w:color="auto"/>
                        <w:right w:val="none" w:sz="0" w:space="0" w:color="auto"/>
                      </w:divBdr>
                    </w:div>
                  </w:divsChild>
                </w:div>
                <w:div w:id="1906836435">
                  <w:marLeft w:val="0"/>
                  <w:marRight w:val="0"/>
                  <w:marTop w:val="0"/>
                  <w:marBottom w:val="0"/>
                  <w:divBdr>
                    <w:top w:val="none" w:sz="0" w:space="0" w:color="auto"/>
                    <w:left w:val="none" w:sz="0" w:space="0" w:color="auto"/>
                    <w:bottom w:val="none" w:sz="0" w:space="0" w:color="auto"/>
                    <w:right w:val="none" w:sz="0" w:space="0" w:color="auto"/>
                  </w:divBdr>
                  <w:divsChild>
                    <w:div w:id="1820029359">
                      <w:marLeft w:val="0"/>
                      <w:marRight w:val="0"/>
                      <w:marTop w:val="0"/>
                      <w:marBottom w:val="0"/>
                      <w:divBdr>
                        <w:top w:val="none" w:sz="0" w:space="0" w:color="auto"/>
                        <w:left w:val="none" w:sz="0" w:space="0" w:color="auto"/>
                        <w:bottom w:val="none" w:sz="0" w:space="0" w:color="auto"/>
                        <w:right w:val="none" w:sz="0" w:space="0" w:color="auto"/>
                      </w:divBdr>
                    </w:div>
                  </w:divsChild>
                </w:div>
                <w:div w:id="1458988759">
                  <w:marLeft w:val="0"/>
                  <w:marRight w:val="0"/>
                  <w:marTop w:val="0"/>
                  <w:marBottom w:val="0"/>
                  <w:divBdr>
                    <w:top w:val="none" w:sz="0" w:space="0" w:color="auto"/>
                    <w:left w:val="none" w:sz="0" w:space="0" w:color="auto"/>
                    <w:bottom w:val="none" w:sz="0" w:space="0" w:color="auto"/>
                    <w:right w:val="none" w:sz="0" w:space="0" w:color="auto"/>
                  </w:divBdr>
                  <w:divsChild>
                    <w:div w:id="13702973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73205810">
      <w:bodyDiv w:val="1"/>
      <w:marLeft w:val="0"/>
      <w:marRight w:val="0"/>
      <w:marTop w:val="0"/>
      <w:marBottom w:val="0"/>
      <w:divBdr>
        <w:top w:val="none" w:sz="0" w:space="0" w:color="auto"/>
        <w:left w:val="none" w:sz="0" w:space="0" w:color="auto"/>
        <w:bottom w:val="none" w:sz="0" w:space="0" w:color="auto"/>
        <w:right w:val="none" w:sz="0" w:space="0" w:color="auto"/>
      </w:divBdr>
    </w:div>
    <w:div w:id="885877680">
      <w:bodyDiv w:val="1"/>
      <w:marLeft w:val="0"/>
      <w:marRight w:val="0"/>
      <w:marTop w:val="0"/>
      <w:marBottom w:val="0"/>
      <w:divBdr>
        <w:top w:val="none" w:sz="0" w:space="0" w:color="auto"/>
        <w:left w:val="none" w:sz="0" w:space="0" w:color="auto"/>
        <w:bottom w:val="none" w:sz="0" w:space="0" w:color="auto"/>
        <w:right w:val="none" w:sz="0" w:space="0" w:color="auto"/>
      </w:divBdr>
    </w:div>
    <w:div w:id="1745293447">
      <w:bodyDiv w:val="1"/>
      <w:marLeft w:val="0"/>
      <w:marRight w:val="0"/>
      <w:marTop w:val="0"/>
      <w:marBottom w:val="0"/>
      <w:divBdr>
        <w:top w:val="none" w:sz="0" w:space="0" w:color="auto"/>
        <w:left w:val="none" w:sz="0" w:space="0" w:color="auto"/>
        <w:bottom w:val="none" w:sz="0" w:space="0" w:color="auto"/>
        <w:right w:val="none" w:sz="0" w:space="0" w:color="auto"/>
      </w:divBdr>
    </w:div>
    <w:div w:id="18188398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image" Target="media/image30.png"/><Relationship Id="rId21" Type="http://schemas.openxmlformats.org/officeDocument/2006/relationships/image" Target="media/image14.png"/><Relationship Id="rId34" Type="http://schemas.openxmlformats.org/officeDocument/2006/relationships/image" Target="media/image25.png"/><Relationship Id="rId42" Type="http://schemas.openxmlformats.org/officeDocument/2006/relationships/image" Target="media/image33.png"/><Relationship Id="rId47" Type="http://schemas.openxmlformats.org/officeDocument/2006/relationships/image" Target="media/image37.png"/><Relationship Id="rId50" Type="http://schemas.openxmlformats.org/officeDocument/2006/relationships/image" Target="media/image40.png"/><Relationship Id="rId55" Type="http://schemas.openxmlformats.org/officeDocument/2006/relationships/hyperlink" Target="https://github.com/USEPA/Water_Treatment_Models/tree/master/PSDM" TargetMode="External"/><Relationship Id="rId63" Type="http://schemas.openxmlformats.org/officeDocument/2006/relationships/image" Target="media/image52.png"/><Relationship Id="rId68" Type="http://schemas.openxmlformats.org/officeDocument/2006/relationships/fontTable" Target="fontTable.xml"/><Relationship Id="rId7" Type="http://schemas.openxmlformats.org/officeDocument/2006/relationships/endnotes" Target="endnotes.xml"/><Relationship Id="rId71"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hyperlink" Target="https://github.com/matcoghe/Thesis-Modelling-activated-carbon.git"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image" Target="media/image31.png"/><Relationship Id="rId45" Type="http://schemas.openxmlformats.org/officeDocument/2006/relationships/hyperlink" Target="https://github.com/USEPA/Water_Treatment_Models/tree/master/PSDM" TargetMode="External"/><Relationship Id="rId53" Type="http://schemas.openxmlformats.org/officeDocument/2006/relationships/image" Target="media/image43.png"/><Relationship Id="rId58" Type="http://schemas.openxmlformats.org/officeDocument/2006/relationships/image" Target="media/image47.png"/><Relationship Id="rId66"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8.jpe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7.png"/><Relationship Id="rId49" Type="http://schemas.openxmlformats.org/officeDocument/2006/relationships/image" Target="media/image39.png"/><Relationship Id="rId57" Type="http://schemas.openxmlformats.org/officeDocument/2006/relationships/image" Target="media/image46.png"/><Relationship Id="rId61" Type="http://schemas.openxmlformats.org/officeDocument/2006/relationships/image" Target="media/image50.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2.png"/><Relationship Id="rId44" Type="http://schemas.openxmlformats.org/officeDocument/2006/relationships/image" Target="media/image35.png"/><Relationship Id="rId52" Type="http://schemas.openxmlformats.org/officeDocument/2006/relationships/image" Target="media/image42.png"/><Relationship Id="rId60" Type="http://schemas.openxmlformats.org/officeDocument/2006/relationships/image" Target="media/image49.png"/><Relationship Id="rId65"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jpe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hyperlink" Target="https://github.com/USEPA/Water_Treatment_Models/tree/master/PSDM" TargetMode="External"/><Relationship Id="rId35" Type="http://schemas.openxmlformats.org/officeDocument/2006/relationships/image" Target="media/image26.png"/><Relationship Id="rId43" Type="http://schemas.openxmlformats.org/officeDocument/2006/relationships/image" Target="media/image34.png"/><Relationship Id="rId48" Type="http://schemas.openxmlformats.org/officeDocument/2006/relationships/image" Target="media/image38.png"/><Relationship Id="rId56" Type="http://schemas.openxmlformats.org/officeDocument/2006/relationships/image" Target="media/image45.png"/><Relationship Id="rId64" Type="http://schemas.openxmlformats.org/officeDocument/2006/relationships/image" Target="media/image53.png"/><Relationship Id="rId69" Type="http://schemas.microsoft.com/office/2011/relationships/people" Target="people.xml"/><Relationship Id="rId8" Type="http://schemas.openxmlformats.org/officeDocument/2006/relationships/image" Target="media/image1.png"/><Relationship Id="rId51" Type="http://schemas.openxmlformats.org/officeDocument/2006/relationships/image" Target="media/image41.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4.png"/><Relationship Id="rId38" Type="http://schemas.openxmlformats.org/officeDocument/2006/relationships/image" Target="media/image29.png"/><Relationship Id="rId46" Type="http://schemas.openxmlformats.org/officeDocument/2006/relationships/image" Target="media/image36.png"/><Relationship Id="rId59" Type="http://schemas.openxmlformats.org/officeDocument/2006/relationships/image" Target="media/image48.png"/><Relationship Id="rId67" Type="http://schemas.openxmlformats.org/officeDocument/2006/relationships/footer" Target="footer2.xml"/><Relationship Id="rId20" Type="http://schemas.openxmlformats.org/officeDocument/2006/relationships/image" Target="media/image13.png"/><Relationship Id="rId41" Type="http://schemas.openxmlformats.org/officeDocument/2006/relationships/image" Target="media/image32.png"/><Relationship Id="rId54" Type="http://schemas.openxmlformats.org/officeDocument/2006/relationships/image" Target="media/image44.png"/><Relationship Id="rId62" Type="http://schemas.openxmlformats.org/officeDocument/2006/relationships/image" Target="media/image51.png"/><Relationship Id="rId70" Type="http://schemas.openxmlformats.org/officeDocument/2006/relationships/glossaryDocument" Target="glossary/document.xml"/></Relationships>
</file>

<file path=word/_rels/footer1.xml.rels><?xml version="1.0" encoding="UTF-8" standalone="yes"?>
<Relationships xmlns="http://schemas.openxmlformats.org/package/2006/relationships"><Relationship Id="rId1" Type="http://schemas.openxmlformats.org/officeDocument/2006/relationships/image" Target="media/image54.png"/></Relationships>
</file>

<file path=word/_rels/footer2.xml.rels><?xml version="1.0" encoding="UTF-8" standalone="yes"?>
<Relationships xmlns="http://schemas.openxmlformats.org/package/2006/relationships"><Relationship Id="rId1" Type="http://schemas.openxmlformats.org/officeDocument/2006/relationships/image" Target="media/image54.png"/></Relationships>
</file>

<file path=word/_rels/header1.xml.rels><?xml version="1.0" encoding="UTF-8" standalone="yes"?>
<Relationships xmlns="http://schemas.openxmlformats.org/package/2006/relationships"><Relationship Id="rId1" Type="http://schemas.openxmlformats.org/officeDocument/2006/relationships/image" Target="media/image55.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athieu\OneDrive%20-%20UGent\1Environmental%20Science\0Master's%20Dissertation\5Report\1Guidelines\verslag_UGent_BW.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docParts>
    <w:docPart>
      <w:docPartPr>
        <w:name w:val="529081C5092346C9A0211FFCC2252BF4"/>
        <w:category>
          <w:name w:val="General"/>
          <w:gallery w:val="placeholder"/>
        </w:category>
        <w:types>
          <w:type w:val="bbPlcHdr"/>
        </w:types>
        <w:behaviors>
          <w:behavior w:val="content"/>
        </w:behaviors>
        <w:guid w:val="{D12FCD72-D58A-4310-9899-056F956A0402}"/>
      </w:docPartPr>
      <w:docPartBody>
        <w:p w:rsidR="00BC6E61" w:rsidRDefault="002A439D" w:rsidP="002A439D">
          <w:pPr>
            <w:pStyle w:val="529081C5092346C9A0211FFCC2252BF4"/>
          </w:pPr>
          <w:r>
            <w:rPr>
              <w:rStyle w:val="PlaceholderText"/>
              <w:rFonts w:eastAsiaTheme="minorHAnsi"/>
            </w:rPr>
            <w:t>Kies een opleiding</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UGent Panno Text">
    <w:altName w:val="Calibri"/>
    <w:charset w:val="00"/>
    <w:family w:val="auto"/>
    <w:pitch w:val="variable"/>
    <w:sig w:usb0="A00002EF" w:usb1="4000206B"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Brush Script MT">
    <w:panose1 w:val="03060802040406070304"/>
    <w:charset w:val="00"/>
    <w:family w:val="script"/>
    <w:pitch w:val="variable"/>
    <w:sig w:usb0="00000003" w:usb1="00000000" w:usb2="00000000" w:usb3="00000000" w:csb0="00000001" w:csb1="00000000"/>
  </w:font>
  <w:font w:name="Calibri Light">
    <w:panose1 w:val="020F0302020204030204"/>
    <w:charset w:val="00"/>
    <w:family w:val="swiss"/>
    <w:pitch w:val="variable"/>
    <w:sig w:usb0="E4002EFF" w:usb1="C200247B" w:usb2="00000009" w:usb3="00000000" w:csb0="000001F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D6D5B"/>
    <w:rsid w:val="00032F2F"/>
    <w:rsid w:val="0005253D"/>
    <w:rsid w:val="00053717"/>
    <w:rsid w:val="00066BE1"/>
    <w:rsid w:val="0007183B"/>
    <w:rsid w:val="000A1157"/>
    <w:rsid w:val="000A6F94"/>
    <w:rsid w:val="000B6BE1"/>
    <w:rsid w:val="000D2460"/>
    <w:rsid w:val="000D7561"/>
    <w:rsid w:val="000F2999"/>
    <w:rsid w:val="00117013"/>
    <w:rsid w:val="001273CD"/>
    <w:rsid w:val="00135246"/>
    <w:rsid w:val="001612E2"/>
    <w:rsid w:val="001677E8"/>
    <w:rsid w:val="00186084"/>
    <w:rsid w:val="00186A1D"/>
    <w:rsid w:val="001A2BF8"/>
    <w:rsid w:val="001B222F"/>
    <w:rsid w:val="001B44D7"/>
    <w:rsid w:val="001D3BCB"/>
    <w:rsid w:val="001F248A"/>
    <w:rsid w:val="00206BE6"/>
    <w:rsid w:val="00227DCC"/>
    <w:rsid w:val="00236E4C"/>
    <w:rsid w:val="00256E4E"/>
    <w:rsid w:val="002A439D"/>
    <w:rsid w:val="002A5415"/>
    <w:rsid w:val="002A7E13"/>
    <w:rsid w:val="002D457C"/>
    <w:rsid w:val="002D5378"/>
    <w:rsid w:val="002F0910"/>
    <w:rsid w:val="002F37D4"/>
    <w:rsid w:val="003034C2"/>
    <w:rsid w:val="00310CE7"/>
    <w:rsid w:val="00311173"/>
    <w:rsid w:val="003124EF"/>
    <w:rsid w:val="003B2F87"/>
    <w:rsid w:val="003C4494"/>
    <w:rsid w:val="003F5347"/>
    <w:rsid w:val="00425AEE"/>
    <w:rsid w:val="00425DF9"/>
    <w:rsid w:val="00446646"/>
    <w:rsid w:val="00453E34"/>
    <w:rsid w:val="004D51C0"/>
    <w:rsid w:val="00500761"/>
    <w:rsid w:val="005037DE"/>
    <w:rsid w:val="00551AE1"/>
    <w:rsid w:val="00571B03"/>
    <w:rsid w:val="00591F88"/>
    <w:rsid w:val="005C3AC3"/>
    <w:rsid w:val="005D70AA"/>
    <w:rsid w:val="006159E4"/>
    <w:rsid w:val="00635FFF"/>
    <w:rsid w:val="00640B6D"/>
    <w:rsid w:val="00645553"/>
    <w:rsid w:val="00652C98"/>
    <w:rsid w:val="006576B6"/>
    <w:rsid w:val="00685796"/>
    <w:rsid w:val="00686FB0"/>
    <w:rsid w:val="00691CC9"/>
    <w:rsid w:val="006A5485"/>
    <w:rsid w:val="006D4078"/>
    <w:rsid w:val="006F0D70"/>
    <w:rsid w:val="0071713D"/>
    <w:rsid w:val="00756D9D"/>
    <w:rsid w:val="00762C51"/>
    <w:rsid w:val="00792294"/>
    <w:rsid w:val="007C0487"/>
    <w:rsid w:val="007E6374"/>
    <w:rsid w:val="00817922"/>
    <w:rsid w:val="0082783E"/>
    <w:rsid w:val="00880C58"/>
    <w:rsid w:val="00882C95"/>
    <w:rsid w:val="008C3B15"/>
    <w:rsid w:val="008D477E"/>
    <w:rsid w:val="0090328F"/>
    <w:rsid w:val="00943E31"/>
    <w:rsid w:val="00950B1D"/>
    <w:rsid w:val="009B3DEA"/>
    <w:rsid w:val="009C4398"/>
    <w:rsid w:val="009E0696"/>
    <w:rsid w:val="009F6992"/>
    <w:rsid w:val="00A05BA7"/>
    <w:rsid w:val="00A12853"/>
    <w:rsid w:val="00A15E63"/>
    <w:rsid w:val="00A2252E"/>
    <w:rsid w:val="00A53AAB"/>
    <w:rsid w:val="00A72114"/>
    <w:rsid w:val="00A82F1F"/>
    <w:rsid w:val="00A87082"/>
    <w:rsid w:val="00A87319"/>
    <w:rsid w:val="00AA0C1F"/>
    <w:rsid w:val="00B02091"/>
    <w:rsid w:val="00B07274"/>
    <w:rsid w:val="00B3177C"/>
    <w:rsid w:val="00B32790"/>
    <w:rsid w:val="00B4591A"/>
    <w:rsid w:val="00B51E58"/>
    <w:rsid w:val="00B52FF6"/>
    <w:rsid w:val="00B60038"/>
    <w:rsid w:val="00B62FC3"/>
    <w:rsid w:val="00BA2CF1"/>
    <w:rsid w:val="00BA62E4"/>
    <w:rsid w:val="00BB1F17"/>
    <w:rsid w:val="00BC6E61"/>
    <w:rsid w:val="00BF5EEC"/>
    <w:rsid w:val="00C06820"/>
    <w:rsid w:val="00C13CBB"/>
    <w:rsid w:val="00C41083"/>
    <w:rsid w:val="00C779CF"/>
    <w:rsid w:val="00C9293A"/>
    <w:rsid w:val="00CC0EDE"/>
    <w:rsid w:val="00CD2C26"/>
    <w:rsid w:val="00D04392"/>
    <w:rsid w:val="00D65396"/>
    <w:rsid w:val="00D81E45"/>
    <w:rsid w:val="00DA38D5"/>
    <w:rsid w:val="00DA675D"/>
    <w:rsid w:val="00DB00CB"/>
    <w:rsid w:val="00DD052C"/>
    <w:rsid w:val="00DE2FA8"/>
    <w:rsid w:val="00DE41AC"/>
    <w:rsid w:val="00E058E1"/>
    <w:rsid w:val="00E42A9C"/>
    <w:rsid w:val="00E46ABF"/>
    <w:rsid w:val="00E506EB"/>
    <w:rsid w:val="00E95C6E"/>
    <w:rsid w:val="00EF0FE6"/>
    <w:rsid w:val="00F10212"/>
    <w:rsid w:val="00F14DCD"/>
    <w:rsid w:val="00F20E53"/>
    <w:rsid w:val="00FA234B"/>
    <w:rsid w:val="00FC2A56"/>
    <w:rsid w:val="00FD6D5B"/>
    <w:rsid w:val="00FF084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2"/>
        <w:szCs w:val="22"/>
        <w:lang w:val="en-GB" w:eastAsia="en-GB"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DA675D"/>
    <w:rPr>
      <w:color w:val="808080"/>
    </w:rPr>
  </w:style>
  <w:style w:type="paragraph" w:customStyle="1" w:styleId="529081C5092346C9A0211FFCC2252BF4">
    <w:name w:val="529081C5092346C9A0211FFCC2252BF4"/>
    <w:rsid w:val="002A439D"/>
    <w:pPr>
      <w:spacing w:line="278" w:lineRule="auto"/>
    </w:pPr>
    <w:rPr>
      <w:sz w:val="24"/>
      <w:szCs w:val="24"/>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theme/theme1.xml><?xml version="1.0" encoding="utf-8"?>
<a:theme xmlns:a="http://schemas.openxmlformats.org/drawingml/2006/main" name="Kantoorthema">
  <a:themeElements>
    <a:clrScheme name="Aangepast 2">
      <a:dk1>
        <a:sysClr val="windowText" lastClr="000000"/>
      </a:dk1>
      <a:lt1>
        <a:sysClr val="window" lastClr="FFFFFF"/>
      </a:lt1>
      <a:dk2>
        <a:srgbClr val="1E64C8"/>
      </a:dk2>
      <a:lt2>
        <a:srgbClr val="FFD200"/>
      </a:lt2>
      <a:accent1>
        <a:srgbClr val="1E64C8"/>
      </a:accent1>
      <a:accent2>
        <a:srgbClr val="FFD200"/>
      </a:accent2>
      <a:accent3>
        <a:srgbClr val="A5A5A5"/>
      </a:accent3>
      <a:accent4>
        <a:srgbClr val="FFC000"/>
      </a:accent4>
      <a:accent5>
        <a:srgbClr val="4472C4"/>
      </a:accent5>
      <a:accent6>
        <a:srgbClr val="70AD47"/>
      </a:accent6>
      <a:hlink>
        <a:srgbClr val="1E64C8"/>
      </a:hlink>
      <a:folHlink>
        <a:srgbClr val="954F72"/>
      </a:folHlink>
    </a:clrScheme>
    <a:fontScheme name="Kantoor">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to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D5767952-D990-43C1-B1E4-C9E4BD2D0D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verslag_UGent_BW.dotx</Template>
  <TotalTime>11116</TotalTime>
  <Pages>69</Pages>
  <Words>88221</Words>
  <Characters>502860</Characters>
  <Application>Microsoft Office Word</Application>
  <DocSecurity>0</DocSecurity>
  <Lines>4190</Lines>
  <Paragraphs>1179</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Verslag</vt:lpstr>
      <vt:lpstr>Verslag</vt:lpstr>
    </vt:vector>
  </TitlesOfParts>
  <Company>Universiteit Gent</Company>
  <LinksUpToDate>false</LinksUpToDate>
  <CharactersWithSpaces>5899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Verslag</dc:title>
  <dc:creator>Mathieu</dc:creator>
  <cp:lastModifiedBy>Mathieu Coghe</cp:lastModifiedBy>
  <cp:revision>6135</cp:revision>
  <cp:lastPrinted>2024-05-01T12:12:00Z</cp:lastPrinted>
  <dcterms:created xsi:type="dcterms:W3CDTF">2023-10-05T07:37:00Z</dcterms:created>
  <dcterms:modified xsi:type="dcterms:W3CDTF">2024-05-01T12: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45yc5PZg"/&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